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6AD8" w:rsidRDefault="00896AD8" w:rsidP="000027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40" w:lineRule="exact"/>
        <w:rPr>
          <w:b/>
          <w:color w:val="000000" w:themeColor="text1"/>
        </w:rPr>
      </w:pPr>
    </w:p>
    <w:p w:rsidR="00085F71" w:rsidRDefault="00085F71" w:rsidP="000027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40" w:lineRule="exact"/>
        <w:rPr>
          <w:b/>
          <w:color w:val="000000" w:themeColor="text1"/>
        </w:rPr>
      </w:pPr>
    </w:p>
    <w:p w:rsidR="00360AC8" w:rsidRPr="00460BEC" w:rsidRDefault="0054457A" w:rsidP="00A62A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40" w:lineRule="exact"/>
        <w:jc w:val="center"/>
        <w:outlineLvl w:val="0"/>
        <w:rPr>
          <w:color w:val="000000" w:themeColor="text1"/>
        </w:rPr>
      </w:pPr>
      <w:r w:rsidRPr="00460BEC">
        <w:rPr>
          <w:color w:val="000000" w:themeColor="text1"/>
        </w:rPr>
        <w:t>How to SHIFT Consumer Behaviors to be More Sustainable:</w:t>
      </w:r>
    </w:p>
    <w:p w:rsidR="0054457A" w:rsidRPr="00460BEC" w:rsidRDefault="0054457A" w:rsidP="00A62A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40" w:lineRule="exact"/>
        <w:jc w:val="center"/>
        <w:outlineLvl w:val="0"/>
        <w:rPr>
          <w:color w:val="000000" w:themeColor="text1"/>
        </w:rPr>
      </w:pPr>
      <w:r w:rsidRPr="00460BEC">
        <w:rPr>
          <w:color w:val="000000" w:themeColor="text1"/>
        </w:rPr>
        <w:t xml:space="preserve">A </w:t>
      </w:r>
      <w:r w:rsidR="00896AD8" w:rsidRPr="00460BEC">
        <w:rPr>
          <w:color w:val="000000" w:themeColor="text1"/>
        </w:rPr>
        <w:t xml:space="preserve">Literature </w:t>
      </w:r>
      <w:r w:rsidRPr="00460BEC">
        <w:rPr>
          <w:color w:val="000000" w:themeColor="text1"/>
        </w:rPr>
        <w:t xml:space="preserve">Review and </w:t>
      </w:r>
      <w:r w:rsidR="00896AD8" w:rsidRPr="00460BEC">
        <w:rPr>
          <w:color w:val="000000" w:themeColor="text1"/>
        </w:rPr>
        <w:t xml:space="preserve">Guiding </w:t>
      </w:r>
      <w:r w:rsidRPr="00460BEC">
        <w:rPr>
          <w:color w:val="000000" w:themeColor="text1"/>
        </w:rPr>
        <w:t>Framework</w:t>
      </w:r>
    </w:p>
    <w:p w:rsidR="006C271B" w:rsidRPr="00AC266B" w:rsidRDefault="006C271B" w:rsidP="00AC26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40" w:lineRule="exact"/>
        <w:rPr>
          <w:color w:val="000000" w:themeColor="text1"/>
        </w:rPr>
      </w:pPr>
    </w:p>
    <w:p w:rsidR="001F35E0" w:rsidRDefault="001F35E0" w:rsidP="00DA7169">
      <w:pPr>
        <w:shd w:val="clear" w:color="auto" w:fill="FFFFFF"/>
        <w:spacing w:line="440" w:lineRule="exact"/>
        <w:rPr>
          <w:b/>
          <w:color w:val="000000" w:themeColor="text1"/>
        </w:rPr>
      </w:pPr>
    </w:p>
    <w:p w:rsidR="001F35E0" w:rsidRDefault="001F35E0" w:rsidP="001F35E0">
      <w:pPr>
        <w:shd w:val="clear" w:color="auto" w:fill="FFFFFF"/>
        <w:spacing w:line="440" w:lineRule="exact"/>
        <w:jc w:val="center"/>
        <w:rPr>
          <w:color w:val="000000" w:themeColor="text1"/>
        </w:rPr>
      </w:pPr>
      <w:r>
        <w:rPr>
          <w:color w:val="000000" w:themeColor="text1"/>
        </w:rPr>
        <w:t>Katherine White, Rishad Habib, and David J. Hardisty</w:t>
      </w:r>
    </w:p>
    <w:p w:rsidR="001F35E0" w:rsidRPr="001F35E0" w:rsidRDefault="001F35E0" w:rsidP="001F35E0">
      <w:pPr>
        <w:shd w:val="clear" w:color="auto" w:fill="FFFFFF"/>
        <w:spacing w:line="440" w:lineRule="exact"/>
        <w:jc w:val="center"/>
        <w:rPr>
          <w:color w:val="000000" w:themeColor="text1"/>
        </w:rPr>
      </w:pPr>
      <w:r>
        <w:rPr>
          <w:color w:val="000000" w:themeColor="text1"/>
        </w:rPr>
        <w:t>UBC Sauder School of Business</w:t>
      </w:r>
    </w:p>
    <w:p w:rsidR="001F35E0" w:rsidRPr="00327F01" w:rsidRDefault="001F35E0" w:rsidP="00DA7169">
      <w:pPr>
        <w:shd w:val="clear" w:color="auto" w:fill="FFFFFF"/>
        <w:spacing w:line="440" w:lineRule="exact"/>
        <w:rPr>
          <w:b/>
          <w:color w:val="000000" w:themeColor="text1"/>
        </w:rPr>
      </w:pPr>
    </w:p>
    <w:p w:rsidR="003F57D4" w:rsidRDefault="003F57D4" w:rsidP="003F57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40" w:lineRule="exact"/>
        <w:jc w:val="center"/>
        <w:outlineLvl w:val="0"/>
        <w:rPr>
          <w:color w:val="000000" w:themeColor="text1"/>
        </w:rPr>
      </w:pPr>
    </w:p>
    <w:p w:rsidR="003F57D4" w:rsidRPr="00407B3E" w:rsidRDefault="003F57D4" w:rsidP="00407B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40" w:lineRule="exact"/>
        <w:jc w:val="center"/>
        <w:outlineLvl w:val="0"/>
        <w:rPr>
          <w:color w:val="000000" w:themeColor="text1"/>
        </w:rPr>
      </w:pPr>
      <w:r>
        <w:rPr>
          <w:color w:val="000000" w:themeColor="text1"/>
        </w:rPr>
        <w:t>Abstract</w:t>
      </w:r>
    </w:p>
    <w:p w:rsidR="003F57D4" w:rsidRDefault="003F57D4" w:rsidP="003F57D4">
      <w:pPr>
        <w:spacing w:line="460" w:lineRule="exact"/>
        <w:rPr>
          <w:color w:val="000000" w:themeColor="text1"/>
        </w:rPr>
      </w:pPr>
      <w:r>
        <w:rPr>
          <w:rFonts w:eastAsiaTheme="minorEastAsia"/>
          <w:color w:val="000000" w:themeColor="text1"/>
          <w:kern w:val="24"/>
          <w:lang w:eastAsia="en-CA"/>
        </w:rPr>
        <w:t>H</w:t>
      </w:r>
      <w:r w:rsidRPr="00327F01">
        <w:rPr>
          <w:rFonts w:eastAsiaTheme="minorEastAsia"/>
          <w:color w:val="000000" w:themeColor="text1"/>
          <w:kern w:val="24"/>
          <w:lang w:eastAsia="en-CA"/>
        </w:rPr>
        <w:t>ighlight</w:t>
      </w:r>
      <w:r>
        <w:rPr>
          <w:rFonts w:eastAsiaTheme="minorEastAsia"/>
          <w:color w:val="000000" w:themeColor="text1"/>
          <w:kern w:val="24"/>
          <w:lang w:eastAsia="en-CA"/>
        </w:rPr>
        <w:t>ing</w:t>
      </w:r>
      <w:r w:rsidRPr="00327F01">
        <w:rPr>
          <w:rFonts w:eastAsiaTheme="minorEastAsia"/>
          <w:color w:val="000000" w:themeColor="text1"/>
          <w:kern w:val="24"/>
          <w:lang w:eastAsia="en-CA"/>
        </w:rPr>
        <w:t xml:space="preserve"> the important role of marketing in </w:t>
      </w:r>
      <w:r w:rsidR="009C1A35">
        <w:rPr>
          <w:rFonts w:eastAsiaTheme="minorEastAsia"/>
          <w:color w:val="000000" w:themeColor="text1"/>
          <w:kern w:val="24"/>
          <w:lang w:eastAsia="en-CA"/>
        </w:rPr>
        <w:t>encouraging sustai</w:t>
      </w:r>
      <w:r w:rsidRPr="00327F01">
        <w:rPr>
          <w:rFonts w:eastAsiaTheme="minorEastAsia"/>
          <w:color w:val="000000" w:themeColor="text1"/>
          <w:kern w:val="24"/>
          <w:lang w:eastAsia="en-CA"/>
        </w:rPr>
        <w:t>nable consu</w:t>
      </w:r>
      <w:bookmarkStart w:id="0" w:name="_GoBack"/>
      <w:bookmarkEnd w:id="0"/>
      <w:r w:rsidRPr="00327F01">
        <w:rPr>
          <w:rFonts w:eastAsiaTheme="minorEastAsia"/>
          <w:color w:val="000000" w:themeColor="text1"/>
          <w:kern w:val="24"/>
          <w:lang w:eastAsia="en-CA"/>
        </w:rPr>
        <w:t xml:space="preserve">mption, </w:t>
      </w:r>
      <w:r>
        <w:rPr>
          <w:rFonts w:eastAsiaTheme="minorEastAsia"/>
          <w:color w:val="000000" w:themeColor="text1"/>
          <w:kern w:val="24"/>
          <w:lang w:eastAsia="en-CA"/>
        </w:rPr>
        <w:t>the current research</w:t>
      </w:r>
      <w:r w:rsidRPr="00327F01">
        <w:rPr>
          <w:rFonts w:eastAsiaTheme="minorEastAsia"/>
          <w:color w:val="000000" w:themeColor="text1"/>
          <w:kern w:val="24"/>
          <w:lang w:eastAsia="en-CA"/>
        </w:rPr>
        <w:t xml:space="preserve"> </w:t>
      </w:r>
      <w:r>
        <w:rPr>
          <w:rFonts w:eastAsiaTheme="minorEastAsia"/>
          <w:color w:val="000000" w:themeColor="text1"/>
          <w:kern w:val="24"/>
          <w:lang w:eastAsia="en-CA"/>
        </w:rPr>
        <w:t xml:space="preserve">presents a </w:t>
      </w:r>
      <w:r w:rsidRPr="00327F01">
        <w:rPr>
          <w:rFonts w:eastAsiaTheme="minorEastAsia"/>
          <w:color w:val="000000" w:themeColor="text1"/>
          <w:kern w:val="24"/>
        </w:rPr>
        <w:t>review</w:t>
      </w:r>
      <w:r>
        <w:rPr>
          <w:rFonts w:eastAsiaTheme="minorEastAsia"/>
          <w:color w:val="000000" w:themeColor="text1"/>
          <w:kern w:val="24"/>
        </w:rPr>
        <w:t xml:space="preserve"> </w:t>
      </w:r>
      <w:r>
        <w:rPr>
          <w:rFonts w:eastAsiaTheme="minorEastAsia"/>
          <w:color w:val="000000" w:themeColor="text1"/>
        </w:rPr>
        <w:t xml:space="preserve">of </w:t>
      </w:r>
      <w:r w:rsidRPr="00327F01">
        <w:rPr>
          <w:rFonts w:eastAsiaTheme="minorEastAsia"/>
          <w:color w:val="000000" w:themeColor="text1"/>
          <w:kern w:val="24"/>
        </w:rPr>
        <w:t xml:space="preserve">the </w:t>
      </w:r>
      <w:r w:rsidRPr="00327F01">
        <w:rPr>
          <w:color w:val="000000" w:themeColor="text1"/>
        </w:rPr>
        <w:t xml:space="preserve">academic </w:t>
      </w:r>
      <w:r w:rsidRPr="00327F01">
        <w:rPr>
          <w:rFonts w:eastAsiaTheme="minorEastAsia"/>
          <w:color w:val="000000" w:themeColor="text1"/>
          <w:kern w:val="24"/>
        </w:rPr>
        <w:t xml:space="preserve">literature </w:t>
      </w:r>
      <w:r w:rsidRPr="00327F01">
        <w:rPr>
          <w:rFonts w:eastAsiaTheme="minorEastAsia"/>
          <w:color w:val="000000" w:themeColor="text1"/>
          <w:kern w:val="24"/>
          <w:lang w:eastAsia="en-CA"/>
        </w:rPr>
        <w:t xml:space="preserve">from marketing and behavioral science </w:t>
      </w:r>
      <w:r>
        <w:rPr>
          <w:rFonts w:eastAsiaTheme="minorEastAsia"/>
          <w:color w:val="000000" w:themeColor="text1"/>
          <w:kern w:val="24"/>
          <w:lang w:eastAsia="en-CA"/>
        </w:rPr>
        <w:t>examining</w:t>
      </w:r>
      <w:r w:rsidRPr="00327F01">
        <w:rPr>
          <w:rFonts w:eastAsiaTheme="minorEastAsia"/>
          <w:color w:val="000000" w:themeColor="text1"/>
          <w:kern w:val="24"/>
          <w:lang w:eastAsia="en-CA"/>
        </w:rPr>
        <w:t xml:space="preserve"> </w:t>
      </w:r>
      <w:r w:rsidR="009C1A35">
        <w:rPr>
          <w:rFonts w:eastAsiaTheme="minorEastAsia"/>
          <w:color w:val="000000" w:themeColor="text1"/>
          <w:kern w:val="24"/>
          <w:lang w:eastAsia="en-CA"/>
        </w:rPr>
        <w:t xml:space="preserve">the most effective </w:t>
      </w:r>
      <w:r w:rsidRPr="00327F01">
        <w:rPr>
          <w:rFonts w:eastAsiaTheme="minorEastAsia"/>
          <w:color w:val="000000" w:themeColor="text1"/>
          <w:kern w:val="24"/>
          <w:lang w:eastAsia="en-CA"/>
        </w:rPr>
        <w:t>ways to encourage sustainable consumer behaviors.</w:t>
      </w:r>
      <w:r w:rsidRPr="00327F01">
        <w:rPr>
          <w:rFonts w:eastAsiaTheme="minorEastAsia"/>
          <w:color w:val="000000" w:themeColor="text1"/>
          <w:kern w:val="24"/>
        </w:rPr>
        <w:t xml:space="preserve"> </w:t>
      </w:r>
      <w:r w:rsidRPr="00327F01">
        <w:rPr>
          <w:color w:val="000000" w:themeColor="text1"/>
        </w:rPr>
        <w:t xml:space="preserve">In </w:t>
      </w:r>
      <w:r>
        <w:rPr>
          <w:color w:val="000000" w:themeColor="text1"/>
        </w:rPr>
        <w:t>the process of the review</w:t>
      </w:r>
      <w:r w:rsidRPr="00327F01">
        <w:rPr>
          <w:color w:val="000000" w:themeColor="text1"/>
        </w:rPr>
        <w:t xml:space="preserve">, the authors develop a comprehensive framework for </w:t>
      </w:r>
      <w:r>
        <w:rPr>
          <w:color w:val="000000" w:themeColor="text1"/>
        </w:rPr>
        <w:t>conceptualizing</w:t>
      </w:r>
      <w:r w:rsidRPr="00327F01">
        <w:rPr>
          <w:color w:val="000000" w:themeColor="text1"/>
        </w:rPr>
        <w:t xml:space="preserve"> </w:t>
      </w:r>
      <w:r>
        <w:rPr>
          <w:color w:val="000000" w:themeColor="text1"/>
        </w:rPr>
        <w:t xml:space="preserve">and </w:t>
      </w:r>
      <w:r w:rsidRPr="00327F01">
        <w:rPr>
          <w:color w:val="000000" w:themeColor="text1"/>
        </w:rPr>
        <w:t>fostering sustainable consumer behavior change</w:t>
      </w:r>
      <w:r>
        <w:rPr>
          <w:color w:val="000000" w:themeColor="text1"/>
        </w:rPr>
        <w:t>. The framework is represented by</w:t>
      </w:r>
      <w:r w:rsidRPr="00327F01">
        <w:rPr>
          <w:color w:val="000000" w:themeColor="text1"/>
        </w:rPr>
        <w:t xml:space="preserve"> the acronym </w:t>
      </w:r>
      <w:r w:rsidRPr="00327F01">
        <w:rPr>
          <w:b/>
          <w:color w:val="000000" w:themeColor="text1"/>
        </w:rPr>
        <w:t>SHIFT</w:t>
      </w:r>
      <w:r w:rsidRPr="00327F01">
        <w:rPr>
          <w:color w:val="000000" w:themeColor="text1"/>
        </w:rPr>
        <w:t xml:space="preserve">, which </w:t>
      </w:r>
      <w:r>
        <w:rPr>
          <w:color w:val="000000" w:themeColor="text1"/>
        </w:rPr>
        <w:t>encapsulates</w:t>
      </w:r>
      <w:r w:rsidRPr="00327F01">
        <w:rPr>
          <w:color w:val="000000" w:themeColor="text1"/>
        </w:rPr>
        <w:t xml:space="preserve"> the </w:t>
      </w:r>
      <w:r w:rsidR="00D42ACC">
        <w:rPr>
          <w:color w:val="000000" w:themeColor="text1"/>
        </w:rPr>
        <w:t xml:space="preserve">set of principles that are outlined by the </w:t>
      </w:r>
      <w:r>
        <w:rPr>
          <w:color w:val="000000" w:themeColor="text1"/>
        </w:rPr>
        <w:t>review</w:t>
      </w:r>
      <w:r w:rsidRPr="00327F01">
        <w:rPr>
          <w:color w:val="000000" w:themeColor="text1"/>
        </w:rPr>
        <w:t xml:space="preserve">. </w:t>
      </w:r>
      <w:r w:rsidR="00D42ACC">
        <w:rPr>
          <w:color w:val="000000" w:themeColor="text1"/>
        </w:rPr>
        <w:t xml:space="preserve">Our framework proposes that consumers are more </w:t>
      </w:r>
      <w:r w:rsidR="00BE15B1">
        <w:rPr>
          <w:color w:val="000000" w:themeColor="text1"/>
        </w:rPr>
        <w:t>inclined</w:t>
      </w:r>
      <w:r w:rsidR="00BE15B1" w:rsidDel="00BE15B1">
        <w:rPr>
          <w:color w:val="000000" w:themeColor="text1"/>
        </w:rPr>
        <w:t xml:space="preserve"> </w:t>
      </w:r>
      <w:r w:rsidR="005A3861">
        <w:rPr>
          <w:color w:val="000000" w:themeColor="text1"/>
        </w:rPr>
        <w:t>to engage in pro-environmental behaviors when t</w:t>
      </w:r>
      <w:r w:rsidR="00D42ACC">
        <w:rPr>
          <w:color w:val="000000" w:themeColor="text1"/>
        </w:rPr>
        <w:t xml:space="preserve">he message or context takes into consideration </w:t>
      </w:r>
      <w:r w:rsidRPr="00327F01">
        <w:rPr>
          <w:color w:val="000000" w:themeColor="text1"/>
        </w:rPr>
        <w:t>how</w:t>
      </w:r>
      <w:r w:rsidR="009C1A35">
        <w:rPr>
          <w:color w:val="000000" w:themeColor="text1"/>
        </w:rPr>
        <w:t xml:space="preserve"> to leverage:</w:t>
      </w:r>
      <w:r w:rsidRPr="00327F01">
        <w:rPr>
          <w:color w:val="000000" w:themeColor="text1"/>
        </w:rPr>
        <w:t xml:space="preserve"> </w:t>
      </w:r>
      <w:r w:rsidR="005A3861" w:rsidRPr="001F1054">
        <w:rPr>
          <w:b/>
          <w:color w:val="000000" w:themeColor="text1"/>
        </w:rPr>
        <w:t>S</w:t>
      </w:r>
      <w:r w:rsidR="005A3861">
        <w:rPr>
          <w:color w:val="000000" w:themeColor="text1"/>
        </w:rPr>
        <w:t xml:space="preserve">ocial influence, </w:t>
      </w:r>
      <w:r w:rsidR="005A3861" w:rsidRPr="001F1054">
        <w:rPr>
          <w:b/>
          <w:color w:val="000000" w:themeColor="text1"/>
        </w:rPr>
        <w:t>H</w:t>
      </w:r>
      <w:r w:rsidR="005A3861">
        <w:rPr>
          <w:color w:val="000000" w:themeColor="text1"/>
        </w:rPr>
        <w:t>abit</w:t>
      </w:r>
      <w:r w:rsidRPr="00AA5E09">
        <w:rPr>
          <w:color w:val="000000" w:themeColor="text1"/>
        </w:rPr>
        <w:t xml:space="preserve">, </w:t>
      </w:r>
      <w:r w:rsidRPr="001F1054">
        <w:rPr>
          <w:b/>
          <w:color w:val="000000" w:themeColor="text1"/>
        </w:rPr>
        <w:t>I</w:t>
      </w:r>
      <w:r w:rsidRPr="00AA5E09">
        <w:rPr>
          <w:color w:val="000000" w:themeColor="text1"/>
        </w:rPr>
        <w:t xml:space="preserve">ndividual self, </w:t>
      </w:r>
      <w:r w:rsidRPr="001F1054">
        <w:rPr>
          <w:b/>
          <w:color w:val="000000" w:themeColor="text1"/>
        </w:rPr>
        <w:t>F</w:t>
      </w:r>
      <w:r w:rsidRPr="00AA5E09">
        <w:rPr>
          <w:color w:val="000000" w:themeColor="text1"/>
        </w:rPr>
        <w:t xml:space="preserve">eelings and cognition, and </w:t>
      </w:r>
      <w:r w:rsidRPr="001F1054">
        <w:rPr>
          <w:b/>
          <w:color w:val="000000" w:themeColor="text1"/>
        </w:rPr>
        <w:t>T</w:t>
      </w:r>
      <w:r w:rsidRPr="00AA5E09">
        <w:rPr>
          <w:color w:val="000000" w:themeColor="text1"/>
        </w:rPr>
        <w:t>angibility</w:t>
      </w:r>
      <w:r w:rsidRPr="00327F01">
        <w:rPr>
          <w:color w:val="000000" w:themeColor="text1"/>
        </w:rPr>
        <w:t xml:space="preserve">. The authors </w:t>
      </w:r>
      <w:r>
        <w:rPr>
          <w:color w:val="000000" w:themeColor="text1"/>
        </w:rPr>
        <w:t>then outline</w:t>
      </w:r>
      <w:r w:rsidRPr="00327F01">
        <w:rPr>
          <w:color w:val="000000" w:themeColor="text1"/>
        </w:rPr>
        <w:t xml:space="preserve"> how the framework can be used by practitioners wishing to encourage sustainable consumer behaviors</w:t>
      </w:r>
      <w:r>
        <w:rPr>
          <w:color w:val="000000" w:themeColor="text1"/>
        </w:rPr>
        <w:t xml:space="preserve">. Finally, the authors </w:t>
      </w:r>
      <w:r w:rsidR="00A03870">
        <w:rPr>
          <w:color w:val="000000" w:themeColor="text1"/>
        </w:rPr>
        <w:t xml:space="preserve">identify five broad challenges to encouraging sustainable behaviors and use these to develop </w:t>
      </w:r>
      <w:r w:rsidR="009C1A35">
        <w:rPr>
          <w:color w:val="000000" w:themeColor="text1"/>
        </w:rPr>
        <w:t xml:space="preserve">novel </w:t>
      </w:r>
      <w:r w:rsidR="00A03870">
        <w:rPr>
          <w:color w:val="000000" w:themeColor="text1"/>
        </w:rPr>
        <w:t xml:space="preserve">theoretical propositions and directions for </w:t>
      </w:r>
      <w:r>
        <w:rPr>
          <w:color w:val="000000" w:themeColor="text1"/>
        </w:rPr>
        <w:t xml:space="preserve">future research. </w:t>
      </w:r>
      <w:r w:rsidRPr="00327F01">
        <w:rPr>
          <w:color w:val="000000" w:themeColor="text1"/>
        </w:rPr>
        <w:t xml:space="preserve"> </w:t>
      </w:r>
    </w:p>
    <w:p w:rsidR="003F57D4" w:rsidRDefault="003F57D4" w:rsidP="003F57D4">
      <w:pPr>
        <w:spacing w:line="460" w:lineRule="exact"/>
        <w:rPr>
          <w:color w:val="000000" w:themeColor="text1"/>
        </w:rPr>
      </w:pPr>
    </w:p>
    <w:p w:rsidR="003F57D4" w:rsidRDefault="003F57D4" w:rsidP="003F57D4">
      <w:pPr>
        <w:spacing w:line="460" w:lineRule="exact"/>
        <w:rPr>
          <w:color w:val="000000" w:themeColor="text1"/>
        </w:rPr>
      </w:pPr>
    </w:p>
    <w:p w:rsidR="003F57D4" w:rsidRPr="00327F01" w:rsidRDefault="003F57D4" w:rsidP="003F57D4">
      <w:pPr>
        <w:spacing w:line="460" w:lineRule="exact"/>
        <w:rPr>
          <w:color w:val="000000" w:themeColor="text1"/>
        </w:rPr>
      </w:pPr>
      <w:r>
        <w:rPr>
          <w:color w:val="000000" w:themeColor="text1"/>
        </w:rPr>
        <w:t>Keywords: sustainable consumer behavior, environmentally friendly behavior, ecological behavior, corporate social responsibility</w:t>
      </w:r>
    </w:p>
    <w:p w:rsidR="003F57D4" w:rsidRDefault="003F57D4" w:rsidP="003F57D4">
      <w:pPr>
        <w:spacing w:after="160" w:line="259" w:lineRule="auto"/>
        <w:rPr>
          <w:color w:val="000000" w:themeColor="text1"/>
          <w:sz w:val="22"/>
          <w:szCs w:val="22"/>
        </w:rPr>
      </w:pPr>
      <w:r>
        <w:rPr>
          <w:color w:val="000000" w:themeColor="text1"/>
          <w:sz w:val="22"/>
          <w:szCs w:val="22"/>
        </w:rPr>
        <w:br w:type="page"/>
      </w:r>
    </w:p>
    <w:p w:rsidR="00056D01" w:rsidRPr="00896AD8" w:rsidRDefault="00056D01" w:rsidP="00056D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color w:val="000000" w:themeColor="text1"/>
          <w:sz w:val="22"/>
          <w:szCs w:val="22"/>
        </w:rPr>
      </w:pPr>
      <w:r w:rsidRPr="00896AD8">
        <w:rPr>
          <w:color w:val="000000" w:themeColor="text1"/>
          <w:sz w:val="22"/>
          <w:szCs w:val="22"/>
        </w:rPr>
        <w:lastRenderedPageBreak/>
        <w:t xml:space="preserve">More than 15,000 scientists from 184 countries issue </w:t>
      </w:r>
      <w:r w:rsidR="000A5D14">
        <w:rPr>
          <w:color w:val="000000" w:themeColor="text1"/>
          <w:sz w:val="22"/>
          <w:szCs w:val="22"/>
        </w:rPr>
        <w:t>“</w:t>
      </w:r>
      <w:r w:rsidRPr="00896AD8">
        <w:rPr>
          <w:color w:val="000000" w:themeColor="text1"/>
          <w:sz w:val="22"/>
          <w:szCs w:val="22"/>
        </w:rPr>
        <w:t>warning to humanity</w:t>
      </w:r>
      <w:r w:rsidR="000A5D14">
        <w:rPr>
          <w:color w:val="000000" w:themeColor="text1"/>
          <w:sz w:val="22"/>
          <w:szCs w:val="22"/>
        </w:rPr>
        <w:t>”</w:t>
      </w:r>
      <w:r w:rsidRPr="00896AD8">
        <w:rPr>
          <w:color w:val="000000" w:themeColor="text1"/>
          <w:sz w:val="22"/>
          <w:szCs w:val="22"/>
        </w:rPr>
        <w:t>: A similar warning was first issued by scientists in 1992…. Humanity is now being given a second notice, as illustrated by these alarming trends. We are jeopardizing our future by not reining in our intense but geographically and demographically uneven material consumption…</w:t>
      </w:r>
      <w:r w:rsidR="003B562F">
        <w:rPr>
          <w:color w:val="000000" w:themeColor="text1"/>
          <w:sz w:val="22"/>
          <w:szCs w:val="22"/>
        </w:rPr>
        <w:t>.</w:t>
      </w:r>
    </w:p>
    <w:p w:rsidR="00056D01" w:rsidRPr="00896AD8" w:rsidRDefault="00056D01" w:rsidP="00056D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b/>
          <w:color w:val="000000" w:themeColor="text1"/>
          <w:sz w:val="22"/>
          <w:szCs w:val="22"/>
        </w:rPr>
      </w:pPr>
      <w:r w:rsidRPr="00896AD8">
        <w:rPr>
          <w:b/>
          <w:color w:val="000000" w:themeColor="text1"/>
          <w:sz w:val="22"/>
          <w:szCs w:val="22"/>
        </w:rPr>
        <w:tab/>
        <w:t xml:space="preserve">~CBC News (2017), World Scientists’ Warning to Humanity: A Second Notice </w:t>
      </w:r>
    </w:p>
    <w:p w:rsidR="00056D01" w:rsidRPr="00896AD8" w:rsidRDefault="00056D01" w:rsidP="00056D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color w:val="000000" w:themeColor="text1"/>
          <w:sz w:val="22"/>
          <w:szCs w:val="22"/>
        </w:rPr>
      </w:pPr>
    </w:p>
    <w:p w:rsidR="00056D01" w:rsidRPr="00896AD8" w:rsidRDefault="00056D01" w:rsidP="00056D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color w:val="000000" w:themeColor="text1"/>
          <w:sz w:val="22"/>
          <w:szCs w:val="22"/>
        </w:rPr>
      </w:pPr>
      <w:r w:rsidRPr="00896AD8">
        <w:rPr>
          <w:color w:val="000000" w:themeColor="text1"/>
          <w:sz w:val="22"/>
          <w:szCs w:val="22"/>
        </w:rPr>
        <w:t>I always make the business case for sustainability. It's so compelling. Our costs are down, not up. Our products are the best they have ever been. Our people are motivated by a shared higher purpose</w:t>
      </w:r>
      <w:r w:rsidR="003039E5">
        <w:rPr>
          <w:color w:val="000000" w:themeColor="text1"/>
          <w:sz w:val="22"/>
          <w:szCs w:val="22"/>
        </w:rPr>
        <w:t>—</w:t>
      </w:r>
      <w:r w:rsidRPr="00896AD8">
        <w:rPr>
          <w:color w:val="000000" w:themeColor="text1"/>
          <w:sz w:val="22"/>
          <w:szCs w:val="22"/>
        </w:rPr>
        <w:t>esprit de corps to die for. And the goodwill in the marketplace</w:t>
      </w:r>
      <w:r w:rsidR="003039E5">
        <w:rPr>
          <w:color w:val="000000" w:themeColor="text1"/>
          <w:sz w:val="22"/>
          <w:szCs w:val="22"/>
        </w:rPr>
        <w:t>—</w:t>
      </w:r>
      <w:r w:rsidRPr="00896AD8">
        <w:rPr>
          <w:color w:val="000000" w:themeColor="text1"/>
          <w:sz w:val="22"/>
          <w:szCs w:val="22"/>
        </w:rPr>
        <w:t>it's just been astonishing.</w:t>
      </w:r>
    </w:p>
    <w:p w:rsidR="00E90937" w:rsidRPr="004A5B29" w:rsidRDefault="00056D01" w:rsidP="004A5B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120"/>
        <w:rPr>
          <w:b/>
          <w:color w:val="000000" w:themeColor="text1"/>
          <w:sz w:val="22"/>
          <w:szCs w:val="22"/>
        </w:rPr>
      </w:pPr>
      <w:r w:rsidRPr="00896AD8">
        <w:rPr>
          <w:b/>
          <w:color w:val="000000" w:themeColor="text1"/>
          <w:sz w:val="22"/>
          <w:szCs w:val="22"/>
        </w:rPr>
        <w:t>~Ray Anderson (2017)</w:t>
      </w:r>
      <w:r w:rsidR="003039E5">
        <w:rPr>
          <w:b/>
          <w:color w:val="000000" w:themeColor="text1"/>
          <w:sz w:val="22"/>
          <w:szCs w:val="22"/>
        </w:rPr>
        <w:t>,</w:t>
      </w:r>
      <w:r w:rsidRPr="00896AD8">
        <w:rPr>
          <w:b/>
          <w:color w:val="000000" w:themeColor="text1"/>
          <w:sz w:val="22"/>
          <w:szCs w:val="22"/>
        </w:rPr>
        <w:t xml:space="preserve"> Founder and CEO of Interface Carpet </w:t>
      </w:r>
    </w:p>
    <w:p w:rsidR="00E90937" w:rsidRPr="00896AD8" w:rsidRDefault="00E90937" w:rsidP="00056D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120"/>
        <w:rPr>
          <w:b/>
          <w:color w:val="000000" w:themeColor="text1"/>
          <w:sz w:val="22"/>
          <w:szCs w:val="22"/>
        </w:rPr>
      </w:pPr>
    </w:p>
    <w:p w:rsidR="00CB526F" w:rsidRPr="00DC4F45" w:rsidRDefault="00056D01" w:rsidP="004A5B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themeColor="text1"/>
        </w:rPr>
      </w:pPr>
      <w:r w:rsidRPr="00327F01">
        <w:rPr>
          <w:color w:val="000000" w:themeColor="text1"/>
        </w:rPr>
        <w:tab/>
        <w:t xml:space="preserve">Our behaviors as </w:t>
      </w:r>
      <w:r w:rsidR="00D42ACC">
        <w:rPr>
          <w:color w:val="000000" w:themeColor="text1"/>
        </w:rPr>
        <w:t xml:space="preserve">individual </w:t>
      </w:r>
      <w:r w:rsidRPr="00327F01">
        <w:rPr>
          <w:color w:val="000000" w:themeColor="text1"/>
        </w:rPr>
        <w:t>“consumers” are having unprecedented impact on our natural environment</w:t>
      </w:r>
      <w:r w:rsidR="00D42ACC">
        <w:rPr>
          <w:rFonts w:eastAsiaTheme="minorEastAsia"/>
          <w:color w:val="000000" w:themeColor="text1"/>
          <w:kern w:val="24"/>
          <w:lang w:eastAsia="en-CA"/>
        </w:rPr>
        <w:t xml:space="preserve"> </w:t>
      </w:r>
      <w:r w:rsidR="00232275">
        <w:rPr>
          <w:rFonts w:eastAsiaTheme="minorEastAsia"/>
          <w:color w:val="000000" w:themeColor="text1"/>
          <w:kern w:val="24"/>
          <w:lang w:eastAsia="en-CA"/>
        </w:rPr>
        <w:fldChar w:fldCharType="begin"/>
      </w:r>
      <w:r w:rsidR="00360506">
        <w:rPr>
          <w:rFonts w:eastAsiaTheme="minorEastAsia"/>
          <w:color w:val="000000" w:themeColor="text1"/>
          <w:kern w:val="24"/>
          <w:lang w:eastAsia="en-CA"/>
        </w:rPr>
        <w:instrText xml:space="preserve"> ADDIN ZOTERO_ITEM CSL_CITATION {"citationID":"a1binqa8q2e","properties":{"formattedCitation":"(Stern 2000)","plainCitation":"(Stern 2000)","noteIndex":0},"citationItems":[{"id":4838,"uris":["http://zotero.org/groups/2061407/items/L9LI2FAN"],"uri":["http://zotero.org/groups/2061407/items/L9LI2FAN"],"itemData":{"id":4838,"type":"article-journal","title":"New Environmental Theories: Toward a Coherent Theory of Environmentally Significant Behavior","container-title":"Journal of Social Issues","page":"407–424","volume":"56","issue":"3","source":"Google Scholar","shortTitle":"New environmental theories","author":[{"family":"Stern","given":"Paul C."}],"issued":{"date-parts":[["2000"]]}}}],"schema":"https://github.com/citation-style-language/schema/raw/master/csl-citation.json"} </w:instrText>
      </w:r>
      <w:r w:rsidR="00232275">
        <w:rPr>
          <w:rFonts w:eastAsiaTheme="minorEastAsia"/>
          <w:color w:val="000000" w:themeColor="text1"/>
          <w:kern w:val="24"/>
          <w:lang w:eastAsia="en-CA"/>
        </w:rPr>
        <w:fldChar w:fldCharType="separate"/>
      </w:r>
      <w:r w:rsidR="00360506" w:rsidRPr="00360506">
        <w:rPr>
          <w:rFonts w:eastAsiaTheme="minorEastAsia"/>
        </w:rPr>
        <w:t>(Stern 2000)</w:t>
      </w:r>
      <w:r w:rsidR="00232275">
        <w:rPr>
          <w:rFonts w:eastAsiaTheme="minorEastAsia"/>
          <w:color w:val="000000" w:themeColor="text1"/>
          <w:kern w:val="24"/>
          <w:lang w:eastAsia="en-CA"/>
        </w:rPr>
        <w:fldChar w:fldCharType="end"/>
      </w:r>
      <w:r w:rsidRPr="00327F01">
        <w:rPr>
          <w:rFonts w:eastAsiaTheme="minorEastAsia"/>
          <w:color w:val="000000" w:themeColor="text1"/>
          <w:kern w:val="24"/>
          <w:lang w:eastAsia="en-CA"/>
        </w:rPr>
        <w:t>. Partly a</w:t>
      </w:r>
      <w:r w:rsidRPr="00327F01">
        <w:rPr>
          <w:color w:val="000000" w:themeColor="text1"/>
        </w:rPr>
        <w:t>s a result of our consumption patterns</w:t>
      </w:r>
      <w:r>
        <w:rPr>
          <w:color w:val="000000" w:themeColor="text1"/>
        </w:rPr>
        <w:t xml:space="preserve">, </w:t>
      </w:r>
      <w:r w:rsidR="00002840">
        <w:rPr>
          <w:color w:val="000000" w:themeColor="text1"/>
        </w:rPr>
        <w:t>society and b</w:t>
      </w:r>
      <w:r w:rsidRPr="00327F01">
        <w:rPr>
          <w:color w:val="000000" w:themeColor="text1"/>
        </w:rPr>
        <w:t>usiness are confront</w:t>
      </w:r>
      <w:r w:rsidR="009C1A35">
        <w:rPr>
          <w:color w:val="000000" w:themeColor="text1"/>
        </w:rPr>
        <w:t>ed with a confluence of factors—</w:t>
      </w:r>
      <w:r w:rsidRPr="00327F01">
        <w:rPr>
          <w:color w:val="000000" w:themeColor="text1"/>
        </w:rPr>
        <w:t xml:space="preserve">including </w:t>
      </w:r>
      <w:r w:rsidR="00D42ACC">
        <w:rPr>
          <w:color w:val="000000" w:themeColor="text1"/>
        </w:rPr>
        <w:t xml:space="preserve">environmental degradation, pollution, and </w:t>
      </w:r>
      <w:r w:rsidRPr="00327F01">
        <w:rPr>
          <w:color w:val="000000" w:themeColor="text1"/>
        </w:rPr>
        <w:t>climate change</w:t>
      </w:r>
      <w:r w:rsidR="00D42ACC">
        <w:rPr>
          <w:color w:val="000000" w:themeColor="text1"/>
        </w:rPr>
        <w:t>;</w:t>
      </w:r>
      <w:r w:rsidRPr="00327F01">
        <w:rPr>
          <w:color w:val="000000" w:themeColor="text1"/>
        </w:rPr>
        <w:t xml:space="preserve"> </w:t>
      </w:r>
      <w:r w:rsidR="00D42ACC">
        <w:rPr>
          <w:color w:val="000000" w:themeColor="text1"/>
        </w:rPr>
        <w:t>increasing social inequity and</w:t>
      </w:r>
      <w:r w:rsidRPr="00327F01">
        <w:rPr>
          <w:color w:val="000000" w:themeColor="text1"/>
        </w:rPr>
        <w:t xml:space="preserve"> poverty</w:t>
      </w:r>
      <w:r w:rsidR="00D42ACC">
        <w:rPr>
          <w:color w:val="000000" w:themeColor="text1"/>
        </w:rPr>
        <w:t>;</w:t>
      </w:r>
      <w:r w:rsidRPr="00327F01">
        <w:rPr>
          <w:color w:val="000000" w:themeColor="text1"/>
        </w:rPr>
        <w:t xml:space="preserve"> </w:t>
      </w:r>
      <w:r w:rsidR="00002840">
        <w:rPr>
          <w:color w:val="000000" w:themeColor="text1"/>
        </w:rPr>
        <w:t>as well as</w:t>
      </w:r>
      <w:r w:rsidRPr="00327F01">
        <w:rPr>
          <w:color w:val="000000" w:themeColor="text1"/>
        </w:rPr>
        <w:t xml:space="preserve"> the growing need for renewable sources of energy—that point </w:t>
      </w:r>
      <w:r>
        <w:rPr>
          <w:color w:val="000000" w:themeColor="text1"/>
        </w:rPr>
        <w:t xml:space="preserve">to a new way of doing business </w:t>
      </w:r>
      <w:r w:rsidR="00232275">
        <w:rPr>
          <w:color w:val="000000" w:themeColor="text1"/>
        </w:rPr>
        <w:fldChar w:fldCharType="begin"/>
      </w:r>
      <w:r w:rsidR="00360506">
        <w:rPr>
          <w:color w:val="000000" w:themeColor="text1"/>
        </w:rPr>
        <w:instrText xml:space="preserve"> ADDIN ZOTERO_ITEM CSL_CITATION {"citationID":"a28phav16ep","properties":{"formattedCitation":"(Menon and Menon 1997)","plainCitation":"(Menon and Menon 1997)","noteIndex":0},"citationItems":[{"id":5216,"uris":["http://zotero.org/groups/2061407/items/L6MLLWMF"],"uri":["http://zotero.org/groups/2061407/items/L6MLLWMF"],"itemData":{"id":5216,"type":"article-journal","title":"Enviropreneurial Marketing Strategy: The Emergence of Corporate Environmentalism as Market Strategy","container-title":"The Journal of Marketing","page":"51–67","volume":"61","issue":"1","source":"Google Scholar","shortTitle":"Enviropreneurial marketing strategy","author":[{"family":"Menon","given":"Ajay"},{"family":"Menon","given":"Anil"}],"issued":{"date-parts":[["1997"]]}}}],"schema":"https://github.com/citation-style-language/schema/raw/master/csl-citation.json"} </w:instrText>
      </w:r>
      <w:r w:rsidR="00232275">
        <w:rPr>
          <w:color w:val="000000" w:themeColor="text1"/>
        </w:rPr>
        <w:fldChar w:fldCharType="separate"/>
      </w:r>
      <w:r w:rsidR="00360506" w:rsidRPr="00360506">
        <w:t>(Menon and Menon 1997)</w:t>
      </w:r>
      <w:r w:rsidR="00232275">
        <w:rPr>
          <w:color w:val="000000" w:themeColor="text1"/>
        </w:rPr>
        <w:fldChar w:fldCharType="end"/>
      </w:r>
      <w:r w:rsidRPr="00327F01">
        <w:rPr>
          <w:color w:val="000000" w:themeColor="text1"/>
        </w:rPr>
        <w:t>. In response, m</w:t>
      </w:r>
      <w:r w:rsidR="009645CD">
        <w:rPr>
          <w:color w:val="000000" w:themeColor="text1"/>
        </w:rPr>
        <w:t xml:space="preserve">any </w:t>
      </w:r>
      <w:r>
        <w:rPr>
          <w:color w:val="000000" w:themeColor="text1"/>
        </w:rPr>
        <w:t>companies are recognizing the</w:t>
      </w:r>
      <w:r w:rsidRPr="00327F01">
        <w:rPr>
          <w:color w:val="000000" w:themeColor="text1"/>
        </w:rPr>
        <w:t xml:space="preserve"> need for a sustainable way of doing business</w:t>
      </w:r>
      <w:r w:rsidR="00A164C0">
        <w:rPr>
          <w:color w:val="000000" w:themeColor="text1"/>
        </w:rPr>
        <w:t xml:space="preserve">, and across industries we see </w:t>
      </w:r>
      <w:r w:rsidR="002E5076">
        <w:rPr>
          <w:color w:val="000000" w:themeColor="text1"/>
        </w:rPr>
        <w:t xml:space="preserve">firms </w:t>
      </w:r>
      <w:r w:rsidRPr="00327F01">
        <w:rPr>
          <w:color w:val="000000" w:themeColor="text1"/>
        </w:rPr>
        <w:t xml:space="preserve">such as Interface, Unilever, and Starbucks embedding sustainability into the DNA of their brands </w:t>
      </w:r>
      <w:r w:rsidR="00232275">
        <w:rPr>
          <w:color w:val="000000" w:themeColor="text1"/>
        </w:rPr>
        <w:fldChar w:fldCharType="begin"/>
      </w:r>
      <w:r w:rsidR="00360506">
        <w:rPr>
          <w:color w:val="000000" w:themeColor="text1"/>
        </w:rPr>
        <w:instrText xml:space="preserve"> ADDIN ZOTERO_ITEM CSL_CITATION {"citationID":"E5tgeFV0","properties":{"formattedCitation":"(Hardcastle 2013)","plainCitation":"(Hardcastle 2013)","noteIndex":0},"citationItems":[{"id":5213,"uris":["http://zotero.org/groups/2061407/items/67NCGZT2"],"uri":["http://zotero.org/groups/2061407/items/67NCGZT2"],"itemData":{"id":5213,"type":"post-weblog","title":"Nike, Starbucks: Climate Change Policy Is 'Economic Opportunity'","container-title":"Environmental Leader","abstract":"Nike, Starbucks, Ikea and 30 other companies have signed a statement urging federal policymakers to take action on climate change by promoting clean energy, boosting efficiency and limiting carbon emissions. Climate change policy is an economic opportunity, says Anne Kelly, director of Ceres’ Business for Innovative Climate &amp; Energy Policy ... Read more »","URL":"https://www.environmentalleader.com/2013/04/nike-starbucks-climate-change-policy-is-economic-opportunity/","shortTitle":"Nike, Starbucks","author":[{"family":"Hardcastle","given":"Jessica Lyons"}],"issued":{"date-parts":[["2013",4,11]]},"accessed":{"date-parts":[["2018",1,6]]}}}],"schema":"https://github.com/citation-style-language/schema/raw/master/csl-citation.json"} </w:instrText>
      </w:r>
      <w:r w:rsidR="00232275">
        <w:rPr>
          <w:color w:val="000000" w:themeColor="text1"/>
        </w:rPr>
        <w:fldChar w:fldCharType="separate"/>
      </w:r>
      <w:r w:rsidR="00360506" w:rsidRPr="00360506">
        <w:t>(Hardcastle 2013)</w:t>
      </w:r>
      <w:r w:rsidR="00232275">
        <w:rPr>
          <w:color w:val="000000" w:themeColor="text1"/>
        </w:rPr>
        <w:fldChar w:fldCharType="end"/>
      </w:r>
      <w:r w:rsidRPr="00327F01">
        <w:rPr>
          <w:color w:val="000000" w:themeColor="text1"/>
        </w:rPr>
        <w:t>.</w:t>
      </w:r>
      <w:r w:rsidR="009A4182">
        <w:rPr>
          <w:color w:val="000000" w:themeColor="text1"/>
        </w:rPr>
        <w:t xml:space="preserve"> </w:t>
      </w:r>
      <w:r w:rsidR="009C1A35">
        <w:rPr>
          <w:color w:val="000000" w:themeColor="text1"/>
        </w:rPr>
        <w:t>The current paper sets out to provide</w:t>
      </w:r>
      <w:r w:rsidRPr="00327F01">
        <w:rPr>
          <w:color w:val="000000" w:themeColor="text1"/>
        </w:rPr>
        <w:t xml:space="preserve"> a review of the literature regarding sustainable consumer behavior </w:t>
      </w:r>
      <w:r w:rsidR="009C1A35">
        <w:rPr>
          <w:color w:val="000000" w:themeColor="text1"/>
        </w:rPr>
        <w:t xml:space="preserve">change </w:t>
      </w:r>
      <w:r w:rsidRPr="00327F01">
        <w:rPr>
          <w:color w:val="000000" w:themeColor="text1"/>
        </w:rPr>
        <w:t xml:space="preserve">and </w:t>
      </w:r>
      <w:r w:rsidR="009C1A35">
        <w:rPr>
          <w:color w:val="000000" w:themeColor="text1"/>
        </w:rPr>
        <w:t xml:space="preserve">outlines </w:t>
      </w:r>
      <w:r>
        <w:rPr>
          <w:color w:val="000000" w:themeColor="text1"/>
        </w:rPr>
        <w:t>a</w:t>
      </w:r>
      <w:r w:rsidRPr="00327F01">
        <w:rPr>
          <w:color w:val="000000" w:themeColor="text1"/>
        </w:rPr>
        <w:t xml:space="preserve"> </w:t>
      </w:r>
      <w:r>
        <w:rPr>
          <w:color w:val="000000" w:themeColor="text1"/>
        </w:rPr>
        <w:t xml:space="preserve">comprehensive </w:t>
      </w:r>
      <w:r w:rsidRPr="00327F01">
        <w:rPr>
          <w:color w:val="000000" w:themeColor="text1"/>
        </w:rPr>
        <w:t>fra</w:t>
      </w:r>
      <w:r>
        <w:rPr>
          <w:color w:val="000000" w:themeColor="text1"/>
        </w:rPr>
        <w:t>mework to guide</w:t>
      </w:r>
      <w:r w:rsidRPr="00327F01">
        <w:rPr>
          <w:color w:val="000000" w:themeColor="text1"/>
        </w:rPr>
        <w:t xml:space="preserve"> researchers and practitioners</w:t>
      </w:r>
      <w:r>
        <w:rPr>
          <w:color w:val="000000" w:themeColor="text1"/>
        </w:rPr>
        <w:t xml:space="preserve"> in</w:t>
      </w:r>
      <w:r w:rsidRPr="00327F01">
        <w:rPr>
          <w:color w:val="000000" w:themeColor="text1"/>
        </w:rPr>
        <w:t xml:space="preserve"> </w:t>
      </w:r>
      <w:r w:rsidR="009C1A35">
        <w:rPr>
          <w:color w:val="000000" w:themeColor="text1"/>
        </w:rPr>
        <w:t xml:space="preserve">addressing </w:t>
      </w:r>
      <w:r w:rsidRPr="00327F01">
        <w:rPr>
          <w:color w:val="000000" w:themeColor="text1"/>
        </w:rPr>
        <w:t>su</w:t>
      </w:r>
      <w:r>
        <w:rPr>
          <w:color w:val="000000" w:themeColor="text1"/>
        </w:rPr>
        <w:t>stainable consumption</w:t>
      </w:r>
      <w:r w:rsidRPr="00327F01">
        <w:rPr>
          <w:color w:val="000000" w:themeColor="text1"/>
        </w:rPr>
        <w:t xml:space="preserve">. </w:t>
      </w:r>
    </w:p>
    <w:p w:rsidR="00056D01" w:rsidRPr="00CB526F" w:rsidRDefault="00056D01" w:rsidP="004A5B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240" w:line="480" w:lineRule="auto"/>
        <w:jc w:val="center"/>
        <w:outlineLvl w:val="0"/>
        <w:rPr>
          <w:color w:val="000000" w:themeColor="text1"/>
        </w:rPr>
      </w:pPr>
      <w:r w:rsidRPr="00CB526F">
        <w:rPr>
          <w:color w:val="000000" w:themeColor="text1"/>
        </w:rPr>
        <w:t>MARKETING AND SUSTAINABLE CONSUMER BEHAVIOR</w:t>
      </w:r>
    </w:p>
    <w:p w:rsidR="00056D01" w:rsidRPr="00327F01" w:rsidRDefault="00056D01" w:rsidP="009A41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line="480" w:lineRule="auto"/>
        <w:rPr>
          <w:color w:val="000000" w:themeColor="text1"/>
        </w:rPr>
      </w:pPr>
      <w:r w:rsidRPr="00327F01">
        <w:rPr>
          <w:color w:val="000000" w:themeColor="text1"/>
        </w:rPr>
        <w:tab/>
        <w:t xml:space="preserve">There are many reasons why </w:t>
      </w:r>
      <w:r>
        <w:rPr>
          <w:color w:val="000000" w:themeColor="text1"/>
        </w:rPr>
        <w:t>understanding</w:t>
      </w:r>
      <w:r w:rsidRPr="00327F01">
        <w:rPr>
          <w:color w:val="000000" w:themeColor="text1"/>
        </w:rPr>
        <w:t xml:space="preserve"> facilitators of sustainable consumer behavior sho</w:t>
      </w:r>
      <w:r>
        <w:rPr>
          <w:color w:val="000000" w:themeColor="text1"/>
        </w:rPr>
        <w:t>uld be of interest to marketers</w:t>
      </w:r>
      <w:r w:rsidRPr="00327F01">
        <w:rPr>
          <w:color w:val="000000" w:themeColor="text1"/>
        </w:rPr>
        <w:t xml:space="preserve">. </w:t>
      </w:r>
      <w:r>
        <w:rPr>
          <w:color w:val="000000" w:themeColor="text1"/>
        </w:rPr>
        <w:t xml:space="preserve">One </w:t>
      </w:r>
      <w:r w:rsidRPr="00327F01">
        <w:rPr>
          <w:color w:val="000000" w:themeColor="text1"/>
        </w:rPr>
        <w:t>reason is reflected in the first quote above—</w:t>
      </w:r>
      <w:r w:rsidR="00F549F3">
        <w:rPr>
          <w:color w:val="000000" w:themeColor="text1"/>
        </w:rPr>
        <w:t xml:space="preserve">traditional </w:t>
      </w:r>
      <w:r>
        <w:rPr>
          <w:color w:val="000000" w:themeColor="text1"/>
        </w:rPr>
        <w:t>m</w:t>
      </w:r>
      <w:r w:rsidRPr="00327F01">
        <w:rPr>
          <w:color w:val="000000" w:themeColor="text1"/>
        </w:rPr>
        <w:t>arketers should be cognizant that the very consumption mindset that they encourage is one of the key drivers of negative environmental impacts on our planet</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18c9n5kg9i","properties":{"formattedCitation":"(Csikszentmihalyi 2000; Peattie and Peattie 2009)","plainCitation":"(Csikszentmihalyi 2000; Peattie and Peattie 2009)","noteIndex":0},"citationItems":[{"id":5212,"uris":["http://zotero.org/groups/2061407/items/MS3ZI2NE"],"uri":["http://zotero.org/groups/2061407/items/MS3ZI2NE"],"itemData":{"id":5212,"type":"article-journal","title":"The Costs and Benefits of Consuming","container-title":"Journal of Consumer Research","page":"267–272","volume":"27","issue":"2","source":"Google Scholar","author":[{"family":"Csikszentmihalyi","given":"Mihaly"}],"issued":{"date-parts":[["2000"]]}}},{"id":4724,"uris":["http://zotero.org/groups/2061407/items/IF8BKR96"],"uri":["http://zotero.org/groups/2061407/items/IF8BKR96"],"itemData":{"id":4724,"type":"article-journal","title":"Social Marketing: A Pathway to Consumption Reduction?","container-title":"Journal of Business Research","page":"260–268","volume":"62","issue":"2","language":"en","author":[{"family":"Peattie","given":"Ken"},{"family":"Peattie","given":"Sue"}],"issued":{"date-parts":[["2009"]]}}}],"schema":"https://github.com/citation-style-language/schema/raw/master/csl-citation.json"} </w:instrText>
      </w:r>
      <w:r w:rsidR="00232275">
        <w:rPr>
          <w:color w:val="000000" w:themeColor="text1"/>
        </w:rPr>
        <w:fldChar w:fldCharType="separate"/>
      </w:r>
      <w:r w:rsidR="00360506" w:rsidRPr="00360506">
        <w:t>(Csikszentmihalyi 2000; Peattie and Peattie 2009)</w:t>
      </w:r>
      <w:r w:rsidR="00232275">
        <w:rPr>
          <w:color w:val="000000" w:themeColor="text1"/>
        </w:rPr>
        <w:fldChar w:fldCharType="end"/>
      </w:r>
      <w:r w:rsidRPr="00327F01">
        <w:rPr>
          <w:color w:val="000000" w:themeColor="text1"/>
        </w:rPr>
        <w:t xml:space="preserve">. </w:t>
      </w:r>
      <w:r w:rsidR="006E6AB0">
        <w:rPr>
          <w:color w:val="000000" w:themeColor="text1"/>
        </w:rPr>
        <w:t xml:space="preserve">An alternative path is </w:t>
      </w:r>
      <w:r w:rsidR="00B62D3D">
        <w:rPr>
          <w:color w:val="000000" w:themeColor="text1"/>
        </w:rPr>
        <w:t>to recognize that firms</w:t>
      </w:r>
      <w:r w:rsidR="00834C20" w:rsidRPr="00342AF6">
        <w:rPr>
          <w:color w:val="000000" w:themeColor="text1"/>
        </w:rPr>
        <w:t xml:space="preserve"> </w:t>
      </w:r>
      <w:r w:rsidR="004A5B29" w:rsidRPr="00342AF6">
        <w:rPr>
          <w:color w:val="000000" w:themeColor="text1"/>
        </w:rPr>
        <w:t>able to not only operate more sustainably</w:t>
      </w:r>
      <w:r w:rsidR="001F1054">
        <w:rPr>
          <w:color w:val="000000" w:themeColor="text1"/>
        </w:rPr>
        <w:t>,</w:t>
      </w:r>
      <w:r w:rsidR="004A5B29" w:rsidRPr="00342AF6">
        <w:rPr>
          <w:color w:val="000000" w:themeColor="text1"/>
        </w:rPr>
        <w:t xml:space="preserve"> but </w:t>
      </w:r>
      <w:r w:rsidR="009A4182" w:rsidRPr="00342AF6">
        <w:rPr>
          <w:color w:val="000000" w:themeColor="text1"/>
        </w:rPr>
        <w:t>a</w:t>
      </w:r>
      <w:r w:rsidR="004A5B29" w:rsidRPr="00342AF6">
        <w:rPr>
          <w:color w:val="000000" w:themeColor="text1"/>
        </w:rPr>
        <w:t xml:space="preserve">lso </w:t>
      </w:r>
      <w:r w:rsidR="001F1054">
        <w:rPr>
          <w:color w:val="000000" w:themeColor="text1"/>
        </w:rPr>
        <w:t xml:space="preserve">to </w:t>
      </w:r>
      <w:r w:rsidR="00AB5F5A" w:rsidRPr="00342AF6">
        <w:rPr>
          <w:color w:val="000000" w:themeColor="text1"/>
        </w:rPr>
        <w:t xml:space="preserve">consider </w:t>
      </w:r>
      <w:r w:rsidR="00A170CB" w:rsidRPr="00342AF6">
        <w:rPr>
          <w:color w:val="000000" w:themeColor="text1"/>
        </w:rPr>
        <w:t xml:space="preserve">new </w:t>
      </w:r>
      <w:r w:rsidR="00AB5F5A" w:rsidRPr="00342AF6">
        <w:rPr>
          <w:color w:val="000000" w:themeColor="text1"/>
        </w:rPr>
        <w:t xml:space="preserve">models of business </w:t>
      </w:r>
      <w:r w:rsidR="00A170CB" w:rsidRPr="00342AF6">
        <w:rPr>
          <w:color w:val="000000" w:themeColor="text1"/>
        </w:rPr>
        <w:t xml:space="preserve">that offer and encourage </w:t>
      </w:r>
      <w:r w:rsidR="004A5B29" w:rsidRPr="00342AF6">
        <w:rPr>
          <w:color w:val="000000" w:themeColor="text1"/>
        </w:rPr>
        <w:t xml:space="preserve">sustainable </w:t>
      </w:r>
      <w:r w:rsidR="009A4182" w:rsidRPr="00342AF6">
        <w:rPr>
          <w:color w:val="000000" w:themeColor="text1"/>
        </w:rPr>
        <w:t xml:space="preserve">consumer </w:t>
      </w:r>
      <w:r w:rsidR="00A170CB" w:rsidRPr="00342AF6">
        <w:rPr>
          <w:color w:val="000000" w:themeColor="text1"/>
        </w:rPr>
        <w:t>choices</w:t>
      </w:r>
      <w:r w:rsidR="003B7893">
        <w:rPr>
          <w:color w:val="000000" w:themeColor="text1"/>
        </w:rPr>
        <w:t>,</w:t>
      </w:r>
      <w:r w:rsidR="00A170CB" w:rsidRPr="00342AF6">
        <w:rPr>
          <w:color w:val="000000" w:themeColor="text1"/>
        </w:rPr>
        <w:t xml:space="preserve"> </w:t>
      </w:r>
      <w:r w:rsidR="004B7616">
        <w:rPr>
          <w:color w:val="000000" w:themeColor="text1"/>
        </w:rPr>
        <w:t>can</w:t>
      </w:r>
      <w:r w:rsidR="004A5B29" w:rsidRPr="00342AF6">
        <w:rPr>
          <w:color w:val="000000" w:themeColor="text1"/>
        </w:rPr>
        <w:t xml:space="preserve"> </w:t>
      </w:r>
      <w:r w:rsidR="006E6AB0" w:rsidRPr="00342AF6">
        <w:rPr>
          <w:color w:val="000000" w:themeColor="text1"/>
        </w:rPr>
        <w:t xml:space="preserve">earn greater long-term profits </w:t>
      </w:r>
      <w:r w:rsidR="00232275" w:rsidRPr="00342AF6">
        <w:rPr>
          <w:color w:val="000000" w:themeColor="text1"/>
        </w:rPr>
        <w:fldChar w:fldCharType="begin"/>
      </w:r>
      <w:r w:rsidR="00360506">
        <w:rPr>
          <w:color w:val="000000" w:themeColor="text1"/>
        </w:rPr>
        <w:instrText xml:space="preserve"> ADDIN ZOTERO_ITEM CSL_CITATION {"citationID":"dykOcOnv","properties":{"formattedCitation":"(Kotler, Kartajaya, and Setiawan 2010)","plainCitation":"(Kotler, Kartajaya, and Setiawan 2010)","noteIndex":0},"citationItems":[{"id":7336,"uris":["http://zotero.org/groups/2061407/items/WGP4CYAL"],"uri":["http://zotero.org/groups/2061407/items/WGP4CYAL"],"itemData":{"id":7336,"type":"book","title":"Marketing 3.0: From Products to Customers to the Human Spirit","publisher":"John Wiley &amp; Sons","number-of-pages":"210","source":"Google Books","abstract":"Understand the next level of marketing The new model for marketing-Marketing 3.0-treats customers not as mere consumers but as the complex, multi-dimensional human beings that they are. Customers, in turn, are choosing companies and products that satisfy deeper needs for participation, creativity, community, and idealism. In Marketing 3.0, world-leading marketing guru Philip Kotler explains why the future of marketing lies in creating products, services, and company cultures that inspire, include, and reflect the values of target customers.  Explains the future of marketing, along with why most marketers are stuck in the past Examines companies that are ahead of the curve, such as S. C. Johnson Kotler is one of the most highly recognized marketing gurus, famous for his \"4 P's of Marketing\"  In an age of highly aware customers, companies must demonstrate their relevance to customers at the level of basic values. Marketing 3.0 is the unmatched guide to getting out front of this new tide sweeping through the nature of marketing.","ISBN":"978-0-470-60979-8","note":"Google-Books-ID: 8pk60fGn50oC","shortTitle":"Marketing 3.0","language":"en","author":[{"family":"Kotler","given":"Philip"},{"family":"Kartajaya","given":"Hermawan"},{"family":"Setiawan","given":"Iwan"}],"issued":{"date-parts":[["2010",3,30]]}}}],"schema":"https://github.com/citation-style-language/schema/raw/master/csl-citation.json"} </w:instrText>
      </w:r>
      <w:r w:rsidR="00232275" w:rsidRPr="00342AF6">
        <w:rPr>
          <w:color w:val="000000" w:themeColor="text1"/>
        </w:rPr>
        <w:fldChar w:fldCharType="separate"/>
      </w:r>
      <w:r w:rsidR="00360506" w:rsidRPr="00360506">
        <w:t>(Kotler, Kartajaya, and Setiawan 2010)</w:t>
      </w:r>
      <w:r w:rsidR="00232275" w:rsidRPr="00342AF6">
        <w:rPr>
          <w:color w:val="000000" w:themeColor="text1"/>
        </w:rPr>
        <w:fldChar w:fldCharType="end"/>
      </w:r>
      <w:r w:rsidR="00342AF6" w:rsidRPr="00342AF6">
        <w:rPr>
          <w:color w:val="000000" w:themeColor="text1"/>
        </w:rPr>
        <w:t>.</w:t>
      </w:r>
      <w:r w:rsidR="004A5B29">
        <w:rPr>
          <w:color w:val="000000" w:themeColor="text1"/>
        </w:rPr>
        <w:t xml:space="preserve"> </w:t>
      </w:r>
      <w:r w:rsidR="006E6AB0">
        <w:rPr>
          <w:color w:val="000000" w:themeColor="text1"/>
        </w:rPr>
        <w:t>A</w:t>
      </w:r>
      <w:r w:rsidRPr="00327F01">
        <w:rPr>
          <w:color w:val="000000" w:themeColor="text1"/>
        </w:rPr>
        <w:t xml:space="preserve">s the </w:t>
      </w:r>
      <w:r w:rsidR="008874CC">
        <w:rPr>
          <w:color w:val="000000" w:themeColor="text1"/>
        </w:rPr>
        <w:t xml:space="preserve">second </w:t>
      </w:r>
      <w:r w:rsidRPr="00327F01">
        <w:rPr>
          <w:color w:val="000000" w:themeColor="text1"/>
        </w:rPr>
        <w:t xml:space="preserve">quote suggests, a sustainable marketing focus can lead to positive social and environmental outcomes, </w:t>
      </w:r>
      <w:r w:rsidR="004B7616">
        <w:rPr>
          <w:color w:val="000000" w:themeColor="text1"/>
        </w:rPr>
        <w:t>as well as</w:t>
      </w:r>
      <w:r w:rsidRPr="00327F01">
        <w:rPr>
          <w:color w:val="000000" w:themeColor="text1"/>
        </w:rPr>
        <w:t xml:space="preserve"> </w:t>
      </w:r>
      <w:r w:rsidR="00D14B63">
        <w:rPr>
          <w:color w:val="000000" w:themeColor="text1"/>
        </w:rPr>
        <w:t>confer</w:t>
      </w:r>
      <w:r w:rsidRPr="00327F01">
        <w:rPr>
          <w:color w:val="000000" w:themeColor="text1"/>
        </w:rPr>
        <w:t xml:space="preserve"> strategic business benefits. Busines</w:t>
      </w:r>
      <w:r>
        <w:rPr>
          <w:color w:val="000000" w:themeColor="text1"/>
        </w:rPr>
        <w:t xml:space="preserve">ses able to </w:t>
      </w:r>
      <w:r w:rsidRPr="00327F01">
        <w:rPr>
          <w:color w:val="000000" w:themeColor="text1"/>
        </w:rPr>
        <w:t xml:space="preserve">adapt to the demands of our changing </w:t>
      </w:r>
      <w:r>
        <w:rPr>
          <w:color w:val="000000" w:themeColor="text1"/>
        </w:rPr>
        <w:t>world</w:t>
      </w:r>
      <w:r w:rsidR="001567E5">
        <w:rPr>
          <w:color w:val="000000" w:themeColor="text1"/>
        </w:rPr>
        <w:t>, including the urgent demand for sustainability,</w:t>
      </w:r>
      <w:r w:rsidRPr="00327F01">
        <w:rPr>
          <w:color w:val="000000" w:themeColor="text1"/>
        </w:rPr>
        <w:t xml:space="preserve"> will be mo</w:t>
      </w:r>
      <w:r>
        <w:rPr>
          <w:color w:val="000000" w:themeColor="text1"/>
        </w:rPr>
        <w:t xml:space="preserve">re likely to thrive </w:t>
      </w:r>
      <w:r w:rsidR="009C1A35">
        <w:rPr>
          <w:color w:val="000000" w:themeColor="text1"/>
        </w:rPr>
        <w:t>in</w:t>
      </w:r>
      <w:r w:rsidRPr="00327F01">
        <w:rPr>
          <w:color w:val="000000" w:themeColor="text1"/>
        </w:rPr>
        <w:t xml:space="preserve"> the long</w:t>
      </w:r>
      <w:r w:rsidR="00512A96">
        <w:rPr>
          <w:color w:val="000000" w:themeColor="text1"/>
        </w:rPr>
        <w:t xml:space="preserve"> </w:t>
      </w:r>
      <w:r w:rsidRPr="00327F01">
        <w:rPr>
          <w:color w:val="000000" w:themeColor="text1"/>
        </w:rPr>
        <w:t xml:space="preserve">term </w:t>
      </w:r>
      <w:r w:rsidR="00232275">
        <w:rPr>
          <w:color w:val="000000" w:themeColor="text1"/>
        </w:rPr>
        <w:fldChar w:fldCharType="begin"/>
      </w:r>
      <w:r w:rsidR="00360506">
        <w:rPr>
          <w:color w:val="000000" w:themeColor="text1"/>
        </w:rPr>
        <w:instrText xml:space="preserve"> ADDIN ZOTERO_ITEM CSL_CITATION {"citationID":"a34j2p54hm","properties":{"formattedCitation":"(Banerjee, Iyer, and Kashyap 2003)","plainCitation":"(Banerjee, Iyer, and Kashyap 2003)","noteIndex":0},"citationItems":[{"id":5211,"uris":["http://zotero.org/groups/2061407/items/73H4J8QI"],"uri":["http://zotero.org/groups/2061407/items/73H4J8QI"],"itemData":{"id":5211,"type":"article-journal","title":"Corporate Environmentalism: Antecedents and Influence of Industry Type","container-title":"Journal of Marketing","page":"106–122","volume":"67","issue":"2","source":"Google Scholar","shortTitle":"Corporate environmentalism","author":[{"family":"Banerjee","given":"Subhabrata Bobby"},{"family":"Iyer","given":"Easwar S."},{"family":"Kashyap","given":"Rajiv K."}],"issued":{"date-parts":[["2003"]]}}}],"schema":"https://github.com/citation-style-language/schema/raw/master/csl-citation.json"} </w:instrText>
      </w:r>
      <w:r w:rsidR="00232275">
        <w:rPr>
          <w:color w:val="000000" w:themeColor="text1"/>
        </w:rPr>
        <w:fldChar w:fldCharType="separate"/>
      </w:r>
      <w:r w:rsidR="00360506" w:rsidRPr="00360506">
        <w:t>(Banerjee, Iyer, and Kashyap 2003)</w:t>
      </w:r>
      <w:r w:rsidR="00232275">
        <w:rPr>
          <w:color w:val="000000" w:themeColor="text1"/>
        </w:rPr>
        <w:fldChar w:fldCharType="end"/>
      </w:r>
      <w:r w:rsidRPr="00327F01">
        <w:rPr>
          <w:color w:val="000000" w:themeColor="text1"/>
        </w:rPr>
        <w:t xml:space="preserve">. </w:t>
      </w:r>
      <w:r>
        <w:rPr>
          <w:color w:val="000000" w:themeColor="text1"/>
        </w:rPr>
        <w:t>A</w:t>
      </w:r>
      <w:r w:rsidRPr="00327F01">
        <w:rPr>
          <w:color w:val="000000" w:themeColor="text1"/>
        </w:rPr>
        <w:t xml:space="preserve"> </w:t>
      </w:r>
      <w:r w:rsidR="004E0E9E">
        <w:rPr>
          <w:color w:val="000000" w:themeColor="text1"/>
        </w:rPr>
        <w:t xml:space="preserve">sustainable business </w:t>
      </w:r>
      <w:r w:rsidRPr="00327F01">
        <w:rPr>
          <w:color w:val="000000" w:themeColor="text1"/>
        </w:rPr>
        <w:t>focus has</w:t>
      </w:r>
      <w:r>
        <w:rPr>
          <w:color w:val="000000" w:themeColor="text1"/>
        </w:rPr>
        <w:t xml:space="preserve"> </w:t>
      </w:r>
      <w:r w:rsidRPr="00327F01">
        <w:rPr>
          <w:color w:val="000000" w:themeColor="text1"/>
        </w:rPr>
        <w:t xml:space="preserve">advantages such </w:t>
      </w:r>
      <w:r w:rsidR="007E1842">
        <w:rPr>
          <w:color w:val="000000" w:themeColor="text1"/>
        </w:rPr>
        <w:t xml:space="preserve">as </w:t>
      </w:r>
      <w:r>
        <w:rPr>
          <w:color w:val="000000" w:themeColor="text1"/>
        </w:rPr>
        <w:t>the identification</w:t>
      </w:r>
      <w:r w:rsidRPr="00327F01">
        <w:rPr>
          <w:color w:val="000000" w:themeColor="text1"/>
        </w:rPr>
        <w:t xml:space="preserve"> </w:t>
      </w:r>
      <w:r>
        <w:rPr>
          <w:color w:val="000000" w:themeColor="text1"/>
        </w:rPr>
        <w:t xml:space="preserve">of </w:t>
      </w:r>
      <w:r w:rsidRPr="00327F01">
        <w:rPr>
          <w:color w:val="000000" w:themeColor="text1"/>
        </w:rPr>
        <w:t>ne</w:t>
      </w:r>
      <w:r>
        <w:rPr>
          <w:color w:val="000000" w:themeColor="text1"/>
        </w:rPr>
        <w:t>w products and markets, leveraging</w:t>
      </w:r>
      <w:r w:rsidRPr="00327F01">
        <w:rPr>
          <w:color w:val="000000" w:themeColor="text1"/>
        </w:rPr>
        <w:t xml:space="preserve"> emerging tech</w:t>
      </w:r>
      <w:r>
        <w:rPr>
          <w:color w:val="000000" w:themeColor="text1"/>
        </w:rPr>
        <w:t xml:space="preserve">nologies, spurring innovation, driving </w:t>
      </w:r>
      <w:r w:rsidRPr="00327F01">
        <w:rPr>
          <w:color w:val="000000" w:themeColor="text1"/>
        </w:rPr>
        <w:t>organizational efficiency, and</w:t>
      </w:r>
      <w:r>
        <w:rPr>
          <w:color w:val="000000" w:themeColor="text1"/>
        </w:rPr>
        <w:t xml:space="preserve"> motivating</w:t>
      </w:r>
      <w:r w:rsidRPr="00327F01">
        <w:rPr>
          <w:color w:val="000000" w:themeColor="text1"/>
        </w:rPr>
        <w:t xml:space="preserve"> </w:t>
      </w:r>
      <w:r>
        <w:rPr>
          <w:color w:val="000000" w:themeColor="text1"/>
        </w:rPr>
        <w:t>and retaining</w:t>
      </w:r>
      <w:r w:rsidRPr="00327F01">
        <w:rPr>
          <w:color w:val="000000" w:themeColor="text1"/>
        </w:rPr>
        <w:t xml:space="preserve"> employees</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22muugvftg","properties":{"formattedCitation":"(Hopkins et al. 2009)","plainCitation":"(Hopkins et al. 2009)","noteIndex":0},"citationItems":[{"id":5973,"uris":["http://zotero.org/groups/2061407/items/MQHGLUT9"],"uri":["http://zotero.org/groups/2061407/items/MQHGLUT9"],"itemData":{"id":5973,"type":"article-journal","title":"The Business of Sustainability: What It Means to Managers Now","container-title":"MIT Sloan Management Review","page":"20","volume":"51","issue":"1","source":"Google Scholar","shortTitle":"The business of sustainability","author":[{"family":"Hopkins","given":"Michael S."},{"family":"Townend","given":"Andrew"},{"family":"Khayat","given":"Zayna"},{"family":"Balagopal","given":"Balu"},{"family":"Reeves","given":"Martin"},{"family":"Berns","given":"Maurice"}],"issued":{"date-parts":[["2009"]]}}}],"schema":"https://github.com/citation-style-language/schema/raw/master/csl-citation.json"} </w:instrText>
      </w:r>
      <w:r w:rsidR="00232275">
        <w:rPr>
          <w:color w:val="000000" w:themeColor="text1"/>
        </w:rPr>
        <w:fldChar w:fldCharType="separate"/>
      </w:r>
      <w:r w:rsidR="00360506" w:rsidRPr="00360506">
        <w:t>(Hopkins et al. 2009)</w:t>
      </w:r>
      <w:r w:rsidR="00232275">
        <w:rPr>
          <w:color w:val="000000" w:themeColor="text1"/>
        </w:rPr>
        <w:fldChar w:fldCharType="end"/>
      </w:r>
      <w:r>
        <w:rPr>
          <w:color w:val="000000" w:themeColor="text1"/>
        </w:rPr>
        <w:t xml:space="preserve">. Finally, </w:t>
      </w:r>
      <w:r w:rsidR="009C1A35">
        <w:rPr>
          <w:color w:val="000000" w:themeColor="text1"/>
        </w:rPr>
        <w:t>companies</w:t>
      </w:r>
      <w:r>
        <w:rPr>
          <w:color w:val="000000" w:themeColor="text1"/>
        </w:rPr>
        <w:t xml:space="preserve"> engaging</w:t>
      </w:r>
      <w:r w:rsidRPr="00327F01">
        <w:rPr>
          <w:color w:val="000000" w:themeColor="text1"/>
        </w:rPr>
        <w:t xml:space="preserve"> in socially and environmentally responsible practices garner more positive consumer perceptions</w:t>
      </w:r>
      <w:r w:rsidR="004E0E9E">
        <w:rPr>
          <w:color w:val="000000" w:themeColor="text1"/>
        </w:rPr>
        <w:t xml:space="preserve"> of the firm</w:t>
      </w:r>
      <w:r w:rsidRPr="00327F01">
        <w:rPr>
          <w:color w:val="000000" w:themeColor="text1"/>
        </w:rPr>
        <w:t>, as well as increases in profita</w:t>
      </w:r>
      <w:r>
        <w:rPr>
          <w:color w:val="000000" w:themeColor="text1"/>
        </w:rPr>
        <w:t xml:space="preserve">bility </w:t>
      </w:r>
      <w:r w:rsidR="00232275" w:rsidRPr="00246B19">
        <w:rPr>
          <w:color w:val="000000" w:themeColor="text1"/>
        </w:rPr>
        <w:fldChar w:fldCharType="begin"/>
      </w:r>
      <w:r w:rsidR="00360506">
        <w:rPr>
          <w:color w:val="000000" w:themeColor="text1"/>
        </w:rPr>
        <w:instrText xml:space="preserve"> ADDIN ZOTERO_ITEM CSL_CITATION {"citationID":"qd6ZImc2","properties":{"formattedCitation":"(Brown and Dacin 1997; Chernev and Blair 2015; Luo and Bhattacharya 2006; Olsen, Slotegraaf, and Chandukala 2014; Savitz and Weber 2013; Sen and Bhattacharya 2001)","plainCitation":"(Brown and Dacin 1997; Chernev and Blair 2015; Luo and Bhattacharya 2006; Olsen, Slotegraaf, and Chandukala 2014; Savitz and Weber 2013; Sen and Bhattacharya 2001)","noteIndex":0},"citationItems":[{"id":5208,"uris":["http://zotero.org/groups/2061407/items/Y26Y87BN"],"uri":["http://zotero.org/groups/2061407/items/Y26Y87BN"],"itemData":{"id":5208,"type":"article-journal","title":"The Company and the Product: Corporate Associations and Consumer Product Responses","container-title":"The Journal of Marketing","page":"68–84","volume":"61","issue":"1","source":"Google Scholar","shortTitle":"The company and the product","author":[{"family":"Brown","given":"Tom J."},{"family":"Dacin","given":"Peter A."}],"issued":{"date-parts":[["1997"]]}}},{"id":4369,"uris":["http://zotero.org/groups/2061407/items/ICHBQJNF"],"uri":["http://zotero.org/groups/2061407/items/ICHBQJNF"],"itemData":{"id":4369,"type":"article-journal","title":"Doing Well by Doing Good: The Benevolent Halo of Corporate Social Responsibility","container-title":"Journal of Consumer Research","page":"1412-1425","volume":"41","issue":"6","source":"academic.oup.com","abstract":"Corporate social responsibility is commonly viewed solely as a tool for enhancing company reputations and engendering goodwill among customers. In contrast, this research shows that the impact of corporate social responsibility can extend beyond public relations and customer goodwill to influence the way consumers evaluate a company’s products. Specifically, this research documents that acts of social goodwill—even when they are unrelated to the company’s core business, as in the case of charitable giving—can alter product perceptions, such that products of companies engaged in prosocial activities are perceived as performing better. More important, the data show that inferences drawn from a company’s prosocial actions are strong enough to alter the product evaluations even when consumers can directly observe and experience the product. The data further show that this effect is a function of the moral undertone of the company’s motivation for engaging in socially responsible behavior and is attenuated when consumers believe that the company’s behavior is driven by self-interest rather than by benevolence. By documenting that social goodwill can benefit consumer perceptions of product performance, these findings show that doing good can indeed translate into doing well.","DOI":"10.1086/680089","ISSN":"0093-5301","shortTitle":"Doing Well by Doing Good","journalAbbreviation":"J Consum Res","author":[{"family":"Chernev","given":"Alexander"},{"family":"Blair","given":"Sean"}],"issued":{"date-parts":[["2015",4,1]]}}},{"id":5205,"uris":["http://zotero.org/groups/2061407/items/3884NWAL"],"uri":["http://zotero.org/groups/2061407/items/3884NWAL"],"itemData":{"id":5205,"type":"article-journal","title":"Corporate Social Responsibility, Customer Satisfaction, and Market Value","container-title":"Journal of Marketing","page":"1–18","volume":"70","issue":"4","source":"Google Scholar","author":[{"family":"Luo","given":"Xueming"},{"family":"Bhattacharya","given":"Chitra Bhanu"}],"issued":{"date-parts":[["2006"]]}}},{"id":5206,"uris":["http://zotero.org/groups/2061407/items/292BVEHX"],"uri":["http://zotero.org/groups/2061407/items/292BVEHX"],"itemData":{"id":5206,"type":"article-journal","title":"Green Claims and Message Frames: How Green New Products Change Brand Attitude","container-title":"Journal of Marketing","page":"119–137","volume":"78","issue":"5","source":"Google Scholar","shortTitle":"Green claims and message frames","author":[{"family":"Olsen","given":"Mitchell C."},{"family":"Slotegraaf","given":"Rebecca J."},{"family":"Chandukala","given":"Sandeep R."}],"issued":{"date-parts":[["2014"]]}}},{"id":4852,"uris":["http://zotero.org/groups/2061407/items/JD6TKSGH"],"uri":["http://zotero.org/groups/2061407/items/JD6TKSGH"],"itemData":{"id":4852,"type":"book","title":"The Triple Bottom Line: How Today's Best-Run Companies Are Achieving Economic, Social and Environmental Success-and How You Can Too","publisher":"John Wiley &amp; Sons","publisher-place":"San Francisco, CA","source":"Google Scholar","event-place":"San Francisco, CA","shortTitle":"The triple bottom line","author":[{"family":"Savitz","given":"Andrew"},{"family":"Weber","given":"Karl"}],"issued":{"date-parts":[["2013"]]}}},{"id":5207,"uris":["http://zotero.org/groups/2061407/items/F5CSHT8W"],"uri":["http://zotero.org/groups/2061407/items/F5CSHT8W"],"itemData":{"id":5207,"type":"article-journal","title":"Does Doing Good Always Lead to Doing Better? Consumer Reactions to Corporate Social Responsibility","container-title":"Journal of Marketing Research","page":"225–243","volume":"38","issue":"2","source":"Google Scholar","shortTitle":"Does doing good always lead to doing better?","author":[{"family":"Sen","given":"Sankar"},{"family":"Bhattacharya","given":"Chitra Bhanu"}],"issued":{"date-parts":[["2001"]]}}}],"schema":"https://github.com/citation-style-language/schema/raw/master/csl-citation.json"} </w:instrText>
      </w:r>
      <w:r w:rsidR="00232275" w:rsidRPr="00246B19">
        <w:rPr>
          <w:color w:val="000000" w:themeColor="text1"/>
        </w:rPr>
        <w:fldChar w:fldCharType="separate"/>
      </w:r>
      <w:r w:rsidR="00360506" w:rsidRPr="00360506">
        <w:t>(Brown and Dacin 1997; Chernev and Blair 2015; Luo and Bhattacharya 2006; Olsen, Slotegraaf, and Chandukala 2014; Savitz and Weber 2013; Sen and Bhattacharya 2001)</w:t>
      </w:r>
      <w:r w:rsidR="00232275" w:rsidRPr="00246B19">
        <w:rPr>
          <w:color w:val="000000" w:themeColor="text1"/>
        </w:rPr>
        <w:fldChar w:fldCharType="end"/>
      </w:r>
      <w:r w:rsidRPr="00246B19">
        <w:rPr>
          <w:color w:val="000000" w:themeColor="text1"/>
        </w:rPr>
        <w:t xml:space="preserve">. </w:t>
      </w:r>
      <w:r w:rsidR="009A4182" w:rsidRPr="00246B19">
        <w:rPr>
          <w:color w:val="000000" w:themeColor="text1"/>
        </w:rPr>
        <w:t xml:space="preserve">As </w:t>
      </w:r>
      <w:r w:rsidR="004E0E9E">
        <w:rPr>
          <w:color w:val="000000" w:themeColor="text1"/>
        </w:rPr>
        <w:t>firms</w:t>
      </w:r>
      <w:r w:rsidR="009A4182" w:rsidRPr="00246B19">
        <w:rPr>
          <w:color w:val="000000" w:themeColor="text1"/>
        </w:rPr>
        <w:t xml:space="preserve"> begin to operate and offer products and services in a more sustainable manner they might, at the same time, wish to encourage sustainable behaviors on the part of consumers to maximize their sustainability and strategic business </w:t>
      </w:r>
      <w:r w:rsidR="009645CD" w:rsidRPr="00246B19">
        <w:rPr>
          <w:color w:val="000000" w:themeColor="text1"/>
        </w:rPr>
        <w:t>benefits</w:t>
      </w:r>
      <w:r w:rsidR="009A4182" w:rsidRPr="00246B19">
        <w:rPr>
          <w:color w:val="000000" w:themeColor="text1"/>
        </w:rPr>
        <w:t>.</w:t>
      </w:r>
      <w:r w:rsidR="000B684B">
        <w:rPr>
          <w:color w:val="000000" w:themeColor="text1"/>
        </w:rPr>
        <w:t xml:space="preserve"> </w:t>
      </w:r>
    </w:p>
    <w:p w:rsidR="00834C20" w:rsidRPr="00246B19" w:rsidRDefault="00056D01" w:rsidP="00246B19">
      <w:pPr>
        <w:shd w:val="clear" w:color="auto" w:fill="FFFFFF" w:themeFill="background1"/>
        <w:spacing w:after="150" w:line="480" w:lineRule="auto"/>
        <w:ind w:firstLine="720"/>
        <w:rPr>
          <w:color w:val="000000" w:themeColor="text1"/>
        </w:rPr>
      </w:pPr>
      <w:r w:rsidRPr="00327F01">
        <w:rPr>
          <w:color w:val="000000" w:themeColor="text1"/>
        </w:rPr>
        <w:t xml:space="preserve">While the question of how marketing relates to sustainable consumer behaviors has historically received some attention in the form of identifying the </w:t>
      </w:r>
      <w:r>
        <w:rPr>
          <w:color w:val="000000" w:themeColor="text1"/>
        </w:rPr>
        <w:t xml:space="preserve">“green consumer” segment </w:t>
      </w:r>
      <w:r w:rsidR="00232275">
        <w:rPr>
          <w:color w:val="000000" w:themeColor="text1"/>
        </w:rPr>
        <w:fldChar w:fldCharType="begin"/>
      </w:r>
      <w:r w:rsidR="00360506">
        <w:rPr>
          <w:color w:val="000000" w:themeColor="text1"/>
        </w:rPr>
        <w:instrText xml:space="preserve"> ADDIN ZOTERO_ITEM CSL_CITATION {"citationID":"UEcu7XBm","properties":{"formattedCitation":"(Anderson Jr and Cunningham 1972; Kilbourne and Beckmann 1998)","plainCitation":"(Anderson Jr and Cunningham 1972; Kilbourne and Beckmann 1998)","noteIndex":0},"citationItems":[{"id":5215,"uris":["http://zotero.org/groups/2061407/items/A9F5E5YW"],"uri":["http://zotero.org/groups/2061407/items/A9F5E5YW"],"itemData":{"id":5215,"type":"article-journal","title":"The Socially Conscious Consumer","container-title":"The Journal of Marketing","page":"23–31","volume":"36","issue":"3","source":"Google Scholar","author":[{"family":"Anderson Jr","given":"W. Thomas"},{"family":"Cunningham","given":"William H."}],"issued":{"date-parts":[["1972"]]}}},{"id":5204,"uris":["http://zotero.org/groups/2061407/items/5EC44GQS"],"uri":["http://zotero.org/groups/2061407/items/5EC44GQS"],"itemData":{"id":5204,"type":"article-journal","title":"Review and Critical Assessment of Research on Marketing and the Environment","container-title":"Journal of Marketing Management","page":"513–532","volume":"14","issue":"6","source":"Google Scholar","author":[{"family":"Kilbourne","given":"William E."},{"family":"Beckmann","given":"Suzanne C."}],"issued":{"date-parts":[["1998"]]}}}],"schema":"https://github.com/citation-style-language/schema/raw/master/csl-citation.json"} </w:instrText>
      </w:r>
      <w:r w:rsidR="00232275">
        <w:rPr>
          <w:color w:val="000000" w:themeColor="text1"/>
        </w:rPr>
        <w:fldChar w:fldCharType="separate"/>
      </w:r>
      <w:r w:rsidR="00360506" w:rsidRPr="00360506">
        <w:t>(Anderson Jr and Cunningham 1972; Kilbourne and Beckmann 1998)</w:t>
      </w:r>
      <w:r w:rsidR="00232275">
        <w:rPr>
          <w:color w:val="000000" w:themeColor="text1"/>
        </w:rPr>
        <w:fldChar w:fldCharType="end"/>
      </w:r>
      <w:r>
        <w:rPr>
          <w:color w:val="000000" w:themeColor="text1"/>
        </w:rPr>
        <w:t>,</w:t>
      </w:r>
      <w:r w:rsidRPr="00327F01">
        <w:rPr>
          <w:color w:val="000000" w:themeColor="text1"/>
        </w:rPr>
        <w:t xml:space="preserve"> more recently marketing scholars have called for research examining the predictors of sustainable consumption </w:t>
      </w:r>
      <w:r w:rsidR="00232275">
        <w:rPr>
          <w:color w:val="000000" w:themeColor="text1"/>
        </w:rPr>
        <w:fldChar w:fldCharType="begin"/>
      </w:r>
      <w:r w:rsidR="00360506">
        <w:rPr>
          <w:color w:val="000000" w:themeColor="text1"/>
        </w:rPr>
        <w:instrText xml:space="preserve"> ADDIN ZOTERO_ITEM CSL_CITATION {"citationID":"6Atalg8y","properties":{"formattedCitation":"(Kotler 2011; Menon and Menon 1997; Mick 2006)","plainCitation":"(Kotler 2011; Menon and Menon 1997; Mick 2006)","noteIndex":0},"citationItems":[{"id":4703,"uris":["http://zotero.org/groups/2061407/items/J9PYE6A9"],"uri":["http://zotero.org/groups/2061407/items/J9PYE6A9"],"itemData":{"id":4703,"type":"article-journal","title":"Reinventing Marketing to Manage the Environmental Imperative","container-title":"Journal of Marketing","page":"132–135","volume":"75","issue":"4","language":"en","author":[{"family":"Kotler","given":"Philip"}],"issued":{"date-parts":[["2011"]]}}},{"id":5216,"uris":["http://zotero.org/groups/2061407/items/L6MLLWMF"],"uri":["http://zotero.org/groups/2061407/items/L6MLLWMF"],"itemData":{"id":5216,"type":"article-journal","title":"Enviropreneurial Marketing Strategy: The Emergence of Corporate Environmentalism as Market Strategy","container-title":"The Journal of Marketing","page":"51–67","volume":"61","issue":"1","source":"Google Scholar","shortTitle":"Enviropreneurial marketing strategy","author":[{"family":"Menon","given":"Ajay"},{"family":"Menon","given":"Anil"}],"issued":{"date-parts":[["1997"]]}}},{"id":5975,"uris":["http://zotero.org/groups/2061407/items/84SAMPBW"],"uri":["http://zotero.org/groups/2061407/items/84SAMPBW"],"itemData":{"id":5975,"type":"article-journal","title":"Meaning and Mattering Through Transformative Consumer Research","container-title":"Advances in Consumer Research","page":"1–4","volume":"33","issue":"1","source":"Google Scholar","author":[{"family":"Mick","given":"David G."}],"issued":{"date-parts":[["2006"]]}}}],"schema":"https://github.com/citation-style-language/schema/raw/master/csl-citation.json"} </w:instrText>
      </w:r>
      <w:r w:rsidR="00232275">
        <w:rPr>
          <w:color w:val="000000" w:themeColor="text1"/>
        </w:rPr>
        <w:fldChar w:fldCharType="separate"/>
      </w:r>
      <w:r w:rsidR="00360506" w:rsidRPr="00360506">
        <w:t>(Kotler 2011; Menon and Menon 1997; Mick 2006)</w:t>
      </w:r>
      <w:r w:rsidR="00232275">
        <w:rPr>
          <w:color w:val="000000" w:themeColor="text1"/>
        </w:rPr>
        <w:fldChar w:fldCharType="end"/>
      </w:r>
      <w:r w:rsidRPr="00327F01">
        <w:rPr>
          <w:color w:val="000000" w:themeColor="text1"/>
        </w:rPr>
        <w:t xml:space="preserve">. </w:t>
      </w:r>
      <w:r w:rsidR="00AE736E">
        <w:rPr>
          <w:color w:val="000000" w:themeColor="text1"/>
        </w:rPr>
        <w:t>Moreover, r</w:t>
      </w:r>
      <w:r w:rsidR="000B684B">
        <w:rPr>
          <w:color w:val="000000" w:themeColor="text1"/>
        </w:rPr>
        <w:t xml:space="preserve">ather than merely targeting the “green” </w:t>
      </w:r>
      <w:r w:rsidR="00B62D3D">
        <w:rPr>
          <w:color w:val="000000" w:themeColor="text1"/>
        </w:rPr>
        <w:t>consumer</w:t>
      </w:r>
      <w:r w:rsidR="000B684B">
        <w:rPr>
          <w:color w:val="000000" w:themeColor="text1"/>
        </w:rPr>
        <w:t xml:space="preserve">, marketers can </w:t>
      </w:r>
      <w:r w:rsidR="00F549F3">
        <w:rPr>
          <w:color w:val="000000" w:themeColor="text1"/>
        </w:rPr>
        <w:t>expand</w:t>
      </w:r>
      <w:r w:rsidR="00B62D3D">
        <w:rPr>
          <w:color w:val="000000" w:themeColor="text1"/>
        </w:rPr>
        <w:t xml:space="preserve"> their market </w:t>
      </w:r>
      <w:r w:rsidR="000B684B">
        <w:rPr>
          <w:color w:val="000000" w:themeColor="text1"/>
        </w:rPr>
        <w:t xml:space="preserve">for the long-term mutual benefit of the firm and the planet. </w:t>
      </w:r>
      <w:r w:rsidR="00A61959">
        <w:rPr>
          <w:color w:val="000000" w:themeColor="text1"/>
        </w:rPr>
        <w:t>In one example</w:t>
      </w:r>
      <w:r w:rsidR="00922C0D">
        <w:rPr>
          <w:color w:val="000000" w:themeColor="text1"/>
        </w:rPr>
        <w:t xml:space="preserve">, </w:t>
      </w:r>
      <w:r w:rsidR="00D8792C">
        <w:rPr>
          <w:color w:val="000000" w:themeColor="text1"/>
        </w:rPr>
        <w:t xml:space="preserve">the huge growth in the </w:t>
      </w:r>
      <w:r w:rsidR="009D161D">
        <w:rPr>
          <w:color w:val="000000" w:themeColor="text1"/>
        </w:rPr>
        <w:t>“</w:t>
      </w:r>
      <w:r w:rsidR="00D8792C">
        <w:rPr>
          <w:color w:val="000000" w:themeColor="text1"/>
        </w:rPr>
        <w:t>sharing economy</w:t>
      </w:r>
      <w:r w:rsidR="009D161D">
        <w:rPr>
          <w:color w:val="000000" w:themeColor="text1"/>
        </w:rPr>
        <w:t>”</w:t>
      </w:r>
      <w:r w:rsidR="00D8792C">
        <w:rPr>
          <w:color w:val="000000" w:themeColor="text1"/>
        </w:rPr>
        <w:t xml:space="preserve"> demonstrates the </w:t>
      </w:r>
      <w:r w:rsidR="00227D4E">
        <w:rPr>
          <w:color w:val="000000" w:themeColor="text1"/>
        </w:rPr>
        <w:t>substantial environmental and economic</w:t>
      </w:r>
      <w:r w:rsidR="00D8792C">
        <w:rPr>
          <w:color w:val="000000" w:themeColor="text1"/>
        </w:rPr>
        <w:t xml:space="preserve"> gains that are possible through shifting consumers </w:t>
      </w:r>
      <w:r w:rsidR="00A61959">
        <w:rPr>
          <w:color w:val="000000" w:themeColor="text1"/>
        </w:rPr>
        <w:t xml:space="preserve">sustainably, in this case, </w:t>
      </w:r>
      <w:r w:rsidR="00D8792C">
        <w:rPr>
          <w:color w:val="000000" w:themeColor="text1"/>
        </w:rPr>
        <w:t xml:space="preserve">from </w:t>
      </w:r>
      <w:r w:rsidR="00AD4E36" w:rsidRPr="00246B19">
        <w:rPr>
          <w:i/>
          <w:color w:val="000000" w:themeColor="text1"/>
        </w:rPr>
        <w:t>owning</w:t>
      </w:r>
      <w:r w:rsidR="00D8792C">
        <w:rPr>
          <w:color w:val="000000" w:themeColor="text1"/>
        </w:rPr>
        <w:t xml:space="preserve"> </w:t>
      </w:r>
      <w:r w:rsidR="00F256DD">
        <w:rPr>
          <w:color w:val="000000" w:themeColor="text1"/>
        </w:rPr>
        <w:t xml:space="preserve">new </w:t>
      </w:r>
      <w:r w:rsidR="00D8792C">
        <w:rPr>
          <w:color w:val="000000" w:themeColor="text1"/>
        </w:rPr>
        <w:t xml:space="preserve">products to </w:t>
      </w:r>
      <w:r w:rsidR="00AD4E36" w:rsidRPr="00246B19">
        <w:rPr>
          <w:i/>
          <w:color w:val="000000" w:themeColor="text1"/>
        </w:rPr>
        <w:t>accessing</w:t>
      </w:r>
      <w:r w:rsidR="00D8792C">
        <w:rPr>
          <w:color w:val="000000" w:themeColor="text1"/>
        </w:rPr>
        <w:t xml:space="preserve"> </w:t>
      </w:r>
      <w:r w:rsidR="00F256DD">
        <w:rPr>
          <w:color w:val="000000" w:themeColor="text1"/>
        </w:rPr>
        <w:t xml:space="preserve">existing </w:t>
      </w:r>
      <w:r w:rsidR="00F549F3">
        <w:rPr>
          <w:color w:val="000000" w:themeColor="text1"/>
        </w:rPr>
        <w:t xml:space="preserve">products and </w:t>
      </w:r>
      <w:r w:rsidR="00D8792C">
        <w:rPr>
          <w:color w:val="000000" w:themeColor="text1"/>
        </w:rPr>
        <w:t xml:space="preserve">services. </w:t>
      </w:r>
      <w:r w:rsidR="00EE5539">
        <w:rPr>
          <w:color w:val="000000" w:themeColor="text1"/>
        </w:rPr>
        <w:t>The</w:t>
      </w:r>
      <w:r w:rsidR="00F256DD" w:rsidRPr="00327F01">
        <w:rPr>
          <w:color w:val="000000" w:themeColor="text1"/>
        </w:rPr>
        <w:t xml:space="preserve"> </w:t>
      </w:r>
      <w:r w:rsidR="00FC1C19">
        <w:rPr>
          <w:color w:val="000000" w:themeColor="text1"/>
        </w:rPr>
        <w:t>key</w:t>
      </w:r>
      <w:r w:rsidRPr="00327F01">
        <w:rPr>
          <w:color w:val="000000" w:themeColor="text1"/>
        </w:rPr>
        <w:t xml:space="preserve"> question facing marketers is</w:t>
      </w:r>
      <w:r w:rsidR="002D72FF">
        <w:rPr>
          <w:color w:val="000000" w:themeColor="text1"/>
        </w:rPr>
        <w:t>:</w:t>
      </w:r>
      <w:r w:rsidRPr="00327F01">
        <w:rPr>
          <w:color w:val="000000" w:themeColor="text1"/>
        </w:rPr>
        <w:t xml:space="preserve"> </w:t>
      </w:r>
      <w:r w:rsidR="006A2148">
        <w:rPr>
          <w:color w:val="000000" w:themeColor="text1"/>
        </w:rPr>
        <w:t>H</w:t>
      </w:r>
      <w:r w:rsidRPr="00327F01">
        <w:rPr>
          <w:color w:val="000000" w:themeColor="text1"/>
        </w:rPr>
        <w:t xml:space="preserve">ow can consumers be further encouraged </w:t>
      </w:r>
      <w:r>
        <w:rPr>
          <w:color w:val="000000" w:themeColor="text1"/>
        </w:rPr>
        <w:t xml:space="preserve">to </w:t>
      </w:r>
      <w:r w:rsidRPr="00327F01">
        <w:rPr>
          <w:color w:val="000000" w:themeColor="text1"/>
        </w:rPr>
        <w:t xml:space="preserve">recognize, </w:t>
      </w:r>
      <w:r>
        <w:rPr>
          <w:color w:val="000000" w:themeColor="text1"/>
        </w:rPr>
        <w:t xml:space="preserve">seek out, </w:t>
      </w:r>
      <w:r w:rsidRPr="00327F01">
        <w:rPr>
          <w:color w:val="000000" w:themeColor="text1"/>
        </w:rPr>
        <w:t xml:space="preserve">and choose </w:t>
      </w:r>
      <w:r>
        <w:rPr>
          <w:color w:val="000000" w:themeColor="text1"/>
        </w:rPr>
        <w:t>sustainable options</w:t>
      </w:r>
      <w:r w:rsidRPr="00327F01">
        <w:rPr>
          <w:color w:val="000000" w:themeColor="text1"/>
        </w:rPr>
        <w:t xml:space="preserve">? </w:t>
      </w:r>
      <w:r w:rsidR="00EE5539">
        <w:rPr>
          <w:color w:val="000000" w:themeColor="text1"/>
        </w:rPr>
        <w:t>Indeed</w:t>
      </w:r>
      <w:r w:rsidR="007E7739">
        <w:rPr>
          <w:color w:val="000000" w:themeColor="text1"/>
        </w:rPr>
        <w:t>, Kotler raises this as our</w:t>
      </w:r>
      <w:r w:rsidR="007E7739" w:rsidRPr="00327F01">
        <w:rPr>
          <w:color w:val="000000" w:themeColor="text1"/>
        </w:rPr>
        <w:t xml:space="preserve"> </w:t>
      </w:r>
      <w:r w:rsidRPr="00327F01">
        <w:rPr>
          <w:color w:val="000000" w:themeColor="text1"/>
        </w:rPr>
        <w:t xml:space="preserve">most pressing research imperative: “What factors lead consumers to give more weight to </w:t>
      </w:r>
      <w:r w:rsidRPr="00246B19">
        <w:rPr>
          <w:color w:val="000000" w:themeColor="text1"/>
        </w:rPr>
        <w:t xml:space="preserve">sustainability?” </w:t>
      </w:r>
      <w:r w:rsidR="00232275" w:rsidRPr="00246B19">
        <w:rPr>
          <w:color w:val="000000" w:themeColor="text1"/>
        </w:rPr>
        <w:fldChar w:fldCharType="begin"/>
      </w:r>
      <w:r w:rsidR="00360506">
        <w:rPr>
          <w:color w:val="000000" w:themeColor="text1"/>
        </w:rPr>
        <w:instrText xml:space="preserve"> ADDIN ZOTERO_ITEM CSL_CITATION {"citationID":"NsLlnOtJ","properties":{"formattedCitation":"(Kotler 2011, p. 135)","plainCitation":"(Kotler 2011, p. 135)","noteIndex":0},"citationItems":[{"id":4703,"uris":["http://zotero.org/groups/2061407/items/J9PYE6A9"],"uri":["http://zotero.org/groups/2061407/items/J9PYE6A9"],"itemData":{"id":4703,"type":"article-journal","title":"Reinventing Marketing to Manage the Environmental Imperative","container-title":"Journal of Marketing","page":"132–135","volume":"75","issue":"4","language":"en","author":[{"family":"Kotler","given":"Philip"}],"issued":{"date-parts":[["2011"]]}},"locator":"135"}],"schema":"https://github.com/citation-style-language/schema/raw/master/csl-citation.json"} </w:instrText>
      </w:r>
      <w:r w:rsidR="00232275" w:rsidRPr="00246B19">
        <w:rPr>
          <w:color w:val="000000" w:themeColor="text1"/>
        </w:rPr>
        <w:fldChar w:fldCharType="separate"/>
      </w:r>
      <w:r w:rsidR="00360506" w:rsidRPr="00360506">
        <w:t>(Kotler 2011, p. 135)</w:t>
      </w:r>
      <w:r w:rsidR="00232275" w:rsidRPr="00246B19">
        <w:rPr>
          <w:color w:val="000000" w:themeColor="text1"/>
        </w:rPr>
        <w:fldChar w:fldCharType="end"/>
      </w:r>
      <w:r w:rsidRPr="00246B19">
        <w:rPr>
          <w:color w:val="000000" w:themeColor="text1"/>
        </w:rPr>
        <w:t xml:space="preserve">. </w:t>
      </w:r>
    </w:p>
    <w:p w:rsidR="00FF4F75" w:rsidRDefault="002E5076" w:rsidP="003E0C7B">
      <w:pPr>
        <w:spacing w:after="150" w:line="480" w:lineRule="auto"/>
        <w:ind w:firstLine="720"/>
        <w:rPr>
          <w:color w:val="000000" w:themeColor="text1"/>
        </w:rPr>
      </w:pPr>
      <w:r w:rsidRPr="00246B19">
        <w:rPr>
          <w:color w:val="000000" w:themeColor="text1"/>
        </w:rPr>
        <w:t>The motivation for the current</w:t>
      </w:r>
      <w:r w:rsidR="00834C20" w:rsidRPr="00246B19">
        <w:rPr>
          <w:color w:val="000000" w:themeColor="text1"/>
        </w:rPr>
        <w:t xml:space="preserve"> work is driven by </w:t>
      </w:r>
      <w:r w:rsidR="009645CD" w:rsidRPr="00246B19">
        <w:rPr>
          <w:color w:val="000000" w:themeColor="text1"/>
        </w:rPr>
        <w:t xml:space="preserve">this call for </w:t>
      </w:r>
      <w:r w:rsidR="00AE736E">
        <w:rPr>
          <w:color w:val="000000" w:themeColor="text1"/>
        </w:rPr>
        <w:t xml:space="preserve">additional </w:t>
      </w:r>
      <w:r w:rsidR="009645CD" w:rsidRPr="00246B19">
        <w:rPr>
          <w:color w:val="000000" w:themeColor="text1"/>
        </w:rPr>
        <w:t xml:space="preserve">research on sustainable consumer behaviors and </w:t>
      </w:r>
      <w:r w:rsidR="00834C20" w:rsidRPr="00246B19">
        <w:rPr>
          <w:color w:val="000000" w:themeColor="text1"/>
        </w:rPr>
        <w:t xml:space="preserve">the need </w:t>
      </w:r>
      <w:r w:rsidR="006A2148">
        <w:rPr>
          <w:color w:val="000000" w:themeColor="text1"/>
        </w:rPr>
        <w:t>for</w:t>
      </w:r>
      <w:r w:rsidR="00834C20" w:rsidRPr="00246B19">
        <w:rPr>
          <w:color w:val="000000" w:themeColor="text1"/>
        </w:rPr>
        <w:t xml:space="preserve"> a comprehensive review and framework </w:t>
      </w:r>
      <w:r w:rsidR="0070542E" w:rsidRPr="00246B19">
        <w:rPr>
          <w:color w:val="000000" w:themeColor="text1"/>
        </w:rPr>
        <w:t>regarding</w:t>
      </w:r>
      <w:r w:rsidR="00834C20" w:rsidRPr="00246B19">
        <w:rPr>
          <w:color w:val="000000" w:themeColor="text1"/>
        </w:rPr>
        <w:t xml:space="preserve"> how, when, and why consumers are most likely to be swayed to engage in sustainable behaviors. We build on existing work that has </w:t>
      </w:r>
      <w:r w:rsidR="00CB053F" w:rsidRPr="00246B19">
        <w:rPr>
          <w:color w:val="000000" w:themeColor="text1"/>
        </w:rPr>
        <w:t>aptly outlined</w:t>
      </w:r>
      <w:r w:rsidR="00834C20" w:rsidRPr="00246B19">
        <w:rPr>
          <w:color w:val="000000" w:themeColor="text1"/>
        </w:rPr>
        <w:t xml:space="preserve"> the steps marketers </w:t>
      </w:r>
      <w:r w:rsidR="009645CD" w:rsidRPr="00246B19">
        <w:rPr>
          <w:color w:val="000000" w:themeColor="text1"/>
        </w:rPr>
        <w:t xml:space="preserve">can </w:t>
      </w:r>
      <w:r w:rsidR="00834C20" w:rsidRPr="00246B19">
        <w:rPr>
          <w:color w:val="000000" w:themeColor="text1"/>
        </w:rPr>
        <w:t xml:space="preserve">take in fostering sustainable behavior (McKenzzie-Mohr </w:t>
      </w:r>
      <w:r w:rsidR="00CB053F" w:rsidRPr="00246B19">
        <w:rPr>
          <w:color w:val="000000" w:themeColor="text1"/>
        </w:rPr>
        <w:t>2011; Peattie and Peattie 2009</w:t>
      </w:r>
      <w:r w:rsidRPr="00246B19">
        <w:rPr>
          <w:color w:val="000000" w:themeColor="text1"/>
        </w:rPr>
        <w:t>; Steg and Vlek 2009</w:t>
      </w:r>
      <w:r w:rsidR="00834C20" w:rsidRPr="00246B19">
        <w:rPr>
          <w:color w:val="000000" w:themeColor="text1"/>
        </w:rPr>
        <w:t xml:space="preserve">). While this existing work </w:t>
      </w:r>
      <w:r w:rsidR="00A61959">
        <w:rPr>
          <w:color w:val="000000" w:themeColor="text1"/>
        </w:rPr>
        <w:t>outline</w:t>
      </w:r>
      <w:r w:rsidR="00A5749B">
        <w:rPr>
          <w:color w:val="000000" w:themeColor="text1"/>
        </w:rPr>
        <w:t>s</w:t>
      </w:r>
      <w:r w:rsidR="00A5749B" w:rsidRPr="00246B19">
        <w:rPr>
          <w:color w:val="000000" w:themeColor="text1"/>
        </w:rPr>
        <w:t xml:space="preserve"> </w:t>
      </w:r>
      <w:r w:rsidR="00834C20" w:rsidRPr="00246B19">
        <w:rPr>
          <w:color w:val="000000" w:themeColor="text1"/>
        </w:rPr>
        <w:t>the social marketing process</w:t>
      </w:r>
      <w:r w:rsidR="00A61959">
        <w:rPr>
          <w:color w:val="000000" w:themeColor="text1"/>
        </w:rPr>
        <w:t xml:space="preserve"> and spot</w:t>
      </w:r>
      <w:r w:rsidR="00834C20" w:rsidRPr="00246B19">
        <w:rPr>
          <w:color w:val="000000" w:themeColor="text1"/>
        </w:rPr>
        <w:t xml:space="preserve">lights examples, it does not provide a comprehensive review of factors that influence sustainable consumer change. </w:t>
      </w:r>
      <w:r w:rsidR="00FF4F75" w:rsidRPr="00246B19">
        <w:rPr>
          <w:color w:val="000000" w:themeColor="text1"/>
        </w:rPr>
        <w:t xml:space="preserve">In addition, while existing </w:t>
      </w:r>
      <w:r w:rsidR="00CB053F" w:rsidRPr="00246B19">
        <w:rPr>
          <w:color w:val="000000" w:themeColor="text1"/>
        </w:rPr>
        <w:t>work</w:t>
      </w:r>
      <w:r w:rsidR="00FF4F75" w:rsidRPr="00246B19">
        <w:rPr>
          <w:color w:val="000000" w:themeColor="text1"/>
        </w:rPr>
        <w:t xml:space="preserve"> </w:t>
      </w:r>
      <w:r w:rsidR="00A5749B">
        <w:rPr>
          <w:color w:val="000000" w:themeColor="text1"/>
        </w:rPr>
        <w:t>offers</w:t>
      </w:r>
      <w:r w:rsidR="00834C20" w:rsidRPr="00246B19">
        <w:rPr>
          <w:color w:val="000000" w:themeColor="text1"/>
        </w:rPr>
        <w:t xml:space="preserve"> reviews of </w:t>
      </w:r>
      <w:r w:rsidR="00AE736E">
        <w:rPr>
          <w:color w:val="000000" w:themeColor="text1"/>
        </w:rPr>
        <w:t xml:space="preserve">ways to </w:t>
      </w:r>
      <w:r w:rsidR="00834C20" w:rsidRPr="00246B19">
        <w:rPr>
          <w:color w:val="000000" w:themeColor="text1"/>
        </w:rPr>
        <w:t>encourag</w:t>
      </w:r>
      <w:r w:rsidR="00AE736E">
        <w:rPr>
          <w:color w:val="000000" w:themeColor="text1"/>
        </w:rPr>
        <w:t>e</w:t>
      </w:r>
      <w:r w:rsidR="00834C20" w:rsidRPr="00246B19">
        <w:rPr>
          <w:color w:val="000000" w:themeColor="text1"/>
        </w:rPr>
        <w:t xml:space="preserve"> sustainable behaviors</w:t>
      </w:r>
      <w:r w:rsidR="00FF4F75" w:rsidRPr="00246B19">
        <w:rPr>
          <w:color w:val="000000" w:themeColor="text1"/>
        </w:rPr>
        <w:t>,</w:t>
      </w:r>
      <w:r w:rsidRPr="00246B19">
        <w:rPr>
          <w:color w:val="000000" w:themeColor="text1"/>
        </w:rPr>
        <w:t xml:space="preserve"> </w:t>
      </w:r>
      <w:r w:rsidR="00623161" w:rsidRPr="00246B19">
        <w:rPr>
          <w:color w:val="000000" w:themeColor="text1"/>
        </w:rPr>
        <w:t>it</w:t>
      </w:r>
      <w:r w:rsidR="00FF4F75" w:rsidRPr="00246B19">
        <w:rPr>
          <w:color w:val="000000" w:themeColor="text1"/>
        </w:rPr>
        <w:t xml:space="preserve"> has </w:t>
      </w:r>
      <w:r w:rsidR="00BC25EE" w:rsidRPr="00246B19">
        <w:rPr>
          <w:color w:val="000000" w:themeColor="text1"/>
        </w:rPr>
        <w:t xml:space="preserve">often </w:t>
      </w:r>
      <w:r w:rsidRPr="00246B19">
        <w:rPr>
          <w:color w:val="000000" w:themeColor="text1"/>
        </w:rPr>
        <w:t>concentrated on a</w:t>
      </w:r>
      <w:r w:rsidR="00CB053F" w:rsidRPr="00246B19">
        <w:rPr>
          <w:color w:val="000000" w:themeColor="text1"/>
        </w:rPr>
        <w:t xml:space="preserve"> </w:t>
      </w:r>
      <w:r w:rsidR="00FF4F75" w:rsidRPr="00246B19">
        <w:rPr>
          <w:color w:val="000000" w:themeColor="text1"/>
        </w:rPr>
        <w:t xml:space="preserve">more focused set of </w:t>
      </w:r>
      <w:r w:rsidR="00834C20" w:rsidRPr="00246B19">
        <w:rPr>
          <w:color w:val="000000" w:themeColor="text1"/>
        </w:rPr>
        <w:t xml:space="preserve">factors that </w:t>
      </w:r>
      <w:r w:rsidR="00CD1B78" w:rsidRPr="00246B19">
        <w:rPr>
          <w:color w:val="000000" w:themeColor="text1"/>
        </w:rPr>
        <w:t>motivate</w:t>
      </w:r>
      <w:r w:rsidR="00834C20" w:rsidRPr="00246B19">
        <w:rPr>
          <w:color w:val="000000" w:themeColor="text1"/>
        </w:rPr>
        <w:t xml:space="preserve"> sustainable behavior</w:t>
      </w:r>
      <w:r w:rsidR="00865FE0" w:rsidRPr="00246B19">
        <w:rPr>
          <w:color w:val="000000" w:themeColor="text1"/>
        </w:rPr>
        <w:t xml:space="preserve"> </w:t>
      </w:r>
      <w:r w:rsidR="00232275">
        <w:rPr>
          <w:color w:val="000000" w:themeColor="text1"/>
        </w:rPr>
        <w:fldChar w:fldCharType="begin"/>
      </w:r>
      <w:r w:rsidR="00FA661A">
        <w:rPr>
          <w:color w:val="000000" w:themeColor="text1"/>
        </w:rPr>
        <w:instrText xml:space="preserve"> ADDIN ZOTERO_ITEM CSL_CITATION {"citationID":"PvQujhO7","properties":{"formattedCitation":"(Gifford 2014; Peattie 2010; Steg and Vlek 2009)","plainCitation":"(Gifford 2014; Peattie 2010; Steg and Vlek 2009)","noteIndex":0},"citationItems":[{"id":7530,"uris":["http://zotero.org/groups/2061407/items/UQP27HPQ"],"uri":["http://zotero.org/groups/2061407/items/UQP27HPQ"],"itemData":{"id":7530,"type":"article-journal","title":"Environmental Psychology Matters","container-title":"Annual Review of Psychology","page":"541-579","volume":"65","issue":"1","source":"Crossref","abstract":"Environmental psychology examines transactions between individuals and their built and natural environments. This includes investigating behaviors that inhibit or foster sustainable, climate-healthy, and nature-enhancing choices, the antecedents and correlates of those behaviors, and interventions to increase proenvironmental behavior. It also includes transactions in which nature provides restoration or inﬂicts stress, and transactions that are more mutual, such as the development of place attachment and identity and the impacts on and from important physical settings such as home, workplaces, schools, and public spaces. As people spend more time in virtual environments, online transactions are coming under increasing research attention. Every aspect of human existence occurs in one environment or another, and the transactions with and within them have important consequences both for people and their natural and built worlds. Environmental psychology matters.","DOI":"10.1146/annurev-psych-010213-115048","ISSN":"0066-4308, 1545-2085","language":"en","author":[{"family":"Gifford","given":"Robert"}],"issued":{"date-parts":[["2014",1,3]]}}},{"id":4831,"uris":["http://zotero.org/groups/2061407/items/N95MNR37"],"uri":["http://zotero.org/groups/2061407/items/N95MNR37"],"itemData":{"id":4831,"type":"article-journal","title":"Green Consumption: Behavior and Norms","container-title":"Annual Review of Environment and Resources","page":"195-228","volume":"35","issue":"1","source":"Annual Reviews","abstract":"Developing more environmentally sustainable consumption and production systems depends upon consumers' willingness to engage in “greener” consumption behaviors. Research efforts have sought to identify, analyze, and understand the “green consumer.” Initial marketing and economics research, focusing on purchasing activities, has been complemented by research from fields such as industrial ecology and sociology, providing a more holistic picture of green consumption as a process. Much of the research has focused on areas with the greatest environmental impacts, namely peoples' homes and household management, their food choices and behaviors, and their transport behaviors for work, leisure, and travel. The emerging picture of green consumption is of a process that is strongly influenced by consumer values, norms, and habits, yet is highly complex, diverse, and context dependent. There are opportunities for future research that provides greater interdisciplinarity and challenges our assumptions and expectations about consumption and the nature of the consumer society.","DOI":"10.1146/annurev-environ-032609-094328","shortTitle":"Green Consumption","author":[{"family":"Peattie","given":"Ken"}],"issued":{"date-parts":[["2010"]]}}},{"id":4378,"uris":["http://zotero.org/groups/2061407/items/K39BBYA2"],"uri":["http://zotero.org/groups/2061407/items/K39BBYA2"],"itemData":{"id":4378,"type":"article-journal","title":"Encouraging Pro-Environmental Behaviour: An Integrative Review and Research Agenda","container-title":"Journal of Environmental Psychology","page":"309–317","volume":"29","issue":"3","source":"Google Scholar","shortTitle":"Encouraging pro-environmental behaviour","author":[{"family":"Steg","given":"Linda"},{"family":"Vlek","given":"Charles"}],"issued":{"date-parts":[["2009"]]}}}],"schema":"https://github.com/citation-style-language/schema/raw/master/csl-citation.json"} </w:instrText>
      </w:r>
      <w:r w:rsidR="00232275">
        <w:rPr>
          <w:color w:val="000000" w:themeColor="text1"/>
        </w:rPr>
        <w:fldChar w:fldCharType="separate"/>
      </w:r>
      <w:r w:rsidR="00360506" w:rsidRPr="00360506">
        <w:t>(Gifford 2014; Peattie 2010; Steg and Vlek 2009)</w:t>
      </w:r>
      <w:r w:rsidR="00232275">
        <w:rPr>
          <w:color w:val="000000" w:themeColor="text1"/>
        </w:rPr>
        <w:fldChar w:fldCharType="end"/>
      </w:r>
      <w:r w:rsidR="00BC25EE" w:rsidRPr="00246B19">
        <w:rPr>
          <w:rStyle w:val="FootnoteReference"/>
          <w:color w:val="000000" w:themeColor="text1"/>
        </w:rPr>
        <w:footnoteReference w:id="1"/>
      </w:r>
      <w:r w:rsidR="00FA661A">
        <w:rPr>
          <w:color w:val="000000" w:themeColor="text1"/>
        </w:rPr>
        <w:t>.</w:t>
      </w:r>
      <w:r w:rsidR="00CB053F" w:rsidRPr="00246B19">
        <w:rPr>
          <w:color w:val="000000" w:themeColor="text1"/>
        </w:rPr>
        <w:t xml:space="preserve"> </w:t>
      </w:r>
      <w:r w:rsidR="00AE736E">
        <w:rPr>
          <w:color w:val="000000" w:themeColor="text1"/>
        </w:rPr>
        <w:t>T</w:t>
      </w:r>
      <w:r w:rsidR="0073039A" w:rsidRPr="00246B19">
        <w:rPr>
          <w:color w:val="000000" w:themeColor="text1"/>
        </w:rPr>
        <w:t xml:space="preserve">he current work </w:t>
      </w:r>
      <w:r w:rsidR="00FF4F75" w:rsidRPr="00246B19">
        <w:rPr>
          <w:color w:val="000000" w:themeColor="text1"/>
        </w:rPr>
        <w:t>build</w:t>
      </w:r>
      <w:r w:rsidR="009645CD" w:rsidRPr="00246B19">
        <w:rPr>
          <w:color w:val="000000" w:themeColor="text1"/>
        </w:rPr>
        <w:t>s</w:t>
      </w:r>
      <w:r w:rsidR="0073039A" w:rsidRPr="00246B19">
        <w:rPr>
          <w:color w:val="000000" w:themeColor="text1"/>
        </w:rPr>
        <w:t xml:space="preserve"> on </w:t>
      </w:r>
      <w:r w:rsidR="009645CD" w:rsidRPr="00246B19">
        <w:rPr>
          <w:color w:val="000000" w:themeColor="text1"/>
        </w:rPr>
        <w:t>existing</w:t>
      </w:r>
      <w:r w:rsidR="0073039A" w:rsidRPr="00246B19">
        <w:rPr>
          <w:color w:val="000000" w:themeColor="text1"/>
        </w:rPr>
        <w:t xml:space="preserve"> work to </w:t>
      </w:r>
      <w:r w:rsidR="00A5749B">
        <w:rPr>
          <w:color w:val="000000" w:themeColor="text1"/>
        </w:rPr>
        <w:t>give</w:t>
      </w:r>
      <w:r w:rsidR="00A5749B" w:rsidRPr="00246B19">
        <w:rPr>
          <w:color w:val="000000" w:themeColor="text1"/>
        </w:rPr>
        <w:t xml:space="preserve"> </w:t>
      </w:r>
      <w:r w:rsidR="0073039A" w:rsidRPr="00246B19">
        <w:rPr>
          <w:color w:val="000000" w:themeColor="text1"/>
        </w:rPr>
        <w:t xml:space="preserve">a broader and more comprehensive </w:t>
      </w:r>
      <w:r w:rsidR="00FF4F75" w:rsidRPr="00246B19">
        <w:rPr>
          <w:color w:val="000000" w:themeColor="text1"/>
        </w:rPr>
        <w:t xml:space="preserve">view </w:t>
      </w:r>
      <w:r w:rsidR="00834C20" w:rsidRPr="00246B19">
        <w:rPr>
          <w:color w:val="000000" w:themeColor="text1"/>
        </w:rPr>
        <w:t xml:space="preserve">of the literature. </w:t>
      </w:r>
      <w:r w:rsidR="003E0C7B" w:rsidRPr="00246B19">
        <w:rPr>
          <w:color w:val="000000" w:themeColor="text1"/>
        </w:rPr>
        <w:t xml:space="preserve">The first intended contribution of the work, then, is to </w:t>
      </w:r>
      <w:r w:rsidR="00A5749B">
        <w:rPr>
          <w:color w:val="000000" w:themeColor="text1"/>
        </w:rPr>
        <w:t>generate</w:t>
      </w:r>
      <w:r w:rsidR="00A5749B" w:rsidRPr="00246B19">
        <w:rPr>
          <w:color w:val="000000" w:themeColor="text1"/>
        </w:rPr>
        <w:t xml:space="preserve"> </w:t>
      </w:r>
      <w:r w:rsidR="003E0C7B" w:rsidRPr="00246B19">
        <w:rPr>
          <w:color w:val="000000" w:themeColor="text1"/>
        </w:rPr>
        <w:t xml:space="preserve">a comprehensive framework </w:t>
      </w:r>
      <w:r w:rsidR="004B2C05" w:rsidRPr="00246B19">
        <w:rPr>
          <w:color w:val="000000" w:themeColor="text1"/>
        </w:rPr>
        <w:t>to help</w:t>
      </w:r>
      <w:r w:rsidR="003E0C7B" w:rsidRPr="00246B19">
        <w:rPr>
          <w:color w:val="000000" w:themeColor="text1"/>
        </w:rPr>
        <w:t xml:space="preserve"> both practitioners and researchers categorize and think about the drivers o</w:t>
      </w:r>
      <w:r w:rsidR="004B2C05" w:rsidRPr="00246B19">
        <w:rPr>
          <w:color w:val="000000" w:themeColor="text1"/>
        </w:rPr>
        <w:t>f sustainable consumer behavior</w:t>
      </w:r>
      <w:r w:rsidR="00623161" w:rsidRPr="00246B19">
        <w:rPr>
          <w:color w:val="000000" w:themeColor="text1"/>
        </w:rPr>
        <w:t xml:space="preserve">. </w:t>
      </w:r>
      <w:r w:rsidR="009A4182" w:rsidRPr="00246B19">
        <w:rPr>
          <w:color w:val="000000" w:themeColor="text1"/>
        </w:rPr>
        <w:t xml:space="preserve">On the practitioner side, this framework </w:t>
      </w:r>
      <w:r w:rsidR="004B2C05" w:rsidRPr="00246B19">
        <w:rPr>
          <w:color w:val="000000" w:themeColor="text1"/>
        </w:rPr>
        <w:t>is</w:t>
      </w:r>
      <w:r w:rsidR="009A4182" w:rsidRPr="00246B19">
        <w:rPr>
          <w:color w:val="000000" w:themeColor="text1"/>
        </w:rPr>
        <w:t xml:space="preserve"> use</w:t>
      </w:r>
      <w:r w:rsidR="00A5749B">
        <w:rPr>
          <w:color w:val="000000" w:themeColor="text1"/>
        </w:rPr>
        <w:t>ful</w:t>
      </w:r>
      <w:r w:rsidR="009A4182" w:rsidRPr="00246B19">
        <w:rPr>
          <w:color w:val="000000" w:themeColor="text1"/>
        </w:rPr>
        <w:t xml:space="preserve"> to </w:t>
      </w:r>
      <w:r w:rsidR="004E696C" w:rsidRPr="00246B19">
        <w:rPr>
          <w:color w:val="000000" w:themeColor="text1"/>
        </w:rPr>
        <w:t xml:space="preserve">for-profit </w:t>
      </w:r>
      <w:r w:rsidR="009A4182" w:rsidRPr="00246B19">
        <w:rPr>
          <w:color w:val="000000" w:themeColor="text1"/>
        </w:rPr>
        <w:t>firms and marketers</w:t>
      </w:r>
      <w:r w:rsidR="004E696C" w:rsidRPr="00246B19">
        <w:rPr>
          <w:color w:val="000000" w:themeColor="text1"/>
        </w:rPr>
        <w:t xml:space="preserve">, as well as social marketers and policy makers wishing to encourage </w:t>
      </w:r>
      <w:r w:rsidR="009A4182" w:rsidRPr="00246B19">
        <w:rPr>
          <w:color w:val="000000" w:themeColor="text1"/>
        </w:rPr>
        <w:t xml:space="preserve">sustainable behavior. </w:t>
      </w:r>
      <w:r w:rsidR="003E0C7B" w:rsidRPr="00246B19">
        <w:rPr>
          <w:color w:val="000000" w:themeColor="text1"/>
        </w:rPr>
        <w:t xml:space="preserve">Second, </w:t>
      </w:r>
      <w:r w:rsidR="00BC25EE" w:rsidRPr="00246B19">
        <w:rPr>
          <w:color w:val="000000" w:themeColor="text1"/>
        </w:rPr>
        <w:t>we</w:t>
      </w:r>
      <w:r w:rsidR="004B2C05" w:rsidRPr="00246B19">
        <w:rPr>
          <w:color w:val="000000" w:themeColor="text1"/>
        </w:rPr>
        <w:t xml:space="preserve"> </w:t>
      </w:r>
      <w:r w:rsidR="00A61959">
        <w:rPr>
          <w:color w:val="000000" w:themeColor="text1"/>
        </w:rPr>
        <w:t xml:space="preserve">further </w:t>
      </w:r>
      <w:r w:rsidR="00975568">
        <w:rPr>
          <w:color w:val="000000" w:themeColor="text1"/>
        </w:rPr>
        <w:t xml:space="preserve">make a contribution by </w:t>
      </w:r>
      <w:r w:rsidR="009645CD" w:rsidRPr="00246B19">
        <w:rPr>
          <w:color w:val="000000" w:themeColor="text1"/>
        </w:rPr>
        <w:t>build</w:t>
      </w:r>
      <w:r w:rsidR="00975568">
        <w:rPr>
          <w:color w:val="000000" w:themeColor="text1"/>
        </w:rPr>
        <w:t>ing</w:t>
      </w:r>
      <w:r w:rsidR="009645CD" w:rsidRPr="00246B19">
        <w:rPr>
          <w:color w:val="000000" w:themeColor="text1"/>
        </w:rPr>
        <w:t xml:space="preserve"> upon </w:t>
      </w:r>
      <w:r w:rsidR="00BC25EE" w:rsidRPr="00246B19">
        <w:rPr>
          <w:color w:val="000000" w:themeColor="text1"/>
        </w:rPr>
        <w:t xml:space="preserve">existing work to </w:t>
      </w:r>
      <w:r w:rsidR="003E0C7B" w:rsidRPr="00246B19">
        <w:rPr>
          <w:color w:val="000000" w:themeColor="text1"/>
        </w:rPr>
        <w:t>hi</w:t>
      </w:r>
      <w:r w:rsidR="00623161" w:rsidRPr="00246B19">
        <w:rPr>
          <w:color w:val="000000" w:themeColor="text1"/>
        </w:rPr>
        <w:t xml:space="preserve">ghlight </w:t>
      </w:r>
      <w:r w:rsidR="00975568">
        <w:rPr>
          <w:color w:val="000000" w:themeColor="text1"/>
        </w:rPr>
        <w:t xml:space="preserve">a key set of </w:t>
      </w:r>
      <w:r w:rsidR="00623161" w:rsidRPr="00246B19">
        <w:rPr>
          <w:color w:val="000000" w:themeColor="text1"/>
        </w:rPr>
        <w:t xml:space="preserve">broader </w:t>
      </w:r>
      <w:r w:rsidR="003E0C7B" w:rsidRPr="00246B19">
        <w:rPr>
          <w:color w:val="000000" w:themeColor="text1"/>
        </w:rPr>
        <w:t>challenges to sustainable consumer behavior change</w:t>
      </w:r>
      <w:r w:rsidR="004E696C" w:rsidRPr="00246B19">
        <w:rPr>
          <w:color w:val="000000" w:themeColor="text1"/>
        </w:rPr>
        <w:t>, which is of practical and theoretical relevance.</w:t>
      </w:r>
      <w:r w:rsidR="003E0C7B" w:rsidRPr="00246B19">
        <w:rPr>
          <w:color w:val="000000" w:themeColor="text1"/>
        </w:rPr>
        <w:t xml:space="preserve"> Finally, </w:t>
      </w:r>
      <w:r w:rsidR="004E696C" w:rsidRPr="00246B19">
        <w:rPr>
          <w:color w:val="000000" w:themeColor="text1"/>
        </w:rPr>
        <w:t xml:space="preserve">on the theoretical front, </w:t>
      </w:r>
      <w:r w:rsidR="003E0C7B" w:rsidRPr="00246B19">
        <w:rPr>
          <w:color w:val="000000" w:themeColor="text1"/>
        </w:rPr>
        <w:t xml:space="preserve">we use these challenges to sustainable consumer behavior change to </w:t>
      </w:r>
      <w:r w:rsidR="00BC25EE" w:rsidRPr="00246B19">
        <w:rPr>
          <w:color w:val="000000" w:themeColor="text1"/>
        </w:rPr>
        <w:t>introduce</w:t>
      </w:r>
      <w:r w:rsidR="009645CD" w:rsidRPr="00246B19">
        <w:rPr>
          <w:color w:val="000000" w:themeColor="text1"/>
        </w:rPr>
        <w:t xml:space="preserve"> </w:t>
      </w:r>
      <w:r w:rsidR="00A5749B">
        <w:rPr>
          <w:color w:val="000000" w:themeColor="text1"/>
        </w:rPr>
        <w:t xml:space="preserve">a </w:t>
      </w:r>
      <w:r w:rsidR="00BC25EE" w:rsidRPr="00246B19">
        <w:rPr>
          <w:color w:val="000000" w:themeColor="text1"/>
        </w:rPr>
        <w:t xml:space="preserve">set of </w:t>
      </w:r>
      <w:r w:rsidR="009645CD" w:rsidRPr="00246B19">
        <w:rPr>
          <w:color w:val="000000" w:themeColor="text1"/>
        </w:rPr>
        <w:t xml:space="preserve">novel </w:t>
      </w:r>
      <w:r w:rsidR="00BC25EE" w:rsidRPr="00246B19">
        <w:rPr>
          <w:color w:val="000000" w:themeColor="text1"/>
        </w:rPr>
        <w:t>theoretical propositions to guide further conceptual development and</w:t>
      </w:r>
      <w:r w:rsidR="003E0C7B" w:rsidRPr="00246B19">
        <w:rPr>
          <w:color w:val="000000" w:themeColor="text1"/>
        </w:rPr>
        <w:t xml:space="preserve"> future research.</w:t>
      </w:r>
    </w:p>
    <w:p w:rsidR="00056D01" w:rsidRPr="00CB526F" w:rsidRDefault="00056D01" w:rsidP="004A5B29">
      <w:pPr>
        <w:spacing w:after="150" w:line="480" w:lineRule="auto"/>
        <w:jc w:val="center"/>
        <w:rPr>
          <w:caps/>
          <w:color w:val="000000" w:themeColor="text1"/>
        </w:rPr>
      </w:pPr>
      <w:r w:rsidRPr="00CB526F">
        <w:rPr>
          <w:caps/>
          <w:color w:val="000000" w:themeColor="text1"/>
        </w:rPr>
        <w:t>Shifting Consumers to Behave Sustainably</w:t>
      </w:r>
    </w:p>
    <w:p w:rsidR="00056D01" w:rsidRPr="00FC1C19" w:rsidRDefault="00056D01" w:rsidP="004A5B29">
      <w:pPr>
        <w:spacing w:line="480" w:lineRule="auto"/>
        <w:ind w:firstLine="720"/>
        <w:rPr>
          <w:rFonts w:eastAsiaTheme="minorEastAsia"/>
          <w:color w:val="000000" w:themeColor="text1"/>
        </w:rPr>
      </w:pPr>
      <w:r w:rsidRPr="00327F01">
        <w:rPr>
          <w:rFonts w:eastAsiaTheme="minorEastAsia"/>
          <w:color w:val="000000" w:themeColor="text1"/>
          <w:kern w:val="24"/>
          <w:lang w:eastAsia="en-CA"/>
        </w:rPr>
        <w:t xml:space="preserve">At first glance, it might appear that the goals and assumptions of marketing are incompatible with the goals and assumptions of sustainability. Traditional marketing encourages growth, promotes </w:t>
      </w:r>
      <w:r>
        <w:rPr>
          <w:rFonts w:eastAsiaTheme="minorEastAsia"/>
          <w:color w:val="000000" w:themeColor="text1"/>
          <w:kern w:val="24"/>
          <w:lang w:eastAsia="en-CA"/>
        </w:rPr>
        <w:t xml:space="preserve">an </w:t>
      </w:r>
      <w:r w:rsidRPr="00327F01">
        <w:rPr>
          <w:rFonts w:eastAsiaTheme="minorEastAsia"/>
          <w:color w:val="000000" w:themeColor="text1"/>
          <w:kern w:val="24"/>
          <w:lang w:eastAsia="en-CA"/>
        </w:rPr>
        <w:t>endless quest for satisfying ne</w:t>
      </w:r>
      <w:r w:rsidRPr="00FC45DB">
        <w:rPr>
          <w:rFonts w:eastAsiaTheme="minorEastAsia"/>
          <w:color w:val="000000" w:themeColor="text1"/>
          <w:kern w:val="24"/>
          <w:lang w:eastAsia="en-CA"/>
        </w:rPr>
        <w:t>e</w:t>
      </w:r>
      <w:r w:rsidRPr="00327F01">
        <w:rPr>
          <w:rFonts w:eastAsiaTheme="minorEastAsia"/>
          <w:color w:val="000000" w:themeColor="text1"/>
          <w:kern w:val="24"/>
          <w:lang w:eastAsia="en-CA"/>
        </w:rPr>
        <w:t xml:space="preserve">ds and wants, and </w:t>
      </w:r>
      <w:r>
        <w:rPr>
          <w:rFonts w:eastAsiaTheme="minorEastAsia"/>
          <w:color w:val="000000" w:themeColor="text1"/>
          <w:kern w:val="24"/>
          <w:lang w:eastAsia="en-CA"/>
        </w:rPr>
        <w:t xml:space="preserve">seems to view resources as ever </w:t>
      </w:r>
      <w:r w:rsidRPr="00327F01">
        <w:rPr>
          <w:rFonts w:eastAsiaTheme="minorEastAsia"/>
          <w:color w:val="000000" w:themeColor="text1"/>
          <w:kern w:val="24"/>
          <w:lang w:eastAsia="en-CA"/>
        </w:rPr>
        <w:t>abundant</w:t>
      </w:r>
      <w:r w:rsidR="00342AF6">
        <w:rPr>
          <w:rFonts w:eastAsiaTheme="minorEastAsia"/>
          <w:color w:val="000000" w:themeColor="text1"/>
          <w:kern w:val="24"/>
          <w:lang w:eastAsia="en-CA"/>
        </w:rPr>
        <w:t xml:space="preserve"> </w:t>
      </w:r>
      <w:r w:rsidR="00232275">
        <w:rPr>
          <w:rFonts w:eastAsiaTheme="minorEastAsia"/>
          <w:color w:val="000000" w:themeColor="text1"/>
          <w:kern w:val="24"/>
          <w:lang w:eastAsia="en-CA"/>
        </w:rPr>
        <w:fldChar w:fldCharType="begin"/>
      </w:r>
      <w:r w:rsidR="00360506">
        <w:rPr>
          <w:rFonts w:eastAsiaTheme="minorEastAsia"/>
          <w:color w:val="000000" w:themeColor="text1"/>
          <w:kern w:val="24"/>
          <w:lang w:eastAsia="en-CA"/>
        </w:rPr>
        <w:instrText xml:space="preserve"> ADDIN ZOTERO_ITEM CSL_CITATION {"citationID":"6Qn2VZLr","properties":{"formattedCitation":"(Csikszentmihalyi 2000; Swim, Clayton, and Howard 2011)","plainCitation":"(Csikszentmihalyi 2000; Swim, Clayton, and Howard 2011)","noteIndex":0},"citationItems":[{"id":5212,"uris":["http://zotero.org/groups/2061407/items/MS3ZI2NE"],"uri":["http://zotero.org/groups/2061407/items/MS3ZI2NE"],"itemData":{"id":5212,"type":"article-journal","title":"The Costs and Benefits of Consuming","container-title":"Journal of Consumer Research","page":"267–272","volume":"27","issue":"2","source":"Google Scholar","author":[{"family":"Csikszentmihalyi","given":"Mihaly"}],"issued":{"date-parts":[["2000"]]}}},{"id":5203,"uris":["http://zotero.org/groups/2061407/items/RXGB67DL"],"uri":["http://zotero.org/groups/2061407/items/RXGB67DL"],"itemData":{"id":5203,"type":"article-journal","title":"Human Behavioral Contributions to Climate Change: Psychological and Contextual Drivers","container-title":"American Psychologist","page":"251","volume":"66","issue":"4","source":"Google Scholar","shortTitle":"Human behavioral contributions to climate change","author":[{"family":"Swim","given":"Janet K."},{"family":"Clayton","given":"Susan"},{"family":"Howard","given":"George S."}],"issued":{"date-parts":[["2011"]]}}}],"schema":"https://github.com/citation-style-language/schema/raw/master/csl-citation.json"} </w:instrText>
      </w:r>
      <w:r w:rsidR="00232275">
        <w:rPr>
          <w:rFonts w:eastAsiaTheme="minorEastAsia"/>
          <w:color w:val="000000" w:themeColor="text1"/>
          <w:kern w:val="24"/>
          <w:lang w:eastAsia="en-CA"/>
        </w:rPr>
        <w:fldChar w:fldCharType="separate"/>
      </w:r>
      <w:r w:rsidR="00360506" w:rsidRPr="00360506">
        <w:rPr>
          <w:rFonts w:eastAsiaTheme="minorEastAsia"/>
        </w:rPr>
        <w:t>(Csikszentmihalyi 2000; Swim, Clayton, and Howard 2011)</w:t>
      </w:r>
      <w:r w:rsidR="00232275">
        <w:rPr>
          <w:rFonts w:eastAsiaTheme="minorEastAsia"/>
          <w:color w:val="000000" w:themeColor="text1"/>
          <w:kern w:val="24"/>
          <w:lang w:eastAsia="en-CA"/>
        </w:rPr>
        <w:fldChar w:fldCharType="end"/>
      </w:r>
      <w:r w:rsidR="00342AF6">
        <w:rPr>
          <w:rFonts w:eastAsiaTheme="minorEastAsia"/>
          <w:color w:val="000000" w:themeColor="text1"/>
          <w:kern w:val="24"/>
          <w:lang w:eastAsia="en-CA"/>
        </w:rPr>
        <w:t>.</w:t>
      </w:r>
      <w:r w:rsidRPr="00327F01">
        <w:rPr>
          <w:rFonts w:eastAsiaTheme="minorEastAsia"/>
          <w:color w:val="000000" w:themeColor="text1"/>
          <w:kern w:val="24"/>
          <w:lang w:eastAsia="en-CA"/>
        </w:rPr>
        <w:t xml:space="preserve"> </w:t>
      </w:r>
      <w:r>
        <w:rPr>
          <w:rFonts w:eastAsiaTheme="minorEastAsia"/>
          <w:color w:val="000000" w:themeColor="text1"/>
          <w:kern w:val="24"/>
          <w:lang w:eastAsia="en-CA"/>
        </w:rPr>
        <w:t xml:space="preserve">In contrast, a </w:t>
      </w:r>
      <w:r w:rsidRPr="00327F01">
        <w:rPr>
          <w:rFonts w:eastAsiaTheme="minorEastAsia"/>
          <w:color w:val="000000" w:themeColor="text1"/>
          <w:kern w:val="24"/>
          <w:lang w:eastAsia="en-CA"/>
        </w:rPr>
        <w:t>sustainability</w:t>
      </w:r>
      <w:r>
        <w:rPr>
          <w:rFonts w:eastAsiaTheme="minorEastAsia"/>
          <w:color w:val="000000" w:themeColor="text1"/>
          <w:kern w:val="24"/>
          <w:lang w:eastAsia="en-CA"/>
        </w:rPr>
        <w:t xml:space="preserve"> focus</w:t>
      </w:r>
      <w:r w:rsidRPr="00327F01">
        <w:rPr>
          <w:rFonts w:eastAsiaTheme="minorEastAsia"/>
          <w:color w:val="000000" w:themeColor="text1"/>
          <w:kern w:val="24"/>
          <w:lang w:eastAsia="en-CA"/>
        </w:rPr>
        <w:t xml:space="preserve"> </w:t>
      </w:r>
      <w:r>
        <w:rPr>
          <w:rFonts w:eastAsiaTheme="minorEastAsia"/>
          <w:color w:val="000000" w:themeColor="text1"/>
          <w:kern w:val="24"/>
          <w:lang w:eastAsia="en-CA"/>
        </w:rPr>
        <w:t>suggests that resources utilized can be</w:t>
      </w:r>
      <w:r w:rsidRPr="00327F01">
        <w:rPr>
          <w:rFonts w:eastAsiaTheme="minorEastAsia"/>
          <w:color w:val="000000" w:themeColor="text1"/>
          <w:kern w:val="24"/>
          <w:lang w:eastAsia="en-CA"/>
        </w:rPr>
        <w:t xml:space="preserve"> renewed by mimicking the circular flows of resources in nature</w:t>
      </w:r>
      <w:r w:rsidR="00AB1E71">
        <w:rPr>
          <w:rFonts w:eastAsiaTheme="minorEastAsia"/>
          <w:color w:val="000000" w:themeColor="text1"/>
          <w:kern w:val="24"/>
          <w:lang w:eastAsia="en-CA"/>
        </w:rPr>
        <w:t>,</w:t>
      </w:r>
      <w:r>
        <w:rPr>
          <w:rFonts w:eastAsiaTheme="minorEastAsia"/>
          <w:color w:val="000000" w:themeColor="text1"/>
          <w:kern w:val="24"/>
          <w:lang w:eastAsia="en-CA"/>
        </w:rPr>
        <w:t xml:space="preserve"> </w:t>
      </w:r>
      <w:r w:rsidRPr="00327F01">
        <w:rPr>
          <w:rFonts w:eastAsiaTheme="minorEastAsia"/>
          <w:color w:val="000000" w:themeColor="text1"/>
          <w:kern w:val="24"/>
          <w:lang w:eastAsia="en-CA"/>
        </w:rPr>
        <w:t xml:space="preserve">and </w:t>
      </w:r>
      <w:r w:rsidR="00FC1C19">
        <w:rPr>
          <w:rFonts w:eastAsiaTheme="minorEastAsia"/>
          <w:color w:val="000000" w:themeColor="text1"/>
          <w:kern w:val="24"/>
          <w:lang w:eastAsia="en-CA"/>
        </w:rPr>
        <w:t xml:space="preserve">it </w:t>
      </w:r>
      <w:r w:rsidRPr="00327F01">
        <w:rPr>
          <w:rFonts w:eastAsiaTheme="minorEastAsia"/>
          <w:color w:val="000000" w:themeColor="text1"/>
          <w:kern w:val="24"/>
          <w:lang w:eastAsia="en-CA"/>
        </w:rPr>
        <w:t xml:space="preserve">respects </w:t>
      </w:r>
      <w:r w:rsidR="00FC1C19">
        <w:rPr>
          <w:rFonts w:eastAsiaTheme="minorEastAsia"/>
          <w:color w:val="000000" w:themeColor="text1"/>
          <w:kern w:val="24"/>
          <w:lang w:eastAsia="en-CA"/>
        </w:rPr>
        <w:t xml:space="preserve">the fact </w:t>
      </w:r>
      <w:r w:rsidRPr="00327F01">
        <w:rPr>
          <w:rFonts w:eastAsiaTheme="minorEastAsia"/>
          <w:color w:val="000000" w:themeColor="text1"/>
          <w:kern w:val="24"/>
          <w:lang w:eastAsia="en-CA"/>
        </w:rPr>
        <w:t xml:space="preserve">that </w:t>
      </w:r>
      <w:r w:rsidR="00FC1C19">
        <w:rPr>
          <w:rFonts w:eastAsiaTheme="minorEastAsia"/>
          <w:color w:val="000000" w:themeColor="text1"/>
          <w:kern w:val="24"/>
          <w:lang w:eastAsia="en-CA"/>
        </w:rPr>
        <w:t xml:space="preserve">capacity of both </w:t>
      </w:r>
      <w:r w:rsidRPr="00327F01">
        <w:rPr>
          <w:rFonts w:eastAsiaTheme="minorEastAsia"/>
          <w:color w:val="000000" w:themeColor="text1"/>
          <w:kern w:val="24"/>
          <w:lang w:eastAsia="en-CA"/>
        </w:rPr>
        <w:t xml:space="preserve">resources and the </w:t>
      </w:r>
      <w:r w:rsidR="00FC1C19" w:rsidRPr="00327F01">
        <w:rPr>
          <w:rFonts w:eastAsiaTheme="minorEastAsia"/>
          <w:color w:val="000000" w:themeColor="text1"/>
          <w:kern w:val="24"/>
          <w:lang w:eastAsia="en-CA"/>
        </w:rPr>
        <w:t xml:space="preserve">environment </w:t>
      </w:r>
      <w:r w:rsidRPr="00327F01">
        <w:rPr>
          <w:rFonts w:eastAsiaTheme="minorEastAsia"/>
          <w:color w:val="000000" w:themeColor="text1"/>
          <w:kern w:val="24"/>
          <w:lang w:eastAsia="en-CA"/>
        </w:rPr>
        <w:t xml:space="preserve">are limited </w:t>
      </w:r>
      <w:r w:rsidR="00232275">
        <w:rPr>
          <w:rFonts w:eastAsiaTheme="minorEastAsia"/>
          <w:color w:val="000000" w:themeColor="text1"/>
          <w:kern w:val="24"/>
          <w:lang w:eastAsia="en-CA"/>
        </w:rPr>
        <w:fldChar w:fldCharType="begin"/>
      </w:r>
      <w:r w:rsidR="00360506">
        <w:rPr>
          <w:rFonts w:eastAsiaTheme="minorEastAsia"/>
          <w:color w:val="000000" w:themeColor="text1"/>
          <w:kern w:val="24"/>
          <w:lang w:eastAsia="en-CA"/>
        </w:rPr>
        <w:instrText xml:space="preserve"> ADDIN ZOTERO_ITEM CSL_CITATION {"citationID":"rNs5tlAP","properties":{"formattedCitation":"(McDonough and Braungart 2002; Mont and Heiskanen 2015)","plainCitation":"(McDonough and Braungart 2002; Mont and Heiskanen 2015)","noteIndex":0},"citationItems":[{"id":5201,"uris":["http://zotero.org/groups/2061407/items/9FBHJ742"],"uri":["http://zotero.org/groups/2061407/items/9FBHJ742"],"itemData":{"id":5201,"type":"article-journal","title":"Design for the Triple Top Line: New Tools for Sustainable Commerce","container-title":"Corporate Environmental Strategy","page":"251–258","volume":"9","issue":"3","source":"Google Scholar","shortTitle":"Design for the triple top line","author":[{"family":"McDonough","given":"William"},{"family":"Braungart","given":"Michael"}],"issued":{"date-parts":[["2002"]]}}},{"id":5202,"uris":["http://zotero.org/groups/2061407/items/9CSAIWAB"],"uri":["http://zotero.org/groups/2061407/items/9CSAIWAB"],"itemData":{"id":5202,"type":"chapter","title":"Breaking the Stalemate of Sustainable Consumption with Industrial Ecology and a Circular Economy","container-title":"Handbook of Research on Sustainable Consumption. L. Reisch and J. Thøgersen, eds. Cheltenham, U. K. Edward Elgar Publishing","page":"33–47","source":"Google Scholar","author":[{"family":"Mont","given":"Oksana"},{"family":"Heiskanen","given":"Eva"}],"issued":{"date-parts":[["2015"]]}}}],"schema":"https://github.com/citation-style-language/schema/raw/master/csl-citation.json"} </w:instrText>
      </w:r>
      <w:r w:rsidR="00232275">
        <w:rPr>
          <w:rFonts w:eastAsiaTheme="minorEastAsia"/>
          <w:color w:val="000000" w:themeColor="text1"/>
          <w:kern w:val="24"/>
          <w:lang w:eastAsia="en-CA"/>
        </w:rPr>
        <w:fldChar w:fldCharType="separate"/>
      </w:r>
      <w:r w:rsidR="00360506" w:rsidRPr="00360506">
        <w:rPr>
          <w:rFonts w:eastAsiaTheme="minorEastAsia"/>
        </w:rPr>
        <w:t>(McDonough and Braungart 2002; Mont and Heiskanen 2015)</w:t>
      </w:r>
      <w:r w:rsidR="00232275">
        <w:rPr>
          <w:rFonts w:eastAsiaTheme="minorEastAsia"/>
          <w:color w:val="000000" w:themeColor="text1"/>
          <w:kern w:val="24"/>
          <w:lang w:eastAsia="en-CA"/>
        </w:rPr>
        <w:fldChar w:fldCharType="end"/>
      </w:r>
      <w:r w:rsidRPr="00327F01">
        <w:rPr>
          <w:rFonts w:eastAsiaTheme="minorEastAsia"/>
          <w:color w:val="000000" w:themeColor="text1"/>
          <w:kern w:val="24"/>
          <w:lang w:eastAsia="en-CA"/>
        </w:rPr>
        <w:t>. We argue that</w:t>
      </w:r>
      <w:r w:rsidR="00AE5F19">
        <w:rPr>
          <w:rFonts w:eastAsiaTheme="minorEastAsia"/>
          <w:color w:val="000000" w:themeColor="text1"/>
          <w:kern w:val="24"/>
          <w:lang w:eastAsia="en-CA"/>
        </w:rPr>
        <w:t>,</w:t>
      </w:r>
      <w:r w:rsidRPr="00327F01">
        <w:rPr>
          <w:rFonts w:eastAsiaTheme="minorEastAsia"/>
          <w:color w:val="000000" w:themeColor="text1"/>
          <w:kern w:val="24"/>
          <w:lang w:eastAsia="en-CA"/>
        </w:rPr>
        <w:t xml:space="preserve"> because of this </w:t>
      </w:r>
      <w:r w:rsidR="00FC1C19">
        <w:rPr>
          <w:rFonts w:eastAsiaTheme="minorEastAsia"/>
          <w:color w:val="000000" w:themeColor="text1"/>
          <w:kern w:val="24"/>
          <w:lang w:eastAsia="en-CA"/>
        </w:rPr>
        <w:t>apparent</w:t>
      </w:r>
      <w:r w:rsidR="00FC1C19" w:rsidRPr="00327F01">
        <w:rPr>
          <w:rFonts w:eastAsiaTheme="minorEastAsia"/>
          <w:color w:val="000000" w:themeColor="text1"/>
          <w:kern w:val="24"/>
          <w:lang w:eastAsia="en-CA"/>
        </w:rPr>
        <w:t xml:space="preserve"> </w:t>
      </w:r>
      <w:r w:rsidRPr="00327F01">
        <w:rPr>
          <w:rFonts w:eastAsiaTheme="minorEastAsia"/>
          <w:color w:val="000000" w:themeColor="text1"/>
          <w:kern w:val="24"/>
          <w:lang w:eastAsia="en-CA"/>
        </w:rPr>
        <w:t xml:space="preserve">contradiction, marketing and sustainability are inextricably intertwined. </w:t>
      </w:r>
      <w:r>
        <w:rPr>
          <w:rFonts w:eastAsiaTheme="minorEastAsia"/>
          <w:color w:val="000000" w:themeColor="text1"/>
          <w:kern w:val="24"/>
          <w:lang w:eastAsia="en-CA"/>
        </w:rPr>
        <w:t>We further take the optimistic view that m</w:t>
      </w:r>
      <w:r w:rsidRPr="00327F01">
        <w:rPr>
          <w:rFonts w:eastAsiaTheme="minorEastAsia"/>
          <w:color w:val="000000" w:themeColor="text1"/>
          <w:kern w:val="24"/>
          <w:lang w:eastAsia="en-CA"/>
        </w:rPr>
        <w:t xml:space="preserve">arketing and behavioral science have much to say about how we might influence </w:t>
      </w:r>
      <w:r>
        <w:rPr>
          <w:rFonts w:eastAsiaTheme="minorEastAsia"/>
          <w:color w:val="000000" w:themeColor="text1"/>
          <w:kern w:val="24"/>
          <w:lang w:eastAsia="en-CA"/>
        </w:rPr>
        <w:t>consumption to be</w:t>
      </w:r>
      <w:r w:rsidRPr="00327F01">
        <w:rPr>
          <w:rFonts w:eastAsiaTheme="minorEastAsia"/>
          <w:color w:val="000000" w:themeColor="text1"/>
          <w:kern w:val="24"/>
          <w:lang w:eastAsia="en-CA"/>
        </w:rPr>
        <w:t xml:space="preserve"> more sustainable. </w:t>
      </w:r>
      <w:r w:rsidRPr="00327F01">
        <w:rPr>
          <w:color w:val="000000" w:themeColor="text1"/>
        </w:rPr>
        <w:t>We</w:t>
      </w:r>
      <w:r>
        <w:rPr>
          <w:color w:val="000000" w:themeColor="text1"/>
        </w:rPr>
        <w:t xml:space="preserve"> review the</w:t>
      </w:r>
      <w:r w:rsidRPr="00327F01">
        <w:rPr>
          <w:color w:val="000000" w:themeColor="text1"/>
        </w:rPr>
        <w:t xml:space="preserve"> literature and highlight </w:t>
      </w:r>
      <w:r w:rsidR="00AE5F19">
        <w:rPr>
          <w:color w:val="000000" w:themeColor="text1"/>
        </w:rPr>
        <w:t>ways in which consumers can be encouraged to behav</w:t>
      </w:r>
      <w:r w:rsidRPr="00327F01">
        <w:rPr>
          <w:color w:val="000000" w:themeColor="text1"/>
        </w:rPr>
        <w:t xml:space="preserve">e more sustainably. </w:t>
      </w:r>
      <w:r>
        <w:rPr>
          <w:color w:val="000000" w:themeColor="text1"/>
        </w:rPr>
        <w:t xml:space="preserve">Our review of the literature has led to the emergence of the </w:t>
      </w:r>
      <w:r w:rsidRPr="00327F01">
        <w:rPr>
          <w:color w:val="000000" w:themeColor="text1"/>
        </w:rPr>
        <w:t xml:space="preserve">acronym </w:t>
      </w:r>
      <w:r w:rsidRPr="00327F01">
        <w:rPr>
          <w:b/>
          <w:color w:val="000000" w:themeColor="text1"/>
        </w:rPr>
        <w:t>SHIFT</w:t>
      </w:r>
      <w:r w:rsidRPr="00327F01">
        <w:rPr>
          <w:color w:val="000000" w:themeColor="text1"/>
        </w:rPr>
        <w:t xml:space="preserve">, </w:t>
      </w:r>
      <w:r w:rsidR="000D1E3B">
        <w:rPr>
          <w:color w:val="000000" w:themeColor="text1"/>
        </w:rPr>
        <w:t>which</w:t>
      </w:r>
      <w:r w:rsidR="00C318F2">
        <w:rPr>
          <w:color w:val="000000" w:themeColor="text1"/>
        </w:rPr>
        <w:t xml:space="preserve"> reflects the importance of considering how </w:t>
      </w:r>
      <w:r w:rsidRPr="00327F01">
        <w:rPr>
          <w:b/>
          <w:color w:val="000000" w:themeColor="text1"/>
        </w:rPr>
        <w:t>S</w:t>
      </w:r>
      <w:r w:rsidRPr="00327F01">
        <w:rPr>
          <w:color w:val="000000" w:themeColor="text1"/>
        </w:rPr>
        <w:t xml:space="preserve">ocial influence, </w:t>
      </w:r>
      <w:r w:rsidRPr="00327F01">
        <w:rPr>
          <w:b/>
          <w:color w:val="000000" w:themeColor="text1"/>
        </w:rPr>
        <w:t>H</w:t>
      </w:r>
      <w:r w:rsidRPr="00327F01">
        <w:rPr>
          <w:color w:val="000000" w:themeColor="text1"/>
        </w:rPr>
        <w:t xml:space="preserve">abit formation, </w:t>
      </w:r>
      <w:r w:rsidRPr="00327F01">
        <w:rPr>
          <w:b/>
          <w:color w:val="000000" w:themeColor="text1"/>
        </w:rPr>
        <w:t>I</w:t>
      </w:r>
      <w:r w:rsidRPr="00327F01">
        <w:rPr>
          <w:color w:val="000000" w:themeColor="text1"/>
        </w:rPr>
        <w:t xml:space="preserve">ndividual self, </w:t>
      </w:r>
      <w:r w:rsidRPr="00327F01">
        <w:rPr>
          <w:b/>
          <w:color w:val="000000" w:themeColor="text1"/>
        </w:rPr>
        <w:t>F</w:t>
      </w:r>
      <w:r w:rsidRPr="00327F01">
        <w:rPr>
          <w:color w:val="000000" w:themeColor="text1"/>
        </w:rPr>
        <w:t xml:space="preserve">eelings and cognition, and </w:t>
      </w:r>
      <w:r w:rsidRPr="00327F01">
        <w:rPr>
          <w:b/>
          <w:color w:val="000000" w:themeColor="text1"/>
        </w:rPr>
        <w:t>T</w:t>
      </w:r>
      <w:r w:rsidRPr="00327F01">
        <w:rPr>
          <w:color w:val="000000" w:themeColor="text1"/>
        </w:rPr>
        <w:t>angibility can be harnessed</w:t>
      </w:r>
      <w:r w:rsidR="00C318F2">
        <w:rPr>
          <w:color w:val="000000" w:themeColor="text1"/>
        </w:rPr>
        <w:t xml:space="preserve"> to encourage more sustainable consumer behaviors</w:t>
      </w:r>
      <w:r w:rsidRPr="00327F01">
        <w:rPr>
          <w:color w:val="000000" w:themeColor="text1"/>
        </w:rPr>
        <w:t xml:space="preserve">.  </w:t>
      </w:r>
    </w:p>
    <w:p w:rsidR="00056D01" w:rsidRPr="00475575" w:rsidRDefault="00527EB5" w:rsidP="004A5B29">
      <w:pPr>
        <w:spacing w:line="480" w:lineRule="auto"/>
        <w:ind w:firstLine="720"/>
        <w:rPr>
          <w:b/>
          <w:caps/>
          <w:color w:val="000000" w:themeColor="text1"/>
        </w:rPr>
      </w:pPr>
      <w:r>
        <w:rPr>
          <w:color w:val="000000" w:themeColor="text1"/>
        </w:rPr>
        <w:t>The SHIFT framework can help</w:t>
      </w:r>
      <w:r w:rsidR="00056D01">
        <w:rPr>
          <w:color w:val="000000" w:themeColor="text1"/>
        </w:rPr>
        <w:t xml:space="preserve"> </w:t>
      </w:r>
      <w:r>
        <w:rPr>
          <w:color w:val="000000" w:themeColor="text1"/>
        </w:rPr>
        <w:t>address</w:t>
      </w:r>
      <w:r w:rsidR="00056D01">
        <w:rPr>
          <w:color w:val="000000" w:themeColor="text1"/>
        </w:rPr>
        <w:t xml:space="preserve"> the</w:t>
      </w:r>
      <w:r w:rsidR="00056D01" w:rsidRPr="00327F01">
        <w:rPr>
          <w:color w:val="000000" w:themeColor="text1"/>
        </w:rPr>
        <w:t xml:space="preserve"> “attitude-behavior gap”</w:t>
      </w:r>
      <w:r w:rsidR="00FC1C19">
        <w:rPr>
          <w:color w:val="000000" w:themeColor="text1"/>
        </w:rPr>
        <w:t xml:space="preserve"> that is commonly observed in sustainability contexts. A</w:t>
      </w:r>
      <w:r w:rsidR="00056D01" w:rsidRPr="00327F01">
        <w:rPr>
          <w:color w:val="000000" w:themeColor="text1"/>
        </w:rPr>
        <w:t>lthough consumer</w:t>
      </w:r>
      <w:r w:rsidR="00056D01">
        <w:rPr>
          <w:color w:val="000000" w:themeColor="text1"/>
        </w:rPr>
        <w:t>s</w:t>
      </w:r>
      <w:r>
        <w:rPr>
          <w:color w:val="000000" w:themeColor="text1"/>
        </w:rPr>
        <w:t xml:space="preserve"> generally</w:t>
      </w:r>
      <w:r w:rsidR="00056D01" w:rsidRPr="00327F01">
        <w:rPr>
          <w:color w:val="000000" w:themeColor="text1"/>
        </w:rPr>
        <w:t xml:space="preserve"> report </w:t>
      </w:r>
      <w:r w:rsidR="00C318F2">
        <w:rPr>
          <w:color w:val="000000" w:themeColor="text1"/>
        </w:rPr>
        <w:t>favorable</w:t>
      </w:r>
      <w:r w:rsidR="00056D01" w:rsidRPr="00327F01">
        <w:rPr>
          <w:color w:val="000000" w:themeColor="text1"/>
        </w:rPr>
        <w:t xml:space="preserve"> attitudes towards pro-environmental </w:t>
      </w:r>
      <w:r w:rsidR="001C3350">
        <w:rPr>
          <w:color w:val="000000" w:themeColor="text1"/>
        </w:rPr>
        <w:t xml:space="preserve">behaviors </w:t>
      </w:r>
      <w:r w:rsidR="00232275">
        <w:rPr>
          <w:color w:val="000000" w:themeColor="text1"/>
        </w:rPr>
        <w:fldChar w:fldCharType="begin"/>
      </w:r>
      <w:r w:rsidR="00360506">
        <w:rPr>
          <w:color w:val="000000" w:themeColor="text1"/>
        </w:rPr>
        <w:instrText xml:space="preserve"> ADDIN ZOTERO_ITEM CSL_CITATION {"citationID":"a1knfr9supa","properties":{"formattedCitation":"(Trudel and Cotte 2009)","plainCitation":"(Trudel and Cotte 2009)","noteIndex":0},"citationItems":[{"id":4758,"uris":["http://zotero.org/groups/2061407/items/TR8HMRZS"],"uri":["http://zotero.org/groups/2061407/items/TR8HMRZS"],"itemData":{"id":4758,"type":"article-journal","title":"Does It Pay to Be Good?","container-title":"MIT Sloan Management Review","page":"61","volume":"50","issue":"2","language":"nl","author":[{"family":"Trudel","given":"Remi"},{"family":"Cotte","given":"June"}],"issued":{"date-parts":[["2009"]]}}}],"schema":"https://github.com/citation-style-language/schema/raw/master/csl-citation.json"} </w:instrText>
      </w:r>
      <w:r w:rsidR="00232275">
        <w:rPr>
          <w:color w:val="000000" w:themeColor="text1"/>
        </w:rPr>
        <w:fldChar w:fldCharType="separate"/>
      </w:r>
      <w:r w:rsidR="00360506" w:rsidRPr="00360506">
        <w:t>(Trudel and Cotte 2009)</w:t>
      </w:r>
      <w:r w:rsidR="00232275">
        <w:rPr>
          <w:color w:val="000000" w:themeColor="text1"/>
        </w:rPr>
        <w:fldChar w:fldCharType="end"/>
      </w:r>
      <w:r w:rsidR="00056D01" w:rsidRPr="00327F01">
        <w:rPr>
          <w:color w:val="000000" w:themeColor="text1"/>
        </w:rPr>
        <w:t xml:space="preserve">, they often do not </w:t>
      </w:r>
      <w:r w:rsidR="00C318F2">
        <w:rPr>
          <w:color w:val="000000" w:themeColor="text1"/>
        </w:rPr>
        <w:t>subsequently display</w:t>
      </w:r>
      <w:r w:rsidR="00056D01" w:rsidRPr="00327F01">
        <w:rPr>
          <w:color w:val="000000" w:themeColor="text1"/>
        </w:rPr>
        <w:t xml:space="preserve"> sustainable actions </w:t>
      </w:r>
      <w:r w:rsidR="00232275">
        <w:rPr>
          <w:color w:val="000000" w:themeColor="text1"/>
        </w:rPr>
        <w:fldChar w:fldCharType="begin"/>
      </w:r>
      <w:r w:rsidR="00360506">
        <w:rPr>
          <w:color w:val="000000" w:themeColor="text1"/>
        </w:rPr>
        <w:instrText xml:space="preserve"> ADDIN ZOTERO_ITEM CSL_CITATION {"citationID":"kaDZ8yme","properties":{"formattedCitation":"(Auger and Devinney 2007; Devinney et al. 2006; Kollmuss and Agyeman 2002; Young et al. 2010)","plainCitation":"(Auger and Devinney 2007; Devinney et al. 2006; Kollmuss and Agyeman 2002; Young et al. 2010)","noteIndex":0},"citationItems":[{"id":4644,"uris":["http://zotero.org/groups/2061407/items/3UQ7VQS5"],"uri":["http://zotero.org/groups/2061407/items/3UQ7VQS5"],"itemData":{"id":4644,"type":"article-journal","title":"Do What Consumers Say Matter? The Misalignment of Preferences with Unconstrained Ethical Intentions","container-title":"Journal of Business Ethics","page":"361–383","volume":"76","issue":"4","language":"en","author":[{"family":"Auger","given":"Pat"},{"family":"Devinney","given":"Timothy M."}],"issued":{"date-parts":[["2007"]]}}},{"id":5200,"uris":["http://zotero.org/groups/2061407/items/V7DPZGQS"],"uri":["http://zotero.org/groups/2061407/items/V7DPZGQS"],"itemData":{"id":5200,"type":"article-journal","title":"The Other CSR: Consumer Social Responsibility","container-title":"Leeds University Business School Working Paper","volume":"15-04","source":"Google Scholar","shortTitle":"The other CSR","author":[{"family":"Devinney","given":"Timothy M."},{"family":"Auger","given":"Pat"},{"family":"Eckhardt","given":"Giana"},{"family":"Birtchnell","given":"Thomas"}],"issued":{"date-parts":[["2006"]]}}},{"id":5199,"uris":["http://zotero.org/groups/2061407/items/EEX65AN4"],"uri":["http://zotero.org/groups/2061407/items/EEX65AN4"],"itemData":{"id":5199,"type":"article-journal","title":"Mind the Gap: Why Do People Act Environmentally and What Are the Barriers to Pro-Environmental Behavior?","container-title":"Environmental Education Research","page":"239–260","volume":"8","issue":"3","source":"Google Scholar","shortTitle":"Mind the gap","author":[{"family":"Kollmuss","given":"Anja"},{"family":"Agyeman","given":"Julian"}],"issued":{"date-parts":[["2002"]]}}},{"id":5198,"uris":["http://zotero.org/groups/2061407/items/YTVDAW7V"],"uri":["http://zotero.org/groups/2061407/items/YTVDAW7V"],"itemData":{"id":5198,"type":"article-journal","title":"Sustainable Consumption: Green Consumer Behaviour When Purchasing Products","container-title":"Sustainable Development","page":"20–31","volume":"18","issue":"1","source":"Google Scholar","shortTitle":"Sustainable consumption","author":[{"family":"Young","given":"William"},{"family":"Hwang","given":"Kumju"},{"family":"McDonald","given":"Seonaidh"},{"family":"Oates","given":"Caroline J."}],"issued":{"date-parts":[["2010"]]}}}],"schema":"https://github.com/citation-style-language/schema/raw/master/csl-citation.json"} </w:instrText>
      </w:r>
      <w:r w:rsidR="00232275">
        <w:rPr>
          <w:color w:val="000000" w:themeColor="text1"/>
        </w:rPr>
        <w:fldChar w:fldCharType="separate"/>
      </w:r>
      <w:r w:rsidR="00360506" w:rsidRPr="00360506">
        <w:t>(Auger and Devinney 2007; Devinney et al. 2006; Kollmuss and Agyeman 2002; Young et al. 2010)</w:t>
      </w:r>
      <w:r w:rsidR="00232275">
        <w:rPr>
          <w:color w:val="000000" w:themeColor="text1"/>
        </w:rPr>
        <w:fldChar w:fldCharType="end"/>
      </w:r>
      <w:r w:rsidR="00056D01" w:rsidRPr="00327F01">
        <w:t xml:space="preserve">. </w:t>
      </w:r>
      <w:r w:rsidR="00056D01" w:rsidRPr="00327F01">
        <w:rPr>
          <w:color w:val="000000" w:themeColor="text1"/>
        </w:rPr>
        <w:t xml:space="preserve">This divide </w:t>
      </w:r>
      <w:r w:rsidR="00056D01">
        <w:rPr>
          <w:color w:val="000000" w:themeColor="text1"/>
        </w:rPr>
        <w:t>between</w:t>
      </w:r>
      <w:r w:rsidR="00056D01" w:rsidRPr="00327F01">
        <w:rPr>
          <w:color w:val="000000" w:themeColor="text1"/>
        </w:rPr>
        <w:t xml:space="preserve"> what consumers say and do is arguably the biggest challenge for marketers, companies, public policy makers, and non-profit organizations </w:t>
      </w:r>
      <w:r w:rsidR="00DC6528">
        <w:rPr>
          <w:color w:val="000000" w:themeColor="text1"/>
        </w:rPr>
        <w:t>aiming</w:t>
      </w:r>
      <w:r w:rsidR="00056D01" w:rsidRPr="00327F01">
        <w:rPr>
          <w:color w:val="000000" w:themeColor="text1"/>
        </w:rPr>
        <w:t xml:space="preserve"> to promote sustainable consumption</w:t>
      </w:r>
      <w:r w:rsidR="00056D01">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1g88fod1qi","properties":{"formattedCitation":"(Johnstone and Tan 2015; Prothero et al. 2011)","plainCitation":"(Johnstone and Tan 2015; Prothero et al. 2011)","noteIndex":0},"citationItems":[{"id":4362,"uris":["http://zotero.org/groups/2061407/items/SQ4D34V2"],"uri":["http://zotero.org/groups/2061407/items/SQ4D34V2"],"itemData":{"id":4362,"type":"article-journal","title":"Exploring the Gap Between Consumers' Green Rhetoric and Purchasing Behaviour","container-title":"Journal of Business Ethics","page":"311-328","volume":"132","issue":"2","source":"EBSCOhost","abstract":"Why do consumers who profess to be concerned about the environment choose not to buy greener products more regularly or even at all? This study explores how consumers' perceptions towards green products, consumers and consumption practices (termed green perceptions) contribute to our understanding of the discrepancy between green attitudes and behaviour. This study identified several barriers to ethical consumption behaviour within a green consumption context. Three key themes emerged from the study, 'it is too hard to be green', 'green stigma' and 'green reservations'. There is currently a perception, based on a number of factors, that it is too hard to be green, which creates a barrier to purchasing green products. Furthermore, some consumers were reluctant or resistant to participate in green consumption practices due to their unfavourable perceptions of green consumers and green messages. This article suggests that green perceptions may influence consumers' intention to purchase green products. Accordingly, it discusses the implications, and suggests avenues for future research.","DOI":"10.1007/s10551-014-2316-3","ISSN":"01674544","journalAbbreviation":"Journal of Business Ethics","author":[{"family":"Johnstone","given":"Micael-Lee"},{"family":"Tan","given":"Lay"}],"issued":{"date-parts":[["2015",12,8]]}}},{"id":4728,"uris":["http://zotero.org/groups/2061407/items/8HHYQ2JK"],"uri":["http://zotero.org/groups/2061407/items/8HHYQ2JK"],"itemData":{"id":4728,"type":"article-journal","title":"Sustainable Consumption: Opportunities for Consumer Research and Public Policy,","container-title":"Journal of Public Policy &amp; Marketing","page":"31–38","volume":"30","issue":"1","language":"en","author":[{"family":"Prothero","given":"Andrea"},{"family":"Dobscha","given":"Susan"},{"family":"Freund","given":"Jim"},{"family":"Kilbourne","given":"William E."},{"family":"Luchs","given":"Michael G."},{"family":"Ozanne","given":"Lucie K."},{"family":"Thøgersen","given":"John"}],"issued":{"date-parts":[["2011"]]}}}],"schema":"https://github.com/citation-style-language/schema/raw/master/csl-citation.json"} </w:instrText>
      </w:r>
      <w:r w:rsidR="00232275">
        <w:rPr>
          <w:color w:val="000000" w:themeColor="text1"/>
        </w:rPr>
        <w:fldChar w:fldCharType="separate"/>
      </w:r>
      <w:r w:rsidR="00360506" w:rsidRPr="00360506">
        <w:t>(Johnstone and Tan 2015; Prothero et al. 2011)</w:t>
      </w:r>
      <w:r w:rsidR="00232275">
        <w:rPr>
          <w:color w:val="000000" w:themeColor="text1"/>
        </w:rPr>
        <w:fldChar w:fldCharType="end"/>
      </w:r>
      <w:r w:rsidR="00056D01" w:rsidRPr="00327F01">
        <w:rPr>
          <w:color w:val="000000" w:themeColor="text1"/>
        </w:rPr>
        <w:t xml:space="preserve">. </w:t>
      </w:r>
    </w:p>
    <w:p w:rsidR="00056D01" w:rsidRPr="00246B19" w:rsidRDefault="00056D01" w:rsidP="002512BD">
      <w:pPr>
        <w:autoSpaceDE w:val="0"/>
        <w:autoSpaceDN w:val="0"/>
        <w:adjustRightInd w:val="0"/>
        <w:spacing w:line="480" w:lineRule="auto"/>
        <w:ind w:firstLine="720"/>
        <w:rPr>
          <w:rFonts w:eastAsiaTheme="minorHAnsi"/>
          <w:color w:val="000000" w:themeColor="text1"/>
        </w:rPr>
      </w:pPr>
      <w:r w:rsidRPr="00327F01">
        <w:rPr>
          <w:color w:val="000000" w:themeColor="text1"/>
        </w:rPr>
        <w:t xml:space="preserve">Thus, while consumer demand for </w:t>
      </w:r>
      <w:r w:rsidR="00934BF3" w:rsidRPr="00327F01">
        <w:rPr>
          <w:color w:val="000000" w:themeColor="text1"/>
        </w:rPr>
        <w:t>sustain</w:t>
      </w:r>
      <w:r w:rsidR="00934BF3">
        <w:rPr>
          <w:color w:val="000000" w:themeColor="text1"/>
        </w:rPr>
        <w:t>a</w:t>
      </w:r>
      <w:r w:rsidR="00934BF3" w:rsidRPr="00327F01">
        <w:rPr>
          <w:color w:val="000000" w:themeColor="text1"/>
        </w:rPr>
        <w:t>ble</w:t>
      </w:r>
      <w:r w:rsidRPr="00327F01">
        <w:rPr>
          <w:color w:val="000000" w:themeColor="text1"/>
        </w:rPr>
        <w:t xml:space="preserve"> options is certainly on the rise</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18rqn6apf0","properties":{"formattedCitation":"(Gershoff and Frels 2014)","plainCitation":"(Gershoff and Frels 2014)","noteIndex":0},"citationItems":[{"id":4367,"uris":["http://zotero.org/groups/2061407/items/3MV6Q3QP"],"uri":["http://zotero.org/groups/2061407/items/3MV6Q3QP"],"itemData":{"id":4367,"type":"article-journal","title":"What Makes It Green? The Role of Centrality of Green Attributes in Evaluations of the Greenness of Products","container-title":"Journal of Marketing","page":"97-110","volume":"79","issue":"1","source":"journals.ama.org (Atypon)","abstract":"An increasing body of research addresses consumers' green product purchasing behavior, and yet little work has examined how consumers form perceptions of the greenness of products in the first place. Drawing on theories of attribute centrality (the degree to which an attribute is integral in defining an object), the authors argue that products with identical environmental benefits will be judged more or less green depending on whether the benefit stems from a central versus a peripheral attribute. They present four studies that support the hypotheses and explore factors that influence the effect of central attributes, including product category membership and integration of the green attribute with other elements of the product. They include controls for firm motivations and importance of the attribute to the individual consumer. The authors conclude the article with managerial and public policy implications, such as advice for firms on where to make green investments for maximum consumer impact and insight for public policy makers on the need for consumer assistance in objectively evaluating products with identical environmental benefits that achieve those benefits in different ways.","DOI":"10.1509/jm.13.0303","ISSN":"0022-2429","shortTitle":"What Makes It Green?","journalAbbreviation":"Journal of Marketing","author":[{"family":"Gershoff","given":"Andrew D."},{"family":"Frels","given":"Judy K."}],"issued":{"date-parts":[["2014",10,24]]}}}],"schema":"https://github.com/citation-style-language/schema/raw/master/csl-citation.json"} </w:instrText>
      </w:r>
      <w:r w:rsidR="00232275">
        <w:rPr>
          <w:color w:val="000000" w:themeColor="text1"/>
        </w:rPr>
        <w:fldChar w:fldCharType="separate"/>
      </w:r>
      <w:r w:rsidR="00360506" w:rsidRPr="00360506">
        <w:t>(Gershoff and Frels 2014)</w:t>
      </w:r>
      <w:r w:rsidR="00232275">
        <w:rPr>
          <w:color w:val="000000" w:themeColor="text1"/>
        </w:rPr>
        <w:fldChar w:fldCharType="end"/>
      </w:r>
      <w:r w:rsidRPr="00327F01">
        <w:rPr>
          <w:rFonts w:eastAsiaTheme="minorHAnsi"/>
          <w:color w:val="000000" w:themeColor="text1"/>
        </w:rPr>
        <w:t>—for example</w:t>
      </w:r>
      <w:r w:rsidR="0053147B">
        <w:rPr>
          <w:rFonts w:eastAsiaTheme="minorHAnsi"/>
          <w:color w:val="000000" w:themeColor="text1"/>
        </w:rPr>
        <w:t>,</w:t>
      </w:r>
      <w:r w:rsidRPr="00327F01">
        <w:rPr>
          <w:rFonts w:eastAsiaTheme="minorHAnsi"/>
          <w:color w:val="000000" w:themeColor="text1"/>
        </w:rPr>
        <w:t xml:space="preserve"> 66% of consumers </w:t>
      </w:r>
      <w:r>
        <w:rPr>
          <w:rFonts w:eastAsiaTheme="minorHAnsi"/>
          <w:color w:val="000000" w:themeColor="text1"/>
        </w:rPr>
        <w:t>(</w:t>
      </w:r>
      <w:r w:rsidRPr="00327F01">
        <w:rPr>
          <w:rFonts w:eastAsiaTheme="minorHAnsi"/>
          <w:color w:val="000000" w:themeColor="text1"/>
        </w:rPr>
        <w:t>73% of millennials</w:t>
      </w:r>
      <w:r>
        <w:rPr>
          <w:rFonts w:eastAsiaTheme="minorHAnsi"/>
          <w:color w:val="000000" w:themeColor="text1"/>
        </w:rPr>
        <w:t>)</w:t>
      </w:r>
      <w:r w:rsidRPr="00327F01">
        <w:rPr>
          <w:rFonts w:eastAsiaTheme="minorHAnsi"/>
          <w:color w:val="000000" w:themeColor="text1"/>
        </w:rPr>
        <w:t xml:space="preserve"> worldwide report being willing to pay extra for sustainable offerings</w:t>
      </w:r>
      <w:r>
        <w:rPr>
          <w:rFonts w:eastAsiaTheme="minorHAnsi"/>
          <w:color w:val="000000" w:themeColor="text1"/>
        </w:rPr>
        <w:t xml:space="preserve"> </w:t>
      </w:r>
      <w:r w:rsidR="00232275">
        <w:rPr>
          <w:rFonts w:eastAsiaTheme="minorHAnsi"/>
          <w:color w:val="000000" w:themeColor="text1"/>
        </w:rPr>
        <w:fldChar w:fldCharType="begin"/>
      </w:r>
      <w:r w:rsidR="00360506">
        <w:rPr>
          <w:rFonts w:eastAsiaTheme="minorHAnsi"/>
          <w:color w:val="000000" w:themeColor="text1"/>
        </w:rPr>
        <w:instrText xml:space="preserve"> ADDIN ZOTERO_ITEM CSL_CITATION {"citationID":"aqje2f3slt","properties":{"formattedCitation":"(Nielson 2015)","plainCitation":"(Nielson 2015)","noteIndex":0},"citationItems":[{"id":5197,"uris":["http://zotero.org/groups/2061407/items/X98CXN4Q"],"uri":["http://zotero.org/groups/2061407/items/X98CXN4Q"],"itemData":{"id":5197,"type":"webpage","title":"Consumer-Goods' Brands That Demonstrate Commitment to Sustainability Outperform Those That Don’t","abstract":"66% of Global Consumers Say They’re Willing to Pay More for Sustainable Brands—Up 55% From 2014. 73% of Global Millennials Are Willing to Pay Extra for Sustainable Offerings—Up...","URL":"http://www.nielsen.com/ca/en/press-room/2015/consumer-goods-brands-that-demonstrate-commitment-to-sustainability-outperform","author":[{"family":"Nielson","given":""}],"issued":{"date-parts":[["2015",10,12]]},"accessed":{"date-parts":[["2018",1,7]]}}}],"schema":"https://github.com/citation-style-language/schema/raw/master/csl-citation.json"} </w:instrText>
      </w:r>
      <w:r w:rsidR="00232275">
        <w:rPr>
          <w:rFonts w:eastAsiaTheme="minorHAnsi"/>
          <w:color w:val="000000" w:themeColor="text1"/>
        </w:rPr>
        <w:fldChar w:fldCharType="separate"/>
      </w:r>
      <w:r w:rsidR="00360506" w:rsidRPr="00360506">
        <w:rPr>
          <w:rFonts w:eastAsiaTheme="minorHAnsi"/>
        </w:rPr>
        <w:t>(Nielson 2015)</w:t>
      </w:r>
      <w:r w:rsidR="00232275">
        <w:rPr>
          <w:rFonts w:eastAsiaTheme="minorHAnsi"/>
          <w:color w:val="000000" w:themeColor="text1"/>
        </w:rPr>
        <w:fldChar w:fldCharType="end"/>
      </w:r>
      <w:r w:rsidRPr="00327F01">
        <w:rPr>
          <w:rFonts w:eastAsiaTheme="minorHAnsi"/>
          <w:color w:val="000000" w:themeColor="text1"/>
        </w:rPr>
        <w:t>—</w:t>
      </w:r>
      <w:r w:rsidRPr="00327F01">
        <w:rPr>
          <w:color w:val="000000" w:themeColor="text1"/>
        </w:rPr>
        <w:t xml:space="preserve">there is room to </w:t>
      </w:r>
      <w:r>
        <w:rPr>
          <w:color w:val="000000" w:themeColor="text1"/>
        </w:rPr>
        <w:t xml:space="preserve">further encourage </w:t>
      </w:r>
      <w:r w:rsidR="00CC7CB9">
        <w:rPr>
          <w:color w:val="000000" w:themeColor="text1"/>
        </w:rPr>
        <w:t xml:space="preserve">and support </w:t>
      </w:r>
      <w:r w:rsidRPr="00327F01">
        <w:rPr>
          <w:color w:val="000000" w:themeColor="text1"/>
        </w:rPr>
        <w:t xml:space="preserve">sustainable consumer behaviors. We define sustainable </w:t>
      </w:r>
      <w:r>
        <w:rPr>
          <w:color w:val="000000" w:themeColor="text1"/>
        </w:rPr>
        <w:t xml:space="preserve">consumer </w:t>
      </w:r>
      <w:r w:rsidRPr="00327F01">
        <w:rPr>
          <w:color w:val="000000" w:themeColor="text1"/>
        </w:rPr>
        <w:t>behavior</w:t>
      </w:r>
      <w:r>
        <w:rPr>
          <w:color w:val="000000" w:themeColor="text1"/>
        </w:rPr>
        <w:t xml:space="preserve"> as actions</w:t>
      </w:r>
      <w:r w:rsidRPr="00327F01">
        <w:rPr>
          <w:color w:val="000000" w:themeColor="text1"/>
        </w:rPr>
        <w:t xml:space="preserve"> that </w:t>
      </w:r>
      <w:r w:rsidR="00C318F2">
        <w:rPr>
          <w:color w:val="000000" w:themeColor="text1"/>
        </w:rPr>
        <w:t xml:space="preserve">result in decreases in adverse environmental impacts, as well as decreased utilization of natural resources across the </w:t>
      </w:r>
      <w:r w:rsidRPr="00327F01">
        <w:rPr>
          <w:color w:val="000000" w:themeColor="text1"/>
        </w:rPr>
        <w:t>lifecycle of the product</w:t>
      </w:r>
      <w:r w:rsidR="00EE5539">
        <w:rPr>
          <w:color w:val="000000" w:themeColor="text1"/>
        </w:rPr>
        <w:t>, behavior,</w:t>
      </w:r>
      <w:r w:rsidRPr="00327F01">
        <w:rPr>
          <w:color w:val="000000" w:themeColor="text1"/>
        </w:rPr>
        <w:t xml:space="preserve"> or service. While </w:t>
      </w:r>
      <w:r>
        <w:rPr>
          <w:color w:val="000000" w:themeColor="text1"/>
        </w:rPr>
        <w:t xml:space="preserve">we focus on </w:t>
      </w:r>
      <w:r w:rsidRPr="00327F01">
        <w:rPr>
          <w:color w:val="000000" w:themeColor="text1"/>
        </w:rPr>
        <w:t>envi</w:t>
      </w:r>
      <w:r>
        <w:rPr>
          <w:color w:val="000000" w:themeColor="text1"/>
        </w:rPr>
        <w:t xml:space="preserve">ronmental sustainability we </w:t>
      </w:r>
      <w:r w:rsidRPr="00327F01">
        <w:rPr>
          <w:color w:val="000000" w:themeColor="text1"/>
        </w:rPr>
        <w:t xml:space="preserve">note that, consistent with a </w:t>
      </w:r>
      <w:r>
        <w:rPr>
          <w:color w:val="000000" w:themeColor="text1"/>
        </w:rPr>
        <w:t>holistic</w:t>
      </w:r>
      <w:r w:rsidRPr="00327F01">
        <w:rPr>
          <w:color w:val="000000" w:themeColor="text1"/>
        </w:rPr>
        <w:t xml:space="preserve"> a</w:t>
      </w:r>
      <w:r>
        <w:rPr>
          <w:color w:val="000000" w:themeColor="text1"/>
        </w:rPr>
        <w:t xml:space="preserve">pproach to </w:t>
      </w:r>
      <w:r w:rsidRPr="00246B19">
        <w:rPr>
          <w:color w:val="000000" w:themeColor="text1"/>
        </w:rPr>
        <w:t xml:space="preserve">sustainability </w:t>
      </w:r>
      <w:r w:rsidR="00232275" w:rsidRPr="00246B19">
        <w:rPr>
          <w:color w:val="000000" w:themeColor="text1"/>
        </w:rPr>
        <w:fldChar w:fldCharType="begin"/>
      </w:r>
      <w:r w:rsidR="00360506">
        <w:rPr>
          <w:color w:val="000000" w:themeColor="text1"/>
        </w:rPr>
        <w:instrText xml:space="preserve"> ADDIN ZOTERO_ITEM CSL_CITATION {"citationID":"RNzpvKuL","properties":{"formattedCitation":"(including environmental, and economic sustainability, Norman and MacDonald 2004)","plainCitation":"(including environmental, and economic sustainability, Norman and MacDonald 2004)","noteIndex":0},"citationItems":[{"id":5196,"uris":["http://zotero.org/groups/2061407/items/D7HVVCGT"],"uri":["http://zotero.org/groups/2061407/items/D7HVVCGT"],"itemData":{"id":5196,"type":"article-journal","title":"Getting to the Bottom of “Triple Bottom Line”","container-title":"Business Ethics Quarterly","page":"243–262","volume":"14","issue":"2","source":"Google Scholar","author":[{"family":"Norman","given":"Wayne"},{"family":"MacDonald","given":"Chris"}],"issued":{"date-parts":[["2004"]]}},"prefix":"including environmental, and economic sustainability, "}],"schema":"https://github.com/citation-style-language/schema/raw/master/csl-citation.json"} </w:instrText>
      </w:r>
      <w:r w:rsidR="00232275" w:rsidRPr="00246B19">
        <w:rPr>
          <w:color w:val="000000" w:themeColor="text1"/>
        </w:rPr>
        <w:fldChar w:fldCharType="separate"/>
      </w:r>
      <w:r w:rsidR="00360506" w:rsidRPr="00360506">
        <w:t>(including environmental, and economic sustainability, Norman and MacDonald 2004)</w:t>
      </w:r>
      <w:r w:rsidR="00232275" w:rsidRPr="00246B19">
        <w:rPr>
          <w:color w:val="000000" w:themeColor="text1"/>
        </w:rPr>
        <w:fldChar w:fldCharType="end"/>
      </w:r>
      <w:r w:rsidRPr="00246B19">
        <w:rPr>
          <w:color w:val="000000" w:themeColor="text1"/>
        </w:rPr>
        <w:t xml:space="preserve">, </w:t>
      </w:r>
      <w:r w:rsidR="008E1DCC" w:rsidRPr="00246B19">
        <w:rPr>
          <w:color w:val="000000" w:themeColor="text1"/>
        </w:rPr>
        <w:t>improving</w:t>
      </w:r>
      <w:r w:rsidRPr="00246B19">
        <w:rPr>
          <w:color w:val="000000" w:themeColor="text1"/>
        </w:rPr>
        <w:t xml:space="preserve"> environmental sustainability often </w:t>
      </w:r>
      <w:r w:rsidR="008E1DCC" w:rsidRPr="00246B19">
        <w:rPr>
          <w:color w:val="000000" w:themeColor="text1"/>
        </w:rPr>
        <w:t>results in</w:t>
      </w:r>
      <w:r w:rsidRPr="00246B19">
        <w:rPr>
          <w:color w:val="000000" w:themeColor="text1"/>
        </w:rPr>
        <w:t xml:space="preserve"> both social and economic advan</w:t>
      </w:r>
      <w:r w:rsidR="00CC7CB9" w:rsidRPr="00246B19">
        <w:rPr>
          <w:color w:val="000000" w:themeColor="text1"/>
        </w:rPr>
        <w:t>c</w:t>
      </w:r>
      <w:r w:rsidRPr="00246B19">
        <w:rPr>
          <w:color w:val="000000" w:themeColor="text1"/>
        </w:rPr>
        <w:t xml:space="preserve">es </w:t>
      </w:r>
      <w:r w:rsidR="00232275" w:rsidRPr="00246B19">
        <w:rPr>
          <w:color w:val="000000" w:themeColor="text1"/>
        </w:rPr>
        <w:fldChar w:fldCharType="begin"/>
      </w:r>
      <w:r w:rsidR="00360506">
        <w:rPr>
          <w:color w:val="000000" w:themeColor="text1"/>
        </w:rPr>
        <w:instrText xml:space="preserve"> ADDIN ZOTERO_ITEM CSL_CITATION {"citationID":"M9J0ZGAa","properties":{"formattedCitation":"(Chernev and Blair 2015; Savitz and Weber 2013)","plainCitation":"(Chernev and Blair 2015; Savitz and Weber 2013)","noteIndex":0},"citationItems":[{"id":4369,"uris":["http://zotero.org/groups/2061407/items/ICHBQJNF"],"uri":["http://zotero.org/groups/2061407/items/ICHBQJNF"],"itemData":{"id":4369,"type":"article-journal","title":"Doing Well by Doing Good: The Benevolent Halo of Corporate Social Responsibility","container-title":"Journal of Consumer Research","page":"1412-1425","volume":"41","issue":"6","source":"academic.oup.com","abstract":"Corporate social responsibility is commonly viewed solely as a tool for enhancing company reputations and engendering goodwill among customers. In contrast, this research shows that the impact of corporate social responsibility can extend beyond public relations and customer goodwill to influence the way consumers evaluate a company’s products. Specifically, this research documents that acts of social goodwill—even when they are unrelated to the company’s core business, as in the case of charitable giving—can alter product perceptions, such that products of companies engaged in prosocial activities are perceived as performing better. More important, the data show that inferences drawn from a company’s prosocial actions are strong enough to alter the product evaluations even when consumers can directly observe and experience the product. The data further show that this effect is a function of the moral undertone of the company’s motivation for engaging in socially responsible behavior and is attenuated when consumers believe that the company’s behavior is driven by self-interest rather than by benevolence. By documenting that social goodwill can benefit consumer perceptions of product performance, these findings show that doing good can indeed translate into doing well.","DOI":"10.1086/680089","ISSN":"0093-5301","shortTitle":"Doing Well by Doing Good","journalAbbreviation":"J Consum Res","author":[{"family":"Chernev","given":"Alexander"},{"family":"Blair","given":"Sean"}],"issued":{"date-parts":[["2015",4,1]]}}},{"id":4852,"uris":["http://zotero.org/groups/2061407/items/JD6TKSGH"],"uri":["http://zotero.org/groups/2061407/items/JD6TKSGH"],"itemData":{"id":4852,"type":"book","title":"The Triple Bottom Line: How Today's Best-Run Companies Are Achieving Economic, Social and Environmental Success-and How You Can Too","publisher":"John Wiley &amp; Sons","publisher-place":"San Francisco, CA","source":"Google Scholar","event-place":"San Francisco, CA","shortTitle":"The triple bottom line","author":[{"family":"Savitz","given":"Andrew"},{"family":"Weber","given":"Karl"}],"issued":{"date-parts":[["2013"]]}}}],"schema":"https://github.com/citation-style-language/schema/raw/master/csl-citation.json"} </w:instrText>
      </w:r>
      <w:r w:rsidR="00232275" w:rsidRPr="00246B19">
        <w:rPr>
          <w:color w:val="000000" w:themeColor="text1"/>
        </w:rPr>
        <w:fldChar w:fldCharType="separate"/>
      </w:r>
      <w:r w:rsidR="00360506" w:rsidRPr="00360506">
        <w:t>(Chernev and Blair 2015; Savitz and Weber 2013)</w:t>
      </w:r>
      <w:r w:rsidR="00232275" w:rsidRPr="00246B19">
        <w:rPr>
          <w:color w:val="000000" w:themeColor="text1"/>
        </w:rPr>
        <w:fldChar w:fldCharType="end"/>
      </w:r>
      <w:r w:rsidRPr="00246B19">
        <w:rPr>
          <w:color w:val="000000" w:themeColor="text1"/>
        </w:rPr>
        <w:t xml:space="preserve">. We examine the process of consumption including </w:t>
      </w:r>
      <w:r w:rsidR="00C318F2">
        <w:rPr>
          <w:color w:val="000000" w:themeColor="text1"/>
        </w:rPr>
        <w:t xml:space="preserve">the search for </w:t>
      </w:r>
      <w:r w:rsidRPr="00246B19">
        <w:rPr>
          <w:color w:val="000000" w:themeColor="text1"/>
        </w:rPr>
        <w:t>information</w:t>
      </w:r>
      <w:r w:rsidR="00C318F2">
        <w:rPr>
          <w:color w:val="000000" w:themeColor="text1"/>
        </w:rPr>
        <w:t>, the decision</w:t>
      </w:r>
      <w:r w:rsidR="00811974">
        <w:rPr>
          <w:color w:val="000000" w:themeColor="text1"/>
        </w:rPr>
        <w:t>-</w:t>
      </w:r>
      <w:r w:rsidR="00C318F2">
        <w:rPr>
          <w:color w:val="000000" w:themeColor="text1"/>
        </w:rPr>
        <w:t>making process, product or behavior adoption, product usage, as well as the disposal of goods</w:t>
      </w:r>
      <w:r w:rsidRPr="00246B19">
        <w:rPr>
          <w:color w:val="000000" w:themeColor="text1"/>
        </w:rPr>
        <w:t xml:space="preserve"> and services in ways that allow for more sustainable outcomes. Thus, sustainable consumer behaviors could include voluntarily reducing or simplifying one’s consumption in the first place </w:t>
      </w:r>
      <w:r w:rsidR="00232275" w:rsidRPr="00246B19">
        <w:rPr>
          <w:color w:val="000000" w:themeColor="text1"/>
        </w:rPr>
        <w:fldChar w:fldCharType="begin"/>
      </w:r>
      <w:r w:rsidR="00360506">
        <w:rPr>
          <w:color w:val="000000" w:themeColor="text1"/>
        </w:rPr>
        <w:instrText xml:space="preserve"> ADDIN ZOTERO_ITEM CSL_CITATION {"citationID":"p2svtiGx","properties":{"formattedCitation":"(Leonard-Barton 1981; McDonald et al. 2006)","plainCitation":"(Leonard-Barton 1981; McDonald et al. 2006)","noteIndex":0},"citationItems":[{"id":4709,"uris":["http://zotero.org/groups/2061407/items/RF4RAI8H"],"uri":["http://zotero.org/groups/2061407/items/RF4RAI8H"],"itemData":{"id":4709,"type":"article-journal","title":"Voluntary Simplicity Lifestyles and Energy Conservation","container-title":"Journal of Consumer Research","page":"243–252","volume":"8","issue":"3","language":"en","author":[{"family":"Leonard-Barton","given":"Dorothy"}],"issued":{"date-parts":[["1981"]]}}},{"id":5195,"uris":["http://zotero.org/groups/2061407/items/YMQDIDSA"],"uri":["http://zotero.org/groups/2061407/items/YMQDIDSA"],"itemData":{"id":5195,"type":"article-journal","title":"Toward Sustainable Consumption: Researching Voluntary Simplifiers","container-title":"Psychology &amp; Marketing","page":"515–534","volume":"23","issue":"6","source":"Google Scholar","shortTitle":"Toward sustainable consumption","author":[{"family":"McDonald","given":"Seonaidh"},{"family":"Oates","given":"Caroline J."},{"family":"Young","given":"C. William"},{"family":"Hwang","given":"Kumju"}],"issued":{"date-parts":[["2006"]]}}}],"schema":"https://github.com/citation-style-language/schema/raw/master/csl-citation.json"} </w:instrText>
      </w:r>
      <w:r w:rsidR="00232275" w:rsidRPr="00246B19">
        <w:rPr>
          <w:color w:val="000000" w:themeColor="text1"/>
        </w:rPr>
        <w:fldChar w:fldCharType="separate"/>
      </w:r>
      <w:r w:rsidR="00360506" w:rsidRPr="00360506">
        <w:t>(Leonard-Barton 1981; McDonald et al. 2006)</w:t>
      </w:r>
      <w:r w:rsidR="00232275" w:rsidRPr="00246B19">
        <w:rPr>
          <w:color w:val="000000" w:themeColor="text1"/>
        </w:rPr>
        <w:fldChar w:fldCharType="end"/>
      </w:r>
      <w:r w:rsidRPr="00246B19">
        <w:rPr>
          <w:color w:val="000000" w:themeColor="text1"/>
        </w:rPr>
        <w:t xml:space="preserve">, choosing products </w:t>
      </w:r>
      <w:r w:rsidR="00C318F2">
        <w:rPr>
          <w:color w:val="000000" w:themeColor="text1"/>
        </w:rPr>
        <w:t xml:space="preserve">with sustainable </w:t>
      </w:r>
      <w:r w:rsidR="001F1054">
        <w:rPr>
          <w:color w:val="000000" w:themeColor="text1"/>
        </w:rPr>
        <w:t>sourcing, production, and features</w:t>
      </w:r>
      <w:r w:rsidRPr="00246B19">
        <w:rPr>
          <w:color w:val="000000" w:themeColor="text1"/>
        </w:rPr>
        <w:t xml:space="preserve"> </w:t>
      </w:r>
      <w:r w:rsidR="00232275" w:rsidRPr="00246B19">
        <w:rPr>
          <w:color w:val="000000" w:themeColor="text1"/>
        </w:rPr>
        <w:fldChar w:fldCharType="begin"/>
      </w:r>
      <w:r w:rsidR="00360506">
        <w:rPr>
          <w:color w:val="000000" w:themeColor="text1"/>
        </w:rPr>
        <w:instrText xml:space="preserve"> ADDIN ZOTERO_ITEM CSL_CITATION {"citationID":"a9bk9v9sac","properties":{"formattedCitation":"(Luchs, Brower, and Chitturi 2012; Pickett-Baker and Ozaki 2008)","plainCitation":"(Luchs, Brower, and Chitturi 2012; Pickett-Baker and Ozaki 2008)","noteIndex":0},"citationItems":[{"id":5192,"uris":["http://zotero.org/groups/2061407/items/85ZXRYLF"],"uri":["http://zotero.org/groups/2061407/items/85ZXRYLF"],"itemData":{"id":5192,"type":"article-journal","title":"Product Choice and the Importance of Aesthetic Design Given the Emotion-Laden Trade-Off Between Sustainability and Functional Performance","container-title":"Journal of Product Innovation Management","page":"903–916","volume":"29","issue":"6","source":"Google Scholar","author":[{"family":"Luchs","given":"Michael G."},{"family":"Brower","given":"Jacob"},{"family":"Chitturi","given":"Ravindra"}],"issued":{"date-parts":[["2012"]]}}},{"id":5193,"uris":["http://zotero.org/groups/2061407/items/TXXIFKME"],"uri":["http://zotero.org/groups/2061407/items/TXXIFKME"],"itemData":{"id":5193,"type":"article-journal","title":"Pro-Environmental Products: Marketing Influence on Consumer Purchase Decision","container-title":"Journal of Consumer Marketing","page":"281–293","volume":"25","issue":"5","source":"Google Scholar","shortTitle":"Pro-environmental products","author":[{"family":"Pickett-Baker","given":"Josephine"},{"family":"Ozaki","given":"Ritsuko"}],"issued":{"date-parts":[["2008"]]}}}],"schema":"https://github.com/citation-style-language/schema/raw/master/csl-citation.json"} </w:instrText>
      </w:r>
      <w:r w:rsidR="00232275" w:rsidRPr="00246B19">
        <w:rPr>
          <w:color w:val="000000" w:themeColor="text1"/>
        </w:rPr>
        <w:fldChar w:fldCharType="separate"/>
      </w:r>
      <w:r w:rsidR="00360506" w:rsidRPr="00360506">
        <w:t>(Luchs, Brower, and Chitturi 2012; Pickett-Baker and Ozaki 2008)</w:t>
      </w:r>
      <w:r w:rsidR="00232275" w:rsidRPr="00246B19">
        <w:rPr>
          <w:color w:val="000000" w:themeColor="text1"/>
        </w:rPr>
        <w:fldChar w:fldCharType="end"/>
      </w:r>
      <w:r w:rsidRPr="00246B19">
        <w:rPr>
          <w:color w:val="000000" w:themeColor="text1"/>
        </w:rPr>
        <w:t xml:space="preserve">, conserving resources </w:t>
      </w:r>
      <w:r w:rsidR="00C318F2">
        <w:rPr>
          <w:color w:val="000000" w:themeColor="text1"/>
        </w:rPr>
        <w:t xml:space="preserve">such as energy and water </w:t>
      </w:r>
      <w:r w:rsidRPr="00246B19">
        <w:rPr>
          <w:color w:val="000000" w:themeColor="text1"/>
        </w:rPr>
        <w:t xml:space="preserve">during product use </w:t>
      </w:r>
      <w:r w:rsidR="00232275" w:rsidRPr="00246B19">
        <w:rPr>
          <w:color w:val="000000" w:themeColor="text1"/>
        </w:rPr>
        <w:fldChar w:fldCharType="begin"/>
      </w:r>
      <w:r w:rsidR="00360506">
        <w:rPr>
          <w:color w:val="000000" w:themeColor="text1"/>
        </w:rPr>
        <w:instrText xml:space="preserve"> ADDIN ZOTERO_ITEM CSL_CITATION {"citationID":"a29lsu1l9ji","properties":{"formattedCitation":"(Lin and Chang 2012)","plainCitation":"(Lin and Chang 2012)","noteIndex":0},"citationItems":[{"id":4374,"uris":["http://zotero.org/groups/2061407/items/HLY556FP"],"uri":["http://zotero.org/groups/2061407/items/HLY556FP"],"itemData":{"id":4374,"type":"article-journal","title":"Double Standard: The Role of Environmental Consciousness in Green Product Usage","container-title":"Journal of Marketing","page":"125-134","volume":"76","issue":"5","source":"journals.ama.org (Atypon)","abstract":"The results from three studies suggest that consumers' perceptions of product effectiveness are critical in determining the amount of a product they choose to use in a given instance. In general, consumers consider green, or environmentally friendly, products to be less effective than regular products; therefore, consumers increase the amount of the green product they use to make up for the perceived inferiority. Notably, this pattern of green versus regular product usage is more pronounced among consumers who are environmentally conscious. When the perceived effectiveness of a green product is boosted by a credible endorsement, the discrepancy between green and regular product usage disappears.","DOI":"10.1509/jm.11.0264","ISSN":"0022-2429","shortTitle":"Double Standard","journalAbbreviation":"Journal of Marketing","author":[{"family":"Lin","given":"Ying-Ching"},{"family":"Chang","given":"Chiu-chi Angela"}],"issued":{"date-parts":[["2012",9,1]]}}}],"schema":"https://github.com/citation-style-language/schema/raw/master/csl-citation.json"} </w:instrText>
      </w:r>
      <w:r w:rsidR="00232275" w:rsidRPr="00246B19">
        <w:rPr>
          <w:color w:val="000000" w:themeColor="text1"/>
        </w:rPr>
        <w:fldChar w:fldCharType="separate"/>
      </w:r>
      <w:r w:rsidR="00360506" w:rsidRPr="00360506">
        <w:t>(Lin and Chang 2012)</w:t>
      </w:r>
      <w:r w:rsidR="00232275" w:rsidRPr="00246B19">
        <w:rPr>
          <w:color w:val="000000" w:themeColor="text1"/>
        </w:rPr>
        <w:fldChar w:fldCharType="end"/>
      </w:r>
      <w:r w:rsidRPr="00246B19">
        <w:rPr>
          <w:color w:val="000000" w:themeColor="text1"/>
        </w:rPr>
        <w:t xml:space="preserve">, and more sustainable </w:t>
      </w:r>
      <w:r w:rsidR="00182900">
        <w:rPr>
          <w:color w:val="000000" w:themeColor="text1"/>
        </w:rPr>
        <w:t xml:space="preserve">modes of </w:t>
      </w:r>
      <w:r w:rsidR="00AE5F19">
        <w:rPr>
          <w:color w:val="000000" w:themeColor="text1"/>
        </w:rPr>
        <w:t>product dispos</w:t>
      </w:r>
      <w:r w:rsidR="00811974">
        <w:rPr>
          <w:color w:val="000000" w:themeColor="text1"/>
        </w:rPr>
        <w:t>al</w:t>
      </w:r>
      <w:r w:rsidR="00AE5F19">
        <w:rPr>
          <w:color w:val="000000" w:themeColor="text1"/>
        </w:rPr>
        <w:t xml:space="preserve"> </w:t>
      </w:r>
      <w:r w:rsidR="00232275" w:rsidRPr="00246B19">
        <w:rPr>
          <w:color w:val="000000" w:themeColor="text1"/>
        </w:rPr>
        <w:fldChar w:fldCharType="begin"/>
      </w:r>
      <w:r w:rsidR="00360506">
        <w:rPr>
          <w:color w:val="000000" w:themeColor="text1"/>
        </w:rPr>
        <w:instrText xml:space="preserve"> ADDIN ZOTERO_ITEM CSL_CITATION {"citationID":"a1389cfrh0t","properties":{"formattedCitation":"(White and Simpson 2013)","plainCitation":"(White and Simpson 2013)","noteIndex":0},"citationItems":[{"id":4316,"uris":["http://zotero.org/groups/2061407/items/KAV7UCRM"],"uri":["http://zotero.org/groups/2061407/items/KAV7UCRM"],"itemData":{"id":4316,"type":"article-journal","title":"When Do (and Don't) Normative Appeals Influence Sustainable Consumer Behaviors?","container-title":"Journal of Marketing","page":"78–95","volume":"77","issue":"2","source":"Google Scholar","author":[{"family":"White","given":"Katherine"},{"family":"Simpson","given":"Bonnie"}],"issued":{"date-parts":[["2013"]]}}}],"schema":"https://github.com/citation-style-language/schema/raw/master/csl-citation.json"} </w:instrText>
      </w:r>
      <w:r w:rsidR="00232275" w:rsidRPr="00246B19">
        <w:rPr>
          <w:color w:val="000000" w:themeColor="text1"/>
        </w:rPr>
        <w:fldChar w:fldCharType="separate"/>
      </w:r>
      <w:r w:rsidR="00360506" w:rsidRPr="00360506">
        <w:t>(White and Simpson 2013)</w:t>
      </w:r>
      <w:r w:rsidR="00232275" w:rsidRPr="00246B19">
        <w:rPr>
          <w:color w:val="000000" w:themeColor="text1"/>
        </w:rPr>
        <w:fldChar w:fldCharType="end"/>
      </w:r>
      <w:r w:rsidRPr="00246B19">
        <w:rPr>
          <w:color w:val="000000" w:themeColor="text1"/>
        </w:rPr>
        <w:t>.</w:t>
      </w:r>
      <w:r w:rsidRPr="00246B19">
        <w:rPr>
          <w:rFonts w:eastAsiaTheme="minorHAnsi"/>
          <w:color w:val="000000" w:themeColor="text1"/>
        </w:rPr>
        <w:t xml:space="preserve"> </w:t>
      </w:r>
    </w:p>
    <w:p w:rsidR="00AE7E36" w:rsidRDefault="00056D01" w:rsidP="00246B19">
      <w:pPr>
        <w:pStyle w:val="FootnoteText"/>
        <w:shd w:val="clear" w:color="auto" w:fill="FFFFFF" w:themeFill="background1"/>
        <w:spacing w:line="480" w:lineRule="auto"/>
        <w:ind w:firstLine="720"/>
        <w:rPr>
          <w:sz w:val="24"/>
          <w:szCs w:val="24"/>
          <w:shd w:val="clear" w:color="auto" w:fill="FFFFFF" w:themeFill="background1"/>
        </w:rPr>
      </w:pPr>
      <w:r w:rsidRPr="00246B19">
        <w:rPr>
          <w:color w:val="000000" w:themeColor="text1"/>
          <w:sz w:val="24"/>
          <w:szCs w:val="24"/>
        </w:rPr>
        <w:t>U</w:t>
      </w:r>
      <w:r w:rsidR="00A61959">
        <w:rPr>
          <w:color w:val="000000" w:themeColor="text1"/>
          <w:sz w:val="24"/>
          <w:szCs w:val="24"/>
        </w:rPr>
        <w:t>nlike typical consumer decision-</w:t>
      </w:r>
      <w:r w:rsidRPr="00246B19">
        <w:rPr>
          <w:color w:val="000000" w:themeColor="text1"/>
          <w:sz w:val="24"/>
          <w:szCs w:val="24"/>
        </w:rPr>
        <w:t xml:space="preserve">making, which </w:t>
      </w:r>
      <w:r w:rsidR="00AC4305" w:rsidRPr="00246B19">
        <w:rPr>
          <w:color w:val="000000" w:themeColor="text1"/>
          <w:sz w:val="24"/>
          <w:szCs w:val="24"/>
        </w:rPr>
        <w:t>classically</w:t>
      </w:r>
      <w:r w:rsidRPr="00246B19">
        <w:rPr>
          <w:color w:val="000000" w:themeColor="text1"/>
          <w:sz w:val="24"/>
          <w:szCs w:val="24"/>
        </w:rPr>
        <w:t xml:space="preserve"> focuses on maximizing immediate benefits for the self, sustainable choices involve long-term benefits to other people and the natural world. </w:t>
      </w:r>
      <w:r w:rsidR="000C2327" w:rsidRPr="00246B19">
        <w:rPr>
          <w:color w:val="000000" w:themeColor="text1"/>
          <w:sz w:val="24"/>
          <w:szCs w:val="24"/>
        </w:rPr>
        <w:t>Thus</w:t>
      </w:r>
      <w:r w:rsidRPr="00246B19">
        <w:rPr>
          <w:color w:val="000000" w:themeColor="text1"/>
          <w:sz w:val="24"/>
          <w:szCs w:val="24"/>
        </w:rPr>
        <w:t xml:space="preserve">, </w:t>
      </w:r>
      <w:r w:rsidR="00EE5539">
        <w:rPr>
          <w:color w:val="000000" w:themeColor="text1"/>
          <w:sz w:val="24"/>
          <w:szCs w:val="24"/>
        </w:rPr>
        <w:t>while broader marketing strategies can be</w:t>
      </w:r>
      <w:r w:rsidR="002512BD" w:rsidRPr="00246B19">
        <w:rPr>
          <w:color w:val="000000" w:themeColor="text1"/>
          <w:sz w:val="24"/>
          <w:szCs w:val="24"/>
        </w:rPr>
        <w:t xml:space="preserve"> useful in this domain, </w:t>
      </w:r>
      <w:r w:rsidRPr="00246B19">
        <w:rPr>
          <w:color w:val="000000" w:themeColor="text1"/>
          <w:sz w:val="24"/>
          <w:szCs w:val="24"/>
        </w:rPr>
        <w:t xml:space="preserve">marketers </w:t>
      </w:r>
      <w:r w:rsidR="002512BD" w:rsidRPr="00246B19">
        <w:rPr>
          <w:color w:val="000000" w:themeColor="text1"/>
          <w:sz w:val="24"/>
          <w:szCs w:val="24"/>
        </w:rPr>
        <w:t xml:space="preserve">also </w:t>
      </w:r>
      <w:r w:rsidRPr="00246B19">
        <w:rPr>
          <w:color w:val="000000" w:themeColor="text1"/>
          <w:sz w:val="24"/>
          <w:szCs w:val="24"/>
        </w:rPr>
        <w:t xml:space="preserve">need a unique set of tools to address and promote sustainability. We endeavor </w:t>
      </w:r>
      <w:r w:rsidR="009D14A9" w:rsidRPr="00246B19">
        <w:rPr>
          <w:color w:val="000000" w:themeColor="text1"/>
          <w:sz w:val="24"/>
          <w:szCs w:val="24"/>
        </w:rPr>
        <w:t>to</w:t>
      </w:r>
      <w:r w:rsidRPr="00246B19">
        <w:rPr>
          <w:color w:val="000000" w:themeColor="text1"/>
          <w:sz w:val="24"/>
          <w:szCs w:val="24"/>
        </w:rPr>
        <w:t xml:space="preserve"> outline the key drivers of sustainable consumption with one comprehensive framework.</w:t>
      </w:r>
      <w:r w:rsidR="00293113" w:rsidRPr="00246B19">
        <w:rPr>
          <w:color w:val="000000" w:themeColor="text1"/>
          <w:sz w:val="24"/>
          <w:szCs w:val="24"/>
        </w:rPr>
        <w:t xml:space="preserve"> Our </w:t>
      </w:r>
      <w:r w:rsidR="00AD4E36" w:rsidRPr="00246B19">
        <w:rPr>
          <w:color w:val="000000" w:themeColor="text1"/>
          <w:sz w:val="24"/>
          <w:szCs w:val="24"/>
          <w:shd w:val="clear" w:color="auto" w:fill="FFFFFF" w:themeFill="background1"/>
        </w:rPr>
        <w:t xml:space="preserve">review of existing literature on sustainable consumption began with </w:t>
      </w:r>
      <w:r w:rsidR="004B1C44">
        <w:rPr>
          <w:color w:val="000000" w:themeColor="text1"/>
          <w:sz w:val="24"/>
          <w:szCs w:val="24"/>
          <w:shd w:val="clear" w:color="auto" w:fill="FFFFFF" w:themeFill="background1"/>
        </w:rPr>
        <w:t>an</w:t>
      </w:r>
      <w:r w:rsidR="00EE5539">
        <w:rPr>
          <w:color w:val="000000" w:themeColor="text1"/>
          <w:sz w:val="24"/>
          <w:szCs w:val="24"/>
          <w:shd w:val="clear" w:color="auto" w:fill="FFFFFF" w:themeFill="background1"/>
        </w:rPr>
        <w:t xml:space="preserve"> initial selection of</w:t>
      </w:r>
      <w:r w:rsidR="004B1C44">
        <w:rPr>
          <w:color w:val="000000" w:themeColor="text1"/>
          <w:sz w:val="24"/>
          <w:szCs w:val="24"/>
          <w:shd w:val="clear" w:color="auto" w:fill="FFFFFF" w:themeFill="background1"/>
        </w:rPr>
        <w:t xml:space="preserve"> top marketing journals: </w:t>
      </w:r>
      <w:r w:rsidR="00AD4E36" w:rsidRPr="00246B19">
        <w:rPr>
          <w:i/>
          <w:sz w:val="24"/>
          <w:szCs w:val="24"/>
          <w:shd w:val="clear" w:color="auto" w:fill="FFFFFF" w:themeFill="background1"/>
        </w:rPr>
        <w:t>Journal of Marketing, Journal of Marketing Research, Journal of Consumer Psychology,</w:t>
      </w:r>
      <w:r w:rsidR="00AD4E36" w:rsidRPr="00246B19">
        <w:rPr>
          <w:sz w:val="24"/>
          <w:szCs w:val="24"/>
          <w:shd w:val="clear" w:color="auto" w:fill="FFFFFF" w:themeFill="background1"/>
        </w:rPr>
        <w:t xml:space="preserve"> and </w:t>
      </w:r>
      <w:r w:rsidR="00AD4E36" w:rsidRPr="00246B19">
        <w:rPr>
          <w:i/>
          <w:sz w:val="24"/>
          <w:szCs w:val="24"/>
          <w:shd w:val="clear" w:color="auto" w:fill="FFFFFF" w:themeFill="background1"/>
        </w:rPr>
        <w:t xml:space="preserve">Journal of Consumer Research. </w:t>
      </w:r>
      <w:r w:rsidR="00AD4E36" w:rsidRPr="00246B19">
        <w:rPr>
          <w:sz w:val="24"/>
          <w:szCs w:val="24"/>
          <w:shd w:val="clear" w:color="auto" w:fill="FFFFFF" w:themeFill="background1"/>
        </w:rPr>
        <w:t xml:space="preserve">We chose this </w:t>
      </w:r>
      <w:r w:rsidR="00E80BE7">
        <w:rPr>
          <w:sz w:val="24"/>
          <w:szCs w:val="24"/>
          <w:shd w:val="clear" w:color="auto" w:fill="FFFFFF" w:themeFill="background1"/>
        </w:rPr>
        <w:t xml:space="preserve">journal </w:t>
      </w:r>
      <w:r w:rsidR="00AD4E36" w:rsidRPr="00246B19">
        <w:rPr>
          <w:sz w:val="24"/>
          <w:szCs w:val="24"/>
          <w:shd w:val="clear" w:color="auto" w:fill="FFFFFF" w:themeFill="background1"/>
        </w:rPr>
        <w:t>set because these are the behavioral marketing and consumer behavior journals that are most highly regarded in the field</w:t>
      </w:r>
      <w:r w:rsidR="00E80BE7">
        <w:rPr>
          <w:sz w:val="24"/>
          <w:szCs w:val="24"/>
          <w:shd w:val="clear" w:color="auto" w:fill="FFFFFF" w:themeFill="background1"/>
        </w:rPr>
        <w:t>, they all h</w:t>
      </w:r>
      <w:r w:rsidR="008A47CB">
        <w:rPr>
          <w:sz w:val="24"/>
          <w:szCs w:val="24"/>
          <w:shd w:val="clear" w:color="auto" w:fill="FFFFFF" w:themeFill="background1"/>
        </w:rPr>
        <w:t>ave high impact factors (of above 3.0</w:t>
      </w:r>
      <w:r w:rsidR="00E80BE7">
        <w:rPr>
          <w:sz w:val="24"/>
          <w:szCs w:val="24"/>
          <w:shd w:val="clear" w:color="auto" w:fill="FFFFFF" w:themeFill="background1"/>
        </w:rPr>
        <w:t>),</w:t>
      </w:r>
      <w:r w:rsidR="00AD4E36" w:rsidRPr="00246B19">
        <w:rPr>
          <w:sz w:val="24"/>
          <w:szCs w:val="24"/>
          <w:shd w:val="clear" w:color="auto" w:fill="FFFFFF" w:themeFill="background1"/>
        </w:rPr>
        <w:t xml:space="preserve"> and they are </w:t>
      </w:r>
      <w:r w:rsidR="00E80BE7">
        <w:rPr>
          <w:sz w:val="24"/>
          <w:szCs w:val="24"/>
          <w:shd w:val="clear" w:color="auto" w:fill="FFFFFF" w:themeFill="background1"/>
        </w:rPr>
        <w:t xml:space="preserve">all </w:t>
      </w:r>
      <w:r w:rsidR="00100FD2">
        <w:rPr>
          <w:sz w:val="24"/>
          <w:szCs w:val="24"/>
          <w:shd w:val="clear" w:color="auto" w:fill="FFFFFF" w:themeFill="background1"/>
        </w:rPr>
        <w:t>featured</w:t>
      </w:r>
      <w:r w:rsidR="00100FD2" w:rsidRPr="00246B19">
        <w:rPr>
          <w:sz w:val="24"/>
          <w:szCs w:val="24"/>
          <w:shd w:val="clear" w:color="auto" w:fill="FFFFFF" w:themeFill="background1"/>
        </w:rPr>
        <w:t xml:space="preserve"> </w:t>
      </w:r>
      <w:r w:rsidR="00AD4E36" w:rsidRPr="00246B19">
        <w:rPr>
          <w:sz w:val="24"/>
          <w:szCs w:val="24"/>
          <w:shd w:val="clear" w:color="auto" w:fill="FFFFFF" w:themeFill="background1"/>
        </w:rPr>
        <w:t>on the Financial Times Top 50 list.</w:t>
      </w:r>
      <w:r w:rsidR="00AD4E36" w:rsidRPr="00246B19">
        <w:rPr>
          <w:color w:val="000000" w:themeColor="text1"/>
          <w:sz w:val="24"/>
          <w:szCs w:val="24"/>
          <w:shd w:val="clear" w:color="auto" w:fill="FFFFFF" w:themeFill="background1"/>
        </w:rPr>
        <w:t xml:space="preserve"> Beginning with th</w:t>
      </w:r>
      <w:r w:rsidR="00E80BE7">
        <w:rPr>
          <w:color w:val="000000" w:themeColor="text1"/>
          <w:sz w:val="24"/>
          <w:szCs w:val="24"/>
          <w:shd w:val="clear" w:color="auto" w:fill="FFFFFF" w:themeFill="background1"/>
        </w:rPr>
        <w:t>is set of</w:t>
      </w:r>
      <w:r w:rsidR="004B1C44">
        <w:rPr>
          <w:color w:val="000000" w:themeColor="text1"/>
          <w:sz w:val="24"/>
          <w:szCs w:val="24"/>
          <w:shd w:val="clear" w:color="auto" w:fill="FFFFFF" w:themeFill="background1"/>
        </w:rPr>
        <w:t xml:space="preserve"> </w:t>
      </w:r>
      <w:r w:rsidR="00AD4E36" w:rsidRPr="00246B19">
        <w:rPr>
          <w:color w:val="000000" w:themeColor="text1"/>
          <w:sz w:val="24"/>
          <w:szCs w:val="24"/>
          <w:shd w:val="clear" w:color="auto" w:fill="FFFFFF" w:themeFill="background1"/>
        </w:rPr>
        <w:t xml:space="preserve">journals, we conducted a literature search using specific keywords on Web of Science. </w:t>
      </w:r>
      <w:r w:rsidR="00E80BE7">
        <w:rPr>
          <w:sz w:val="24"/>
          <w:szCs w:val="24"/>
          <w:shd w:val="clear" w:color="auto" w:fill="FFFFFF" w:themeFill="background1"/>
        </w:rPr>
        <w:t>The K</w:t>
      </w:r>
      <w:r w:rsidR="00AD4E36" w:rsidRPr="00246B19">
        <w:rPr>
          <w:sz w:val="24"/>
          <w:szCs w:val="24"/>
          <w:shd w:val="clear" w:color="auto" w:fill="FFFFFF" w:themeFill="background1"/>
        </w:rPr>
        <w:t xml:space="preserve">eywords included: sustainab* or ecolog* or green or environment* or </w:t>
      </w:r>
      <w:r w:rsidR="00AD4E36" w:rsidRPr="00550387">
        <w:rPr>
          <w:sz w:val="24"/>
          <w:szCs w:val="24"/>
          <w:shd w:val="clear" w:color="auto" w:fill="FFFFFF" w:themeFill="background1"/>
        </w:rPr>
        <w:t xml:space="preserve">eco-friendly and consum* or behavi* or choice or usage or adopt* or disposal. </w:t>
      </w:r>
    </w:p>
    <w:p w:rsidR="00056D01" w:rsidRPr="000873E6" w:rsidRDefault="004B1C44" w:rsidP="00246B19">
      <w:pPr>
        <w:pStyle w:val="FootnoteText"/>
        <w:shd w:val="clear" w:color="auto" w:fill="FFFFFF" w:themeFill="background1"/>
        <w:spacing w:line="480" w:lineRule="auto"/>
        <w:ind w:firstLine="720"/>
        <w:rPr>
          <w:color w:val="000000" w:themeColor="text1"/>
          <w:sz w:val="24"/>
          <w:szCs w:val="24"/>
        </w:rPr>
      </w:pPr>
      <w:r w:rsidRPr="00550387">
        <w:rPr>
          <w:sz w:val="24"/>
          <w:szCs w:val="24"/>
          <w:shd w:val="clear" w:color="auto" w:fill="FFFFFF" w:themeFill="background1"/>
        </w:rPr>
        <w:t>This</w:t>
      </w:r>
      <w:r w:rsidR="00AD4E36" w:rsidRPr="00550387">
        <w:rPr>
          <w:sz w:val="24"/>
          <w:szCs w:val="24"/>
          <w:shd w:val="clear" w:color="auto" w:fill="FFFFFF" w:themeFill="background1"/>
        </w:rPr>
        <w:t xml:space="preserve"> initial set of papers w</w:t>
      </w:r>
      <w:r w:rsidR="00EE5539" w:rsidRPr="00550387">
        <w:rPr>
          <w:sz w:val="24"/>
          <w:szCs w:val="24"/>
          <w:shd w:val="clear" w:color="auto" w:fill="FFFFFF" w:themeFill="background1"/>
        </w:rPr>
        <w:t xml:space="preserve">as </w:t>
      </w:r>
      <w:r w:rsidR="00E80BE7">
        <w:rPr>
          <w:sz w:val="24"/>
          <w:szCs w:val="24"/>
          <w:shd w:val="clear" w:color="auto" w:fill="FFFFFF" w:themeFill="background1"/>
        </w:rPr>
        <w:t xml:space="preserve">then </w:t>
      </w:r>
      <w:r w:rsidR="00EE5539" w:rsidRPr="00550387">
        <w:rPr>
          <w:sz w:val="24"/>
          <w:szCs w:val="24"/>
          <w:shd w:val="clear" w:color="auto" w:fill="FFFFFF" w:themeFill="background1"/>
        </w:rPr>
        <w:t>read and grouped into themes</w:t>
      </w:r>
      <w:r w:rsidRPr="00550387">
        <w:rPr>
          <w:sz w:val="24"/>
          <w:szCs w:val="24"/>
          <w:shd w:val="clear" w:color="auto" w:fill="FFFFFF" w:themeFill="background1"/>
        </w:rPr>
        <w:t xml:space="preserve">, which formed the five </w:t>
      </w:r>
      <w:r w:rsidR="00EE5539" w:rsidRPr="00550387">
        <w:rPr>
          <w:sz w:val="24"/>
          <w:szCs w:val="24"/>
          <w:shd w:val="clear" w:color="auto" w:fill="FFFFFF" w:themeFill="background1"/>
        </w:rPr>
        <w:t>factors in the</w:t>
      </w:r>
      <w:r w:rsidR="00AD4E36" w:rsidRPr="00550387">
        <w:rPr>
          <w:sz w:val="24"/>
          <w:szCs w:val="24"/>
          <w:shd w:val="clear" w:color="auto" w:fill="FFFFFF" w:themeFill="background1"/>
        </w:rPr>
        <w:t xml:space="preserve"> SHIFT framework. We used these five categories because they emerged in our initial review of the literature </w:t>
      </w:r>
      <w:r w:rsidR="00EC75C9" w:rsidRPr="00550387">
        <w:rPr>
          <w:sz w:val="24"/>
          <w:szCs w:val="24"/>
          <w:shd w:val="clear" w:color="auto" w:fill="FFFFFF" w:themeFill="background1"/>
        </w:rPr>
        <w:t xml:space="preserve">as being the most frequently occurring concepts </w:t>
      </w:r>
      <w:r w:rsidR="00455865">
        <w:rPr>
          <w:sz w:val="24"/>
          <w:szCs w:val="24"/>
          <w:shd w:val="clear" w:color="auto" w:fill="FFFFFF" w:themeFill="background1"/>
        </w:rPr>
        <w:t xml:space="preserve">and </w:t>
      </w:r>
      <w:r w:rsidR="00E80BE7">
        <w:rPr>
          <w:sz w:val="24"/>
          <w:szCs w:val="24"/>
          <w:shd w:val="clear" w:color="auto" w:fill="FFFFFF" w:themeFill="background1"/>
        </w:rPr>
        <w:t xml:space="preserve">because </w:t>
      </w:r>
      <w:r w:rsidR="00455865">
        <w:rPr>
          <w:sz w:val="24"/>
          <w:szCs w:val="24"/>
          <w:shd w:val="clear" w:color="auto" w:fill="FFFFFF" w:themeFill="background1"/>
        </w:rPr>
        <w:t>they</w:t>
      </w:r>
      <w:r w:rsidR="00EC75C9" w:rsidRPr="00550387">
        <w:rPr>
          <w:sz w:val="24"/>
          <w:szCs w:val="24"/>
          <w:shd w:val="clear" w:color="auto" w:fill="FFFFFF" w:themeFill="background1"/>
        </w:rPr>
        <w:t xml:space="preserve"> allowed us to summarize the literature</w:t>
      </w:r>
      <w:r w:rsidR="00550387">
        <w:rPr>
          <w:sz w:val="24"/>
          <w:szCs w:val="24"/>
          <w:shd w:val="clear" w:color="auto" w:fill="FFFFFF" w:themeFill="background1"/>
        </w:rPr>
        <w:t xml:space="preserve"> on sustainable behavior change</w:t>
      </w:r>
      <w:r w:rsidR="00D602CF">
        <w:rPr>
          <w:sz w:val="24"/>
          <w:szCs w:val="24"/>
          <w:shd w:val="clear" w:color="auto" w:fill="FFFFFF" w:themeFill="background1"/>
        </w:rPr>
        <w:t xml:space="preserve"> in an</w:t>
      </w:r>
      <w:r w:rsidR="00EC75C9" w:rsidRPr="00550387">
        <w:rPr>
          <w:sz w:val="24"/>
          <w:szCs w:val="24"/>
          <w:shd w:val="clear" w:color="auto" w:fill="FFFFFF" w:themeFill="background1"/>
        </w:rPr>
        <w:t xml:space="preserve"> inclusive manner</w:t>
      </w:r>
      <w:r w:rsidR="00AD4E36" w:rsidRPr="00550387">
        <w:rPr>
          <w:sz w:val="24"/>
          <w:szCs w:val="24"/>
          <w:shd w:val="clear" w:color="auto" w:fill="FFFFFF" w:themeFill="background1"/>
        </w:rPr>
        <w:t xml:space="preserve">. In order to extend our </w:t>
      </w:r>
      <w:r w:rsidR="00EC75C9" w:rsidRPr="00550387">
        <w:rPr>
          <w:sz w:val="24"/>
          <w:szCs w:val="24"/>
          <w:shd w:val="clear" w:color="auto" w:fill="FFFFFF" w:themeFill="background1"/>
        </w:rPr>
        <w:t>review</w:t>
      </w:r>
      <w:r w:rsidR="00EE5539" w:rsidRPr="00550387">
        <w:rPr>
          <w:sz w:val="24"/>
          <w:szCs w:val="24"/>
          <w:shd w:val="clear" w:color="auto" w:fill="FFFFFF" w:themeFill="background1"/>
        </w:rPr>
        <w:t>,</w:t>
      </w:r>
      <w:r w:rsidR="00AD4E36" w:rsidRPr="00550387">
        <w:rPr>
          <w:sz w:val="24"/>
          <w:szCs w:val="24"/>
          <w:shd w:val="clear" w:color="auto" w:fill="FFFFFF" w:themeFill="background1"/>
        </w:rPr>
        <w:t xml:space="preserve"> we then search</w:t>
      </w:r>
      <w:r w:rsidR="00EC75C9" w:rsidRPr="00550387">
        <w:rPr>
          <w:sz w:val="24"/>
          <w:szCs w:val="24"/>
          <w:shd w:val="clear" w:color="auto" w:fill="FFFFFF" w:themeFill="background1"/>
        </w:rPr>
        <w:t>ed</w:t>
      </w:r>
      <w:r w:rsidR="00AD4E36" w:rsidRPr="00246B19">
        <w:rPr>
          <w:sz w:val="24"/>
          <w:szCs w:val="24"/>
          <w:shd w:val="clear" w:color="auto" w:fill="FFFFFF" w:themeFill="background1"/>
        </w:rPr>
        <w:t xml:space="preserve"> the li</w:t>
      </w:r>
      <w:r w:rsidR="00EC75C9">
        <w:rPr>
          <w:sz w:val="24"/>
          <w:szCs w:val="24"/>
          <w:shd w:val="clear" w:color="auto" w:fill="FFFFFF" w:themeFill="background1"/>
        </w:rPr>
        <w:t>terature more broadly</w:t>
      </w:r>
      <w:r w:rsidR="00AD4E36" w:rsidRPr="00246B19">
        <w:rPr>
          <w:sz w:val="24"/>
          <w:szCs w:val="24"/>
          <w:shd w:val="clear" w:color="auto" w:fill="FFFFFF" w:themeFill="background1"/>
        </w:rPr>
        <w:t xml:space="preserve"> by using our first set of search terms and then </w:t>
      </w:r>
      <w:r w:rsidR="00EE5539">
        <w:rPr>
          <w:sz w:val="24"/>
          <w:szCs w:val="24"/>
          <w:shd w:val="clear" w:color="auto" w:fill="FFFFFF" w:themeFill="background1"/>
        </w:rPr>
        <w:t>replacing</w:t>
      </w:r>
      <w:r w:rsidR="00AD4E36" w:rsidRPr="00246B19">
        <w:rPr>
          <w:sz w:val="24"/>
          <w:szCs w:val="24"/>
          <w:shd w:val="clear" w:color="auto" w:fill="FFFFFF" w:themeFill="background1"/>
        </w:rPr>
        <w:t xml:space="preserve"> the third search word with </w:t>
      </w:r>
      <w:r w:rsidR="00906390">
        <w:rPr>
          <w:sz w:val="24"/>
          <w:szCs w:val="24"/>
          <w:shd w:val="clear" w:color="auto" w:fill="FFFFFF" w:themeFill="background1"/>
        </w:rPr>
        <w:t xml:space="preserve">more specific labels that were </w:t>
      </w:r>
      <w:r w:rsidR="00A8229A">
        <w:rPr>
          <w:sz w:val="24"/>
          <w:szCs w:val="24"/>
          <w:shd w:val="clear" w:color="auto" w:fill="FFFFFF" w:themeFill="background1"/>
        </w:rPr>
        <w:t>r</w:t>
      </w:r>
      <w:r w:rsidR="00AD4E36" w:rsidRPr="00246B19">
        <w:rPr>
          <w:sz w:val="24"/>
          <w:szCs w:val="24"/>
          <w:shd w:val="clear" w:color="auto" w:fill="FFFFFF" w:themeFill="background1"/>
        </w:rPr>
        <w:t>elevant to our five them</w:t>
      </w:r>
      <w:r w:rsidR="008A47CB">
        <w:rPr>
          <w:sz w:val="24"/>
          <w:szCs w:val="24"/>
          <w:shd w:val="clear" w:color="auto" w:fill="FFFFFF" w:themeFill="background1"/>
        </w:rPr>
        <w:t>es. For example, for the first section on social influence</w:t>
      </w:r>
      <w:r w:rsidR="00AD4E36" w:rsidRPr="00246B19">
        <w:rPr>
          <w:sz w:val="24"/>
          <w:szCs w:val="24"/>
          <w:shd w:val="clear" w:color="auto" w:fill="FFFFFF" w:themeFill="background1"/>
        </w:rPr>
        <w:t xml:space="preserve"> we </w:t>
      </w:r>
      <w:r w:rsidR="003C6B7B">
        <w:rPr>
          <w:sz w:val="24"/>
          <w:szCs w:val="24"/>
          <w:shd w:val="clear" w:color="auto" w:fill="FFFFFF" w:themeFill="background1"/>
        </w:rPr>
        <w:t xml:space="preserve">searched “social influence” </w:t>
      </w:r>
      <w:r w:rsidR="00850387">
        <w:rPr>
          <w:sz w:val="24"/>
          <w:szCs w:val="24"/>
          <w:shd w:val="clear" w:color="auto" w:fill="FFFFFF" w:themeFill="background1"/>
        </w:rPr>
        <w:t xml:space="preserve">and </w:t>
      </w:r>
      <w:r w:rsidR="003C6B7B">
        <w:rPr>
          <w:sz w:val="24"/>
          <w:szCs w:val="24"/>
          <w:shd w:val="clear" w:color="auto" w:fill="FFFFFF" w:themeFill="background1"/>
        </w:rPr>
        <w:t>“norms</w:t>
      </w:r>
      <w:r w:rsidR="008A47CB">
        <w:rPr>
          <w:sz w:val="24"/>
          <w:szCs w:val="24"/>
          <w:shd w:val="clear" w:color="auto" w:fill="FFFFFF" w:themeFill="background1"/>
        </w:rPr>
        <w:t>.</w:t>
      </w:r>
      <w:r w:rsidR="00AD4E36" w:rsidRPr="00246B19">
        <w:rPr>
          <w:sz w:val="24"/>
          <w:szCs w:val="24"/>
          <w:shd w:val="clear" w:color="auto" w:fill="FFFFFF" w:themeFill="background1"/>
        </w:rPr>
        <w:t>”</w:t>
      </w:r>
      <w:r w:rsidR="003C6B7B">
        <w:rPr>
          <w:sz w:val="24"/>
          <w:szCs w:val="24"/>
          <w:shd w:val="clear" w:color="auto" w:fill="FFFFFF" w:themeFill="background1"/>
        </w:rPr>
        <w:t xml:space="preserve"> </w:t>
      </w:r>
      <w:r w:rsidR="00AD4E36" w:rsidRPr="00246B19">
        <w:rPr>
          <w:color w:val="000000" w:themeColor="text1"/>
          <w:sz w:val="24"/>
          <w:szCs w:val="24"/>
          <w:shd w:val="clear" w:color="auto" w:fill="FFFFFF" w:themeFill="background1"/>
        </w:rPr>
        <w:t>Based on this</w:t>
      </w:r>
      <w:r w:rsidR="00EE5539">
        <w:rPr>
          <w:color w:val="000000" w:themeColor="text1"/>
          <w:sz w:val="24"/>
          <w:szCs w:val="24"/>
          <w:shd w:val="clear" w:color="auto" w:fill="FFFFFF" w:themeFill="background1"/>
        </w:rPr>
        <w:t>,</w:t>
      </w:r>
      <w:r w:rsidR="00AD4E36" w:rsidRPr="00246B19">
        <w:rPr>
          <w:color w:val="000000" w:themeColor="text1"/>
          <w:sz w:val="24"/>
          <w:szCs w:val="24"/>
          <w:shd w:val="clear" w:color="auto" w:fill="FFFFFF" w:themeFill="background1"/>
        </w:rPr>
        <w:t xml:space="preserve"> </w:t>
      </w:r>
      <w:r w:rsidR="00EE5539">
        <w:rPr>
          <w:color w:val="000000" w:themeColor="text1"/>
          <w:sz w:val="24"/>
          <w:szCs w:val="24"/>
          <w:shd w:val="clear" w:color="auto" w:fill="FFFFFF" w:themeFill="background1"/>
        </w:rPr>
        <w:t>additional</w:t>
      </w:r>
      <w:r w:rsidR="00AD4E36" w:rsidRPr="00246B19">
        <w:rPr>
          <w:color w:val="000000" w:themeColor="text1"/>
          <w:sz w:val="24"/>
          <w:szCs w:val="24"/>
          <w:shd w:val="clear" w:color="auto" w:fill="FFFFFF" w:themeFill="background1"/>
        </w:rPr>
        <w:t xml:space="preserve"> articles </w:t>
      </w:r>
      <w:r w:rsidR="00EE5539">
        <w:rPr>
          <w:color w:val="000000" w:themeColor="text1"/>
          <w:sz w:val="24"/>
          <w:szCs w:val="24"/>
          <w:shd w:val="clear" w:color="auto" w:fill="FFFFFF" w:themeFill="background1"/>
        </w:rPr>
        <w:t>were identified i</w:t>
      </w:r>
      <w:r w:rsidR="00AD4E36" w:rsidRPr="00246B19">
        <w:rPr>
          <w:color w:val="000000" w:themeColor="text1"/>
          <w:sz w:val="24"/>
          <w:szCs w:val="24"/>
          <w:shd w:val="clear" w:color="auto" w:fill="FFFFFF" w:themeFill="background1"/>
        </w:rPr>
        <w:t xml:space="preserve">n peer-reviewed academic journals in marketing, psychology, and economics. </w:t>
      </w:r>
      <w:r w:rsidR="0094483B" w:rsidRPr="00246B19">
        <w:rPr>
          <w:color w:val="000000" w:themeColor="text1"/>
          <w:sz w:val="24"/>
          <w:szCs w:val="24"/>
          <w:shd w:val="clear" w:color="auto" w:fill="FFFFFF" w:themeFill="background1"/>
        </w:rPr>
        <w:t>T</w:t>
      </w:r>
      <w:r w:rsidR="00AD4E36" w:rsidRPr="00246B19">
        <w:rPr>
          <w:color w:val="000000" w:themeColor="text1"/>
          <w:sz w:val="24"/>
          <w:szCs w:val="24"/>
          <w:shd w:val="clear" w:color="auto" w:fill="FFFFFF" w:themeFill="background1"/>
        </w:rPr>
        <w:t>he</w:t>
      </w:r>
      <w:r w:rsidR="00EE5539">
        <w:rPr>
          <w:color w:val="000000" w:themeColor="text1"/>
          <w:sz w:val="24"/>
          <w:szCs w:val="24"/>
          <w:shd w:val="clear" w:color="auto" w:fill="FFFFFF" w:themeFill="background1"/>
        </w:rPr>
        <w:t>se</w:t>
      </w:r>
      <w:r w:rsidR="00AD4E36" w:rsidRPr="00246B19">
        <w:rPr>
          <w:color w:val="000000" w:themeColor="text1"/>
          <w:sz w:val="24"/>
          <w:szCs w:val="24"/>
          <w:shd w:val="clear" w:color="auto" w:fill="FFFFFF" w:themeFill="background1"/>
        </w:rPr>
        <w:t xml:space="preserve"> articles were read and reviewed in terms of quality and relevance</w:t>
      </w:r>
      <w:r w:rsidR="00550387">
        <w:rPr>
          <w:color w:val="000000" w:themeColor="text1"/>
          <w:sz w:val="24"/>
          <w:szCs w:val="24"/>
          <w:shd w:val="clear" w:color="auto" w:fill="FFFFFF" w:themeFill="background1"/>
        </w:rPr>
        <w:t xml:space="preserve"> before they were included in </w:t>
      </w:r>
      <w:r w:rsidR="00EE5539">
        <w:rPr>
          <w:color w:val="000000" w:themeColor="text1"/>
          <w:sz w:val="24"/>
          <w:szCs w:val="24"/>
          <w:shd w:val="clear" w:color="auto" w:fill="FFFFFF" w:themeFill="background1"/>
        </w:rPr>
        <w:t>our analysis</w:t>
      </w:r>
      <w:r>
        <w:rPr>
          <w:color w:val="000000" w:themeColor="text1"/>
          <w:sz w:val="24"/>
          <w:szCs w:val="24"/>
          <w:shd w:val="clear" w:color="auto" w:fill="FFFFFF" w:themeFill="background1"/>
        </w:rPr>
        <w:t xml:space="preserve">. </w:t>
      </w:r>
      <w:r w:rsidR="00550387">
        <w:rPr>
          <w:color w:val="000000" w:themeColor="text1"/>
          <w:sz w:val="24"/>
          <w:szCs w:val="24"/>
          <w:shd w:val="clear" w:color="auto" w:fill="FFFFFF" w:themeFill="background1"/>
        </w:rPr>
        <w:t xml:space="preserve">In total </w:t>
      </w:r>
      <w:r w:rsidR="003E6CDD">
        <w:rPr>
          <w:sz w:val="24"/>
          <w:szCs w:val="24"/>
        </w:rPr>
        <w:t>2</w:t>
      </w:r>
      <w:r w:rsidR="00D602CF">
        <w:rPr>
          <w:sz w:val="24"/>
          <w:szCs w:val="24"/>
        </w:rPr>
        <w:t>95</w:t>
      </w:r>
      <w:r w:rsidR="00550387" w:rsidRPr="00550387">
        <w:rPr>
          <w:sz w:val="24"/>
          <w:szCs w:val="24"/>
        </w:rPr>
        <w:t xml:space="preserve"> </w:t>
      </w:r>
      <w:r w:rsidR="00550387">
        <w:rPr>
          <w:sz w:val="24"/>
          <w:szCs w:val="24"/>
        </w:rPr>
        <w:t>articles were selected</w:t>
      </w:r>
      <w:r w:rsidR="00455865">
        <w:rPr>
          <w:sz w:val="24"/>
          <w:szCs w:val="24"/>
        </w:rPr>
        <w:t>,</w:t>
      </w:r>
      <w:r w:rsidR="00550387">
        <w:rPr>
          <w:sz w:val="24"/>
          <w:szCs w:val="24"/>
        </w:rPr>
        <w:t xml:space="preserve"> includ</w:t>
      </w:r>
      <w:r w:rsidR="00455865">
        <w:rPr>
          <w:sz w:val="24"/>
          <w:szCs w:val="24"/>
        </w:rPr>
        <w:t>ing</w:t>
      </w:r>
      <w:r w:rsidR="00550387">
        <w:rPr>
          <w:sz w:val="24"/>
          <w:szCs w:val="24"/>
        </w:rPr>
        <w:t xml:space="preserve"> </w:t>
      </w:r>
      <w:r w:rsidR="0059091E">
        <w:rPr>
          <w:sz w:val="24"/>
          <w:szCs w:val="24"/>
        </w:rPr>
        <w:t>5</w:t>
      </w:r>
      <w:r w:rsidR="00550387" w:rsidRPr="00550387">
        <w:rPr>
          <w:sz w:val="24"/>
          <w:szCs w:val="24"/>
        </w:rPr>
        <w:t xml:space="preserve">6 articles </w:t>
      </w:r>
      <w:r w:rsidR="00550387">
        <w:rPr>
          <w:sz w:val="24"/>
          <w:szCs w:val="24"/>
        </w:rPr>
        <w:t>related to</w:t>
      </w:r>
      <w:r w:rsidR="0059091E">
        <w:rPr>
          <w:sz w:val="24"/>
          <w:szCs w:val="24"/>
        </w:rPr>
        <w:t xml:space="preserve"> social influence, 55</w:t>
      </w:r>
      <w:r w:rsidR="00550387">
        <w:rPr>
          <w:sz w:val="24"/>
          <w:szCs w:val="24"/>
        </w:rPr>
        <w:t xml:space="preserve"> articles that discussed</w:t>
      </w:r>
      <w:r w:rsidR="0059091E">
        <w:rPr>
          <w:sz w:val="24"/>
          <w:szCs w:val="24"/>
        </w:rPr>
        <w:t xml:space="preserve"> habit,</w:t>
      </w:r>
      <w:r w:rsidR="00D602CF">
        <w:rPr>
          <w:sz w:val="24"/>
          <w:szCs w:val="24"/>
        </w:rPr>
        <w:t xml:space="preserve"> 99</w:t>
      </w:r>
      <w:r w:rsidR="00550387" w:rsidRPr="00550387">
        <w:rPr>
          <w:sz w:val="24"/>
          <w:szCs w:val="24"/>
        </w:rPr>
        <w:t xml:space="preserve"> </w:t>
      </w:r>
      <w:r w:rsidR="00550387">
        <w:rPr>
          <w:sz w:val="24"/>
          <w:szCs w:val="24"/>
        </w:rPr>
        <w:t>articles on the</w:t>
      </w:r>
      <w:r w:rsidR="00550387" w:rsidRPr="00550387">
        <w:rPr>
          <w:sz w:val="24"/>
          <w:szCs w:val="24"/>
        </w:rPr>
        <w:t xml:space="preserve"> individual self, 61</w:t>
      </w:r>
      <w:r w:rsidR="00550387">
        <w:rPr>
          <w:sz w:val="24"/>
          <w:szCs w:val="24"/>
        </w:rPr>
        <w:t xml:space="preserve"> articles related to </w:t>
      </w:r>
      <w:r w:rsidR="00550387" w:rsidRPr="00550387">
        <w:rPr>
          <w:sz w:val="24"/>
          <w:szCs w:val="24"/>
        </w:rPr>
        <w:t>feelings and cognition</w:t>
      </w:r>
      <w:r w:rsidR="00550387">
        <w:rPr>
          <w:sz w:val="24"/>
          <w:szCs w:val="24"/>
        </w:rPr>
        <w:t>,</w:t>
      </w:r>
      <w:r w:rsidR="00550387" w:rsidRPr="00550387">
        <w:rPr>
          <w:sz w:val="24"/>
          <w:szCs w:val="24"/>
        </w:rPr>
        <w:t xml:space="preserve"> and </w:t>
      </w:r>
      <w:r w:rsidR="0059091E">
        <w:rPr>
          <w:sz w:val="24"/>
          <w:szCs w:val="24"/>
        </w:rPr>
        <w:t>3</w:t>
      </w:r>
      <w:r w:rsidR="00447F71">
        <w:rPr>
          <w:sz w:val="24"/>
          <w:szCs w:val="24"/>
        </w:rPr>
        <w:t>8</w:t>
      </w:r>
      <w:r w:rsidR="00550387" w:rsidRPr="00550387">
        <w:rPr>
          <w:sz w:val="24"/>
          <w:szCs w:val="24"/>
        </w:rPr>
        <w:t xml:space="preserve"> </w:t>
      </w:r>
      <w:r w:rsidR="00550387">
        <w:rPr>
          <w:sz w:val="24"/>
          <w:szCs w:val="24"/>
        </w:rPr>
        <w:t xml:space="preserve">articles related to </w:t>
      </w:r>
      <w:r w:rsidR="00550387" w:rsidRPr="00550387">
        <w:rPr>
          <w:sz w:val="24"/>
          <w:szCs w:val="24"/>
        </w:rPr>
        <w:t>tangibility.</w:t>
      </w:r>
      <w:r w:rsidR="00550387">
        <w:rPr>
          <w:sz w:val="24"/>
          <w:szCs w:val="24"/>
        </w:rPr>
        <w:t xml:space="preserve"> </w:t>
      </w:r>
      <w:r>
        <w:rPr>
          <w:color w:val="000000" w:themeColor="text1"/>
          <w:sz w:val="24"/>
          <w:szCs w:val="24"/>
          <w:shd w:val="clear" w:color="auto" w:fill="FFFFFF" w:themeFill="background1"/>
        </w:rPr>
        <w:t xml:space="preserve">Next, </w:t>
      </w:r>
      <w:r w:rsidR="00455865">
        <w:rPr>
          <w:color w:val="000000" w:themeColor="text1"/>
          <w:sz w:val="24"/>
          <w:szCs w:val="24"/>
          <w:shd w:val="clear" w:color="auto" w:fill="FFFFFF" w:themeFill="background1"/>
        </w:rPr>
        <w:t xml:space="preserve">we </w:t>
      </w:r>
      <w:r w:rsidR="00AD4E36" w:rsidRPr="00246B19">
        <w:rPr>
          <w:color w:val="000000" w:themeColor="text1"/>
          <w:sz w:val="24"/>
          <w:szCs w:val="24"/>
          <w:shd w:val="clear" w:color="auto" w:fill="FFFFFF" w:themeFill="background1"/>
        </w:rPr>
        <w:t>discuss</w:t>
      </w:r>
      <w:r>
        <w:rPr>
          <w:color w:val="000000" w:themeColor="text1"/>
          <w:sz w:val="24"/>
          <w:szCs w:val="24"/>
          <w:shd w:val="clear" w:color="auto" w:fill="FFFFFF" w:themeFill="background1"/>
        </w:rPr>
        <w:t xml:space="preserve"> the</w:t>
      </w:r>
      <w:r w:rsidR="00AD4E36" w:rsidRPr="00246B19">
        <w:rPr>
          <w:color w:val="000000" w:themeColor="text1"/>
          <w:sz w:val="24"/>
          <w:szCs w:val="24"/>
          <w:shd w:val="clear" w:color="auto" w:fill="FFFFFF" w:themeFill="background1"/>
        </w:rPr>
        <w:t xml:space="preserve"> five </w:t>
      </w:r>
      <w:r>
        <w:rPr>
          <w:color w:val="000000" w:themeColor="text1"/>
          <w:sz w:val="24"/>
          <w:szCs w:val="24"/>
          <w:shd w:val="clear" w:color="auto" w:fill="FFFFFF" w:themeFill="background1"/>
        </w:rPr>
        <w:t>identified</w:t>
      </w:r>
      <w:r w:rsidR="00AD4E36" w:rsidRPr="00246B19">
        <w:rPr>
          <w:color w:val="000000" w:themeColor="text1"/>
          <w:sz w:val="24"/>
          <w:szCs w:val="24"/>
          <w:shd w:val="clear" w:color="auto" w:fill="FFFFFF" w:themeFill="background1"/>
        </w:rPr>
        <w:t xml:space="preserve"> routes to sustainable consumer behavior change.</w:t>
      </w:r>
      <w:r w:rsidR="005E7C38" w:rsidRPr="00246B19">
        <w:rPr>
          <w:color w:val="000000" w:themeColor="text1"/>
          <w:sz w:val="24"/>
          <w:szCs w:val="24"/>
          <w:shd w:val="clear" w:color="auto" w:fill="FFFFFF" w:themeFill="background1"/>
        </w:rPr>
        <w:t xml:space="preserve"> </w:t>
      </w:r>
    </w:p>
    <w:p w:rsidR="00056D01" w:rsidRPr="00CB526F" w:rsidRDefault="00056D01" w:rsidP="004A5B29">
      <w:pPr>
        <w:autoSpaceDE w:val="0"/>
        <w:autoSpaceDN w:val="0"/>
        <w:adjustRightInd w:val="0"/>
        <w:spacing w:before="240" w:after="240" w:line="480" w:lineRule="auto"/>
        <w:jc w:val="center"/>
        <w:outlineLvl w:val="0"/>
        <w:rPr>
          <w:color w:val="000000" w:themeColor="text1"/>
        </w:rPr>
      </w:pPr>
      <w:r w:rsidRPr="00246B19">
        <w:rPr>
          <w:color w:val="000000" w:themeColor="text1"/>
        </w:rPr>
        <w:t>THE SHIFT FRAMEWORK</w:t>
      </w:r>
    </w:p>
    <w:p w:rsidR="00056D01" w:rsidRPr="00CB526F" w:rsidRDefault="00502090" w:rsidP="004A5B29">
      <w:pPr>
        <w:spacing w:line="480" w:lineRule="auto"/>
        <w:outlineLvl w:val="0"/>
        <w:rPr>
          <w:i/>
          <w:color w:val="000000" w:themeColor="text1"/>
        </w:rPr>
      </w:pPr>
      <w:r>
        <w:rPr>
          <w:i/>
          <w:color w:val="000000" w:themeColor="text1"/>
        </w:rPr>
        <w:t>Social Influence</w:t>
      </w:r>
    </w:p>
    <w:p w:rsidR="00056D01" w:rsidRPr="00327F01" w:rsidRDefault="00056D01" w:rsidP="004A5B29">
      <w:pPr>
        <w:autoSpaceDE w:val="0"/>
        <w:autoSpaceDN w:val="0"/>
        <w:adjustRightInd w:val="0"/>
        <w:spacing w:line="480" w:lineRule="auto"/>
        <w:rPr>
          <w:color w:val="000000" w:themeColor="text1"/>
        </w:rPr>
      </w:pPr>
      <w:r w:rsidRPr="00CB526F">
        <w:rPr>
          <w:color w:val="000000" w:themeColor="text1"/>
        </w:rPr>
        <w:tab/>
      </w:r>
      <w:r w:rsidRPr="00327F01">
        <w:rPr>
          <w:color w:val="000000" w:themeColor="text1"/>
        </w:rPr>
        <w:t xml:space="preserve">The first route to influencing sustainable consumer behaviors is </w:t>
      </w:r>
      <w:r>
        <w:rPr>
          <w:color w:val="000000" w:themeColor="text1"/>
        </w:rPr>
        <w:t>social influence</w:t>
      </w:r>
      <w:r w:rsidRPr="00327F01">
        <w:rPr>
          <w:color w:val="000000" w:themeColor="text1"/>
        </w:rPr>
        <w:t>.</w:t>
      </w:r>
      <w:r w:rsidR="009A1681" w:rsidRPr="00CB526F">
        <w:rPr>
          <w:color w:val="000000" w:themeColor="text1"/>
        </w:rPr>
        <w:t xml:space="preserve"> </w:t>
      </w:r>
      <w:r w:rsidR="002526A9">
        <w:rPr>
          <w:color w:val="000000" w:themeColor="text1"/>
        </w:rPr>
        <w:t xml:space="preserve">Social influence refers to the notion that consumers are often impacted by the presence, behaviors, and the expectations of others. </w:t>
      </w:r>
      <w:r w:rsidR="00EC7D0C">
        <w:rPr>
          <w:color w:val="000000" w:themeColor="text1"/>
        </w:rPr>
        <w:t xml:space="preserve">The literature suggests that social factors are one of the most influential factors in terms of </w:t>
      </w:r>
      <w:r w:rsidR="00455865">
        <w:rPr>
          <w:color w:val="000000" w:themeColor="text1"/>
        </w:rPr>
        <w:t xml:space="preserve">effecting </w:t>
      </w:r>
      <w:r w:rsidR="00EC7D0C">
        <w:rPr>
          <w:color w:val="000000" w:themeColor="text1"/>
        </w:rPr>
        <w:t xml:space="preserve">sustainable consumer behavior change </w:t>
      </w:r>
      <w:r w:rsidR="00232275">
        <w:fldChar w:fldCharType="begin"/>
      </w:r>
      <w:r w:rsidR="00360506">
        <w:instrText xml:space="preserve"> ADDIN ZOTERO_ITEM CSL_CITATION {"citationID":"a26i4iuubqm","properties":{"formattedCitation":"(Abrahamse and Steg 2013)","plainCitation":"(Abrahamse and Steg 2013)","noteIndex":0},"citationItems":[{"id":6515,"uris":["http://zotero.org/groups/2061407/items/9QUTBKL9"],"uri":["http://zotero.org/groups/2061407/items/9QUTBKL9"],"itemData":{"id":6515,"type":"article-journal","title":"Social Influence Approaches to Encourage Resource Conservation: A Meta-Analysis","container-title":"Global Environmental Change","page":"1773–1785","volume":"23","issue":"6","source":"Google Scholar","shortTitle":"Social influence approaches to encourage resource conservation","author":[{"family":"Abrahamse","given":"Wokje"},{"family":"Steg","given":"Linda"}],"issued":{"date-parts":[["2013"]]}}}],"schema":"https://github.com/citation-style-language/schema/raw/master/csl-citation.json"} </w:instrText>
      </w:r>
      <w:r w:rsidR="00232275">
        <w:fldChar w:fldCharType="separate"/>
      </w:r>
      <w:r w:rsidR="00360506" w:rsidRPr="00360506">
        <w:t>(Abrahamse and Steg 2013)</w:t>
      </w:r>
      <w:r w:rsidR="00232275">
        <w:fldChar w:fldCharType="end"/>
      </w:r>
      <w:r w:rsidR="00934BF3" w:rsidRPr="00CB526F">
        <w:t xml:space="preserve">. </w:t>
      </w:r>
      <w:r w:rsidRPr="00CB526F">
        <w:t>We</w:t>
      </w:r>
      <w:r w:rsidRPr="00327F01">
        <w:rPr>
          <w:color w:val="000000" w:themeColor="text1"/>
        </w:rPr>
        <w:t xml:space="preserve"> examine how three different facets of social influence—social norms, social identities, and social desirability—can shift consumers to act in more sustainable ways.</w:t>
      </w:r>
    </w:p>
    <w:p w:rsidR="00056D01" w:rsidRPr="00327F01" w:rsidRDefault="00056D01" w:rsidP="004A5B29">
      <w:pPr>
        <w:autoSpaceDE w:val="0"/>
        <w:autoSpaceDN w:val="0"/>
        <w:adjustRightInd w:val="0"/>
        <w:spacing w:line="480" w:lineRule="auto"/>
        <w:ind w:firstLine="720"/>
        <w:rPr>
          <w:b/>
          <w:i/>
          <w:color w:val="000000" w:themeColor="text1"/>
        </w:rPr>
      </w:pPr>
      <w:r>
        <w:rPr>
          <w:i/>
          <w:color w:val="000000" w:themeColor="text1"/>
        </w:rPr>
        <w:t xml:space="preserve">Social </w:t>
      </w:r>
      <w:r w:rsidR="00CB526F">
        <w:rPr>
          <w:i/>
          <w:color w:val="000000" w:themeColor="text1"/>
        </w:rPr>
        <w:t>n</w:t>
      </w:r>
      <w:r w:rsidRPr="00CB526F">
        <w:rPr>
          <w:i/>
          <w:color w:val="000000" w:themeColor="text1"/>
        </w:rPr>
        <w:t xml:space="preserve">orms. </w:t>
      </w:r>
      <w:r w:rsidRPr="00327F01">
        <w:rPr>
          <w:color w:val="000000" w:themeColor="text1"/>
        </w:rPr>
        <w:t xml:space="preserve">Social norms, or beliefs about what is socially appropriate in a given context, can have a powerful influence on sustainable consumer behaviors </w:t>
      </w:r>
      <w:r w:rsidR="00232275">
        <w:rPr>
          <w:color w:val="000000" w:themeColor="text1"/>
        </w:rPr>
        <w:fldChar w:fldCharType="begin"/>
      </w:r>
      <w:r w:rsidR="00360506">
        <w:rPr>
          <w:color w:val="000000" w:themeColor="text1"/>
        </w:rPr>
        <w:instrText xml:space="preserve"> ADDIN ZOTERO_ITEM CSL_CITATION {"citationID":"E16j9Qmg","properties":{"formattedCitation":"(Cialdini et al. 2006; Peattie 2010)","plainCitation":"(Cialdini et al. 2006; Peattie 2010)","noteIndex":0},"citationItems":[{"id":4782,"uris":["http://zotero.org/groups/2061407/items/S9GSSBE2"],"uri":["http://zotero.org/groups/2061407/items/S9GSSBE2"],"itemData":{"id":4782,"type":"article-journal","title":"Managing Social Norms for Persuasive Impact","container-title":"Social Influence","page":"3–15","volume":"1","issue":"1","source":"Google Scholar","author":[{"family":"Cialdini","given":"Robert B."},{"family":"Demaine","given":"Linda J."},{"family":"Sagarin","given":"Brad J."},{"family":"Barrett","given":"Daniel W."},{"family":"Rhoads","given":"Kelton"},{"family":"Winter","given":"Patricia L."}],"issued":{"date-parts":[["2006"]]}}},{"id":4831,"uris":["http://zotero.org/groups/2061407/items/N95MNR37"],"uri":["http://zotero.org/groups/2061407/items/N95MNR37"],"itemData":{"id":4831,"type":"article-journal","title":"Green Consumption: Behavior and Norms","container-title":"Annual Review of Environment and Resources","page":"195-228","volume":"35","issue":"1","source":"Annual Reviews","abstract":"Developing more environmentally sustainable consumption and production systems depends upon consumers' willingness to engage in “greener” consumption behaviors. Research efforts have sought to identify, analyze, and understand the “green consumer.” Initial marketing and economics research, focusing on purchasing activities, has been complemented by research from fields such as industrial ecology and sociology, providing a more holistic picture of green consumption as a process. Much of the research has focused on areas with the greatest environmental impacts, namely peoples' homes and household management, their food choices and behaviors, and their transport behaviors for work, leisure, and travel. The emerging picture of green consumption is of a process that is strongly influenced by consumer values, norms, and habits, yet is highly complex, diverse, and context dependent. There are opportunities for future research that provides greater interdisciplinarity and challenges our assumptions and expectations about consumption and the nature of the consumer society.","DOI":"10.1146/annurev-environ-032609-094328","shortTitle":"Green Consumption","author":[{"family":"Peattie","given":"Ken"}],"issued":{"date-parts":[["2010"]]}}}],"schema":"https://github.com/citation-style-language/schema/raw/master/csl-citation.json"} </w:instrText>
      </w:r>
      <w:r w:rsidR="00232275">
        <w:rPr>
          <w:color w:val="000000" w:themeColor="text1"/>
        </w:rPr>
        <w:fldChar w:fldCharType="separate"/>
      </w:r>
      <w:r w:rsidR="00360506" w:rsidRPr="00360506">
        <w:t>(Cialdini et al. 2006; Peattie 2010)</w:t>
      </w:r>
      <w:r w:rsidR="00232275">
        <w:rPr>
          <w:color w:val="000000" w:themeColor="text1"/>
        </w:rPr>
        <w:fldChar w:fldCharType="end"/>
      </w:r>
      <w:r w:rsidRPr="00327F01">
        <w:rPr>
          <w:color w:val="000000" w:themeColor="text1"/>
        </w:rPr>
        <w:t xml:space="preserve">. Social norms predict sustainable behaviors </w:t>
      </w:r>
      <w:r w:rsidR="00FC1C19">
        <w:rPr>
          <w:color w:val="000000" w:themeColor="text1"/>
        </w:rPr>
        <w:t>such as</w:t>
      </w:r>
      <w:r w:rsidRPr="00327F01">
        <w:rPr>
          <w:color w:val="000000" w:themeColor="text1"/>
        </w:rPr>
        <w:t xml:space="preserve"> </w:t>
      </w:r>
      <w:r w:rsidR="001527E7">
        <w:rPr>
          <w:color w:val="000000" w:themeColor="text1"/>
        </w:rPr>
        <w:t xml:space="preserve">avoiding </w:t>
      </w:r>
      <w:r w:rsidRPr="00327F01">
        <w:rPr>
          <w:color w:val="000000" w:themeColor="text1"/>
        </w:rPr>
        <w:t>littering</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v5B2l5JE","properties":{"formattedCitation":"(Cialdini, Reno, and Kallgren 1990)","plainCitation":"(Cialdini, Reno, and Kallgren 1990)","noteIndex":0},"citationItems":[{"id":4784,"uris":["http://zotero.org/groups/2061407/items/YQJHR256"],"uri":["http://zotero.org/groups/2061407/items/YQJHR256"],"itemData":{"id":4784,"type":"article-journal","title":"A Focus Theory of Normative Conduct: Recycling the Concept of Norms to Reduce Littering in Public Places","container-title":"Journal of Personality and Social Psychology","page":"1015","volume":"58","issue":"6","source":"Google Scholar","shortTitle":"A focus theory of normative conduct","author":[{"family":"Cialdini","given":"Robert B."},{"family":"Reno","given":"Raymond R."},{"family":"Kallgren","given":"Carl A."}],"issued":{"date-parts":[["1990"]]}}}],"schema":"https://github.com/citation-style-language/schema/raw/master/csl-citation.json"} </w:instrText>
      </w:r>
      <w:r w:rsidR="00232275">
        <w:rPr>
          <w:color w:val="000000" w:themeColor="text1"/>
        </w:rPr>
        <w:fldChar w:fldCharType="separate"/>
      </w:r>
      <w:r w:rsidR="00360506" w:rsidRPr="00360506">
        <w:t>(Cialdini, Reno, and Kallgren 1990)</w:t>
      </w:r>
      <w:r w:rsidR="00232275">
        <w:rPr>
          <w:color w:val="000000" w:themeColor="text1"/>
        </w:rPr>
        <w:fldChar w:fldCharType="end"/>
      </w:r>
      <w:r w:rsidRPr="00327F01">
        <w:rPr>
          <w:color w:val="000000" w:themeColor="text1"/>
        </w:rPr>
        <w:t xml:space="preserve">, </w:t>
      </w:r>
      <w:r w:rsidR="00182900">
        <w:rPr>
          <w:color w:val="000000" w:themeColor="text1"/>
        </w:rPr>
        <w:t xml:space="preserve">engaging in </w:t>
      </w:r>
      <w:r w:rsidRPr="00327F01">
        <w:rPr>
          <w:color w:val="000000" w:themeColor="text1"/>
        </w:rPr>
        <w:t>composting and recycling</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oJiIl7d2","properties":{"formattedCitation":"(White and Simpson 2013)","plainCitation":"(White and Simpson 2013)","noteIndex":0},"citationItems":[{"id":4316,"uris":["http://zotero.org/groups/2061407/items/KAV7UCRM"],"uri":["http://zotero.org/groups/2061407/items/KAV7UCRM"],"itemData":{"id":4316,"type":"article-journal","title":"When Do (and Don't) Normative Appeals Influence Sustainable Consumer Behaviors?","container-title":"Journal of Marketing","page":"78–95","volume":"77","issue":"2","source":"Google Scholar","author":[{"family":"White","given":"Katherine"},{"family":"Simpson","given":"Bonnie"}],"issued":{"date-parts":[["2013"]]}}}],"schema":"https://github.com/citation-style-language/schema/raw/master/csl-citation.json"} </w:instrText>
      </w:r>
      <w:r w:rsidR="00232275">
        <w:rPr>
          <w:color w:val="000000" w:themeColor="text1"/>
        </w:rPr>
        <w:fldChar w:fldCharType="separate"/>
      </w:r>
      <w:r w:rsidR="00360506" w:rsidRPr="00360506">
        <w:t>(White and Simpson 2013)</w:t>
      </w:r>
      <w:r w:rsidR="00232275">
        <w:rPr>
          <w:color w:val="000000" w:themeColor="text1"/>
        </w:rPr>
        <w:fldChar w:fldCharType="end"/>
      </w:r>
      <w:r w:rsidRPr="00327F01">
        <w:rPr>
          <w:color w:val="000000" w:themeColor="text1"/>
        </w:rPr>
        <w:t xml:space="preserve">, </w:t>
      </w:r>
      <w:r w:rsidR="00E57366">
        <w:rPr>
          <w:color w:val="000000" w:themeColor="text1"/>
        </w:rPr>
        <w:t xml:space="preserve">conserving </w:t>
      </w:r>
      <w:r w:rsidRPr="00327F01">
        <w:rPr>
          <w:color w:val="000000" w:themeColor="text1"/>
        </w:rPr>
        <w:t>energy</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1f34i41vm1","properties":{"formattedCitation":"(Dwyer, Maki, and Rothman 2015; Goldstein, Cialdini, and Griskevicius 2008; Schultz et al. 2007)","plainCitation":"(Dwyer, Maki, and Rothman 2015; Goldstein, Cialdini, and Griskevicius 2008; Schultz et al. 2007)","noteIndex":0},"citationItems":[{"id":4628,"uris":["http://zotero.org/groups/2061407/items/IKIMSVDF"],"uri":["http://zotero.org/groups/2061407/items/IKIMSVDF"],"itemData":{"id":4628,"type":"article-journal","title":"Promoting Energy Conservation Behavior in Public Settings: The Influence of Social Norms and Personal Responsibility","container-title":"Journal of Environmental Psychology","page":"30–34","volume":"41","source":"Google Scholar","shortTitle":"Promoting energy conservation behavior in public settings","author":[{"family":"Dwyer","given":"Patrick C."},{"family":"Maki","given":"Alexander"},{"family":"Rothman","given":"Alexander J."}],"issued":{"date-parts":[["2015"]]}}},{"id":4681,"uris":["http://zotero.org/groups/2061407/items/LJIPQMUK"],"uri":["http://zotero.org/groups/2061407/items/LJIPQMUK"],"itemData":{"id":4681,"type":"article-journal","title":"A Room with a Viewpoint: Using Social Norms to Motivate Environmental Conservation in Hotels,","container-title":"Journal of Consumer Research","page":"472–82","volume":"35","issue":"3","language":"en","author":[{"family":"Goldstein","given":"Noah J."},{"family":"Cialdini","given":"Robert B."},{"family":"Griskevicius","given":"Vladas"}],"issued":{"date-parts":[["2008"]]}}},{"id":4836,"uris":["http://zotero.org/groups/2061407/items/RE3NC2KA"],"uri":["http://zotero.org/groups/2061407/items/RE3NC2KA"],"itemData":{"id":4836,"type":"article-journal","title":"The Constructive, Destructive, and Reconstructive Power of Social Norms","container-title":"Psychological Science","page":"429-434","volume":"18","issue":"5","source":"SAGE Journals","abstract":"Despite a long tradition of effectiveness in laboratory tests, normative messages have had mixed success in changing behavior in field contexts, with some studies showing boomerang effects. To test a theoretical account of this inconsistency, we conducted a field experiment in which normative messages were used to promote household energy conservation. As predicted, a descriptive normative message detailing average neighborhood usage produced either desirable energy savings or the undesirable boomerang effect, depending on whether households were already consuming at a low or high rate. Also as predicted, adding an injunctive message (conveying social approval or disapproval) eliminated the boomerang effect. The results offer an explanation for the mixed success of persuasive appeals based on social norms and suggest how such appeals should be properly crafted.","DOI":"10.1111/j.1467-9280.2007.01917.x","ISSN":"0956-7976","journalAbbreviation":"Psychol Sci","language":"en","author":[{"family":"Schultz","given":"P. Wesley"},{"family":"Nolan","given":"Jessica M."},{"family":"Cialdini","given":"Robert B."},{"family":"Goldstein","given":"Noah J."},{"family":"Griskevicius","given":"Vladas"}],"issued":{"date-parts":[["2007",5,1]]}}}],"schema":"https://github.com/citation-style-language/schema/raw/master/csl-citation.json"} </w:instrText>
      </w:r>
      <w:r w:rsidR="00232275">
        <w:rPr>
          <w:color w:val="000000" w:themeColor="text1"/>
        </w:rPr>
        <w:fldChar w:fldCharType="separate"/>
      </w:r>
      <w:r w:rsidR="00360506" w:rsidRPr="00360506">
        <w:t>(Dwyer, Maki, and Rothman 2015; Goldstein, Cialdini, and Griskevicius 2008; Schultz et al. 2007)</w:t>
      </w:r>
      <w:r w:rsidR="00232275">
        <w:rPr>
          <w:color w:val="000000" w:themeColor="text1"/>
        </w:rPr>
        <w:fldChar w:fldCharType="end"/>
      </w:r>
      <w:r w:rsidRPr="00327F01">
        <w:rPr>
          <w:color w:val="000000" w:themeColor="text1"/>
        </w:rPr>
        <w:t xml:space="preserve">, </w:t>
      </w:r>
      <w:r w:rsidR="001527E7">
        <w:rPr>
          <w:color w:val="000000" w:themeColor="text1"/>
        </w:rPr>
        <w:t xml:space="preserve">and </w:t>
      </w:r>
      <w:r w:rsidRPr="00327F01">
        <w:rPr>
          <w:color w:val="000000" w:themeColor="text1"/>
        </w:rPr>
        <w:t xml:space="preserve">choosing sustainably sourced food </w:t>
      </w:r>
      <w:r w:rsidR="00232275">
        <w:rPr>
          <w:color w:val="000000" w:themeColor="text1"/>
        </w:rPr>
        <w:fldChar w:fldCharType="begin"/>
      </w:r>
      <w:r w:rsidR="00360506">
        <w:rPr>
          <w:color w:val="000000" w:themeColor="text1"/>
        </w:rPr>
        <w:instrText xml:space="preserve"> ADDIN ZOTERO_ITEM CSL_CITATION {"citationID":"a2i0daa4dmi","properties":{"formattedCitation":"(Dowd and Burke 2013)","plainCitation":"(Dowd and Burke 2013)","noteIndex":0},"citationItems":[{"id":4664,"uris":["http://zotero.org/groups/2061407/items/KI6TUYXB"],"uri":["http://zotero.org/groups/2061407/items/KI6TUYXB"],"itemData":{"id":4664,"type":"article-journal","title":"The Inﬂuence of Ethical Values and Food Choice Motivations on Intentions to Purchase Sustainably Sourced Foods","container-title":"Appetite","page":"137–144","volume":"69","language":"en","author":[{"family":"Dowd","given":"Kylie"},{"family":"Burke","given":"Karena J."}],"issued":{"date-parts":[["2013"]]}}}],"schema":"https://github.com/citation-style-language/schema/raw/master/csl-citation.json"} </w:instrText>
      </w:r>
      <w:r w:rsidR="00232275">
        <w:rPr>
          <w:color w:val="000000" w:themeColor="text1"/>
        </w:rPr>
        <w:fldChar w:fldCharType="separate"/>
      </w:r>
      <w:r w:rsidR="00360506" w:rsidRPr="00360506">
        <w:t>(Dowd and Burke 2013)</w:t>
      </w:r>
      <w:r w:rsidR="00232275">
        <w:rPr>
          <w:color w:val="000000" w:themeColor="text1"/>
        </w:rPr>
        <w:fldChar w:fldCharType="end"/>
      </w:r>
      <w:r w:rsidRPr="00327F01">
        <w:rPr>
          <w:color w:val="000000" w:themeColor="text1"/>
        </w:rPr>
        <w:t xml:space="preserve">, </w:t>
      </w:r>
      <w:r w:rsidR="001527E7">
        <w:rPr>
          <w:color w:val="000000" w:themeColor="text1"/>
        </w:rPr>
        <w:t xml:space="preserve">eco-friendly </w:t>
      </w:r>
      <w:r w:rsidRPr="00327F01">
        <w:rPr>
          <w:color w:val="000000" w:themeColor="text1"/>
        </w:rPr>
        <w:t xml:space="preserve">transportation </w:t>
      </w:r>
      <w:r w:rsidR="00232275">
        <w:rPr>
          <w:color w:val="000000" w:themeColor="text1"/>
        </w:rPr>
        <w:fldChar w:fldCharType="begin"/>
      </w:r>
      <w:r w:rsidR="00360506">
        <w:rPr>
          <w:color w:val="000000" w:themeColor="text1"/>
        </w:rPr>
        <w:instrText xml:space="preserve"> ADDIN ZOTERO_ITEM CSL_CITATION {"citationID":"a175gtp4430","properties":{"formattedCitation":"(Harland, Staats, and Wilke 1999)","plainCitation":"(Harland, Staats, and Wilke 1999)","noteIndex":0},"citationItems":[{"id":4690,"uris":["http://zotero.org/groups/2061407/items/6AVM2I97"],"uri":["http://zotero.org/groups/2061407/items/6AVM2I97"],"itemData":{"id":4690,"type":"article-journal","title":"Explaining Proenvironmental Intention and Behavior by Personal Norms and the Theory of Planned Behavior","container-title":"Journal of Applied Social Psychology","page":"2505–2528","volume":"29","issue":"12","language":"en","author":[{"family":"Harland","given":"Paul"},{"family":"Staats","given":"Henk"},{"family":"Wilke","given":"Henk A.M."}],"issued":{"date-parts":[["1999"]]}}}],"schema":"https://github.com/citation-style-language/schema/raw/master/csl-citation.json"} </w:instrText>
      </w:r>
      <w:r w:rsidR="00232275">
        <w:rPr>
          <w:color w:val="000000" w:themeColor="text1"/>
        </w:rPr>
        <w:fldChar w:fldCharType="separate"/>
      </w:r>
      <w:r w:rsidR="00360506" w:rsidRPr="00360506">
        <w:t>(Harland, Staats, and Wilke 1999)</w:t>
      </w:r>
      <w:r w:rsidR="00232275">
        <w:rPr>
          <w:color w:val="000000" w:themeColor="text1"/>
        </w:rPr>
        <w:fldChar w:fldCharType="end"/>
      </w:r>
      <w:r w:rsidRPr="00327F01">
        <w:rPr>
          <w:color w:val="000000" w:themeColor="text1"/>
        </w:rPr>
        <w:t>, and green hotel</w:t>
      </w:r>
      <w:r w:rsidR="0072506C">
        <w:rPr>
          <w:color w:val="000000" w:themeColor="text1"/>
        </w:rPr>
        <w:t>s</w:t>
      </w:r>
      <w:r w:rsidRPr="00327F01">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1aqc1j2v0h","properties":{"formattedCitation":"(Teng, Wu, and Liu 2015)","plainCitation":"(Teng, Wu, and Liu 2015)","noteIndex":0},"citationItems":[{"id":4752,"uris":["http://zotero.org/groups/2061407/items/2MB7WAWH"],"uri":["http://zotero.org/groups/2061407/items/2MB7WAWH"],"itemData":{"id":4752,"type":"article-journal","title":"Integrating Altruism and the Theory of Planned Behavior to Predict Patronage Intention of a Green Hotel","container-title":"Journal of Hospitality &amp; Tourism Research","page":"299–315","volume":"39","issue":"3","language":"en","author":[{"family":"Teng","given":"Yi-Man"},{"family":"Wu","given":"Kun-Shan"},{"family":"Liu","given":"Hsiao-Hui"}],"issued":{"date-parts":[["2015"]]}}}],"schema":"https://github.com/citation-style-language/schema/raw/master/csl-citation.json"} </w:instrText>
      </w:r>
      <w:r w:rsidR="00232275">
        <w:rPr>
          <w:color w:val="000000" w:themeColor="text1"/>
        </w:rPr>
        <w:fldChar w:fldCharType="separate"/>
      </w:r>
      <w:r w:rsidR="00360506" w:rsidRPr="00360506">
        <w:t>(Teng, Wu, and Liu 2015)</w:t>
      </w:r>
      <w:r w:rsidR="00232275">
        <w:rPr>
          <w:color w:val="000000" w:themeColor="text1"/>
        </w:rPr>
        <w:fldChar w:fldCharType="end"/>
      </w:r>
      <w:r w:rsidRPr="00327F01">
        <w:rPr>
          <w:color w:val="000000" w:themeColor="text1"/>
        </w:rPr>
        <w:t>.</w:t>
      </w:r>
      <w:r w:rsidR="00CD0BB8">
        <w:rPr>
          <w:color w:val="000000" w:themeColor="text1"/>
        </w:rPr>
        <w:t xml:space="preserve"> </w:t>
      </w:r>
      <w:r w:rsidRPr="00327F01">
        <w:rPr>
          <w:color w:val="000000" w:themeColor="text1"/>
        </w:rPr>
        <w:t xml:space="preserve">Social norms can be inferred from the behaviors of other people. For example, the actions of neighbors </w:t>
      </w:r>
      <w:r w:rsidR="0072506C">
        <w:rPr>
          <w:color w:val="000000" w:themeColor="text1"/>
        </w:rPr>
        <w:t>are</w:t>
      </w:r>
      <w:r w:rsidRPr="00327F01">
        <w:rPr>
          <w:color w:val="000000" w:themeColor="text1"/>
        </w:rPr>
        <w:t xml:space="preserve"> a key predictor of </w:t>
      </w:r>
      <w:r>
        <w:rPr>
          <w:color w:val="000000" w:themeColor="text1"/>
        </w:rPr>
        <w:t>the</w:t>
      </w:r>
      <w:r w:rsidRPr="00327F01">
        <w:rPr>
          <w:color w:val="000000" w:themeColor="text1"/>
        </w:rPr>
        <w:t xml:space="preserve"> adopt</w:t>
      </w:r>
      <w:r>
        <w:rPr>
          <w:color w:val="000000" w:themeColor="text1"/>
        </w:rPr>
        <w:t>ion of</w:t>
      </w:r>
      <w:r w:rsidRPr="00327F01">
        <w:rPr>
          <w:color w:val="000000" w:themeColor="text1"/>
        </w:rPr>
        <w:t xml:space="preserve"> solar panel technology </w:t>
      </w:r>
      <w:r w:rsidR="00232275">
        <w:rPr>
          <w:color w:val="000000" w:themeColor="text1"/>
        </w:rPr>
        <w:fldChar w:fldCharType="begin"/>
      </w:r>
      <w:r w:rsidR="00360506">
        <w:rPr>
          <w:color w:val="000000" w:themeColor="text1"/>
        </w:rPr>
        <w:instrText xml:space="preserve"> ADDIN ZOTERO_ITEM CSL_CITATION {"citationID":"a1eth3rh1ff","properties":{"formattedCitation":"(Bollinger and Gillingham 2012)","plainCitation":"(Bollinger and Gillingham 2012)","noteIndex":0},"citationItems":[{"id":4648,"uris":["http://zotero.org/groups/2061407/items/JRIK9U42"],"uri":["http://zotero.org/groups/2061407/items/JRIK9U42"],"itemData":{"id":4648,"type":"article-journal","title":"Peer Effects in the Diffusion of Solar Photovoltaic Panels","container-title":"Marketing Science","page":"900–912","volume":"31","language":"en","author":[{"family":"Bollinger","given":"Bryan"},{"family":"Gillingham","given":"Kenneth"}],"issued":{"date-parts":[["2012"]]}}}],"schema":"https://github.com/citation-style-language/schema/raw/master/csl-citation.json"} </w:instrText>
      </w:r>
      <w:r w:rsidR="00232275">
        <w:rPr>
          <w:color w:val="000000" w:themeColor="text1"/>
        </w:rPr>
        <w:fldChar w:fldCharType="separate"/>
      </w:r>
      <w:r w:rsidR="00360506" w:rsidRPr="00360506">
        <w:t>(Bollinger and Gillingham 2012)</w:t>
      </w:r>
      <w:r w:rsidR="00232275">
        <w:rPr>
          <w:color w:val="000000" w:themeColor="text1"/>
        </w:rPr>
        <w:fldChar w:fldCharType="end"/>
      </w:r>
      <w:r>
        <w:rPr>
          <w:color w:val="000000" w:themeColor="text1"/>
        </w:rPr>
        <w:t xml:space="preserve"> and recycling </w:t>
      </w:r>
      <w:r w:rsidR="00232275">
        <w:rPr>
          <w:color w:val="000000" w:themeColor="text1"/>
        </w:rPr>
        <w:fldChar w:fldCharType="begin"/>
      </w:r>
      <w:r w:rsidR="00360506">
        <w:rPr>
          <w:color w:val="000000" w:themeColor="text1"/>
        </w:rPr>
        <w:instrText xml:space="preserve"> ADDIN ZOTERO_ITEM CSL_CITATION {"citationID":"RL4LkbKi","properties":{"formattedCitation":"(Oskamp et al. 1991)","plainCitation":"(Oskamp et al. 1991)","noteIndex":0},"citationItems":[{"id":6458,"uris":["http://zotero.org/groups/2061407/items/63Q89WPC"],"uri":["http://zotero.org/groups/2061407/items/63Q89WPC"],"itemData":{"id":6458,"type":"article-journal","title":"Factors Influencing Household Recycling Behavior","container-title":"Environment and Behavior","page":"494–519","volume":"23","issue":"4","source":"Google Scholar","author":[{"family":"Oskamp","given":"Stuart"},{"family":"Harrington","given":"Maura J."},{"family":"Edwards","given":"Todd C."},{"family":"Sherwood","given":"Deborah L."},{"family":"Okuda","given":"Shawn M."},{"family":"Swanson","given":"Deborah C."}],"issued":{"date-parts":[["1991"]]}}}],"schema":"https://github.com/citation-style-language/schema/raw/master/csl-citation.json"} </w:instrText>
      </w:r>
      <w:r w:rsidR="00232275">
        <w:rPr>
          <w:color w:val="000000" w:themeColor="text1"/>
        </w:rPr>
        <w:fldChar w:fldCharType="separate"/>
      </w:r>
      <w:r w:rsidR="00360506" w:rsidRPr="00360506">
        <w:t>(Oskamp et al. 1991)</w:t>
      </w:r>
      <w:r w:rsidR="00232275">
        <w:rPr>
          <w:color w:val="000000" w:themeColor="text1"/>
        </w:rPr>
        <w:fldChar w:fldCharType="end"/>
      </w:r>
      <w:r w:rsidRPr="00327F01">
        <w:rPr>
          <w:color w:val="000000" w:themeColor="text1"/>
        </w:rPr>
        <w:t xml:space="preserve">. Cialdini and his colleagues use the term </w:t>
      </w:r>
      <w:r w:rsidRPr="00327F01">
        <w:rPr>
          <w:i/>
          <w:color w:val="000000" w:themeColor="text1"/>
        </w:rPr>
        <w:t xml:space="preserve">descriptive norm </w:t>
      </w:r>
      <w:r w:rsidR="00CD0BB8">
        <w:rPr>
          <w:color w:val="000000" w:themeColor="text1"/>
        </w:rPr>
        <w:t xml:space="preserve">to refer to </w:t>
      </w:r>
      <w:r w:rsidRPr="00327F01">
        <w:rPr>
          <w:color w:val="000000" w:themeColor="text1"/>
        </w:rPr>
        <w:t>information about what other people are doing or commonly do</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uYB0560p","properties":{"formattedCitation":"(Cialdini, Reno, and Kallgren 1990; Reno, Cialdini, and Kallgren 1993)","plainCitation":"(Cialdini, Reno, and Kallgren 1990; Reno, Cialdini, and Kallgren 1993)","noteIndex":0},"citationItems":[{"id":4784,"uris":["http://zotero.org/groups/2061407/items/YQJHR256"],"uri":["http://zotero.org/groups/2061407/items/YQJHR256"],"itemData":{"id":4784,"type":"article-journal","title":"A Focus Theory of Normative Conduct: Recycling the Concept of Norms to Reduce Littering in Public Places","container-title":"Journal of Personality and Social Psychology","page":"1015","volume":"58","issue":"6","source":"Google Scholar","shortTitle":"A focus theory of normative conduct","author":[{"family":"Cialdini","given":"Robert B."},{"family":"Reno","given":"Raymond R."},{"family":"Kallgren","given":"Carl A."}],"issued":{"date-parts":[["1990"]]}}},{"id":5187,"uris":["http://zotero.org/groups/2061407/items/IJQJBLVZ"],"uri":["http://zotero.org/groups/2061407/items/IJQJBLVZ"],"itemData":{"id":5187,"type":"article-journal","title":"The Transsituational Influence of Social Norms.","container-title":"Journal of Personality and Social Psychology","page":"104","volume":"64","issue":"1","source":"Google Scholar","author":[{"family":"Reno","given":"Raymond R."},{"family":"Cialdini","given":"Robert B."},{"family":"Kallgren","given":"Carl A."}],"issued":{"date-parts":[["1993"]]}}}],"schema":"https://github.com/citation-style-language/schema/raw/master/csl-citation.json"} </w:instrText>
      </w:r>
      <w:r w:rsidR="00232275">
        <w:rPr>
          <w:color w:val="000000" w:themeColor="text1"/>
        </w:rPr>
        <w:fldChar w:fldCharType="separate"/>
      </w:r>
      <w:r w:rsidR="00360506" w:rsidRPr="00360506">
        <w:t>(Cialdini, Reno, and Kallgren 1990; Reno, Cialdini, and Kallgren 1993)</w:t>
      </w:r>
      <w:r w:rsidR="00232275">
        <w:rPr>
          <w:color w:val="000000" w:themeColor="text1"/>
        </w:rPr>
        <w:fldChar w:fldCharType="end"/>
      </w:r>
      <w:r w:rsidRPr="00327F01">
        <w:rPr>
          <w:color w:val="000000" w:themeColor="text1"/>
        </w:rPr>
        <w:t xml:space="preserve">. For example, seeing other people engage in </w:t>
      </w:r>
      <w:r w:rsidR="00CD0BB8">
        <w:rPr>
          <w:color w:val="000000" w:themeColor="text1"/>
        </w:rPr>
        <w:t>a</w:t>
      </w:r>
      <w:r w:rsidRPr="00327F01">
        <w:rPr>
          <w:color w:val="000000" w:themeColor="text1"/>
        </w:rPr>
        <w:t xml:space="preserve"> sustainable behavior or reading that “70% of you</w:t>
      </w:r>
      <w:r>
        <w:rPr>
          <w:color w:val="000000" w:themeColor="text1"/>
        </w:rPr>
        <w:t xml:space="preserve">r neighbors are composting” both convey </w:t>
      </w:r>
      <w:r w:rsidRPr="00327F01">
        <w:rPr>
          <w:color w:val="000000" w:themeColor="text1"/>
        </w:rPr>
        <w:t xml:space="preserve">descriptive norms. Descriptive norms can be stronger predictors of sustainable consumer behaviors than other </w:t>
      </w:r>
      <w:r>
        <w:rPr>
          <w:color w:val="000000" w:themeColor="text1"/>
        </w:rPr>
        <w:t xml:space="preserve">factors </w:t>
      </w:r>
      <w:r w:rsidRPr="00327F01">
        <w:rPr>
          <w:color w:val="000000" w:themeColor="text1"/>
        </w:rPr>
        <w:t>such as self-interest</w:t>
      </w:r>
      <w:r>
        <w:rPr>
          <w:color w:val="000000" w:themeColor="text1"/>
        </w:rPr>
        <w:t>,</w:t>
      </w:r>
      <w:r w:rsidRPr="00327F01">
        <w:rPr>
          <w:color w:val="000000" w:themeColor="text1"/>
        </w:rPr>
        <w:t xml:space="preserve"> </w:t>
      </w:r>
      <w:r>
        <w:rPr>
          <w:color w:val="000000" w:themeColor="text1"/>
        </w:rPr>
        <w:t xml:space="preserve">and </w:t>
      </w:r>
      <w:r w:rsidRPr="00327F01">
        <w:rPr>
          <w:color w:val="000000" w:themeColor="text1"/>
        </w:rPr>
        <w:t xml:space="preserve">people </w:t>
      </w:r>
      <w:r>
        <w:rPr>
          <w:color w:val="000000" w:themeColor="text1"/>
        </w:rPr>
        <w:t xml:space="preserve">tend to </w:t>
      </w:r>
      <w:r w:rsidRPr="00327F01">
        <w:rPr>
          <w:color w:val="000000" w:themeColor="text1"/>
        </w:rPr>
        <w:t xml:space="preserve">underestimate </w:t>
      </w:r>
      <w:r>
        <w:rPr>
          <w:color w:val="000000" w:themeColor="text1"/>
        </w:rPr>
        <w:t>how influential such norms can be</w:t>
      </w:r>
      <w:r w:rsidR="00BE11BE">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vwSYizTp","properties":{"formattedCitation":"(Nolan et al. 2008)","plainCitation":"(Nolan et al. 2008)","noteIndex":0},"citationItems":[{"id":4716,"uris":["http://zotero.org/groups/2061407/items/24SADWX2"],"uri":["http://zotero.org/groups/2061407/items/24SADWX2"],"itemData":{"id":4716,"type":"article-journal","title":"Normative Social Influence Is Underdetected","container-title":"Personality and Social Psychology Bulletin","page":"913–923","volume":"34","issue":"7","language":"es","author":[{"family":"Nolan","given":"Jessica M."},{"family":"Schultz","given":"P.Wesley"},{"family":"Cialdini","given":"Robert B."},{"family":"Goldstein","given":"Noah J."},{"family":"Griskevicius","given":"Vladas"}],"issued":{"date-parts":[["2008"]]}}}],"schema":"https://github.com/citation-style-language/schema/raw/master/csl-citation.json"} </w:instrText>
      </w:r>
      <w:r w:rsidR="00232275">
        <w:rPr>
          <w:color w:val="000000" w:themeColor="text1"/>
        </w:rPr>
        <w:fldChar w:fldCharType="separate"/>
      </w:r>
      <w:r w:rsidR="00360506" w:rsidRPr="00360506">
        <w:t>(Nolan et al. 2008)</w:t>
      </w:r>
      <w:r w:rsidR="00232275">
        <w:rPr>
          <w:color w:val="000000" w:themeColor="text1"/>
        </w:rPr>
        <w:fldChar w:fldCharType="end"/>
      </w:r>
      <w:r w:rsidRPr="00327F01">
        <w:rPr>
          <w:color w:val="000000" w:themeColor="text1"/>
        </w:rPr>
        <w:t xml:space="preserve">. Descriptive norms are most effective when combined with behavioral commitments </w:t>
      </w:r>
      <w:r>
        <w:rPr>
          <w:color w:val="000000" w:themeColor="text1"/>
        </w:rPr>
        <w:t>to engage in the</w:t>
      </w:r>
      <w:r w:rsidR="00F27588">
        <w:rPr>
          <w:color w:val="000000" w:themeColor="text1"/>
        </w:rPr>
        <w:t xml:space="preserve"> sustainable activity</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8lX53YX4","properties":{"formattedCitation":"(De Leon and Fuqua 1995)","plainCitation":"(De Leon and Fuqua 1995)","noteIndex":0},"citationItems":[{"id":4793,"uris":["http://zotero.org/groups/2061407/items/Z25IDIHQ"],"uri":["http://zotero.org/groups/2061407/items/Z25IDIHQ"],"itemData":{"id":4793,"type":"article-journal","title":"The Effects of Public Commitment and Group Feedback on Curbside Recycling","container-title":"Environment and Behavior","page":"233–250","volume":"27","issue":"2","source":"Google Scholar","author":[{"family":"De Leon","given":"Iser G."},{"family":"Fuqua","given":"R. Wayne"}],"issued":{"date-parts":[["1995"]]}}}],"schema":"https://github.com/citation-style-language/schema/raw/master/csl-citation.json"} </w:instrText>
      </w:r>
      <w:r w:rsidR="00232275">
        <w:rPr>
          <w:color w:val="000000" w:themeColor="text1"/>
        </w:rPr>
        <w:fldChar w:fldCharType="separate"/>
      </w:r>
      <w:r w:rsidR="00360506" w:rsidRPr="00360506">
        <w:t>(De Leon and Fuqua 1995)</w:t>
      </w:r>
      <w:r w:rsidR="00232275">
        <w:rPr>
          <w:color w:val="000000" w:themeColor="text1"/>
        </w:rPr>
        <w:fldChar w:fldCharType="end"/>
      </w:r>
      <w:r w:rsidRPr="00327F01">
        <w:rPr>
          <w:color w:val="000000" w:themeColor="text1"/>
        </w:rPr>
        <w:t xml:space="preserve"> and with reference to </w:t>
      </w:r>
      <w:r>
        <w:rPr>
          <w:color w:val="000000" w:themeColor="text1"/>
        </w:rPr>
        <w:t xml:space="preserve">similar contexts </w:t>
      </w:r>
      <w:r w:rsidR="00232275">
        <w:rPr>
          <w:color w:val="000000" w:themeColor="text1"/>
        </w:rPr>
        <w:fldChar w:fldCharType="begin"/>
      </w:r>
      <w:r w:rsidR="00360506">
        <w:rPr>
          <w:color w:val="000000" w:themeColor="text1"/>
        </w:rPr>
        <w:instrText xml:space="preserve"> ADDIN ZOTERO_ITEM CSL_CITATION {"citationID":"pAThaAnJ","properties":{"formattedCitation":"(Fornara et al. 2011)","plainCitation":"(Fornara et al. 2011)","noteIndex":0},"citationItems":[{"id":4538,"uris":["http://zotero.org/groups/2061407/items/6PGQIMFR"],"uri":["http://zotero.org/groups/2061407/items/6PGQIMFR"],"itemData":{"id":4538,"type":"article-journal","title":"Distinguishing the Sources of Normative Influence on Proenvironmental Behaviors: The Role of Local Norms in Household Waste Recycling","container-title":"Group Processes &amp; Intergroup Relations","page":"623–635","volume":"14","issue":"5","source":"Google Scholar","shortTitle":"Distinguishing the sources of normative influence on proenvironmental behaviors","author":[{"family":"Fornara","given":"Ferdinando"},{"family":"Carrus","given":"Giuseppe"},{"family":"Passafaro","given":"Paola"},{"family":"Bonnes","given":"Mirilia"}],"issued":{"date-parts":[["2011"]]}}}],"schema":"https://github.com/citation-style-language/schema/raw/master/csl-citation.json"} </w:instrText>
      </w:r>
      <w:r w:rsidR="00232275">
        <w:rPr>
          <w:color w:val="000000" w:themeColor="text1"/>
        </w:rPr>
        <w:fldChar w:fldCharType="separate"/>
      </w:r>
      <w:r w:rsidR="00360506" w:rsidRPr="00360506">
        <w:t>(Fornara et al. 2011)</w:t>
      </w:r>
      <w:r w:rsidR="00232275">
        <w:rPr>
          <w:color w:val="000000" w:themeColor="text1"/>
        </w:rPr>
        <w:fldChar w:fldCharType="end"/>
      </w:r>
      <w:r w:rsidR="00CD0BB8">
        <w:rPr>
          <w:color w:val="000000" w:themeColor="text1"/>
        </w:rPr>
        <w:t>. In one example, d</w:t>
      </w:r>
      <w:r w:rsidRPr="00327F01">
        <w:rPr>
          <w:color w:val="000000" w:themeColor="text1"/>
        </w:rPr>
        <w:t xml:space="preserve">escriptive norms </w:t>
      </w:r>
      <w:r>
        <w:rPr>
          <w:color w:val="000000" w:themeColor="text1"/>
        </w:rPr>
        <w:t xml:space="preserve">communicating that others </w:t>
      </w:r>
      <w:r w:rsidRPr="00327F01">
        <w:rPr>
          <w:color w:val="000000" w:themeColor="text1"/>
        </w:rPr>
        <w:t xml:space="preserve">were taking part in </w:t>
      </w:r>
      <w:r w:rsidR="00CD0BB8">
        <w:rPr>
          <w:color w:val="000000" w:themeColor="text1"/>
        </w:rPr>
        <w:t>a hotel</w:t>
      </w:r>
      <w:r w:rsidRPr="00327F01">
        <w:rPr>
          <w:color w:val="000000" w:themeColor="text1"/>
        </w:rPr>
        <w:t xml:space="preserve"> energy conservation program were more effective</w:t>
      </w:r>
      <w:r w:rsidR="00CD0BB8">
        <w:rPr>
          <w:color w:val="000000" w:themeColor="text1"/>
        </w:rPr>
        <w:t xml:space="preserve"> </w:t>
      </w:r>
      <w:r w:rsidRPr="00327F01">
        <w:rPr>
          <w:color w:val="000000" w:themeColor="text1"/>
        </w:rPr>
        <w:t>than a traditional environmental message</w:t>
      </w:r>
      <w:r w:rsidR="00CD0BB8">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1jfdun35sv","properties":{"formattedCitation":"(Goldstein, Cialdini, and Griskevicius 2008)","plainCitation":"(Goldstein, Cialdini, and Griskevicius 2008)","noteIndex":0},"citationItems":[{"id":4681,"uris":["http://zotero.org/groups/2061407/items/LJIPQMUK"],"uri":["http://zotero.org/groups/2061407/items/LJIPQMUK"],"itemData":{"id":4681,"type":"article-journal","title":"A Room with a Viewpoint: Using Social Norms to Motivate Environmental Conservation in Hotels,","container-title":"Journal of Consumer Research","page":"472–82","volume":"35","issue":"3","language":"en","author":[{"family":"Goldstein","given":"Noah J."},{"family":"Cialdini","given":"Robert B."},{"family":"Griskevicius","given":"Vladas"}],"issued":{"date-parts":[["2008"]]}}}],"schema":"https://github.com/citation-style-language/schema/raw/master/csl-citation.json"} </w:instrText>
      </w:r>
      <w:r w:rsidR="00232275">
        <w:rPr>
          <w:color w:val="000000" w:themeColor="text1"/>
        </w:rPr>
        <w:fldChar w:fldCharType="separate"/>
      </w:r>
      <w:r w:rsidR="00360506" w:rsidRPr="00360506">
        <w:t>(Goldstein, Cialdini, and Griskevicius 2008)</w:t>
      </w:r>
      <w:r w:rsidR="00232275">
        <w:rPr>
          <w:color w:val="000000" w:themeColor="text1"/>
        </w:rPr>
        <w:fldChar w:fldCharType="end"/>
      </w:r>
      <w:r w:rsidR="00CD0BB8">
        <w:rPr>
          <w:color w:val="000000" w:themeColor="text1"/>
        </w:rPr>
        <w:t>.</w:t>
      </w:r>
      <w:r w:rsidRPr="00327F01">
        <w:rPr>
          <w:color w:val="000000" w:themeColor="text1"/>
        </w:rPr>
        <w:t xml:space="preserve"> Not</w:t>
      </w:r>
      <w:r w:rsidR="00E348FA">
        <w:rPr>
          <w:color w:val="000000" w:themeColor="text1"/>
        </w:rPr>
        <w:t xml:space="preserve">ably, when the </w:t>
      </w:r>
      <w:r>
        <w:rPr>
          <w:color w:val="000000" w:themeColor="text1"/>
        </w:rPr>
        <w:t>norm</w:t>
      </w:r>
      <w:r w:rsidRPr="00327F01">
        <w:rPr>
          <w:color w:val="000000" w:themeColor="text1"/>
        </w:rPr>
        <w:t xml:space="preserve"> refe</w:t>
      </w:r>
      <w:r>
        <w:rPr>
          <w:color w:val="000000" w:themeColor="text1"/>
        </w:rPr>
        <w:t>rred to the same context (</w:t>
      </w:r>
      <w:r w:rsidRPr="00327F01">
        <w:rPr>
          <w:color w:val="000000" w:themeColor="text1"/>
        </w:rPr>
        <w:t>the same hotel room as the guest), the highest rates of participation in the energy conservation program were observed.</w:t>
      </w:r>
      <w:r>
        <w:rPr>
          <w:color w:val="000000" w:themeColor="text1"/>
        </w:rPr>
        <w:t xml:space="preserve"> Although descriptive norms are often very influential, they</w:t>
      </w:r>
      <w:r w:rsidRPr="00327F01">
        <w:rPr>
          <w:color w:val="000000" w:themeColor="text1"/>
        </w:rPr>
        <w:t xml:space="preserve"> should be us</w:t>
      </w:r>
      <w:r>
        <w:rPr>
          <w:color w:val="000000" w:themeColor="text1"/>
        </w:rPr>
        <w:t>ed with caution. If</w:t>
      </w:r>
      <w:r w:rsidRPr="00327F01">
        <w:rPr>
          <w:color w:val="000000" w:themeColor="text1"/>
        </w:rPr>
        <w:t xml:space="preserve"> the majority of people are not engaging in the desired sustainable behavior, </w:t>
      </w:r>
      <w:r>
        <w:rPr>
          <w:color w:val="000000" w:themeColor="text1"/>
        </w:rPr>
        <w:t>highlighting</w:t>
      </w:r>
      <w:r w:rsidRPr="00327F01">
        <w:rPr>
          <w:color w:val="000000" w:themeColor="text1"/>
        </w:rPr>
        <w:t xml:space="preserve"> the descriptive norm might unintentionally lead to decr</w:t>
      </w:r>
      <w:r w:rsidR="00A61959">
        <w:rPr>
          <w:color w:val="000000" w:themeColor="text1"/>
        </w:rPr>
        <w:t>eases in the desired</w:t>
      </w:r>
      <w:r w:rsidRPr="00327F01">
        <w:rPr>
          <w:color w:val="000000" w:themeColor="text1"/>
        </w:rPr>
        <w:t xml:space="preserve"> action </w:t>
      </w:r>
      <w:r w:rsidR="00232275">
        <w:rPr>
          <w:color w:val="000000" w:themeColor="text1"/>
        </w:rPr>
        <w:fldChar w:fldCharType="begin"/>
      </w:r>
      <w:r w:rsidR="00360506">
        <w:rPr>
          <w:color w:val="000000" w:themeColor="text1"/>
        </w:rPr>
        <w:instrText xml:space="preserve"> ADDIN ZOTERO_ITEM CSL_CITATION {"citationID":"86EAGYbX","properties":{"formattedCitation":"(Cialdini 2003; Schultz et al. 2007)","plainCitation":"(Cialdini 2003; Schultz et al. 2007)","noteIndex":0},"citationItems":[{"id":4658,"uris":["http://zotero.org/groups/2061407/items/3GVXB9ZI"],"uri":["http://zotero.org/groups/2061407/items/3GVXB9ZI"],"itemData":{"id":4658,"type":"article-journal","title":"Crafting Normative Messages to Protect the Environment","container-title":"Current Directions in Psychological Science","page":"105–109","volume":"12","issue":"4","language":"en","author":[{"family":"Cialdini","given":"Robert B."}],"issued":{"date-parts":[["2003"]]}}},{"id":4836,"uris":["http://zotero.org/groups/2061407/items/RE3NC2KA"],"uri":["http://zotero.org/groups/2061407/items/RE3NC2KA"],"itemData":{"id":4836,"type":"article-journal","title":"The Constructive, Destructive, and Reconstructive Power of Social Norms","container-title":"Psychological Science","page":"429-434","volume":"18","issue":"5","source":"SAGE Journals","abstract":"Despite a long tradition of effectiveness in laboratory tests, normative messages have had mixed success in changing behavior in field contexts, with some studies showing boomerang effects. To test a theoretical account of this inconsistency, we conducted a field experiment in which normative messages were used to promote household energy conservation. As predicted, a descriptive normative message detailing average neighborhood usage produced either desirable energy savings or the undesirable boomerang effect, depending on whether households were already consuming at a low or high rate. Also as predicted, adding an injunctive message (conveying social approval or disapproval) eliminated the boomerang effect. The results offer an explanation for the mixed success of persuasive appeals based on social norms and suggest how such appeals should be properly crafted.","DOI":"10.1111/j.1467-9280.2007.01917.x","ISSN":"0956-7976","journalAbbreviation":"Psychol Sci","language":"en","author":[{"family":"Schultz","given":"P. Wesley"},{"family":"Nolan","given":"Jessica M."},{"family":"Cialdini","given":"Robert B."},{"family":"Goldstein","given":"Noah J."},{"family":"Griskevicius","given":"Vladas"}],"issued":{"date-parts":[["2007",5,1]]}}}],"schema":"https://github.com/citation-style-language/schema/raw/master/csl-citation.json"} </w:instrText>
      </w:r>
      <w:r w:rsidR="00232275">
        <w:rPr>
          <w:color w:val="000000" w:themeColor="text1"/>
        </w:rPr>
        <w:fldChar w:fldCharType="separate"/>
      </w:r>
      <w:r w:rsidR="00360506" w:rsidRPr="00360506">
        <w:t>(Cialdini 2003; Schultz et al. 2007)</w:t>
      </w:r>
      <w:r w:rsidR="00232275">
        <w:rPr>
          <w:color w:val="000000" w:themeColor="text1"/>
        </w:rPr>
        <w:fldChar w:fldCharType="end"/>
      </w:r>
      <w:r>
        <w:rPr>
          <w:color w:val="000000" w:themeColor="text1"/>
        </w:rPr>
        <w:t>.</w:t>
      </w:r>
      <w:r w:rsidRPr="00327F01">
        <w:rPr>
          <w:color w:val="000000" w:themeColor="text1"/>
        </w:rPr>
        <w:t xml:space="preserve"> </w:t>
      </w:r>
    </w:p>
    <w:p w:rsidR="00056D01" w:rsidRPr="00327F01" w:rsidRDefault="00056D01" w:rsidP="004A5B29">
      <w:pPr>
        <w:pStyle w:val="BodyTextIndent"/>
        <w:spacing w:after="0" w:line="480" w:lineRule="auto"/>
        <w:ind w:left="0" w:firstLine="720"/>
        <w:rPr>
          <w:color w:val="000000" w:themeColor="text1"/>
        </w:rPr>
      </w:pPr>
      <w:r w:rsidRPr="00327F01">
        <w:rPr>
          <w:color w:val="000000" w:themeColor="text1"/>
        </w:rPr>
        <w:t xml:space="preserve">The second </w:t>
      </w:r>
      <w:r>
        <w:rPr>
          <w:color w:val="000000" w:themeColor="text1"/>
        </w:rPr>
        <w:t>type</w:t>
      </w:r>
      <w:r w:rsidRPr="00327F01">
        <w:rPr>
          <w:color w:val="000000" w:themeColor="text1"/>
        </w:rPr>
        <w:t xml:space="preserve"> </w:t>
      </w:r>
      <w:r>
        <w:rPr>
          <w:color w:val="000000" w:themeColor="text1"/>
        </w:rPr>
        <w:t xml:space="preserve">of </w:t>
      </w:r>
      <w:r w:rsidR="00C71E2A">
        <w:rPr>
          <w:color w:val="000000" w:themeColor="text1"/>
        </w:rPr>
        <w:t>norm</w:t>
      </w:r>
      <w:r w:rsidR="00727915">
        <w:rPr>
          <w:color w:val="000000" w:themeColor="text1"/>
        </w:rPr>
        <w:t xml:space="preserve"> </w:t>
      </w:r>
      <w:r w:rsidRPr="00327F01">
        <w:rPr>
          <w:color w:val="000000" w:themeColor="text1"/>
        </w:rPr>
        <w:t xml:space="preserve">is </w:t>
      </w:r>
      <w:r>
        <w:rPr>
          <w:color w:val="000000" w:themeColor="text1"/>
        </w:rPr>
        <w:t>an</w:t>
      </w:r>
      <w:r w:rsidRPr="00327F01">
        <w:rPr>
          <w:color w:val="000000" w:themeColor="text1"/>
        </w:rPr>
        <w:t xml:space="preserve"> </w:t>
      </w:r>
      <w:r>
        <w:rPr>
          <w:i/>
          <w:color w:val="000000" w:themeColor="text1"/>
        </w:rPr>
        <w:t>injunctive norm</w:t>
      </w:r>
      <w:r w:rsidRPr="00327F01">
        <w:rPr>
          <w:i/>
          <w:color w:val="000000" w:themeColor="text1"/>
        </w:rPr>
        <w:t>,</w:t>
      </w:r>
      <w:r w:rsidRPr="00327F01">
        <w:rPr>
          <w:color w:val="000000" w:themeColor="text1"/>
        </w:rPr>
        <w:t xml:space="preserve"> which convey</w:t>
      </w:r>
      <w:r>
        <w:rPr>
          <w:color w:val="000000" w:themeColor="text1"/>
        </w:rPr>
        <w:t>s</w:t>
      </w:r>
      <w:r w:rsidRPr="00327F01">
        <w:rPr>
          <w:color w:val="000000" w:themeColor="text1"/>
        </w:rPr>
        <w:t xml:space="preserve"> what is perceived </w:t>
      </w:r>
      <w:r w:rsidR="00934F44">
        <w:rPr>
          <w:color w:val="000000" w:themeColor="text1"/>
        </w:rPr>
        <w:t>as</w:t>
      </w:r>
      <w:r w:rsidRPr="00327F01">
        <w:rPr>
          <w:color w:val="000000" w:themeColor="text1"/>
        </w:rPr>
        <w:t xml:space="preserve"> </w:t>
      </w:r>
      <w:r>
        <w:rPr>
          <w:color w:val="000000" w:themeColor="text1"/>
        </w:rPr>
        <w:t xml:space="preserve">approved of </w:t>
      </w:r>
      <w:r w:rsidRPr="00327F01">
        <w:rPr>
          <w:color w:val="000000" w:themeColor="text1"/>
        </w:rPr>
        <w:t xml:space="preserve">by other people. Injunctive norms </w:t>
      </w:r>
      <w:r w:rsidR="00727915">
        <w:rPr>
          <w:color w:val="000000" w:themeColor="text1"/>
        </w:rPr>
        <w:t>can</w:t>
      </w:r>
      <w:r>
        <w:rPr>
          <w:color w:val="000000" w:themeColor="text1"/>
        </w:rPr>
        <w:t xml:space="preserve"> influence </w:t>
      </w:r>
      <w:r w:rsidRPr="00327F01">
        <w:rPr>
          <w:color w:val="000000" w:themeColor="text1"/>
        </w:rPr>
        <w:t>sustainable behaviors</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m3mJxgmk","properties":{"formattedCitation":"(Reno, Cialdini, and Kallgren 1993; Schultz et al. 2007)","plainCitation":"(Reno, Cialdini, and Kallgren 1993; Schultz et al. 2007)","noteIndex":0},"citationItems":[{"id":5187,"uris":["http://zotero.org/groups/2061407/items/IJQJBLVZ"],"uri":["http://zotero.org/groups/2061407/items/IJQJBLVZ"],"itemData":{"id":5187,"type":"article-journal","title":"The Transsituational Influence of Social Norms.","container-title":"Journal of Personality and Social Psychology","page":"104","volume":"64","issue":"1","source":"Google Scholar","author":[{"family":"Reno","given":"Raymond R."},{"family":"Cialdini","given":"Robert B."},{"family":"Kallgren","given":"Carl A."}],"issued":{"date-parts":[["1993"]]}}},{"id":4836,"uris":["http://zotero.org/groups/2061407/items/RE3NC2KA"],"uri":["http://zotero.org/groups/2061407/items/RE3NC2KA"],"itemData":{"id":4836,"type":"article-journal","title":"The Constructive, Destructive, and Reconstructive Power of Social Norms","container-title":"Psychological Science","page":"429-434","volume":"18","issue":"5","source":"SAGE Journals","abstract":"Despite a long tradition of effectiveness in laboratory tests, normative messages have had mixed success in changing behavior in field contexts, with some studies showing boomerang effects. To test a theoretical account of this inconsistency, we conducted a field experiment in which normative messages were used to promote household energy conservation. As predicted, a descriptive normative message detailing average neighborhood usage produced either desirable energy savings or the undesirable boomerang effect, depending on whether households were already consuming at a low or high rate. Also as predicted, adding an injunctive message (conveying social approval or disapproval) eliminated the boomerang effect. The results offer an explanation for the mixed success of persuasive appeals based on social norms and suggest how such appeals should be properly crafted.","DOI":"10.1111/j.1467-9280.2007.01917.x","ISSN":"0956-7976","journalAbbreviation":"Psychol Sci","language":"en","author":[{"family":"Schultz","given":"P. Wesley"},{"family":"Nolan","given":"Jessica M."},{"family":"Cialdini","given":"Robert B."},{"family":"Goldstein","given":"Noah J."},{"family":"Griskevicius","given":"Vladas"}],"issued":{"date-parts":[["2007",5,1]]}}}],"schema":"https://github.com/citation-style-language/schema/raw/master/csl-citation.json"} </w:instrText>
      </w:r>
      <w:r w:rsidR="00232275">
        <w:rPr>
          <w:color w:val="000000" w:themeColor="text1"/>
        </w:rPr>
        <w:fldChar w:fldCharType="separate"/>
      </w:r>
      <w:r w:rsidR="00360506" w:rsidRPr="00360506">
        <w:t>(Reno, Cialdini, and Kallgren 1993; Schultz et al. 2007)</w:t>
      </w:r>
      <w:r w:rsidR="00232275">
        <w:rPr>
          <w:color w:val="000000" w:themeColor="text1"/>
        </w:rPr>
        <w:fldChar w:fldCharType="end"/>
      </w:r>
      <w:r w:rsidR="00F113BE">
        <w:rPr>
          <w:color w:val="000000" w:themeColor="text1"/>
        </w:rPr>
        <w:t>; they</w:t>
      </w:r>
      <w:r>
        <w:rPr>
          <w:color w:val="000000" w:themeColor="text1"/>
        </w:rPr>
        <w:t xml:space="preserve"> </w:t>
      </w:r>
      <w:r w:rsidRPr="00327F01">
        <w:rPr>
          <w:color w:val="000000" w:themeColor="text1"/>
        </w:rPr>
        <w:t>are most effective when combined with thoughts about the ingroup</w:t>
      </w:r>
      <w:r w:rsidR="00FB1636">
        <w:rPr>
          <w:color w:val="000000" w:themeColor="text1"/>
        </w:rPr>
        <w:t>,</w:t>
      </w:r>
      <w:r w:rsidRPr="00327F01">
        <w:rPr>
          <w:color w:val="000000" w:themeColor="text1"/>
        </w:rPr>
        <w:t xml:space="preserve"> </w:t>
      </w:r>
      <w:r>
        <w:rPr>
          <w:color w:val="000000" w:themeColor="text1"/>
        </w:rPr>
        <w:t xml:space="preserve">and </w:t>
      </w:r>
      <w:r w:rsidRPr="00327F01">
        <w:rPr>
          <w:color w:val="000000" w:themeColor="text1"/>
        </w:rPr>
        <w:t>when they do not threaten feeling</w:t>
      </w:r>
      <w:r>
        <w:rPr>
          <w:color w:val="000000" w:themeColor="text1"/>
        </w:rPr>
        <w:t>s</w:t>
      </w:r>
      <w:r w:rsidRPr="00327F01">
        <w:rPr>
          <w:color w:val="000000" w:themeColor="text1"/>
        </w:rPr>
        <w:t xml:space="preserve"> of</w:t>
      </w:r>
      <w:r>
        <w:rPr>
          <w:color w:val="000000" w:themeColor="text1"/>
        </w:rPr>
        <w:t xml:space="preserve"> being free to make one’s </w:t>
      </w:r>
      <w:r w:rsidRPr="00327F01">
        <w:rPr>
          <w:color w:val="000000" w:themeColor="text1"/>
        </w:rPr>
        <w:t>own choices</w:t>
      </w:r>
      <w:r w:rsidR="00231BF4">
        <w:rPr>
          <w:color w:val="000000" w:themeColor="text1"/>
        </w:rPr>
        <w:t xml:space="preserve"> </w:t>
      </w:r>
      <w:r w:rsidR="00232275">
        <w:rPr>
          <w:color w:val="000000" w:themeColor="text1"/>
        </w:rPr>
        <w:fldChar w:fldCharType="begin"/>
      </w:r>
      <w:r w:rsidR="00F113BE">
        <w:rPr>
          <w:color w:val="000000" w:themeColor="text1"/>
        </w:rPr>
        <w:instrText xml:space="preserve"> ADDIN ZOTERO_ITEM CSL_CITATION {"citationID":"7iTtqmGl","properties":{"formattedCitation":"(which can lead to \\uc0\\u8220{}reactance\\uc0\\u8221{} responses; White and Simpson 2013)","plainCitation":"(which can lead to “reactance” responses; White and Simpson 2013)","noteIndex":0},"citationItems":[{"id":4316,"uris":["http://zotero.org/groups/2061407/items/KAV7UCRM"],"uri":["http://zotero.org/groups/2061407/items/KAV7UCRM"],"itemData":{"id":4316,"type":"article-journal","title":"When Do (and Don't) Normative Appeals Influence Sustainable Consumer Behaviors?","container-title":"Journal of Marketing","page":"78–95","volume":"77","issue":"2","source":"Google Scholar","author":[{"family":"White","given":"Katherine"},{"family":"Simpson","given":"Bonnie"}],"issued":{"date-parts":[["2013"]]}},"prefix":"which can lead to “reactance” responses; "}],"schema":"https://github.com/citation-style-language/schema/raw/master/csl-citation.json"} </w:instrText>
      </w:r>
      <w:r w:rsidR="00232275">
        <w:rPr>
          <w:color w:val="000000" w:themeColor="text1"/>
        </w:rPr>
        <w:fldChar w:fldCharType="separate"/>
      </w:r>
      <w:r w:rsidR="00360506" w:rsidRPr="00360506">
        <w:t>(which can lead to “reactance” responses; White and Simpson 2013)</w:t>
      </w:r>
      <w:r w:rsidR="00232275">
        <w:rPr>
          <w:color w:val="000000" w:themeColor="text1"/>
        </w:rPr>
        <w:fldChar w:fldCharType="end"/>
      </w:r>
      <w:r w:rsidRPr="00327F01">
        <w:rPr>
          <w:color w:val="000000" w:themeColor="text1"/>
        </w:rPr>
        <w:t xml:space="preserve">. </w:t>
      </w:r>
      <w:r w:rsidR="001F1054">
        <w:rPr>
          <w:color w:val="000000" w:themeColor="text1"/>
        </w:rPr>
        <w:t>In one</w:t>
      </w:r>
      <w:r w:rsidRPr="00327F01">
        <w:rPr>
          <w:color w:val="000000" w:themeColor="text1"/>
        </w:rPr>
        <w:t xml:space="preserve"> example, </w:t>
      </w:r>
      <w:r w:rsidRPr="00E64D87">
        <w:rPr>
          <w:color w:val="000000" w:themeColor="text1"/>
        </w:rPr>
        <w:t xml:space="preserve">Kronrod and colleagues </w:t>
      </w:r>
      <w:r w:rsidR="00232275" w:rsidRPr="00E64D87">
        <w:rPr>
          <w:color w:val="000000" w:themeColor="text1"/>
        </w:rPr>
        <w:fldChar w:fldCharType="begin"/>
      </w:r>
      <w:r w:rsidR="00360506">
        <w:rPr>
          <w:color w:val="000000" w:themeColor="text1"/>
        </w:rPr>
        <w:instrText xml:space="preserve"> ADDIN ZOTERO_ITEM CSL_CITATION {"citationID":"ape9a9rncn","properties":{"formattedCitation":"(2012)","plainCitation":"(2012)","noteIndex":0},"citationItems":[{"id":5264,"uris":["http://zotero.org/groups/2061407/items/IU2Z6L9E"],"uri":["http://zotero.org/groups/2061407/items/IU2Z6L9E"],"itemData":{"id":5264,"type":"article-journal","title":"Go Green! Should Environmental Messages Be So Assertive?","container-title":"Journal of Marketing","page":"95–102","volume":"76","issue":"1","source":"Google Scholar","author":[{"family":"Kronrod","given":"Ann"},{"family":"Grinstein","given":"Amir"},{"family":"Wathieu","given":"Luc"}],"issued":{"date-parts":[["2012"]]}},"suppress-author":true}],"schema":"https://github.com/citation-style-language/schema/raw/master/csl-citation.json"} </w:instrText>
      </w:r>
      <w:r w:rsidR="00232275" w:rsidRPr="00E64D87">
        <w:rPr>
          <w:color w:val="000000" w:themeColor="text1"/>
        </w:rPr>
        <w:fldChar w:fldCharType="separate"/>
      </w:r>
      <w:r w:rsidR="00360506" w:rsidRPr="00360506">
        <w:t>(2012)</w:t>
      </w:r>
      <w:r w:rsidR="00232275" w:rsidRPr="00E64D87">
        <w:rPr>
          <w:color w:val="000000" w:themeColor="text1"/>
        </w:rPr>
        <w:fldChar w:fldCharType="end"/>
      </w:r>
      <w:r w:rsidRPr="00327F01">
        <w:rPr>
          <w:color w:val="000000" w:themeColor="text1"/>
        </w:rPr>
        <w:t xml:space="preserve"> found that </w:t>
      </w:r>
      <w:r w:rsidR="00182900">
        <w:rPr>
          <w:color w:val="000000" w:themeColor="text1"/>
        </w:rPr>
        <w:t xml:space="preserve">injunctive wording that assertively told people what they </w:t>
      </w:r>
      <w:r w:rsidR="00182900" w:rsidRPr="00182900">
        <w:rPr>
          <w:i/>
          <w:color w:val="000000" w:themeColor="text1"/>
        </w:rPr>
        <w:t>should</w:t>
      </w:r>
      <w:r w:rsidR="00182900">
        <w:rPr>
          <w:color w:val="000000" w:themeColor="text1"/>
        </w:rPr>
        <w:t xml:space="preserve"> do</w:t>
      </w:r>
      <w:r w:rsidR="00C71E2A">
        <w:rPr>
          <w:color w:val="000000" w:themeColor="text1"/>
        </w:rPr>
        <w:t xml:space="preserve"> (</w:t>
      </w:r>
      <w:r w:rsidRPr="00327F01">
        <w:rPr>
          <w:color w:val="000000" w:themeColor="text1"/>
        </w:rPr>
        <w:t xml:space="preserve">“Reducing air pollution: everyone </w:t>
      </w:r>
      <w:r w:rsidRPr="00327F01">
        <w:rPr>
          <w:i/>
          <w:color w:val="000000" w:themeColor="text1"/>
        </w:rPr>
        <w:t xml:space="preserve">must </w:t>
      </w:r>
      <w:r w:rsidRPr="00327F01">
        <w:rPr>
          <w:color w:val="000000" w:themeColor="text1"/>
        </w:rPr>
        <w:t>use mo</w:t>
      </w:r>
      <w:r w:rsidR="00182900">
        <w:rPr>
          <w:color w:val="000000" w:themeColor="text1"/>
        </w:rPr>
        <w:t>re public transportation!”) le</w:t>
      </w:r>
      <w:r w:rsidRPr="00327F01">
        <w:rPr>
          <w:color w:val="000000" w:themeColor="text1"/>
        </w:rPr>
        <w:t xml:space="preserve">d to </w:t>
      </w:r>
      <w:r w:rsidR="00182900">
        <w:rPr>
          <w:color w:val="000000" w:themeColor="text1"/>
        </w:rPr>
        <w:t>unfavorable consumer responses</w:t>
      </w:r>
      <w:r w:rsidRPr="00327F01">
        <w:rPr>
          <w:color w:val="000000" w:themeColor="text1"/>
        </w:rPr>
        <w:t xml:space="preserve">. </w:t>
      </w:r>
      <w:r w:rsidR="00182900">
        <w:rPr>
          <w:color w:val="000000" w:themeColor="text1"/>
        </w:rPr>
        <w:t xml:space="preserve">It was only under conditions where the behavioral </w:t>
      </w:r>
      <w:r w:rsidRPr="00327F01">
        <w:rPr>
          <w:color w:val="000000" w:themeColor="text1"/>
        </w:rPr>
        <w:t xml:space="preserve">domain </w:t>
      </w:r>
      <w:r w:rsidR="00182900">
        <w:rPr>
          <w:color w:val="000000" w:themeColor="text1"/>
        </w:rPr>
        <w:t xml:space="preserve">was viewed </w:t>
      </w:r>
      <w:r w:rsidR="00F27588">
        <w:rPr>
          <w:color w:val="000000" w:themeColor="text1"/>
        </w:rPr>
        <w:t xml:space="preserve">as </w:t>
      </w:r>
      <w:r w:rsidR="00182900">
        <w:rPr>
          <w:color w:val="000000" w:themeColor="text1"/>
        </w:rPr>
        <w:t xml:space="preserve">important that the effect was </w:t>
      </w:r>
      <w:r w:rsidRPr="00327F01">
        <w:rPr>
          <w:color w:val="000000" w:themeColor="text1"/>
        </w:rPr>
        <w:t>reversed</w:t>
      </w:r>
      <w:r w:rsidR="00FB1636">
        <w:rPr>
          <w:color w:val="000000" w:themeColor="text1"/>
        </w:rPr>
        <w:t>,</w:t>
      </w:r>
      <w:r w:rsidRPr="00327F01">
        <w:rPr>
          <w:color w:val="000000" w:themeColor="text1"/>
        </w:rPr>
        <w:t xml:space="preserve"> with consumers exhibiting more positive responses to injunctive </w:t>
      </w:r>
      <w:r>
        <w:rPr>
          <w:color w:val="000000" w:themeColor="text1"/>
        </w:rPr>
        <w:t>norms</w:t>
      </w:r>
      <w:r w:rsidRPr="00327F01">
        <w:rPr>
          <w:rFonts w:eastAsiaTheme="minorHAnsi"/>
          <w:color w:val="000000" w:themeColor="text1"/>
        </w:rPr>
        <w:t>. Thus, both descriptive and injun</w:t>
      </w:r>
      <w:r>
        <w:rPr>
          <w:rFonts w:eastAsiaTheme="minorHAnsi"/>
          <w:color w:val="000000" w:themeColor="text1"/>
        </w:rPr>
        <w:t>ctive norms</w:t>
      </w:r>
      <w:r w:rsidR="00932178">
        <w:rPr>
          <w:rFonts w:eastAsiaTheme="minorHAnsi"/>
          <w:color w:val="000000" w:themeColor="text1"/>
        </w:rPr>
        <w:t xml:space="preserve"> can impact sustainable behaviors,</w:t>
      </w:r>
      <w:r>
        <w:rPr>
          <w:rFonts w:eastAsiaTheme="minorHAnsi"/>
          <w:color w:val="000000" w:themeColor="text1"/>
        </w:rPr>
        <w:t xml:space="preserve"> but</w:t>
      </w:r>
      <w:r w:rsidRPr="00327F01">
        <w:rPr>
          <w:rFonts w:eastAsiaTheme="minorHAnsi"/>
          <w:color w:val="000000" w:themeColor="text1"/>
        </w:rPr>
        <w:t xml:space="preserve"> </w:t>
      </w:r>
      <w:r w:rsidR="00932178">
        <w:rPr>
          <w:rFonts w:eastAsiaTheme="minorHAnsi"/>
          <w:color w:val="000000" w:themeColor="text1"/>
        </w:rPr>
        <w:t xml:space="preserve">these </w:t>
      </w:r>
      <w:r>
        <w:rPr>
          <w:rFonts w:eastAsiaTheme="minorHAnsi"/>
          <w:color w:val="000000" w:themeColor="text1"/>
        </w:rPr>
        <w:t xml:space="preserve">should </w:t>
      </w:r>
      <w:r w:rsidR="00932178">
        <w:rPr>
          <w:rFonts w:eastAsiaTheme="minorHAnsi"/>
          <w:color w:val="000000" w:themeColor="text1"/>
        </w:rPr>
        <w:t xml:space="preserve">be used </w:t>
      </w:r>
      <w:r w:rsidR="001F1054">
        <w:rPr>
          <w:rFonts w:eastAsiaTheme="minorHAnsi"/>
          <w:color w:val="000000" w:themeColor="text1"/>
        </w:rPr>
        <w:t xml:space="preserve">with car </w:t>
      </w:r>
      <w:r w:rsidRPr="00327F01">
        <w:rPr>
          <w:rFonts w:eastAsiaTheme="minorHAnsi"/>
          <w:color w:val="000000" w:themeColor="text1"/>
        </w:rPr>
        <w:t xml:space="preserve">(e.g., avoiding descriptive norms </w:t>
      </w:r>
      <w:r w:rsidR="00932178">
        <w:rPr>
          <w:rFonts w:eastAsiaTheme="minorHAnsi"/>
          <w:color w:val="000000" w:themeColor="text1"/>
        </w:rPr>
        <w:t>that convey</w:t>
      </w:r>
      <w:r w:rsidR="00C71E2A">
        <w:rPr>
          <w:rFonts w:eastAsiaTheme="minorHAnsi"/>
          <w:color w:val="000000" w:themeColor="text1"/>
        </w:rPr>
        <w:t xml:space="preserve"> low base rates</w:t>
      </w:r>
      <w:r w:rsidRPr="00327F01">
        <w:rPr>
          <w:rFonts w:eastAsiaTheme="minorHAnsi"/>
          <w:color w:val="000000" w:themeColor="text1"/>
        </w:rPr>
        <w:t xml:space="preserve"> and injunctive messages that are </w:t>
      </w:r>
      <w:r>
        <w:rPr>
          <w:rFonts w:eastAsiaTheme="minorHAnsi"/>
          <w:color w:val="000000" w:themeColor="text1"/>
        </w:rPr>
        <w:t xml:space="preserve">too </w:t>
      </w:r>
      <w:r w:rsidR="00C71E2A">
        <w:rPr>
          <w:rFonts w:eastAsiaTheme="minorHAnsi"/>
          <w:color w:val="000000" w:themeColor="text1"/>
        </w:rPr>
        <w:t>assertive</w:t>
      </w:r>
      <w:r w:rsidRPr="00327F01">
        <w:rPr>
          <w:rFonts w:eastAsiaTheme="minorHAnsi"/>
          <w:color w:val="000000" w:themeColor="text1"/>
        </w:rPr>
        <w:t xml:space="preserve">). </w:t>
      </w:r>
    </w:p>
    <w:p w:rsidR="00056D01" w:rsidRPr="00327F01" w:rsidRDefault="00056D01" w:rsidP="004A5B29">
      <w:pPr>
        <w:spacing w:line="480" w:lineRule="auto"/>
        <w:ind w:firstLine="720"/>
        <w:rPr>
          <w:b/>
          <w:i/>
          <w:noProof/>
          <w:color w:val="000000" w:themeColor="text1"/>
        </w:rPr>
      </w:pPr>
      <w:r>
        <w:rPr>
          <w:i/>
          <w:color w:val="000000" w:themeColor="text1"/>
        </w:rPr>
        <w:t xml:space="preserve">Social </w:t>
      </w:r>
      <w:r w:rsidR="00CB526F">
        <w:rPr>
          <w:i/>
          <w:noProof/>
          <w:color w:val="000000" w:themeColor="text1"/>
        </w:rPr>
        <w:t>i</w:t>
      </w:r>
      <w:r w:rsidRPr="00CB526F">
        <w:rPr>
          <w:i/>
          <w:noProof/>
          <w:color w:val="000000" w:themeColor="text1"/>
        </w:rPr>
        <w:t>dentities</w:t>
      </w:r>
      <w:r w:rsidRPr="00CB526F">
        <w:rPr>
          <w:i/>
          <w:color w:val="000000" w:themeColor="text1"/>
        </w:rPr>
        <w:t xml:space="preserve">. </w:t>
      </w:r>
      <w:r w:rsidRPr="00327F01">
        <w:rPr>
          <w:noProof/>
          <w:color w:val="000000" w:themeColor="text1"/>
        </w:rPr>
        <w:t xml:space="preserve">A </w:t>
      </w:r>
      <w:r>
        <w:rPr>
          <w:noProof/>
          <w:color w:val="000000" w:themeColor="text1"/>
        </w:rPr>
        <w:t>second f</w:t>
      </w:r>
      <w:r w:rsidRPr="00327F01">
        <w:rPr>
          <w:noProof/>
          <w:color w:val="000000" w:themeColor="text1"/>
        </w:rPr>
        <w:t xml:space="preserve">orm of social influence stems from </w:t>
      </w:r>
      <w:r>
        <w:rPr>
          <w:noProof/>
          <w:color w:val="000000" w:themeColor="text1"/>
        </w:rPr>
        <w:t>the</w:t>
      </w:r>
      <w:r w:rsidRPr="00327F01">
        <w:rPr>
          <w:noProof/>
          <w:color w:val="000000" w:themeColor="text1"/>
        </w:rPr>
        <w:t xml:space="preserve"> sense of identity</w:t>
      </w:r>
      <w:r w:rsidRPr="00CB526F">
        <w:rPr>
          <w:noProof/>
          <w:color w:val="000000" w:themeColor="text1"/>
        </w:rPr>
        <w:t xml:space="preserve"> </w:t>
      </w:r>
      <w:r w:rsidR="00FB1636" w:rsidRPr="00CB526F">
        <w:rPr>
          <w:noProof/>
          <w:color w:val="000000" w:themeColor="text1"/>
        </w:rPr>
        <w:t>that</w:t>
      </w:r>
      <w:r w:rsidRPr="00327F01">
        <w:rPr>
          <w:noProof/>
          <w:color w:val="000000" w:themeColor="text1"/>
        </w:rPr>
        <w:t xml:space="preserve"> people derive from their memberships </w:t>
      </w:r>
      <w:r>
        <w:rPr>
          <w:noProof/>
          <w:color w:val="000000" w:themeColor="text1"/>
        </w:rPr>
        <w:t xml:space="preserve">and associations with </w:t>
      </w:r>
      <w:r w:rsidRPr="00327F01">
        <w:rPr>
          <w:noProof/>
          <w:color w:val="000000" w:themeColor="text1"/>
        </w:rPr>
        <w:t xml:space="preserve">social groups. This research tradition is </w:t>
      </w:r>
      <w:r w:rsidRPr="00CB526F">
        <w:rPr>
          <w:noProof/>
          <w:color w:val="000000" w:themeColor="text1"/>
        </w:rPr>
        <w:t>born</w:t>
      </w:r>
      <w:r w:rsidRPr="00327F01">
        <w:rPr>
          <w:noProof/>
          <w:color w:val="000000" w:themeColor="text1"/>
        </w:rPr>
        <w:t xml:space="preserve"> out </w:t>
      </w:r>
      <w:r>
        <w:rPr>
          <w:noProof/>
          <w:color w:val="000000" w:themeColor="text1"/>
        </w:rPr>
        <w:t xml:space="preserve">of </w:t>
      </w:r>
      <w:r w:rsidRPr="00327F01">
        <w:rPr>
          <w:noProof/>
          <w:color w:val="000000" w:themeColor="text1"/>
        </w:rPr>
        <w:t>Social Identity Theory and Self-Categorization Theory, both of which suggest that people not only want to view their own individual identity positively,</w:t>
      </w:r>
      <w:r w:rsidR="00932178">
        <w:rPr>
          <w:noProof/>
          <w:color w:val="000000" w:themeColor="text1"/>
        </w:rPr>
        <w:t xml:space="preserve"> </w:t>
      </w:r>
      <w:r w:rsidRPr="00327F01">
        <w:rPr>
          <w:noProof/>
          <w:color w:val="000000" w:themeColor="text1"/>
        </w:rPr>
        <w:t xml:space="preserve">they </w:t>
      </w:r>
      <w:r w:rsidR="00932178">
        <w:rPr>
          <w:noProof/>
          <w:color w:val="000000" w:themeColor="text1"/>
        </w:rPr>
        <w:t xml:space="preserve">also </w:t>
      </w:r>
      <w:r w:rsidRPr="00327F01">
        <w:rPr>
          <w:noProof/>
          <w:color w:val="000000" w:themeColor="text1"/>
        </w:rPr>
        <w:t xml:space="preserve">want to have positive views of their </w:t>
      </w:r>
      <w:r w:rsidRPr="00327F01">
        <w:rPr>
          <w:i/>
          <w:noProof/>
          <w:color w:val="000000" w:themeColor="text1"/>
        </w:rPr>
        <w:t xml:space="preserve">social </w:t>
      </w:r>
      <w:r w:rsidRPr="00327F01">
        <w:rPr>
          <w:noProof/>
          <w:color w:val="000000" w:themeColor="text1"/>
        </w:rPr>
        <w:t>identities</w:t>
      </w:r>
      <w:r>
        <w:rPr>
          <w:noProof/>
          <w:color w:val="000000" w:themeColor="text1"/>
        </w:rPr>
        <w:t xml:space="preserve"> </w:t>
      </w:r>
      <w:r w:rsidR="00232275">
        <w:rPr>
          <w:noProof/>
          <w:color w:val="000000" w:themeColor="text1"/>
        </w:rPr>
        <w:fldChar w:fldCharType="begin"/>
      </w:r>
      <w:r w:rsidR="00360506">
        <w:rPr>
          <w:noProof/>
          <w:color w:val="000000" w:themeColor="text1"/>
        </w:rPr>
        <w:instrText xml:space="preserve"> ADDIN ZOTERO_ITEM CSL_CITATION {"citationID":"c92sBbdL","properties":{"formattedCitation":"(Tajfel and Turner 1986; Turner 1985)","plainCitation":"(Tajfel and Turner 1986; Turner 1985)","noteIndex":0},"citationItems":[{"id":4749,"uris":["http://zotero.org/groups/2061407/items/34J2WKCC"],"uri":["http://zotero.org/groups/2061407/items/34J2WKCC"],"itemData":{"id":4749,"type":"book","title":"The Social Identity Theory of Intergroup Behaviour","publisher":"Nelson-Hall","publisher-place":"Chicago, IL","event-place":"Chicago, IL","language":"en","author":[{"family":"Tajfel","given":"Henri"},{"family":"Turner","given":"John C."}],"issued":{"date-parts":[["1986"]]}}},{"id":4762,"uris":["http://zotero.org/groups/2061407/items/KT7HXY6K"],"uri":["http://zotero.org/groups/2061407/items/KT7HXY6K"],"itemData":{"id":4762,"type":"book","title":"Social Categorization and the Self-Concept: A Social Cognitive Theory of Group Behaviour","publisher":"CT: JAI","publisher-place":"Greenwich","event-place":"Greenwich","language":"en","author":[{"family":"Turner","given":"John C."}],"issued":{"date-parts":[["1985"]]}}}],"schema":"https://github.com/citation-style-language/schema/raw/master/csl-citation.json"} </w:instrText>
      </w:r>
      <w:r w:rsidR="00232275">
        <w:rPr>
          <w:noProof/>
          <w:color w:val="000000" w:themeColor="text1"/>
        </w:rPr>
        <w:fldChar w:fldCharType="separate"/>
      </w:r>
      <w:r w:rsidR="00360506" w:rsidRPr="00360506">
        <w:t>(Tajfel and Turner 1986; Turner 1985)</w:t>
      </w:r>
      <w:r w:rsidR="00232275">
        <w:rPr>
          <w:noProof/>
          <w:color w:val="000000" w:themeColor="text1"/>
        </w:rPr>
        <w:fldChar w:fldCharType="end"/>
      </w:r>
      <w:r>
        <w:rPr>
          <w:noProof/>
          <w:color w:val="000000" w:themeColor="text1"/>
        </w:rPr>
        <w:t xml:space="preserve">. </w:t>
      </w:r>
      <w:r w:rsidRPr="00327F01">
        <w:rPr>
          <w:noProof/>
          <w:color w:val="000000" w:themeColor="text1"/>
        </w:rPr>
        <w:t xml:space="preserve">One prediction </w:t>
      </w:r>
      <w:r>
        <w:rPr>
          <w:noProof/>
          <w:color w:val="000000" w:themeColor="text1"/>
        </w:rPr>
        <w:t xml:space="preserve">stemming from these </w:t>
      </w:r>
      <w:r w:rsidRPr="00327F01">
        <w:rPr>
          <w:noProof/>
          <w:color w:val="000000" w:themeColor="text1"/>
        </w:rPr>
        <w:t xml:space="preserve">theories </w:t>
      </w:r>
      <w:r>
        <w:rPr>
          <w:noProof/>
          <w:color w:val="000000" w:themeColor="text1"/>
        </w:rPr>
        <w:t xml:space="preserve">is that </w:t>
      </w:r>
      <w:r w:rsidRPr="00327F01">
        <w:rPr>
          <w:noProof/>
          <w:color w:val="000000" w:themeColor="text1"/>
        </w:rPr>
        <w:t xml:space="preserve">people want to fit in </w:t>
      </w:r>
      <w:r>
        <w:rPr>
          <w:noProof/>
          <w:color w:val="000000" w:themeColor="text1"/>
        </w:rPr>
        <w:t xml:space="preserve">with </w:t>
      </w:r>
      <w:r w:rsidRPr="00327F01">
        <w:rPr>
          <w:noProof/>
          <w:color w:val="000000" w:themeColor="text1"/>
        </w:rPr>
        <w:t xml:space="preserve">their own ingroups and will engage </w:t>
      </w:r>
      <w:r>
        <w:rPr>
          <w:noProof/>
          <w:color w:val="000000" w:themeColor="text1"/>
        </w:rPr>
        <w:t xml:space="preserve">in </w:t>
      </w:r>
      <w:r w:rsidR="00AA58EB">
        <w:rPr>
          <w:noProof/>
          <w:color w:val="000000" w:themeColor="text1"/>
        </w:rPr>
        <w:t>sustainable bevav</w:t>
      </w:r>
      <w:r w:rsidRPr="00327F01">
        <w:rPr>
          <w:noProof/>
          <w:color w:val="000000" w:themeColor="text1"/>
        </w:rPr>
        <w:t xml:space="preserve">iors if similar ingroup members are doing the behavior </w:t>
      </w:r>
      <w:r w:rsidR="00232275">
        <w:rPr>
          <w:noProof/>
          <w:color w:val="000000" w:themeColor="text1"/>
        </w:rPr>
        <w:fldChar w:fldCharType="begin"/>
      </w:r>
      <w:r w:rsidR="00360506">
        <w:rPr>
          <w:noProof/>
          <w:color w:val="000000" w:themeColor="text1"/>
        </w:rPr>
        <w:instrText xml:space="preserve"> ADDIN ZOTERO_ITEM CSL_CITATION {"citationID":"HxdY903x","properties":{"formattedCitation":"(Goldstein, Cialdini, and Griskevicius 2008; Han and Stoel 2017; Welsch and K\\uc0\\u252{}hling 2009)","plainCitation":"(Goldstein, Cialdini, and Griskevicius 2008; Han and Stoel 2017; Welsch and Kühling 2009)","noteIndex":0},"citationItems":[{"id":4681,"uris":["http://zotero.org/groups/2061407/items/LJIPQMUK"],"uri":["http://zotero.org/groups/2061407/items/LJIPQMUK"],"itemData":{"id":4681,"type":"article-journal","title":"A Room with a Viewpoint: Using Social Norms to Motivate Environmental Conservation in Hotels,","container-title":"Journal of Consumer Research","page":"472–82","volume":"35","issue":"3","language":"en","author":[{"family":"Goldstein","given":"Noah J."},{"family":"Cialdini","given":"Robert B."},{"family":"Griskevicius","given":"Vladas"}],"issued":{"date-parts":[["2008"]]}}},{"id":4804,"uris":["http://zotero.org/groups/2061407/items/R5IGUZMH"],"uri":["http://zotero.org/groups/2061407/items/R5IGUZMH"],"itemData":{"id":4804,"type":"article-journal","title":"Explaining Socially Responsible Consumer Behavior: A Meta-Analytic Review of Theory of Planned Behavior","container-title":"Journal of International Consumer Marketing","page":"91–103","volume":"29","issue":"2","source":"Google Scholar","shortTitle":"Explaining Socially Responsible Consumer Behavior","author":[{"family":"Han","given":"Tae-Im"},{"family":"Stoel","given":"Leslie"}],"issued":{"date-parts":[["2017"]]}}},{"id":4766,"uris":["http://zotero.org/groups/2061407/items/U98NMU4Y"],"uri":["http://zotero.org/groups/2061407/items/U98NMU4Y"],"itemData":{"id":4766,"type":"article-journal","title":"Determinants of Pro-Environmental Consumption: The Role of Reference Groups and Routine Behavior.","container-title":"Ecological Economics","page":"166–176","volume":"69","issue":"1","language":"en","author":[{"family":"Welsch","given":"Heinz"},{"family":"Kühling","given":"Jan"}],"issued":{"date-parts":[["2009"]]}}}],"schema":"https://github.com/citation-style-language/schema/raw/master/csl-citation.json"} </w:instrText>
      </w:r>
      <w:r w:rsidR="00232275">
        <w:rPr>
          <w:noProof/>
          <w:color w:val="000000" w:themeColor="text1"/>
        </w:rPr>
        <w:fldChar w:fldCharType="separate"/>
      </w:r>
      <w:r w:rsidR="00360506" w:rsidRPr="00360506">
        <w:t>(Goldstein, Cialdini, and Griskevicius 2008; Han and Stoel 2017; Welsch and Kühling 2009)</w:t>
      </w:r>
      <w:r w:rsidR="00232275">
        <w:rPr>
          <w:noProof/>
          <w:color w:val="000000" w:themeColor="text1"/>
        </w:rPr>
        <w:fldChar w:fldCharType="end"/>
      </w:r>
      <w:r w:rsidRPr="00327F01">
        <w:rPr>
          <w:noProof/>
          <w:color w:val="000000" w:themeColor="text1"/>
        </w:rPr>
        <w:t xml:space="preserve">. </w:t>
      </w:r>
      <w:r>
        <w:rPr>
          <w:noProof/>
          <w:color w:val="000000" w:themeColor="text1"/>
        </w:rPr>
        <w:t>Moreover</w:t>
      </w:r>
      <w:r w:rsidRPr="00327F01">
        <w:rPr>
          <w:noProof/>
          <w:color w:val="000000" w:themeColor="text1"/>
        </w:rPr>
        <w:t xml:space="preserve">, </w:t>
      </w:r>
      <w:r w:rsidR="00182900">
        <w:rPr>
          <w:noProof/>
          <w:color w:val="000000" w:themeColor="text1"/>
        </w:rPr>
        <w:t xml:space="preserve">viewing </w:t>
      </w:r>
      <w:r w:rsidR="00F27588">
        <w:rPr>
          <w:noProof/>
          <w:color w:val="000000" w:themeColor="text1"/>
        </w:rPr>
        <w:t xml:space="preserve">the </w:t>
      </w:r>
      <w:r w:rsidR="00182900">
        <w:rPr>
          <w:noProof/>
          <w:color w:val="000000" w:themeColor="text1"/>
        </w:rPr>
        <w:t xml:space="preserve">self as being a member of a </w:t>
      </w:r>
      <w:r w:rsidRPr="00327F01">
        <w:rPr>
          <w:noProof/>
          <w:color w:val="000000" w:themeColor="text1"/>
        </w:rPr>
        <w:t xml:space="preserve">pro-environmental ingroup is a </w:t>
      </w:r>
      <w:r w:rsidR="00182900">
        <w:rPr>
          <w:noProof/>
          <w:color w:val="000000" w:themeColor="text1"/>
        </w:rPr>
        <w:t>key</w:t>
      </w:r>
      <w:r w:rsidRPr="00327F01">
        <w:rPr>
          <w:noProof/>
          <w:color w:val="000000" w:themeColor="text1"/>
        </w:rPr>
        <w:t xml:space="preserve"> determin</w:t>
      </w:r>
      <w:r w:rsidR="009A570D">
        <w:rPr>
          <w:noProof/>
          <w:color w:val="000000" w:themeColor="text1"/>
        </w:rPr>
        <w:t>an</w:t>
      </w:r>
      <w:r w:rsidR="00E808F5">
        <w:rPr>
          <w:noProof/>
          <w:color w:val="000000" w:themeColor="text1"/>
        </w:rPr>
        <w:t xml:space="preserve">t of </w:t>
      </w:r>
      <w:r w:rsidR="00932178">
        <w:rPr>
          <w:noProof/>
          <w:color w:val="000000" w:themeColor="text1"/>
        </w:rPr>
        <w:t>pro</w:t>
      </w:r>
      <w:r w:rsidR="00F27588">
        <w:rPr>
          <w:noProof/>
          <w:color w:val="000000" w:themeColor="text1"/>
        </w:rPr>
        <w:t>-</w:t>
      </w:r>
      <w:r w:rsidR="00932178">
        <w:rPr>
          <w:noProof/>
          <w:color w:val="000000" w:themeColor="text1"/>
        </w:rPr>
        <w:t>environmental choices and actions</w:t>
      </w:r>
      <w:r>
        <w:rPr>
          <w:noProof/>
          <w:color w:val="000000" w:themeColor="text1"/>
        </w:rPr>
        <w:t xml:space="preserve"> </w:t>
      </w:r>
      <w:r w:rsidR="00232275">
        <w:rPr>
          <w:noProof/>
          <w:color w:val="000000" w:themeColor="text1"/>
        </w:rPr>
        <w:fldChar w:fldCharType="begin"/>
      </w:r>
      <w:r w:rsidR="00360506">
        <w:rPr>
          <w:noProof/>
          <w:color w:val="000000" w:themeColor="text1"/>
        </w:rPr>
        <w:instrText xml:space="preserve"> ADDIN ZOTERO_ITEM CSL_CITATION {"citationID":"QfUfAPef","properties":{"formattedCitation":"(Fielding et al. 2008; Gupta and Ogden 2009)","plainCitation":"(Fielding et al. 2008; Gupta and Ogden 2009)","noteIndex":0},"citationItems":[{"id":4631,"uris":["http://zotero.org/groups/2061407/items/5AH9XYDG"],"uri":["http://zotero.org/groups/2061407/items/5AH9XYDG"],"itemData":{"id":4631,"type":"article-journal","title":"Integrating Social Identity Theory and the Theory of Planned Behaviour to Explain Decisions to Engage in Sustainable Agricultural Practices","container-title":"British Journal of Social Psychology","page":"23-48","volume":"47","issue":"1","source":"Wiley Online Library","abstract":"The present research integrates core aspects of social identity theory with the theory of planned behaviour to investigate factors influencing engagement in sustainable agricultural practices. Using a two-wave prospective design, two studies were conducted with samples of farmers (N=609 and N=259, respectively). At Time 1, a questionnaire survey assessed theory of planned behaviour variables in relation to engaging in riparian zone management (a sustainable agricultural practice). In addition, intergroup perceptions (i.e. relations between rural and urban groups), group norms and group identification were assessed. At Time 2, self-reported behaviour was measured. There was support for the integrated model across both studies. As predicted, past behaviour, attitudes and perceived behavioural control were significant predictors of intentions, and intentions significantly predicted self-reported behaviour. Group norms and intergroup perceptions were also significant predictors of intentions providing support for the inclusion of social identity concepts in the theory of planned behaviour. More supportive group norms were associated with higher intentions, especially for high-group identifiers. In contrast, more negative intergroup perceptions were associated with lower intentions and, unexpectedly, this effect only emerged for low-group identifiers. This suggests that in the context of decisions to engage in riparian zone management, an important sustainable agricultural practice, high identifiers are influenced predominantly by in-group rather than out-group considerations, whereas low identifiers may attend to cues from both the in-group and the out-group when making their decisions.","DOI":"10.1348/014466607X206792","ISSN":"2044-8309","language":"en","author":[{"family":"Fielding","given":"Kelly S."},{"family":"Terry","given":"Deborah J."},{"family":"Masser","given":"Barbara M."},{"family":"Hogg","given":"Michael A."}],"issued":{"date-parts":[["2008",3,1]]}}},{"id":4687,"uris":["http://zotero.org/groups/2061407/items/WQ7NC29S"],"uri":["http://zotero.org/groups/2061407/items/WQ7NC29S"],"itemData":{"id":4687,"type":"article-journal","title":"To Buy or Not to Buy? A Social Dilemma Perspective on Green Buying","container-title":"Journal of Consumer Marketing","page":"376–391","volume":"26","issue":"6","language":"en","author":[{"family":"Gupta","given":"Shruti"},{"family":"Ogden","given":"Denise T."}],"issued":{"date-parts":[["2009"]]}}}],"schema":"https://github.com/citation-style-language/schema/raw/master/csl-citation.json"} </w:instrText>
      </w:r>
      <w:r w:rsidR="00232275">
        <w:rPr>
          <w:noProof/>
          <w:color w:val="000000" w:themeColor="text1"/>
        </w:rPr>
        <w:fldChar w:fldCharType="separate"/>
      </w:r>
      <w:r w:rsidR="00360506" w:rsidRPr="00360506">
        <w:t>(Fielding et al. 2008; Gupta and Ogden 2009)</w:t>
      </w:r>
      <w:r w:rsidR="00232275">
        <w:rPr>
          <w:noProof/>
          <w:color w:val="000000" w:themeColor="text1"/>
        </w:rPr>
        <w:fldChar w:fldCharType="end"/>
      </w:r>
      <w:r w:rsidRPr="00327F01">
        <w:rPr>
          <w:noProof/>
          <w:color w:val="000000" w:themeColor="text1"/>
        </w:rPr>
        <w:t xml:space="preserve">. </w:t>
      </w:r>
      <w:r w:rsidR="00932178">
        <w:rPr>
          <w:noProof/>
          <w:color w:val="000000" w:themeColor="text1"/>
        </w:rPr>
        <w:t>Seeing</w:t>
      </w:r>
      <w:r w:rsidRPr="00327F01">
        <w:rPr>
          <w:noProof/>
          <w:color w:val="000000" w:themeColor="text1"/>
        </w:rPr>
        <w:t xml:space="preserve"> </w:t>
      </w:r>
      <w:r w:rsidR="00E808F5">
        <w:rPr>
          <w:noProof/>
          <w:color w:val="000000" w:themeColor="text1"/>
        </w:rPr>
        <w:t>one’s identity</w:t>
      </w:r>
      <w:r w:rsidRPr="00327F01">
        <w:rPr>
          <w:noProof/>
          <w:color w:val="000000" w:themeColor="text1"/>
        </w:rPr>
        <w:t xml:space="preserve"> as similar to a “typical recycler” predicts recycling intentions, over an</w:t>
      </w:r>
      <w:r>
        <w:rPr>
          <w:noProof/>
          <w:color w:val="000000" w:themeColor="text1"/>
        </w:rPr>
        <w:t>d above other factors such as</w:t>
      </w:r>
      <w:r w:rsidRPr="00327F01">
        <w:rPr>
          <w:noProof/>
          <w:color w:val="000000" w:themeColor="text1"/>
        </w:rPr>
        <w:t xml:space="preserve"> attitudes, subjective norms, and perceived behavioral control</w:t>
      </w:r>
      <w:r>
        <w:rPr>
          <w:noProof/>
          <w:color w:val="000000" w:themeColor="text1"/>
        </w:rPr>
        <w:t xml:space="preserve"> </w:t>
      </w:r>
      <w:r w:rsidR="00232275">
        <w:rPr>
          <w:noProof/>
          <w:color w:val="000000" w:themeColor="text1"/>
        </w:rPr>
        <w:fldChar w:fldCharType="begin"/>
      </w:r>
      <w:r w:rsidR="00360506">
        <w:rPr>
          <w:noProof/>
          <w:color w:val="000000" w:themeColor="text1"/>
        </w:rPr>
        <w:instrText xml:space="preserve"> ADDIN ZOTERO_ITEM CSL_CITATION {"citationID":"KdpVKXv0","properties":{"formattedCitation":"(Mannetti, Pierro, and Livi 2004)","plainCitation":"(Mannetti, Pierro, and Livi 2004)","noteIndex":0},"citationItems":[{"id":4712,"uris":["http://zotero.org/groups/2061407/items/2U52PJQT"],"uri":["http://zotero.org/groups/2061407/items/2U52PJQT"],"itemData":{"id":4712,"type":"article-journal","title":"Recycling: Planned and Self-Expressive Behavior","container-title":"Journal of Environmental Psychology","page":"227–236","volume":"24","issue":"2","language":"en","author":[{"family":"Mannetti","given":"Lucia"},{"family":"Pierro","given":"Antonio"},{"family":"Livi","given":"Stefano"}],"issued":{"date-parts":[["2004"]]}}}],"schema":"https://github.com/citation-style-language/schema/raw/master/csl-citation.json"} </w:instrText>
      </w:r>
      <w:r w:rsidR="00232275">
        <w:rPr>
          <w:noProof/>
          <w:color w:val="000000" w:themeColor="text1"/>
        </w:rPr>
        <w:fldChar w:fldCharType="separate"/>
      </w:r>
      <w:r w:rsidR="00360506" w:rsidRPr="00360506">
        <w:t>(Mannetti, Pierro, and Livi 2004)</w:t>
      </w:r>
      <w:r w:rsidR="00232275">
        <w:rPr>
          <w:noProof/>
          <w:color w:val="000000" w:themeColor="text1"/>
        </w:rPr>
        <w:fldChar w:fldCharType="end"/>
      </w:r>
      <w:r>
        <w:rPr>
          <w:noProof/>
          <w:color w:val="000000" w:themeColor="text1"/>
        </w:rPr>
        <w:t>.</w:t>
      </w:r>
    </w:p>
    <w:p w:rsidR="00056D01" w:rsidRPr="00327F01" w:rsidRDefault="00056D01" w:rsidP="004A5B29">
      <w:pPr>
        <w:spacing w:line="480" w:lineRule="auto"/>
        <w:ind w:firstLine="720"/>
        <w:rPr>
          <w:b/>
          <w:i/>
          <w:noProof/>
          <w:color w:val="000000" w:themeColor="text1"/>
        </w:rPr>
      </w:pPr>
      <w:r w:rsidRPr="00327F01">
        <w:rPr>
          <w:noProof/>
          <w:color w:val="000000" w:themeColor="text1"/>
        </w:rPr>
        <w:t xml:space="preserve">Another finding stemming from the </w:t>
      </w:r>
      <w:r w:rsidR="00E808F5">
        <w:rPr>
          <w:noProof/>
          <w:color w:val="000000" w:themeColor="text1"/>
        </w:rPr>
        <w:t xml:space="preserve">social </w:t>
      </w:r>
      <w:r w:rsidRPr="00327F01">
        <w:rPr>
          <w:noProof/>
          <w:color w:val="000000" w:themeColor="text1"/>
        </w:rPr>
        <w:t xml:space="preserve">identity </w:t>
      </w:r>
      <w:r w:rsidR="003E0C7B">
        <w:rPr>
          <w:noProof/>
          <w:color w:val="000000" w:themeColor="text1"/>
        </w:rPr>
        <w:t xml:space="preserve">literature </w:t>
      </w:r>
      <w:r w:rsidRPr="00327F01">
        <w:rPr>
          <w:noProof/>
          <w:color w:val="000000" w:themeColor="text1"/>
        </w:rPr>
        <w:t xml:space="preserve">is that social identity effects are </w:t>
      </w:r>
      <w:r w:rsidR="00E808F5">
        <w:rPr>
          <w:noProof/>
          <w:color w:val="000000" w:themeColor="text1"/>
        </w:rPr>
        <w:t>heightened for</w:t>
      </w:r>
      <w:r w:rsidRPr="003E0C7B">
        <w:rPr>
          <w:noProof/>
          <w:color w:val="000000" w:themeColor="text1"/>
        </w:rPr>
        <w:t xml:space="preserve"> those high in </w:t>
      </w:r>
      <w:r w:rsidRPr="003E0C7B">
        <w:rPr>
          <w:i/>
          <w:noProof/>
          <w:color w:val="000000" w:themeColor="text1"/>
        </w:rPr>
        <w:t>ingroup identification</w:t>
      </w:r>
      <w:r w:rsidRPr="003E0C7B">
        <w:rPr>
          <w:noProof/>
          <w:color w:val="000000" w:themeColor="text1"/>
        </w:rPr>
        <w:t xml:space="preserve">. </w:t>
      </w:r>
      <w:r w:rsidR="00FC1C19" w:rsidRPr="003E0C7B">
        <w:rPr>
          <w:noProof/>
          <w:color w:val="000000" w:themeColor="text1"/>
        </w:rPr>
        <w:t>I</w:t>
      </w:r>
      <w:r w:rsidRPr="003E0C7B">
        <w:rPr>
          <w:noProof/>
          <w:color w:val="000000" w:themeColor="text1"/>
        </w:rPr>
        <w:t xml:space="preserve">dentifying with </w:t>
      </w:r>
      <w:r w:rsidR="00E808F5">
        <w:rPr>
          <w:noProof/>
          <w:color w:val="000000" w:themeColor="text1"/>
        </w:rPr>
        <w:t>the social group of</w:t>
      </w:r>
      <w:r w:rsidRPr="003E0C7B">
        <w:rPr>
          <w:noProof/>
          <w:color w:val="000000" w:themeColor="text1"/>
        </w:rPr>
        <w:t xml:space="preserve"> “an organic consumer</w:t>
      </w:r>
      <w:r w:rsidR="003C6B7B">
        <w:rPr>
          <w:noProof/>
          <w:color w:val="000000" w:themeColor="text1"/>
        </w:rPr>
        <w:t>” or “a green consumer,”</w:t>
      </w:r>
      <w:r w:rsidRPr="003E0C7B">
        <w:rPr>
          <w:noProof/>
          <w:color w:val="000000" w:themeColor="text1"/>
        </w:rPr>
        <w:t xml:space="preserve"> </w:t>
      </w:r>
      <w:r w:rsidR="006607BA" w:rsidRPr="003E0C7B">
        <w:rPr>
          <w:noProof/>
          <w:color w:val="000000" w:themeColor="text1"/>
        </w:rPr>
        <w:t>for example,</w:t>
      </w:r>
      <w:r w:rsidRPr="003E0C7B">
        <w:rPr>
          <w:noProof/>
          <w:color w:val="000000" w:themeColor="text1"/>
        </w:rPr>
        <w:t xml:space="preserve"> predicts organic </w:t>
      </w:r>
      <w:r w:rsidR="00E808F5">
        <w:rPr>
          <w:noProof/>
          <w:color w:val="000000" w:themeColor="text1"/>
        </w:rPr>
        <w:t xml:space="preserve">purchases </w:t>
      </w:r>
      <w:r w:rsidR="00232275" w:rsidRPr="003E0C7B">
        <w:rPr>
          <w:noProof/>
          <w:color w:val="000000" w:themeColor="text1"/>
        </w:rPr>
        <w:fldChar w:fldCharType="begin"/>
      </w:r>
      <w:r w:rsidR="00360506">
        <w:rPr>
          <w:noProof/>
          <w:color w:val="000000" w:themeColor="text1"/>
        </w:rPr>
        <w:instrText xml:space="preserve"> ADDIN ZOTERO_ITEM CSL_CITATION {"citationID":"LcqJSY8g","properties":{"formattedCitation":"(Bartels and Onwezen 2014)","plainCitation":"(Bartels and Onwezen 2014)","noteIndex":0},"citationItems":[{"id":4533,"uris":["http://zotero.org/groups/2061407/items/8TRGS85N"],"uri":["http://zotero.org/groups/2061407/items/8TRGS85N"],"itemData":{"id":4533,"type":"article-journal","title":"Consumers' Willingness to Buy Products with Environmental and Ethical Claims: The Roles of Social Representations and Social Identity","container-title":"International Journal of Consumer Studies","page":"82-89","volume":"38","issue":"1","source":"Wiley Online Library","abstract":"This study investigates how social representations and consumers' identification with organic food consumers affects intentions to buy products that make environmental and ethical claims. For the purposes of the study, an online panel study was conducted on a representative sample of consumers (n = 1006) in the United Kingdom. The results demonstrate that consumers who are adherent to natural foods or technology and do not perceive food as a necessity are more willing to buy environmentally friendly and ethical products. There seems to be no relationship between perceptions of food as a source of enjoyment and intentions to buy sustainable products. Finally, social identification with the organic consumer is positively related with the intentions to buy products that make environmental and ethical claims. The current research demonstrates that both individual perceptions of food and consumers' perceptions of the social environment play an important role in promoting environmentally friendly and ethical behaviour.","DOI":"10.1111/ijcs.12067","ISSN":"1470-6431","shortTitle":"Consumers' willingness to buy products with environmental and ethical claims","journalAbbreviation":"International Journal of Consumer Studies","language":"en","author":[{"family":"Bartels","given":"Jos"},{"family":"Onwezen","given":"Marleen C."}],"issued":{"date-parts":[["2014",1,1]]}}}],"schema":"https://github.com/citation-style-language/schema/raw/master/csl-citation.json"} </w:instrText>
      </w:r>
      <w:r w:rsidR="00232275" w:rsidRPr="003E0C7B">
        <w:rPr>
          <w:noProof/>
          <w:color w:val="000000" w:themeColor="text1"/>
        </w:rPr>
        <w:fldChar w:fldCharType="separate"/>
      </w:r>
      <w:r w:rsidR="00360506" w:rsidRPr="00360506">
        <w:t>(</w:t>
      </w:r>
      <w:r w:rsidR="003C6B7B">
        <w:t xml:space="preserve">Bartels and Hoogendam 2011; </w:t>
      </w:r>
      <w:r w:rsidR="00360506" w:rsidRPr="00360506">
        <w:t>Bartels and Onwezen 2014)</w:t>
      </w:r>
      <w:r w:rsidR="00232275" w:rsidRPr="003E0C7B">
        <w:rPr>
          <w:noProof/>
          <w:color w:val="000000" w:themeColor="text1"/>
        </w:rPr>
        <w:fldChar w:fldCharType="end"/>
      </w:r>
      <w:r w:rsidRPr="003E0C7B">
        <w:rPr>
          <w:noProof/>
          <w:color w:val="000000" w:themeColor="text1"/>
        </w:rPr>
        <w:t>.</w:t>
      </w:r>
      <w:r w:rsidRPr="003E0C7B">
        <w:rPr>
          <w:color w:val="000000" w:themeColor="text1"/>
        </w:rPr>
        <w:t xml:space="preserve"> Moreover</w:t>
      </w:r>
      <w:r w:rsidRPr="00327F01">
        <w:rPr>
          <w:color w:val="000000" w:themeColor="text1"/>
        </w:rPr>
        <w:t>, messages encouraging sustainable consumption are received m</w:t>
      </w:r>
      <w:r>
        <w:rPr>
          <w:color w:val="000000" w:themeColor="text1"/>
        </w:rPr>
        <w:t xml:space="preserve">ore positively by </w:t>
      </w:r>
      <w:r w:rsidRPr="00327F01">
        <w:rPr>
          <w:color w:val="000000" w:themeColor="text1"/>
        </w:rPr>
        <w:t>majority group members, as well as those who are high in ingroup attachment</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1llfiu60ol","properties":{"formattedCitation":"(Grinstein and Nisan 2009)","plainCitation":"(Grinstein and Nisan 2009)","noteIndex":0},"citationItems":[{"id":5269,"uris":["http://zotero.org/groups/2061407/items/SWQWL6P4"],"uri":["http://zotero.org/groups/2061407/items/SWQWL6P4"],"itemData":{"id":5269,"type":"article-journal","title":"Demarketing, Minorities, and National Attachment","container-title":"Journal of Marketing","page":"105–122","volume":"73","issue":"2","source":"Google Scholar","author":[{"family":"Grinstein","given":"Amir"},{"family":"Nisan","given":"Udi"}],"issued":{"date-parts":[["2009"]]}}}],"schema":"https://github.com/citation-style-language/schema/raw/master/csl-citation.json"} </w:instrText>
      </w:r>
      <w:r w:rsidR="00232275">
        <w:rPr>
          <w:color w:val="000000" w:themeColor="text1"/>
        </w:rPr>
        <w:fldChar w:fldCharType="separate"/>
      </w:r>
      <w:r w:rsidR="00360506" w:rsidRPr="00360506">
        <w:t>(Grinstein and Nisan 2009)</w:t>
      </w:r>
      <w:r w:rsidR="00232275">
        <w:rPr>
          <w:color w:val="000000" w:themeColor="text1"/>
        </w:rPr>
        <w:fldChar w:fldCharType="end"/>
      </w:r>
      <w:r>
        <w:rPr>
          <w:color w:val="000000" w:themeColor="text1"/>
        </w:rPr>
        <w:t xml:space="preserve">. </w:t>
      </w:r>
      <w:r w:rsidRPr="00327F01">
        <w:rPr>
          <w:noProof/>
          <w:color w:val="000000" w:themeColor="text1"/>
        </w:rPr>
        <w:t xml:space="preserve">In one study, highlighting a shared, superordinate ingroup identity based on geographical region led to the greatest acceptance of information about drinking recycled water, </w:t>
      </w:r>
      <w:r w:rsidR="00231BF4">
        <w:rPr>
          <w:noProof/>
          <w:color w:val="000000" w:themeColor="text1"/>
        </w:rPr>
        <w:t>especially</w:t>
      </w:r>
      <w:r w:rsidRPr="00327F01">
        <w:rPr>
          <w:noProof/>
          <w:color w:val="000000" w:themeColor="text1"/>
        </w:rPr>
        <w:t xml:space="preserve"> </w:t>
      </w:r>
      <w:r w:rsidR="00E808F5">
        <w:rPr>
          <w:noProof/>
          <w:color w:val="000000" w:themeColor="text1"/>
        </w:rPr>
        <w:t>for</w:t>
      </w:r>
      <w:r w:rsidRPr="00327F01">
        <w:rPr>
          <w:noProof/>
          <w:color w:val="000000" w:themeColor="text1"/>
        </w:rPr>
        <w:t xml:space="preserve"> those who were high in </w:t>
      </w:r>
      <w:r>
        <w:rPr>
          <w:noProof/>
          <w:color w:val="000000" w:themeColor="text1"/>
        </w:rPr>
        <w:t xml:space="preserve">ingroup </w:t>
      </w:r>
      <w:r w:rsidRPr="00327F01">
        <w:rPr>
          <w:noProof/>
          <w:color w:val="000000" w:themeColor="text1"/>
        </w:rPr>
        <w:t>identification</w:t>
      </w:r>
      <w:r>
        <w:rPr>
          <w:noProof/>
          <w:color w:val="000000" w:themeColor="text1"/>
        </w:rPr>
        <w:t xml:space="preserve"> </w:t>
      </w:r>
      <w:r w:rsidR="00232275">
        <w:rPr>
          <w:noProof/>
          <w:color w:val="000000" w:themeColor="text1"/>
        </w:rPr>
        <w:fldChar w:fldCharType="begin"/>
      </w:r>
      <w:r w:rsidR="00360506">
        <w:rPr>
          <w:noProof/>
          <w:color w:val="000000" w:themeColor="text1"/>
        </w:rPr>
        <w:instrText xml:space="preserve"> ADDIN ZOTERO_ITEM CSL_CITATION {"citationID":"a2gv150210f","properties":{"formattedCitation":"(Schultz and Fielding 2014)","plainCitation":"(Schultz and Fielding 2014)","noteIndex":0},"citationItems":[{"id":5271,"uris":["http://zotero.org/groups/2061407/items/U5F4P8RL"],"uri":["http://zotero.org/groups/2061407/items/U5F4P8RL"],"itemData":{"id":5271,"type":"article-journal","title":"The Common in-Group Identity Model Enhances Communication About Recycled Water","container-title":"Journal of Environmental Psychology","page":"296–305","volume":"40","source":"Google Scholar","author":[{"family":"Schultz","given":"Tracy"},{"family":"Fielding","given":"Kelly"}],"issued":{"date-parts":[["2014"]]}}}],"schema":"https://github.com/citation-style-language/schema/raw/master/csl-citation.json"} </w:instrText>
      </w:r>
      <w:r w:rsidR="00232275">
        <w:rPr>
          <w:noProof/>
          <w:color w:val="000000" w:themeColor="text1"/>
        </w:rPr>
        <w:fldChar w:fldCharType="separate"/>
      </w:r>
      <w:r w:rsidR="00360506" w:rsidRPr="00360506">
        <w:t>(Schultz and Fielding 2014)</w:t>
      </w:r>
      <w:r w:rsidR="00232275">
        <w:rPr>
          <w:noProof/>
          <w:color w:val="000000" w:themeColor="text1"/>
        </w:rPr>
        <w:fldChar w:fldCharType="end"/>
      </w:r>
      <w:r w:rsidRPr="00327F01">
        <w:rPr>
          <w:noProof/>
          <w:color w:val="000000" w:themeColor="text1"/>
        </w:rPr>
        <w:t xml:space="preserve">. </w:t>
      </w:r>
    </w:p>
    <w:p w:rsidR="00056D01" w:rsidRPr="00327F01" w:rsidRDefault="00E808F5" w:rsidP="004A5B29">
      <w:pPr>
        <w:spacing w:line="480" w:lineRule="auto"/>
        <w:ind w:firstLine="720"/>
        <w:rPr>
          <w:noProof/>
          <w:color w:val="000000" w:themeColor="text1"/>
        </w:rPr>
      </w:pPr>
      <w:r>
        <w:rPr>
          <w:noProof/>
          <w:color w:val="000000" w:themeColor="text1"/>
        </w:rPr>
        <w:t>One additional</w:t>
      </w:r>
      <w:r w:rsidR="00056D01" w:rsidRPr="00327F01">
        <w:rPr>
          <w:noProof/>
          <w:color w:val="000000" w:themeColor="text1"/>
        </w:rPr>
        <w:t xml:space="preserve"> implication of social identities is that </w:t>
      </w:r>
      <w:r>
        <w:rPr>
          <w:noProof/>
          <w:color w:val="000000" w:themeColor="text1"/>
        </w:rPr>
        <w:t>individuals desire to positively view their</w:t>
      </w:r>
      <w:r w:rsidR="00056D01" w:rsidRPr="00327F01">
        <w:rPr>
          <w:noProof/>
          <w:color w:val="000000" w:themeColor="text1"/>
        </w:rPr>
        <w:t xml:space="preserve"> own ingroups </w:t>
      </w:r>
      <w:r w:rsidR="00232275">
        <w:rPr>
          <w:noProof/>
          <w:color w:val="000000" w:themeColor="text1"/>
        </w:rPr>
        <w:fldChar w:fldCharType="begin"/>
      </w:r>
      <w:r w:rsidR="00360506">
        <w:rPr>
          <w:noProof/>
          <w:color w:val="000000" w:themeColor="text1"/>
        </w:rPr>
        <w:instrText xml:space="preserve"> ADDIN ZOTERO_ITEM CSL_CITATION {"citationID":"TgQ1MkcU","properties":{"formattedCitation":"(Rabinovich et al. 2012)","plainCitation":"(Rabinovich et al. 2012)","noteIndex":0},"citationItems":[{"id":5273,"uris":["http://zotero.org/groups/2061407/items/GSFHVXCV"],"uri":["http://zotero.org/groups/2061407/items/GSFHVXCV"],"itemData":{"id":5273,"type":"article-journal","title":"Collective Self and Individual Choice: The Effects of Inter-Group Comparative Context on Environmental Values and Behaviour","container-title":"British Journal of Social Psychology","page":"551-569","volume":"51","issue":"4","source":"Wiley Online Library","abstract":"Self-categorization theory suggests that inter-group comparisons inform individual behaviour by affecting perceived in-group stereotypes that are internalized by group members. The present paper provides evidence for this chain of effects in the domain of environmental behaviour. In two studies, inter-group comparative context was manipulated. Study 1 found that the perceived in-group stereotype, self-stereotype (as represented by the reported value centrality), and behavioural intentions shifted away from a comparison out-group (irrespective of whether this was an upward or downward comparison). Study 1 also revealed that the effect of comparative context on individual environmental intentions was mediated by the perceived in-group stereotype and by changes in personal values. Study 2 extrapolated the observed effect on actual behavioural choices. The findings demonstrate the utility of a self-categorization approach to individual behaviour change.","DOI":"10.1111/j.2044-8309.2011.02022.x","ISSN":"2044-8309","shortTitle":"Collective self and individual choice","language":"en","author":[{"family":"Rabinovich","given":"Anna"},{"family":"Morton","given":"Thomas A."},{"family":"Postmes","given":"Tom"},{"family":"Verplanken","given":"Bas"}],"issued":{"date-parts":[["2012",12,1]]}}}],"schema":"https://github.com/citation-style-language/schema/raw/master/csl-citation.json"} </w:instrText>
      </w:r>
      <w:r w:rsidR="00232275">
        <w:rPr>
          <w:noProof/>
          <w:color w:val="000000" w:themeColor="text1"/>
        </w:rPr>
        <w:fldChar w:fldCharType="separate"/>
      </w:r>
      <w:r w:rsidR="00360506" w:rsidRPr="00360506">
        <w:t>(Rabinovich et al. 2012)</w:t>
      </w:r>
      <w:r w:rsidR="00232275">
        <w:rPr>
          <w:noProof/>
          <w:color w:val="000000" w:themeColor="text1"/>
        </w:rPr>
        <w:fldChar w:fldCharType="end"/>
      </w:r>
      <w:r w:rsidR="00A61959">
        <w:rPr>
          <w:noProof/>
          <w:color w:val="000000" w:themeColor="text1"/>
        </w:rPr>
        <w:t xml:space="preserve"> and</w:t>
      </w:r>
      <w:r>
        <w:rPr>
          <w:noProof/>
          <w:color w:val="000000" w:themeColor="text1"/>
        </w:rPr>
        <w:t xml:space="preserve"> do </w:t>
      </w:r>
      <w:r w:rsidR="00F27588">
        <w:rPr>
          <w:noProof/>
          <w:color w:val="000000" w:themeColor="text1"/>
        </w:rPr>
        <w:t xml:space="preserve">not </w:t>
      </w:r>
      <w:r>
        <w:rPr>
          <w:noProof/>
          <w:color w:val="000000" w:themeColor="text1"/>
        </w:rPr>
        <w:t xml:space="preserve">wish to see their own </w:t>
      </w:r>
      <w:r w:rsidR="00056D01" w:rsidRPr="00327F01">
        <w:rPr>
          <w:noProof/>
          <w:color w:val="000000" w:themeColor="text1"/>
        </w:rPr>
        <w:t>ingroup outperform</w:t>
      </w:r>
      <w:r w:rsidR="00056D01">
        <w:rPr>
          <w:noProof/>
          <w:color w:val="000000" w:themeColor="text1"/>
        </w:rPr>
        <w:t xml:space="preserve">ed by other </w:t>
      </w:r>
      <w:r>
        <w:rPr>
          <w:noProof/>
          <w:color w:val="000000" w:themeColor="text1"/>
        </w:rPr>
        <w:t>out</w:t>
      </w:r>
      <w:r w:rsidR="00056D01">
        <w:rPr>
          <w:noProof/>
          <w:color w:val="000000" w:themeColor="text1"/>
        </w:rPr>
        <w:t xml:space="preserve">groups </w:t>
      </w:r>
      <w:r w:rsidR="00232275">
        <w:rPr>
          <w:noProof/>
          <w:color w:val="000000" w:themeColor="text1"/>
        </w:rPr>
        <w:fldChar w:fldCharType="begin"/>
      </w:r>
      <w:r w:rsidR="00360506">
        <w:rPr>
          <w:noProof/>
          <w:color w:val="000000" w:themeColor="text1"/>
        </w:rPr>
        <w:instrText xml:space="preserve"> ADDIN ZOTERO_ITEM CSL_CITATION {"citationID":"DyrKSWZu","properties":{"formattedCitation":"(Ferguson, Branscombe, and Reynolds 2011)","plainCitation":"(Ferguson, Branscombe, and Reynolds 2011)","noteIndex":0},"citationItems":[{"id":4670,"uris":["http://zotero.org/groups/2061407/items/N9E7362Q"],"uri":["http://zotero.org/groups/2061407/items/N9E7362Q"],"itemData":{"id":4670,"type":"article-journal","title":"The Effect of Intergroup Comparison on Willingness to Perform Sustainable Behavior","container-title":"Journal of Environmental Psychology","page":"275–281","volume":"31","issue":"4","language":"en","author":[{"family":"Ferguson","given":"Mark A."},{"family":"Branscombe","given":"Nyla R."},{"family":"Reynolds","given":"Katherine J."}],"issued":{"date-parts":[["2011"]]}}}],"schema":"https://github.com/citation-style-language/schema/raw/master/csl-citation.json"} </w:instrText>
      </w:r>
      <w:r w:rsidR="00232275">
        <w:rPr>
          <w:noProof/>
          <w:color w:val="000000" w:themeColor="text1"/>
        </w:rPr>
        <w:fldChar w:fldCharType="separate"/>
      </w:r>
      <w:r w:rsidR="00360506" w:rsidRPr="00360506">
        <w:t>(Ferguson, Branscombe, and Reynolds 2011)</w:t>
      </w:r>
      <w:r w:rsidR="00232275">
        <w:rPr>
          <w:noProof/>
          <w:color w:val="000000" w:themeColor="text1"/>
        </w:rPr>
        <w:fldChar w:fldCharType="end"/>
      </w:r>
      <w:r w:rsidR="00056D01" w:rsidRPr="00327F01">
        <w:rPr>
          <w:noProof/>
          <w:color w:val="000000" w:themeColor="text1"/>
        </w:rPr>
        <w:t xml:space="preserve">. This is particularly true of </w:t>
      </w:r>
      <w:r>
        <w:rPr>
          <w:noProof/>
          <w:color w:val="000000" w:themeColor="text1"/>
        </w:rPr>
        <w:t>out</w:t>
      </w:r>
      <w:r w:rsidR="00056D01" w:rsidRPr="00327F01">
        <w:rPr>
          <w:noProof/>
          <w:color w:val="000000" w:themeColor="text1"/>
        </w:rPr>
        <w:t>groups that we do not wish to be associated with</w:t>
      </w:r>
      <w:r w:rsidR="00657A25">
        <w:rPr>
          <w:noProof/>
          <w:color w:val="000000" w:themeColor="text1"/>
        </w:rPr>
        <w:t>,</w:t>
      </w:r>
      <w:r w:rsidR="00056D01" w:rsidRPr="00327F01">
        <w:rPr>
          <w:noProof/>
          <w:color w:val="000000" w:themeColor="text1"/>
        </w:rPr>
        <w:t xml:space="preserve"> or </w:t>
      </w:r>
      <w:r w:rsidR="00056D01" w:rsidRPr="00327F01">
        <w:rPr>
          <w:i/>
          <w:noProof/>
          <w:color w:val="000000" w:themeColor="text1"/>
        </w:rPr>
        <w:t>dissociative groups</w:t>
      </w:r>
      <w:r w:rsidR="00056D01" w:rsidRPr="00327F01">
        <w:rPr>
          <w:noProof/>
          <w:color w:val="000000" w:themeColor="text1"/>
        </w:rPr>
        <w:t xml:space="preserve">. In one </w:t>
      </w:r>
      <w:r w:rsidR="00BF7963">
        <w:rPr>
          <w:noProof/>
          <w:color w:val="000000" w:themeColor="text1"/>
        </w:rPr>
        <w:t>example</w:t>
      </w:r>
      <w:r w:rsidR="00056D01" w:rsidRPr="00327F01">
        <w:rPr>
          <w:noProof/>
          <w:color w:val="000000" w:themeColor="text1"/>
        </w:rPr>
        <w:t xml:space="preserve">, researchers examined </w:t>
      </w:r>
      <w:r>
        <w:rPr>
          <w:noProof/>
          <w:color w:val="000000" w:themeColor="text1"/>
        </w:rPr>
        <w:t xml:space="preserve">intentions to undertake </w:t>
      </w:r>
      <w:r w:rsidR="00056D01" w:rsidRPr="00327F01">
        <w:rPr>
          <w:noProof/>
          <w:color w:val="000000" w:themeColor="text1"/>
        </w:rPr>
        <w:t xml:space="preserve">sustainable </w:t>
      </w:r>
      <w:r>
        <w:rPr>
          <w:noProof/>
          <w:color w:val="000000" w:themeColor="text1"/>
        </w:rPr>
        <w:t xml:space="preserve">actions </w:t>
      </w:r>
      <w:r w:rsidR="00056D01" w:rsidRPr="00327F01">
        <w:rPr>
          <w:noProof/>
          <w:color w:val="000000" w:themeColor="text1"/>
        </w:rPr>
        <w:t xml:space="preserve">such as </w:t>
      </w:r>
      <w:r>
        <w:rPr>
          <w:noProof/>
          <w:color w:val="000000" w:themeColor="text1"/>
        </w:rPr>
        <w:t xml:space="preserve">water conservation, </w:t>
      </w:r>
      <w:r w:rsidR="00056D01" w:rsidRPr="00327F01">
        <w:rPr>
          <w:noProof/>
          <w:color w:val="000000" w:themeColor="text1"/>
        </w:rPr>
        <w:t>composting</w:t>
      </w:r>
      <w:r>
        <w:rPr>
          <w:noProof/>
          <w:color w:val="000000" w:themeColor="text1"/>
        </w:rPr>
        <w:t xml:space="preserve"> organics</w:t>
      </w:r>
      <w:r w:rsidR="00056D01" w:rsidRPr="00327F01">
        <w:rPr>
          <w:noProof/>
          <w:color w:val="000000" w:themeColor="text1"/>
        </w:rPr>
        <w:t>, and recycling</w:t>
      </w:r>
      <w:r w:rsidR="00056D01">
        <w:rPr>
          <w:noProof/>
          <w:color w:val="000000" w:themeColor="text1"/>
        </w:rPr>
        <w:t xml:space="preserve"> </w:t>
      </w:r>
      <w:r w:rsidR="00232275">
        <w:rPr>
          <w:noProof/>
          <w:color w:val="000000" w:themeColor="text1"/>
        </w:rPr>
        <w:fldChar w:fldCharType="begin"/>
      </w:r>
      <w:r w:rsidR="00360506">
        <w:rPr>
          <w:noProof/>
          <w:color w:val="000000" w:themeColor="text1"/>
        </w:rPr>
        <w:instrText xml:space="preserve"> ADDIN ZOTERO_ITEM CSL_CITATION {"citationID":"Y7mCINR0","properties":{"formattedCitation":"(White, Simpson, and Argo 2014)","plainCitation":"(White, Simpson, and Argo 2014)","noteIndex":0},"citationItems":[{"id":4311,"uris":["http://zotero.org/groups/2061407/items/SBRYCFRX"],"uri":["http://zotero.org/groups/2061407/items/SBRYCFRX"],"itemData":{"id":4311,"type":"article-journal","title":"The Motivating Role of Dissociative Out-Groups in Encouraging Positive Consumer Behaviors","container-title":"Journal of Marketing Research","page":"433–447","volume":"51","issue":"4","source":"Google Scholar","author":[{"family":"White","given":"Katherine"},{"family":"Simpson","given":"Bonnie"},{"family":"Argo","given":"Jennifer J."}],"issued":{"date-parts":[["2014"]]}}}],"schema":"https://github.com/citation-style-language/schema/raw/master/csl-citation.json"} </w:instrText>
      </w:r>
      <w:r w:rsidR="00232275">
        <w:rPr>
          <w:noProof/>
          <w:color w:val="000000" w:themeColor="text1"/>
        </w:rPr>
        <w:fldChar w:fldCharType="separate"/>
      </w:r>
      <w:r w:rsidR="00360506" w:rsidRPr="00360506">
        <w:t>(White, Simpson, and Argo 2014)</w:t>
      </w:r>
      <w:r w:rsidR="00232275">
        <w:rPr>
          <w:noProof/>
          <w:color w:val="000000" w:themeColor="text1"/>
        </w:rPr>
        <w:fldChar w:fldCharType="end"/>
      </w:r>
      <w:r w:rsidR="00056D01">
        <w:rPr>
          <w:noProof/>
          <w:color w:val="000000" w:themeColor="text1"/>
        </w:rPr>
        <w:t>. W</w:t>
      </w:r>
      <w:r w:rsidR="00056D01" w:rsidRPr="00327F01">
        <w:rPr>
          <w:noProof/>
          <w:color w:val="000000" w:themeColor="text1"/>
        </w:rPr>
        <w:t xml:space="preserve">hen </w:t>
      </w:r>
      <w:r w:rsidR="00BF7963">
        <w:rPr>
          <w:noProof/>
          <w:color w:val="000000" w:themeColor="text1"/>
        </w:rPr>
        <w:t>people</w:t>
      </w:r>
      <w:r w:rsidR="00056D01" w:rsidRPr="00327F01">
        <w:rPr>
          <w:noProof/>
          <w:color w:val="000000" w:themeColor="text1"/>
        </w:rPr>
        <w:t xml:space="preserve"> learned that a dissociative reference group had performed </w:t>
      </w:r>
      <w:r w:rsidR="00955486">
        <w:rPr>
          <w:noProof/>
          <w:color w:val="000000" w:themeColor="text1"/>
        </w:rPr>
        <w:t>better</w:t>
      </w:r>
      <w:r w:rsidR="00056D01" w:rsidRPr="00327F01">
        <w:rPr>
          <w:noProof/>
          <w:color w:val="000000" w:themeColor="text1"/>
        </w:rPr>
        <w:t xml:space="preserve"> on a positive, sustainable behavior </w:t>
      </w:r>
      <w:r w:rsidR="00BF7963">
        <w:rPr>
          <w:noProof/>
          <w:color w:val="000000" w:themeColor="text1"/>
        </w:rPr>
        <w:t>(thus casting the ingroup in a negative light)</w:t>
      </w:r>
      <w:r w:rsidR="00657A25">
        <w:rPr>
          <w:noProof/>
          <w:color w:val="000000" w:themeColor="text1"/>
        </w:rPr>
        <w:t>,</w:t>
      </w:r>
      <w:r w:rsidR="00056D01" w:rsidRPr="00327F01">
        <w:rPr>
          <w:noProof/>
          <w:color w:val="000000" w:themeColor="text1"/>
        </w:rPr>
        <w:t xml:space="preserve"> the </w:t>
      </w:r>
      <w:r w:rsidR="00955486">
        <w:rPr>
          <w:noProof/>
          <w:color w:val="000000" w:themeColor="text1"/>
        </w:rPr>
        <w:t>focal</w:t>
      </w:r>
      <w:r w:rsidR="00056D01" w:rsidRPr="00327F01">
        <w:rPr>
          <w:noProof/>
          <w:color w:val="000000" w:themeColor="text1"/>
        </w:rPr>
        <w:t xml:space="preserve"> group members increase</w:t>
      </w:r>
      <w:r w:rsidR="00657A25">
        <w:rPr>
          <w:noProof/>
          <w:color w:val="000000" w:themeColor="text1"/>
        </w:rPr>
        <w:t>d</w:t>
      </w:r>
      <w:r w:rsidR="00056D01" w:rsidRPr="00327F01">
        <w:rPr>
          <w:noProof/>
          <w:color w:val="000000" w:themeColor="text1"/>
        </w:rPr>
        <w:t xml:space="preserve"> their own positive behaviors. These effects were augmented in </w:t>
      </w:r>
      <w:r w:rsidR="00955486">
        <w:rPr>
          <w:noProof/>
          <w:color w:val="000000" w:themeColor="text1"/>
        </w:rPr>
        <w:t xml:space="preserve">public </w:t>
      </w:r>
      <w:r w:rsidR="00056D01" w:rsidRPr="00327F01">
        <w:rPr>
          <w:noProof/>
          <w:color w:val="000000" w:themeColor="text1"/>
        </w:rPr>
        <w:t>settings, because this is a condition under which the collective self is most relevant to consumers</w:t>
      </w:r>
      <w:r w:rsidR="00056D01">
        <w:rPr>
          <w:noProof/>
          <w:color w:val="000000" w:themeColor="text1"/>
        </w:rPr>
        <w:t>. O</w:t>
      </w:r>
      <w:r w:rsidR="00056D01" w:rsidRPr="00327F01">
        <w:rPr>
          <w:noProof/>
          <w:color w:val="000000" w:themeColor="text1"/>
        </w:rPr>
        <w:t xml:space="preserve">ne practical implication of </w:t>
      </w:r>
      <w:r>
        <w:rPr>
          <w:noProof/>
          <w:color w:val="000000" w:themeColor="text1"/>
        </w:rPr>
        <w:t xml:space="preserve">this </w:t>
      </w:r>
      <w:r w:rsidR="00056D01" w:rsidRPr="00327F01">
        <w:rPr>
          <w:noProof/>
          <w:color w:val="000000" w:themeColor="text1"/>
        </w:rPr>
        <w:t xml:space="preserve">work is that friendly challenges could be encouraged between competing groups </w:t>
      </w:r>
      <w:r w:rsidR="00232275">
        <w:rPr>
          <w:noProof/>
          <w:color w:val="000000" w:themeColor="text1"/>
        </w:rPr>
        <w:fldChar w:fldCharType="begin"/>
      </w:r>
      <w:r w:rsidR="00360506">
        <w:rPr>
          <w:noProof/>
          <w:color w:val="000000" w:themeColor="text1"/>
        </w:rPr>
        <w:instrText xml:space="preserve"> ADDIN ZOTERO_ITEM CSL_CITATION {"citationID":"WjRI0GmF","properties":{"formattedCitation":"(Vugt, Griskevicius, and Schultz 2014)","plainCitation":"(Vugt, Griskevicius, and Schultz 2014)","noteIndex":0},"citationItems":[{"id":5276,"uris":["http://zotero.org/groups/2061407/items/75JAZ6ZT"],"uri":["http://zotero.org/groups/2061407/items/75JAZ6ZT"],"itemData":{"id":5276,"type":"article-journal","title":"Naturally Green: Harnessing Stone Age Psychological Biases to Foster Environmental Behavior","container-title":"Social Issues and Policy Review","page":"1–32","volume":"8","issue":"1","source":"Google Scholar","shortTitle":"Naturally green","author":[{"family":"Vugt","given":"Mark"},{"family":"Griskevicius","given":"Vladas"},{"family":"Schultz","given":"P."}],"issued":{"date-parts":[["2014"]]}}}],"schema":"https://github.com/citation-style-language/schema/raw/master/csl-citation.json"} </w:instrText>
      </w:r>
      <w:r w:rsidR="00232275">
        <w:rPr>
          <w:noProof/>
          <w:color w:val="000000" w:themeColor="text1"/>
        </w:rPr>
        <w:fldChar w:fldCharType="separate"/>
      </w:r>
      <w:r w:rsidR="00360506" w:rsidRPr="00360506">
        <w:t>(Vugt, Griskevicius, and Schultz 2014)</w:t>
      </w:r>
      <w:r w:rsidR="00232275">
        <w:rPr>
          <w:noProof/>
          <w:color w:val="000000" w:themeColor="text1"/>
        </w:rPr>
        <w:fldChar w:fldCharType="end"/>
      </w:r>
      <w:r w:rsidR="00056D01">
        <w:rPr>
          <w:noProof/>
          <w:color w:val="000000" w:themeColor="text1"/>
        </w:rPr>
        <w:t xml:space="preserve">, such as </w:t>
      </w:r>
      <w:r w:rsidR="00056D01" w:rsidRPr="00327F01">
        <w:rPr>
          <w:noProof/>
          <w:color w:val="000000" w:themeColor="text1"/>
        </w:rPr>
        <w:t xml:space="preserve">two competing </w:t>
      </w:r>
      <w:r>
        <w:rPr>
          <w:noProof/>
          <w:color w:val="000000" w:themeColor="text1"/>
        </w:rPr>
        <w:t xml:space="preserve">cities, neighborhoods, </w:t>
      </w:r>
      <w:r w:rsidR="00056D01" w:rsidRPr="00327F01">
        <w:rPr>
          <w:noProof/>
          <w:color w:val="000000" w:themeColor="text1"/>
        </w:rPr>
        <w:t xml:space="preserve">organizations, </w:t>
      </w:r>
      <w:r>
        <w:rPr>
          <w:noProof/>
          <w:color w:val="000000" w:themeColor="text1"/>
        </w:rPr>
        <w:t>or business units</w:t>
      </w:r>
      <w:r w:rsidR="00056D01" w:rsidRPr="00327F01">
        <w:rPr>
          <w:noProof/>
          <w:color w:val="000000" w:themeColor="text1"/>
        </w:rPr>
        <w:t xml:space="preserve">. </w:t>
      </w:r>
    </w:p>
    <w:p w:rsidR="00056D01" w:rsidRPr="00327F01" w:rsidRDefault="00056D01" w:rsidP="004A5B29">
      <w:pPr>
        <w:spacing w:line="480" w:lineRule="auto"/>
        <w:ind w:firstLine="720"/>
        <w:rPr>
          <w:color w:val="000000" w:themeColor="text1"/>
        </w:rPr>
      </w:pPr>
      <w:r>
        <w:rPr>
          <w:i/>
          <w:color w:val="000000" w:themeColor="text1"/>
        </w:rPr>
        <w:t xml:space="preserve">Social </w:t>
      </w:r>
      <w:r w:rsidR="00CB526F">
        <w:rPr>
          <w:i/>
          <w:noProof/>
          <w:color w:val="000000" w:themeColor="text1"/>
        </w:rPr>
        <w:t>d</w:t>
      </w:r>
      <w:r w:rsidRPr="00CB526F">
        <w:rPr>
          <w:i/>
          <w:noProof/>
          <w:color w:val="000000" w:themeColor="text1"/>
        </w:rPr>
        <w:t>esirability</w:t>
      </w:r>
      <w:r w:rsidR="00327E85" w:rsidRPr="00CB526F">
        <w:rPr>
          <w:i/>
          <w:noProof/>
          <w:color w:val="000000" w:themeColor="text1"/>
        </w:rPr>
        <w:t>.</w:t>
      </w:r>
      <w:r w:rsidRPr="00327F01">
        <w:rPr>
          <w:b/>
          <w:i/>
          <w:noProof/>
          <w:color w:val="000000" w:themeColor="text1"/>
        </w:rPr>
        <w:t xml:space="preserve"> </w:t>
      </w:r>
      <w:r w:rsidRPr="00327F01">
        <w:rPr>
          <w:noProof/>
          <w:color w:val="000000" w:themeColor="text1"/>
        </w:rPr>
        <w:t xml:space="preserve">Another means by which social influence can impact sustainable behaviors is via </w:t>
      </w:r>
      <w:r w:rsidRPr="00327F01">
        <w:rPr>
          <w:i/>
          <w:noProof/>
          <w:color w:val="000000" w:themeColor="text1"/>
        </w:rPr>
        <w:t>social desirability</w:t>
      </w:r>
      <w:r>
        <w:rPr>
          <w:noProof/>
          <w:color w:val="000000" w:themeColor="text1"/>
        </w:rPr>
        <w:t xml:space="preserve">. Consumers </w:t>
      </w:r>
      <w:r w:rsidRPr="00327F01">
        <w:rPr>
          <w:color w:val="000000" w:themeColor="text1"/>
        </w:rPr>
        <w:t xml:space="preserve">tend to select </w:t>
      </w:r>
      <w:r>
        <w:rPr>
          <w:color w:val="000000" w:themeColor="text1"/>
        </w:rPr>
        <w:t xml:space="preserve">sustainable </w:t>
      </w:r>
      <w:r w:rsidRPr="00327F01">
        <w:rPr>
          <w:color w:val="000000" w:themeColor="text1"/>
        </w:rPr>
        <w:t>options in order to make a positive impression on other people</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xmgrcE1N","properties":{"formattedCitation":"(Green and Peloza 2014; White and Peloza 2009)","plainCitation":"(Green and Peloza 2014; White and Peloza 2009)","noteIndex":0},"citationItems":[{"id":4683,"uris":["http://zotero.org/groups/2061407/items/NKM8HZCA"],"uri":["http://zotero.org/groups/2061407/items/NKM8HZCA"],"itemData":{"id":4683,"type":"article-journal","title":"Finding the Right Shade of Green: The Effect of Advertising Appeal Type on Environmentally Friendly Consumption,","container-title":"Journal of Advertising","page":"128–141","volume":"43","issue":"2","language":"en","author":[{"family":"Green","given":"Todd"},{"family":"Peloza","given":"John"}],"issued":{"date-parts":[["2014"]]}}},{"id":6483,"uris":["http://zotero.org/groups/2061407/items/LCMBCVKJ"],"uri":["http://zotero.org/groups/2061407/items/LCMBCVKJ"],"itemData":{"id":6483,"type":"article-journal","title":"Self-Benefit versus Other-Benefit Marketing Appeals: Their Effectiveness in Generating Charitable Support","container-title":"Journal of Marketing","page":"109–124","volume":"73","issue":"4","source":"Google Scholar","shortTitle":"Self-benefit versus other-benefit marketing appeals","author":[{"family":"White","given":"Katherine"},{"family":"Peloza","given":"John"}],"issued":{"date-parts":[["2009"]]}}}],"schema":"https://github.com/citation-style-language/schema/raw/master/csl-citation.json"} </w:instrText>
      </w:r>
      <w:r w:rsidR="00232275">
        <w:rPr>
          <w:color w:val="000000" w:themeColor="text1"/>
        </w:rPr>
        <w:fldChar w:fldCharType="separate"/>
      </w:r>
      <w:r w:rsidR="00360506" w:rsidRPr="00360506">
        <w:t>(Green and Peloza 2014; White and Peloza 2009)</w:t>
      </w:r>
      <w:r w:rsidR="00232275">
        <w:rPr>
          <w:color w:val="000000" w:themeColor="text1"/>
        </w:rPr>
        <w:fldChar w:fldCharType="end"/>
      </w:r>
      <w:r w:rsidRPr="00327F01">
        <w:rPr>
          <w:color w:val="000000" w:themeColor="text1"/>
        </w:rPr>
        <w:t xml:space="preserve"> and are inclined to</w:t>
      </w:r>
      <w:r w:rsidRPr="00327F01">
        <w:rPr>
          <w:noProof/>
          <w:color w:val="000000" w:themeColor="text1"/>
        </w:rPr>
        <w:t xml:space="preserve"> </w:t>
      </w:r>
      <w:r>
        <w:rPr>
          <w:noProof/>
          <w:color w:val="000000" w:themeColor="text1"/>
        </w:rPr>
        <w:t xml:space="preserve">choose </w:t>
      </w:r>
      <w:r w:rsidRPr="00327F01">
        <w:rPr>
          <w:noProof/>
          <w:color w:val="000000" w:themeColor="text1"/>
        </w:rPr>
        <w:t>high</w:t>
      </w:r>
      <w:r w:rsidR="00657A25">
        <w:rPr>
          <w:noProof/>
          <w:color w:val="000000" w:themeColor="text1"/>
        </w:rPr>
        <w:t>-</w:t>
      </w:r>
      <w:r w:rsidR="00955486">
        <w:rPr>
          <w:noProof/>
          <w:color w:val="000000" w:themeColor="text1"/>
        </w:rPr>
        <w:t>involvement</w:t>
      </w:r>
      <w:r w:rsidRPr="00327F01">
        <w:rPr>
          <w:noProof/>
          <w:color w:val="000000" w:themeColor="text1"/>
        </w:rPr>
        <w:t xml:space="preserve"> sustainable options (e.g.</w:t>
      </w:r>
      <w:r w:rsidR="00657A25">
        <w:rPr>
          <w:noProof/>
          <w:color w:val="000000" w:themeColor="text1"/>
        </w:rPr>
        <w:t>,</w:t>
      </w:r>
      <w:r w:rsidRPr="00327F01">
        <w:rPr>
          <w:noProof/>
          <w:color w:val="000000" w:themeColor="text1"/>
        </w:rPr>
        <w:t xml:space="preserve"> hybrid vehicles) </w:t>
      </w:r>
      <w:r>
        <w:rPr>
          <w:noProof/>
          <w:color w:val="000000" w:themeColor="text1"/>
        </w:rPr>
        <w:t>to convey</w:t>
      </w:r>
      <w:r w:rsidRPr="00327F01">
        <w:rPr>
          <w:noProof/>
          <w:color w:val="000000" w:themeColor="text1"/>
        </w:rPr>
        <w:t xml:space="preserve"> social status to others</w:t>
      </w:r>
      <w:r>
        <w:rPr>
          <w:noProof/>
          <w:color w:val="000000" w:themeColor="text1"/>
        </w:rPr>
        <w:t xml:space="preserve"> </w:t>
      </w:r>
      <w:r w:rsidR="00232275">
        <w:rPr>
          <w:noProof/>
          <w:color w:val="000000" w:themeColor="text1"/>
        </w:rPr>
        <w:fldChar w:fldCharType="begin"/>
      </w:r>
      <w:r w:rsidR="00360506">
        <w:rPr>
          <w:noProof/>
          <w:color w:val="000000" w:themeColor="text1"/>
        </w:rPr>
        <w:instrText xml:space="preserve"> ADDIN ZOTERO_ITEM CSL_CITATION {"citationID":"NKt7SZAN","properties":{"formattedCitation":"(Griskevicius, Tybur, and Bergh 2010)","plainCitation":"(Griskevicius, Tybur, and Bergh 2010)","noteIndex":0},"citationItems":[{"id":4684,"uris":["http://zotero.org/groups/2061407/items/MGSL6WXB"],"uri":["http://zotero.org/groups/2061407/items/MGSL6WXB"],"itemData":{"id":4684,"type":"article-journal","title":"Going Green to Be Seen: Status, Reputation, and Conspicuous Conservation","container-title":"Journal of Personality and Social Psychology","page":"392–404","volume":"98","issue":"3","language":"en","author":[{"family":"Griskevicius","given":"Vladas"},{"family":"Tybur","given":"Joshua M."},{"family":"Bergh","given":"Bram Van","dropping-particle":"den"}],"issued":{"date-parts":[["2010"]]}}}],"schema":"https://github.com/citation-style-language/schema/raw/master/csl-citation.json"} </w:instrText>
      </w:r>
      <w:r w:rsidR="00232275">
        <w:rPr>
          <w:noProof/>
          <w:color w:val="000000" w:themeColor="text1"/>
        </w:rPr>
        <w:fldChar w:fldCharType="separate"/>
      </w:r>
      <w:r w:rsidR="00360506" w:rsidRPr="00360506">
        <w:t>(Griskevicius, Tybur, and Bergh 2010)</w:t>
      </w:r>
      <w:r w:rsidR="00232275">
        <w:rPr>
          <w:noProof/>
          <w:color w:val="000000" w:themeColor="text1"/>
        </w:rPr>
        <w:fldChar w:fldCharType="end"/>
      </w:r>
      <w:r w:rsidRPr="00327F01">
        <w:rPr>
          <w:color w:val="000000" w:themeColor="text1"/>
        </w:rPr>
        <w:t>. However, sustainable behaviors are sometimes viewed negatively by o</w:t>
      </w:r>
      <w:r>
        <w:rPr>
          <w:color w:val="000000" w:themeColor="text1"/>
        </w:rPr>
        <w:t xml:space="preserve">bservers </w:t>
      </w:r>
      <w:r w:rsidR="00232275">
        <w:rPr>
          <w:color w:val="000000" w:themeColor="text1"/>
        </w:rPr>
        <w:fldChar w:fldCharType="begin"/>
      </w:r>
      <w:r w:rsidR="00360506">
        <w:rPr>
          <w:color w:val="000000" w:themeColor="text1"/>
        </w:rPr>
        <w:instrText xml:space="preserve"> ADDIN ZOTERO_ITEM CSL_CITATION {"citationID":"DlmkIrGl","properties":{"formattedCitation":"(Brough et al. 2016; Minson and Monin 2012; Olson et al. 2016; Sadalla and Krull 1995; Shang and Peloza 2016)","plainCitation":"(Brough et al. 2016; Minson and Monin 2012; Olson et al. 2016; Sadalla and Krull 1995; Shang and Peloza 2016)","noteIndex":0},"citationItems":[{"id":4329,"uris":["http://zotero.org/groups/2061407/items/NSBIF9ZZ"],"uri":["http://zotero.org/groups/2061407/items/NSBIF9ZZ"],"itemData":{"id":4329,"type":"article-journal","title":"Is Eco-Friendly Unmanly? The Green-Feminine Stereotype and Its Effect on Sustainable Consumption","container-title":"Journal of Consumer Research","page":"567-582","volume":"43","issue":"4","source":"CrossRef","DOI":"10.1093/jcr/ucw044","ISSN":"0093-5301, 1537-5277","shortTitle":"Is Eco-Friendly Unmanly?","language":"en","author":[{"family":"Brough","given":"Aaron R."},{"family":"Wilkie","given":"James E. B."},{"family":"Ma","given":"Jingjing"},{"family":"Isaac","given":"Mathew S."},{"family":"Gal","given":"David"}],"issued":{"date-parts":[["2016",12]]}}},{"id":6481,"uris":["http://zotero.org/groups/2061407/items/HPJKGVS7"],"uri":["http://zotero.org/groups/2061407/items/HPJKGVS7"],"itemData":{"id":6481,"type":"article-journal","title":"Do-Gooder Derogation: Disparaging Morally Motivated Minorities to Defuse Anticipated Reproach","container-title":"Social Psychological and Personality Science","page":"200–207","volume":"3","issue":"2","source":"Google Scholar","shortTitle":"Do-gooder derogation","author":[{"family":"Minson","given":"Julia A."},{"family":"Monin","given":"Benoît"}],"issued":{"date-parts":[["2012"]]}}},{"id":4327,"uris":["http://zotero.org/groups/2061407/items/2FNRG9EG"],"uri":["http://zotero.org/groups/2061407/items/2FNRG9EG"],"itemData":{"id":4327,"type":"article-journal","title":"Wealth and Welfare: Divergent Moral Reactions to Ethical Consumer Choices","container-title":"Journal of Consumer Research","page":"879-896","volume":"42","issue":"6","source":"academic.oup.com","abstract":"This article examines perceptions of low-income consumers receiving government assistance and the choices they make, showing that this group is viewed differently than those with more resources, even when making identical choices. A series of five experiments reveal that ethical purchases polarize moral judgments: whereas individuals receiving government assistance are perceived as less moral when choosing ethical (vs. conventional) products, income earners, particularly high-income individuals, are perceived as more moral for making the identical choice. Price is a central component of this effect because equating the cost of ethical and conventional goods provides those receiving government assistance some protection against harsh moral judgments when choosing ethically. Moreover, earning one’s income drives perceptions of deservingness, or the right to spend as one desires. Those who receive assistance via taxpayer dollars are under greater scrutiny (frequently resulting in harsher moral judgments) by others. In addition to influencing perceptions of individual consumers, the results demonstrate that such attributions extend to groups who make ethical choices on others’ behalf, and that these attributions have real monetary consequences for nonprofit organizations.","DOI":"10.1093/jcr/ucv096","ISSN":"0093-5301","shortTitle":"Wealth and Welfare","journalAbbreviation":"J Consum Res","author":[{"family":"Olson","given":"Jenny G."},{"family":"McFerran","given":"Brent"},{"family":"Morales","given":"Andrea C."},{"family":"Dahl","given":"Darren W."}],"issued":{"date-parts":[["2016",4,1]]}}},{"id":4735,"uris":["http://zotero.org/groups/2061407/items/Z52ZK8GS"],"uri":["http://zotero.org/groups/2061407/items/Z52ZK8GS"],"itemData":{"id":4735,"type":"article-journal","title":"Self-Presentational Barriers to Resource Conservation","container-title":"Environment and Behavior","page":"328–353","volume":"27","issue":"3","language":"fr","author":[{"family":"Sadalla","given":"Edward K."},{"family":"Krull","given":"Jennifer L."}],"issued":{"date-parts":[["1995"]]}}},{"id":4740,"uris":["http://zotero.org/groups/2061407/items/E3V9GTH9"],"uri":["http://zotero.org/groups/2061407/items/E3V9GTH9"],"itemData":{"id":4740,"type":"article-journal","title":"Can “Real” Men Consume Ethically? How Ethical Consumption Leads to Unintended Observer Inference","container-title":"Journal of Business Ethics","page":"129–145","volume":"139","issue":"1","language":"en","author":[{"family":"Shang","given":"Jingzhi"},{"family":"Peloza","given":"John"}],"issued":{"date-parts":[["2016"]]}}}],"schema":"https://github.com/citation-style-language/schema/raw/master/csl-citation.json"} </w:instrText>
      </w:r>
      <w:r w:rsidR="00232275">
        <w:rPr>
          <w:color w:val="000000" w:themeColor="text1"/>
        </w:rPr>
        <w:fldChar w:fldCharType="separate"/>
      </w:r>
      <w:r w:rsidR="00360506" w:rsidRPr="00360506">
        <w:t>(Brough et al. 2016; Minson and Monin 2012; Olson et al. 2016; Sadalla and Krull 1995; Shang and Peloza 2016)</w:t>
      </w:r>
      <w:r w:rsidR="00232275">
        <w:rPr>
          <w:color w:val="000000" w:themeColor="text1"/>
        </w:rPr>
        <w:fldChar w:fldCharType="end"/>
      </w:r>
      <w:r>
        <w:rPr>
          <w:color w:val="000000" w:themeColor="text1"/>
        </w:rPr>
        <w:t xml:space="preserve">. </w:t>
      </w:r>
      <w:r w:rsidR="00AA58EB">
        <w:rPr>
          <w:color w:val="000000" w:themeColor="text1"/>
        </w:rPr>
        <w:t>Thus, s</w:t>
      </w:r>
      <w:r w:rsidR="00A055BF">
        <w:rPr>
          <w:color w:val="000000" w:themeColor="text1"/>
        </w:rPr>
        <w:t>ome</w:t>
      </w:r>
      <w:r w:rsidR="00932178">
        <w:rPr>
          <w:color w:val="000000" w:themeColor="text1"/>
        </w:rPr>
        <w:t xml:space="preserve"> consumers </w:t>
      </w:r>
      <w:r w:rsidRPr="00327F01">
        <w:rPr>
          <w:color w:val="000000" w:themeColor="text1"/>
        </w:rPr>
        <w:t xml:space="preserve">avoid acting </w:t>
      </w:r>
      <w:r w:rsidR="00932178">
        <w:rPr>
          <w:color w:val="000000" w:themeColor="text1"/>
        </w:rPr>
        <w:t>sustainably</w:t>
      </w:r>
      <w:r w:rsidR="00AA58EB">
        <w:rPr>
          <w:color w:val="000000" w:themeColor="text1"/>
        </w:rPr>
        <w:t xml:space="preserve"> to avoid looking bad to</w:t>
      </w:r>
      <w:r w:rsidRPr="00327F01">
        <w:rPr>
          <w:color w:val="000000" w:themeColor="text1"/>
        </w:rPr>
        <w:t xml:space="preserve"> others</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fslxSSXT","properties":{"formattedCitation":"(Brough et al. 2016; Sadalla and Krull 1995)","plainCitation":"(Brough et al. 2016; Sadalla and Krull 1995)","noteIndex":0},"citationItems":[{"id":4329,"uris":["http://zotero.org/groups/2061407/items/NSBIF9ZZ"],"uri":["http://zotero.org/groups/2061407/items/NSBIF9ZZ"],"itemData":{"id":4329,"type":"article-journal","title":"Is Eco-Friendly Unmanly? The Green-Feminine Stereotype and Its Effect on Sustainable Consumption","container-title":"Journal of Consumer Research","page":"567-582","volume":"43","issue":"4","source":"CrossRef","DOI":"10.1093/jcr/ucw044","ISSN":"0093-5301, 1537-5277","shortTitle":"Is Eco-Friendly Unmanly?","language":"en","author":[{"family":"Brough","given":"Aaron R."},{"family":"Wilkie","given":"James E. B."},{"family":"Ma","given":"Jingjing"},{"family":"Isaac","given":"Mathew S."},{"family":"Gal","given":"David"}],"issued":{"date-parts":[["2016",12]]}}},{"id":4735,"uris":["http://zotero.org/groups/2061407/items/Z52ZK8GS"],"uri":["http://zotero.org/groups/2061407/items/Z52ZK8GS"],"itemData":{"id":4735,"type":"article-journal","title":"Self-Presentational Barriers to Resource Conservation","container-title":"Environment and Behavior","page":"328–353","volume":"27","issue":"3","language":"fr","author":[{"family":"Sadalla","given":"Edward K."},{"family":"Krull","given":"Jennifer L."}],"issued":{"date-parts":[["1995"]]}}}],"schema":"https://github.com/citation-style-language/schema/raw/master/csl-citation.json"} </w:instrText>
      </w:r>
      <w:r w:rsidR="00232275">
        <w:rPr>
          <w:color w:val="000000" w:themeColor="text1"/>
        </w:rPr>
        <w:fldChar w:fldCharType="separate"/>
      </w:r>
      <w:r w:rsidR="00360506" w:rsidRPr="00360506">
        <w:t>(Brough et al. 2016; Sadalla and Krull 1995)</w:t>
      </w:r>
      <w:r w:rsidR="00232275">
        <w:rPr>
          <w:color w:val="000000" w:themeColor="text1"/>
        </w:rPr>
        <w:fldChar w:fldCharType="end"/>
      </w:r>
      <w:r>
        <w:rPr>
          <w:color w:val="000000" w:themeColor="text1"/>
        </w:rPr>
        <w:t xml:space="preserve">. </w:t>
      </w:r>
      <w:r w:rsidRPr="00327F01">
        <w:rPr>
          <w:color w:val="000000" w:themeColor="text1"/>
        </w:rPr>
        <w:t>In one instance, males avoid</w:t>
      </w:r>
      <w:r w:rsidR="00AA58EB">
        <w:rPr>
          <w:color w:val="000000" w:themeColor="text1"/>
        </w:rPr>
        <w:t>ed</w:t>
      </w:r>
      <w:r w:rsidRPr="00327F01">
        <w:rPr>
          <w:color w:val="000000" w:themeColor="text1"/>
        </w:rPr>
        <w:t xml:space="preserve"> </w:t>
      </w:r>
      <w:r w:rsidR="00A2651C">
        <w:rPr>
          <w:color w:val="000000" w:themeColor="text1"/>
        </w:rPr>
        <w:t>appearing</w:t>
      </w:r>
      <w:r w:rsidRPr="00327F01">
        <w:rPr>
          <w:color w:val="000000" w:themeColor="text1"/>
        </w:rPr>
        <w:t xml:space="preserve"> “eco-friendly” because </w:t>
      </w:r>
      <w:r w:rsidR="00932178">
        <w:rPr>
          <w:color w:val="000000" w:themeColor="text1"/>
        </w:rPr>
        <w:t>this was</w:t>
      </w:r>
      <w:r w:rsidRPr="00327F01">
        <w:rPr>
          <w:color w:val="000000" w:themeColor="text1"/>
        </w:rPr>
        <w:t xml:space="preserve"> associated with feminine traits </w:t>
      </w:r>
      <w:r w:rsidR="00232275">
        <w:rPr>
          <w:color w:val="000000" w:themeColor="text1"/>
        </w:rPr>
        <w:fldChar w:fldCharType="begin"/>
      </w:r>
      <w:r w:rsidR="00360506">
        <w:rPr>
          <w:color w:val="000000" w:themeColor="text1"/>
        </w:rPr>
        <w:instrText xml:space="preserve"> ADDIN ZOTERO_ITEM CSL_CITATION {"citationID":"gXu445LL","properties":{"formattedCitation":"(Brough et al. 2016)","plainCitation":"(Brough et al. 2016)","noteIndex":0},"citationItems":[{"id":4329,"uris":["http://zotero.org/groups/2061407/items/NSBIF9ZZ"],"uri":["http://zotero.org/groups/2061407/items/NSBIF9ZZ"],"itemData":{"id":4329,"type":"article-journal","title":"Is Eco-Friendly Unmanly? The Green-Feminine Stereotype and Its Effect on Sustainable Consumption","container-title":"Journal of Consumer Research","page":"567-582","volume":"43","issue":"4","source":"CrossRef","DOI":"10.1093/jcr/ucw044","ISSN":"0093-5301, 1537-5277","shortTitle":"Is Eco-Friendly Unmanly?","language":"en","author":[{"family":"Brough","given":"Aaron R."},{"family":"Wilkie","given":"James E. B."},{"family":"Ma","given":"Jingjing"},{"family":"Isaac","given":"Mathew S."},{"family":"Gal","given":"David"}],"issued":{"date-parts":[["2016",12]]}}}],"schema":"https://github.com/citation-style-language/schema/raw/master/csl-citation.json"} </w:instrText>
      </w:r>
      <w:r w:rsidR="00232275">
        <w:rPr>
          <w:color w:val="000000" w:themeColor="text1"/>
        </w:rPr>
        <w:fldChar w:fldCharType="separate"/>
      </w:r>
      <w:r w:rsidR="00360506" w:rsidRPr="00360506">
        <w:t>(Brough et al. 2016)</w:t>
      </w:r>
      <w:r w:rsidR="00232275">
        <w:rPr>
          <w:color w:val="000000" w:themeColor="text1"/>
        </w:rPr>
        <w:fldChar w:fldCharType="end"/>
      </w:r>
      <w:r w:rsidRPr="00327F01">
        <w:rPr>
          <w:color w:val="000000" w:themeColor="text1"/>
        </w:rPr>
        <w:t xml:space="preserve">. One implication, then, is to make sustainable products or behaviors socially desirable and to buffer against </w:t>
      </w:r>
      <w:r>
        <w:rPr>
          <w:color w:val="000000" w:themeColor="text1"/>
        </w:rPr>
        <w:t>potential</w:t>
      </w:r>
      <w:r w:rsidRPr="00327F01">
        <w:rPr>
          <w:color w:val="000000" w:themeColor="text1"/>
        </w:rPr>
        <w:t xml:space="preserve"> negative perceptions </w:t>
      </w:r>
      <w:r w:rsidR="00A2651C">
        <w:rPr>
          <w:color w:val="000000" w:themeColor="text1"/>
        </w:rPr>
        <w:t>linked</w:t>
      </w:r>
      <w:r w:rsidRPr="00327F01">
        <w:rPr>
          <w:color w:val="000000" w:themeColor="text1"/>
        </w:rPr>
        <w:t xml:space="preserve"> to sustainable consumption.</w:t>
      </w:r>
    </w:p>
    <w:p w:rsidR="00056D01" w:rsidRPr="00327F01" w:rsidRDefault="00056D01" w:rsidP="004A5B29">
      <w:pPr>
        <w:spacing w:after="240" w:line="480" w:lineRule="auto"/>
        <w:ind w:firstLine="720"/>
        <w:rPr>
          <w:color w:val="000000" w:themeColor="text1"/>
        </w:rPr>
      </w:pPr>
      <w:r w:rsidRPr="00327F01">
        <w:rPr>
          <w:noProof/>
          <w:color w:val="000000" w:themeColor="text1"/>
        </w:rPr>
        <w:t xml:space="preserve">Moreover, consumers are more </w:t>
      </w:r>
      <w:r>
        <w:rPr>
          <w:noProof/>
          <w:color w:val="000000" w:themeColor="text1"/>
        </w:rPr>
        <w:t xml:space="preserve">likely </w:t>
      </w:r>
      <w:r w:rsidRPr="00327F01">
        <w:rPr>
          <w:noProof/>
          <w:color w:val="000000" w:themeColor="text1"/>
        </w:rPr>
        <w:t xml:space="preserve">to act in a socially desirable manner in </w:t>
      </w:r>
      <w:r w:rsidRPr="00327F01">
        <w:rPr>
          <w:i/>
          <w:noProof/>
          <w:color w:val="000000" w:themeColor="text1"/>
        </w:rPr>
        <w:t>public contexts</w:t>
      </w:r>
      <w:r w:rsidRPr="00327F01">
        <w:rPr>
          <w:noProof/>
          <w:color w:val="000000" w:themeColor="text1"/>
        </w:rPr>
        <w:t xml:space="preserve"> where they anticipate that other people might observe and evaluate their actions. </w:t>
      </w:r>
      <w:r>
        <w:rPr>
          <w:noProof/>
          <w:color w:val="000000" w:themeColor="text1"/>
        </w:rPr>
        <w:t>S</w:t>
      </w:r>
      <w:r w:rsidRPr="00327F01">
        <w:rPr>
          <w:noProof/>
          <w:color w:val="000000" w:themeColor="text1"/>
        </w:rPr>
        <w:t>ettings</w:t>
      </w:r>
      <w:r w:rsidR="00AA58EB">
        <w:rPr>
          <w:noProof/>
          <w:color w:val="000000" w:themeColor="text1"/>
        </w:rPr>
        <w:t xml:space="preserve"> that are public lead </w:t>
      </w:r>
      <w:r w:rsidRPr="00327F01">
        <w:rPr>
          <w:noProof/>
          <w:color w:val="000000" w:themeColor="text1"/>
        </w:rPr>
        <w:t xml:space="preserve">to </w:t>
      </w:r>
      <w:r>
        <w:rPr>
          <w:noProof/>
          <w:color w:val="000000" w:themeColor="text1"/>
        </w:rPr>
        <w:t>increase</w:t>
      </w:r>
      <w:r w:rsidR="00AA58EB">
        <w:rPr>
          <w:noProof/>
          <w:color w:val="000000" w:themeColor="text1"/>
        </w:rPr>
        <w:t>d</w:t>
      </w:r>
      <w:r w:rsidRPr="00327F01">
        <w:rPr>
          <w:noProof/>
          <w:color w:val="000000" w:themeColor="text1"/>
        </w:rPr>
        <w:t xml:space="preserve"> select</w:t>
      </w:r>
      <w:r>
        <w:rPr>
          <w:noProof/>
          <w:color w:val="000000" w:themeColor="text1"/>
        </w:rPr>
        <w:t>ions of</w:t>
      </w:r>
      <w:r w:rsidR="00AA58EB">
        <w:rPr>
          <w:noProof/>
          <w:color w:val="000000" w:themeColor="text1"/>
        </w:rPr>
        <w:t xml:space="preserve"> </w:t>
      </w:r>
      <w:r w:rsidRPr="00327F01">
        <w:rPr>
          <w:noProof/>
          <w:color w:val="000000" w:themeColor="text1"/>
        </w:rPr>
        <w:t>sustainable opt</w:t>
      </w:r>
      <w:r>
        <w:rPr>
          <w:noProof/>
          <w:color w:val="000000" w:themeColor="text1"/>
        </w:rPr>
        <w:t>i</w:t>
      </w:r>
      <w:r w:rsidRPr="00327F01">
        <w:rPr>
          <w:noProof/>
          <w:color w:val="000000" w:themeColor="text1"/>
        </w:rPr>
        <w:t xml:space="preserve">ons </w:t>
      </w:r>
      <w:r>
        <w:rPr>
          <w:noProof/>
          <w:color w:val="000000" w:themeColor="text1"/>
        </w:rPr>
        <w:t xml:space="preserve">for self-presentation reasons </w:t>
      </w:r>
      <w:r w:rsidR="00232275">
        <w:rPr>
          <w:noProof/>
          <w:color w:val="000000" w:themeColor="text1"/>
        </w:rPr>
        <w:fldChar w:fldCharType="begin"/>
      </w:r>
      <w:r w:rsidR="00360506">
        <w:rPr>
          <w:noProof/>
          <w:color w:val="000000" w:themeColor="text1"/>
        </w:rPr>
        <w:instrText xml:space="preserve"> ADDIN ZOTERO_ITEM CSL_CITATION {"citationID":"x6YFmSxO","properties":{"formattedCitation":"(Green and Peloza 2014; Grolleau, Ibanez, and Mzoughi 2009; Peloza, White, and Shang 2013)","plainCitation":"(Green and Peloza 2014; Grolleau, Ibanez, and Mzoughi 2009; Peloza, White, and Shang 2013)","noteIndex":0},"citationItems":[{"id":4683,"uris":["http://zotero.org/groups/2061407/items/NKM8HZCA"],"uri":["http://zotero.org/groups/2061407/items/NKM8HZCA"],"itemData":{"id":4683,"type":"article-journal","title":"Finding the Right Shade of Green: The Effect of Advertising Appeal Type on Environmentally Friendly Consumption,","container-title":"Journal of Advertising","page":"128–141","volume":"43","issue":"2","language":"en","author":[{"family":"Green","given":"Todd"},{"family":"Peloza","given":"John"}],"issued":{"date-parts":[["2014"]]}}},{"id":4685,"uris":["http://zotero.org/groups/2061407/items/MQY93C7Y"],"uri":["http://zotero.org/groups/2061407/items/MQY93C7Y"],"itemData":{"id":4685,"type":"article-journal","title":"Too Much of a Good Thing? Why Altruism Can Harm the Environment","container-title":"Ecological Economics","page":"2145–2149","volume":"68","issue":"7","language":"en","author":[{"family":"Grolleau","given":"Gilles"},{"family":"Ibanez","given":"Lisette"},{"family":"Mzoughi","given":"Naoufel"}],"issued":{"date-parts":[["2009"]]}}},{"id":4725,"uris":["http://zotero.org/groups/2061407/items/NDD5BRH8"],"uri":["http://zotero.org/groups/2061407/items/NDD5BRH8"],"itemData":{"id":4725,"type":"article-journal","title":"Good and Guilt-Free: The Role of Self- Accountability in Influencing Preferences for Products with Ethical Attributes","container-title":"Journal of Marketing","page":"104–119","volume":"77","issue":"1","language":"en","author":[{"family":"Peloza","given":"John"},{"family":"White","given":"Katherine"},{"family":"Shang","given":"Jingzhi"}],"issued":{"date-parts":[["2013"]]}}}],"schema":"https://github.com/citation-style-language/schema/raw/master/csl-citation.json"} </w:instrText>
      </w:r>
      <w:r w:rsidR="00232275">
        <w:rPr>
          <w:noProof/>
          <w:color w:val="000000" w:themeColor="text1"/>
        </w:rPr>
        <w:fldChar w:fldCharType="separate"/>
      </w:r>
      <w:r w:rsidR="00360506" w:rsidRPr="00360506">
        <w:t>(Green and Peloza 2014; Grolleau, Ibanez, and Mzoughi 2009; Peloza, White, and Shang 2013)</w:t>
      </w:r>
      <w:r w:rsidR="00232275">
        <w:rPr>
          <w:noProof/>
          <w:color w:val="000000" w:themeColor="text1"/>
        </w:rPr>
        <w:fldChar w:fldCharType="end"/>
      </w:r>
      <w:r w:rsidRPr="00327F01">
        <w:rPr>
          <w:noProof/>
          <w:color w:val="000000" w:themeColor="text1"/>
        </w:rPr>
        <w:t>. In addition, making commitments to engage in sustainable consumer behavior can be</w:t>
      </w:r>
      <w:r>
        <w:rPr>
          <w:noProof/>
          <w:color w:val="000000" w:themeColor="text1"/>
        </w:rPr>
        <w:t xml:space="preserve"> an effective influence strategy</w:t>
      </w:r>
      <w:r w:rsidRPr="00327F01">
        <w:rPr>
          <w:color w:val="000000" w:themeColor="text1"/>
        </w:rPr>
        <w:t xml:space="preserve">, especially when commitments </w:t>
      </w:r>
      <w:r>
        <w:rPr>
          <w:color w:val="000000" w:themeColor="text1"/>
        </w:rPr>
        <w:t xml:space="preserve">are </w:t>
      </w:r>
      <w:r w:rsidRPr="00327F01">
        <w:rPr>
          <w:color w:val="000000" w:themeColor="text1"/>
        </w:rPr>
        <w:t xml:space="preserve">public </w:t>
      </w:r>
      <w:r w:rsidR="00232275">
        <w:rPr>
          <w:color w:val="000000" w:themeColor="text1"/>
        </w:rPr>
        <w:fldChar w:fldCharType="begin"/>
      </w:r>
      <w:r w:rsidR="00360506">
        <w:rPr>
          <w:color w:val="000000" w:themeColor="text1"/>
        </w:rPr>
        <w:instrText xml:space="preserve"> ADDIN ZOTERO_ITEM CSL_CITATION {"citationID":"Cd7BoUTS","properties":{"formattedCitation":"(Burn and Oskamp 1986; Gonzales, Aronson, and Costanzo 1988)","plainCitation":"(Burn and Oskamp 1986; Gonzales, Aronson, and Costanzo 1988)","noteIndex":0},"citationItems":[{"id":4653,"uris":["http://zotero.org/groups/2061407/items/Z86WQNCG"],"uri":["http://zotero.org/groups/2061407/items/Z86WQNCG"],"itemData":{"id":4653,"type":"article-journal","title":"Increasing Community Recycling with Persuasive Communication and Public Commitment","container-title":"Journal of Applied Social Psychology","page":"29–41","volume":"16","issue":"1","language":"en","author":[{"family":"Burn","given":"Shawn M."},{"family":"Oskamp","given":"Stuart"}],"issued":{"date-parts":[["1986"]]}}},{"id":4682,"uris":["http://zotero.org/groups/2061407/items/HCB4A3LA"],"uri":["http://zotero.org/groups/2061407/items/HCB4A3LA"],"itemData":{"id":4682,"type":"article-journal","title":"Using Social Cognition and Persuasion to Promote Energy Conservation: A Quasi</w:instrText>
      </w:r>
      <w:r w:rsidR="00360506">
        <w:rPr>
          <w:rFonts w:ascii="Cambria Math" w:hAnsi="Cambria Math" w:cs="Cambria Math"/>
          <w:color w:val="000000" w:themeColor="text1"/>
        </w:rPr>
        <w:instrText>‐</w:instrText>
      </w:r>
      <w:r w:rsidR="00360506">
        <w:rPr>
          <w:color w:val="000000" w:themeColor="text1"/>
        </w:rPr>
        <w:instrText xml:space="preserve">Experiment","container-title":"Journal of Applied Social Psychology","page":"1049–1066","volume":"18","issue":"12","language":"it","author":[{"family":"Gonzales","given":"Marti Hope"},{"family":"Aronson","given":"Elliot"},{"family":"Costanzo","given":"Mark A."}],"issued":{"date-parts":[["1988"]]}}}],"schema":"https://github.com/citation-style-language/schema/raw/master/csl-citation.json"} </w:instrText>
      </w:r>
      <w:r w:rsidR="00232275">
        <w:rPr>
          <w:color w:val="000000" w:themeColor="text1"/>
        </w:rPr>
        <w:fldChar w:fldCharType="separate"/>
      </w:r>
      <w:r w:rsidR="00360506" w:rsidRPr="00360506">
        <w:t>(Burn and Oskamp 1986; Gonzales, Aronson, and Costanzo 1988)</w:t>
      </w:r>
      <w:r w:rsidR="00232275">
        <w:rPr>
          <w:color w:val="000000" w:themeColor="text1"/>
        </w:rPr>
        <w:fldChar w:fldCharType="end"/>
      </w:r>
      <w:r>
        <w:rPr>
          <w:color w:val="000000" w:themeColor="text1"/>
        </w:rPr>
        <w:t>. For example</w:t>
      </w:r>
      <w:r w:rsidRPr="00327F01">
        <w:rPr>
          <w:color w:val="000000" w:themeColor="text1"/>
        </w:rPr>
        <w:t xml:space="preserve">, </w:t>
      </w:r>
      <w:r w:rsidR="00955486">
        <w:rPr>
          <w:color w:val="000000" w:themeColor="text1"/>
        </w:rPr>
        <w:t>those</w:t>
      </w:r>
      <w:r w:rsidRPr="00327F01">
        <w:rPr>
          <w:color w:val="000000" w:themeColor="text1"/>
        </w:rPr>
        <w:t xml:space="preserve"> who made a commitment to </w:t>
      </w:r>
      <w:r w:rsidR="00955486">
        <w:rPr>
          <w:color w:val="000000" w:themeColor="text1"/>
        </w:rPr>
        <w:t>participate in an</w:t>
      </w:r>
      <w:r w:rsidRPr="00327F01">
        <w:rPr>
          <w:color w:val="000000" w:themeColor="text1"/>
        </w:rPr>
        <w:t xml:space="preserve"> energy</w:t>
      </w:r>
      <w:r w:rsidR="006549C3">
        <w:rPr>
          <w:color w:val="000000" w:themeColor="text1"/>
        </w:rPr>
        <w:t>-</w:t>
      </w:r>
      <w:r w:rsidRPr="00327F01">
        <w:rPr>
          <w:color w:val="000000" w:themeColor="text1"/>
        </w:rPr>
        <w:t xml:space="preserve">conservation program and wore a </w:t>
      </w:r>
      <w:r>
        <w:rPr>
          <w:color w:val="000000" w:themeColor="text1"/>
        </w:rPr>
        <w:t>pin as a public</w:t>
      </w:r>
      <w:r w:rsidRPr="00327F01">
        <w:rPr>
          <w:color w:val="000000" w:themeColor="text1"/>
        </w:rPr>
        <w:t xml:space="preserve"> sy</w:t>
      </w:r>
      <w:r>
        <w:rPr>
          <w:color w:val="000000" w:themeColor="text1"/>
        </w:rPr>
        <w:t xml:space="preserve">mbol of this commitment </w:t>
      </w:r>
      <w:r w:rsidRPr="00327F01">
        <w:rPr>
          <w:color w:val="000000" w:themeColor="text1"/>
        </w:rPr>
        <w:t xml:space="preserve">were the most likely to </w:t>
      </w:r>
      <w:r w:rsidR="00955486">
        <w:rPr>
          <w:color w:val="000000" w:themeColor="text1"/>
        </w:rPr>
        <w:t xml:space="preserve">engage </w:t>
      </w:r>
      <w:r w:rsidR="00462403">
        <w:rPr>
          <w:color w:val="000000" w:themeColor="text1"/>
        </w:rPr>
        <w:t xml:space="preserve">in </w:t>
      </w:r>
      <w:r w:rsidR="00955486">
        <w:rPr>
          <w:color w:val="000000" w:themeColor="text1"/>
        </w:rPr>
        <w:t>a</w:t>
      </w:r>
      <w:r w:rsidRPr="00327F01">
        <w:rPr>
          <w:color w:val="000000" w:themeColor="text1"/>
        </w:rPr>
        <w:t xml:space="preserve"> hotel energy</w:t>
      </w:r>
      <w:r w:rsidR="006549C3">
        <w:rPr>
          <w:color w:val="000000" w:themeColor="text1"/>
        </w:rPr>
        <w:t>-</w:t>
      </w:r>
      <w:r w:rsidRPr="00327F01">
        <w:rPr>
          <w:color w:val="000000" w:themeColor="text1"/>
        </w:rPr>
        <w:t>conservation program</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vtoPpVlC","properties":{"formattedCitation":"(Baca-Motes et al. 2012)","plainCitation":"(Baca-Motes et al. 2012)","noteIndex":0},"citationItems":[{"id":5285,"uris":["http://zotero.org/groups/2061407/items/P26B82UP"],"uri":["http://zotero.org/groups/2061407/items/P26B82UP"],"itemData":{"id":5285,"type":"article-journal","title":"Commitment and Behavior Change: Evidence from the Field","container-title":"Journal of Consumer Research","page":"1070–1084","volume":"39","issue":"5","source":"Google Scholar","shortTitle":"Commitment and behavior change","author":[{"family":"Baca-Motes","given":"Katie"},{"family":"Brown","given":"Amber"},{"family":"Gneezy","given":"Ayelet"},{"family":"Keenan","given":"Elizabeth A."},{"family":"Nelson","given":"Leif D."}],"issued":{"date-parts":[["2012"]]}}}],"schema":"https://github.com/citation-style-language/schema/raw/master/csl-citation.json"} </w:instrText>
      </w:r>
      <w:r w:rsidR="00232275">
        <w:rPr>
          <w:color w:val="000000" w:themeColor="text1"/>
        </w:rPr>
        <w:fldChar w:fldCharType="separate"/>
      </w:r>
      <w:r w:rsidR="00360506" w:rsidRPr="00360506">
        <w:t>(Baca-Motes et al. 2012)</w:t>
      </w:r>
      <w:r w:rsidR="00232275">
        <w:rPr>
          <w:color w:val="000000" w:themeColor="text1"/>
        </w:rPr>
        <w:fldChar w:fldCharType="end"/>
      </w:r>
      <w:r w:rsidR="00A2651C">
        <w:rPr>
          <w:color w:val="000000" w:themeColor="text1"/>
        </w:rPr>
        <w:t xml:space="preserve">. Thus, </w:t>
      </w:r>
      <w:r>
        <w:rPr>
          <w:color w:val="000000" w:themeColor="text1"/>
        </w:rPr>
        <w:t xml:space="preserve">work on social influence suggests that making </w:t>
      </w:r>
      <w:r w:rsidRPr="00327F01">
        <w:rPr>
          <w:color w:val="000000" w:themeColor="text1"/>
        </w:rPr>
        <w:t xml:space="preserve">the </w:t>
      </w:r>
      <w:r>
        <w:rPr>
          <w:color w:val="000000" w:themeColor="text1"/>
        </w:rPr>
        <w:t xml:space="preserve">desired </w:t>
      </w:r>
      <w:r w:rsidRPr="00327F01">
        <w:rPr>
          <w:color w:val="000000" w:themeColor="text1"/>
        </w:rPr>
        <w:t xml:space="preserve">action something that is socially approved of, linked to important social </w:t>
      </w:r>
      <w:r w:rsidR="00934BF3" w:rsidRPr="00327F01">
        <w:rPr>
          <w:color w:val="000000" w:themeColor="text1"/>
        </w:rPr>
        <w:t>identities</w:t>
      </w:r>
      <w:r w:rsidR="00932178">
        <w:rPr>
          <w:color w:val="000000" w:themeColor="text1"/>
        </w:rPr>
        <w:t>,</w:t>
      </w:r>
      <w:r w:rsidRPr="00327F01">
        <w:rPr>
          <w:color w:val="000000" w:themeColor="text1"/>
        </w:rPr>
        <w:t xml:space="preserve"> and visible to </w:t>
      </w:r>
      <w:r>
        <w:rPr>
          <w:color w:val="000000" w:themeColor="text1"/>
        </w:rPr>
        <w:t>others can increase sustainable behaviors.</w:t>
      </w:r>
    </w:p>
    <w:p w:rsidR="00056D01" w:rsidRPr="00CB526F" w:rsidRDefault="00056D01" w:rsidP="004A5B29">
      <w:pPr>
        <w:spacing w:line="480" w:lineRule="auto"/>
        <w:outlineLvl w:val="0"/>
        <w:rPr>
          <w:i/>
          <w:color w:val="000000" w:themeColor="text1"/>
        </w:rPr>
      </w:pPr>
      <w:r w:rsidRPr="00CB526F">
        <w:rPr>
          <w:i/>
          <w:color w:val="000000" w:themeColor="text1"/>
        </w:rPr>
        <w:t xml:space="preserve">Habit Formation </w:t>
      </w:r>
    </w:p>
    <w:p w:rsidR="0054727C" w:rsidRPr="008313BC" w:rsidRDefault="00963EA9" w:rsidP="008313BC">
      <w:pPr>
        <w:autoSpaceDE w:val="0"/>
        <w:autoSpaceDN w:val="0"/>
        <w:adjustRightInd w:val="0"/>
        <w:spacing w:line="480" w:lineRule="auto"/>
        <w:ind w:firstLine="720"/>
        <w:rPr>
          <w:color w:val="000000" w:themeColor="text1"/>
          <w:lang w:val="en-CA"/>
        </w:rPr>
      </w:pPr>
      <w:r w:rsidRPr="00CB526F">
        <w:rPr>
          <w:color w:val="000000" w:themeColor="text1"/>
          <w:lang w:val="en-CA"/>
        </w:rPr>
        <w:t>While some sustainable behaviors</w:t>
      </w:r>
      <w:r w:rsidR="00657A25" w:rsidRPr="00CB526F">
        <w:rPr>
          <w:color w:val="000000" w:themeColor="text1"/>
          <w:lang w:val="en-CA"/>
        </w:rPr>
        <w:t xml:space="preserve"> (</w:t>
      </w:r>
      <w:r w:rsidR="00AA58EB">
        <w:rPr>
          <w:color w:val="000000" w:themeColor="text1"/>
          <w:lang w:val="en-CA"/>
        </w:rPr>
        <w:t>e.g.,</w:t>
      </w:r>
      <w:r w:rsidR="00657A25" w:rsidRPr="00CB526F">
        <w:rPr>
          <w:color w:val="000000" w:themeColor="text1"/>
          <w:lang w:val="en-CA"/>
        </w:rPr>
        <w:t xml:space="preserve"> </w:t>
      </w:r>
      <w:r w:rsidRPr="00CB526F">
        <w:rPr>
          <w:color w:val="000000" w:themeColor="text1"/>
          <w:lang w:val="en-CA"/>
        </w:rPr>
        <w:t>installing an efficient showerhead</w:t>
      </w:r>
      <w:r w:rsidR="00657A25" w:rsidRPr="00CB526F">
        <w:rPr>
          <w:color w:val="000000" w:themeColor="text1"/>
          <w:lang w:val="en-CA"/>
        </w:rPr>
        <w:t xml:space="preserve">) </w:t>
      </w:r>
      <w:r w:rsidRPr="00CB526F">
        <w:rPr>
          <w:color w:val="000000" w:themeColor="text1"/>
          <w:lang w:val="en-CA"/>
        </w:rPr>
        <w:t xml:space="preserve">require </w:t>
      </w:r>
      <w:r w:rsidR="00657A25" w:rsidRPr="00CB526F">
        <w:rPr>
          <w:color w:val="000000" w:themeColor="text1"/>
          <w:lang w:val="en-CA"/>
        </w:rPr>
        <w:t xml:space="preserve">only </w:t>
      </w:r>
      <w:r w:rsidR="00A2651C">
        <w:rPr>
          <w:color w:val="000000" w:themeColor="text1"/>
          <w:lang w:val="en-CA"/>
        </w:rPr>
        <w:t>a one</w:t>
      </w:r>
      <w:r w:rsidR="00BE7E82">
        <w:rPr>
          <w:color w:val="000000" w:themeColor="text1"/>
          <w:lang w:val="en-CA"/>
        </w:rPr>
        <w:t>-</w:t>
      </w:r>
      <w:r w:rsidR="00A2651C">
        <w:rPr>
          <w:color w:val="000000" w:themeColor="text1"/>
          <w:lang w:val="en-CA"/>
        </w:rPr>
        <w:t>time</w:t>
      </w:r>
      <w:r w:rsidRPr="00CB526F">
        <w:rPr>
          <w:color w:val="000000" w:themeColor="text1"/>
          <w:lang w:val="en-CA"/>
        </w:rPr>
        <w:t xml:space="preserve"> action, many other sustainable behaviors</w:t>
      </w:r>
      <w:r w:rsidR="00657A25" w:rsidRPr="00CB526F">
        <w:rPr>
          <w:color w:val="000000" w:themeColor="text1"/>
          <w:lang w:val="en-CA"/>
        </w:rPr>
        <w:t xml:space="preserve"> (</w:t>
      </w:r>
      <w:r w:rsidR="00AA58EB">
        <w:rPr>
          <w:color w:val="000000" w:themeColor="text1"/>
          <w:lang w:val="en-CA"/>
        </w:rPr>
        <w:t>e.g.,</w:t>
      </w:r>
      <w:r w:rsidR="002526A9">
        <w:rPr>
          <w:color w:val="000000" w:themeColor="text1"/>
          <w:lang w:val="en-CA"/>
        </w:rPr>
        <w:t xml:space="preserve"> </w:t>
      </w:r>
      <w:r w:rsidRPr="00CB526F">
        <w:rPr>
          <w:color w:val="000000" w:themeColor="text1"/>
          <w:lang w:val="en-CA"/>
        </w:rPr>
        <w:t>taking shorter showers</w:t>
      </w:r>
      <w:r w:rsidR="00657A25" w:rsidRPr="00CB526F">
        <w:rPr>
          <w:color w:val="000000" w:themeColor="text1"/>
          <w:lang w:val="en-CA"/>
        </w:rPr>
        <w:t xml:space="preserve">) </w:t>
      </w:r>
      <w:r w:rsidRPr="00CB526F">
        <w:rPr>
          <w:color w:val="000000" w:themeColor="text1"/>
          <w:lang w:val="en-CA"/>
        </w:rPr>
        <w:t xml:space="preserve">involve repeated actions </w:t>
      </w:r>
      <w:r w:rsidR="002526A9">
        <w:rPr>
          <w:color w:val="000000" w:themeColor="text1"/>
          <w:lang w:val="en-CA"/>
        </w:rPr>
        <w:t>that require new habit formation</w:t>
      </w:r>
      <w:r w:rsidRPr="00CB526F">
        <w:rPr>
          <w:color w:val="000000" w:themeColor="text1"/>
          <w:lang w:val="en-CA"/>
        </w:rPr>
        <w:t>.</w:t>
      </w:r>
      <w:r w:rsidR="00056D01" w:rsidRPr="00327F01">
        <w:rPr>
          <w:color w:val="000000" w:themeColor="text1"/>
          <w:lang w:val="en-CA"/>
        </w:rPr>
        <w:t xml:space="preserve"> </w:t>
      </w:r>
      <w:r w:rsidR="0054727C" w:rsidRPr="00EE0DB4">
        <w:rPr>
          <w:color w:val="000000" w:themeColor="text1"/>
          <w:lang w:val="en-CA"/>
        </w:rPr>
        <w:t xml:space="preserve">Habits refer to behaviors </w:t>
      </w:r>
      <w:r w:rsidR="0054727C" w:rsidRPr="00EE0DB4">
        <w:rPr>
          <w:rFonts w:eastAsiaTheme="minorHAnsi"/>
        </w:rPr>
        <w:t>that persist because they have become relatively automatic over time</w:t>
      </w:r>
      <w:r w:rsidR="00CC676E" w:rsidRPr="00EE0DB4">
        <w:rPr>
          <w:rFonts w:eastAsiaTheme="minorHAnsi"/>
        </w:rPr>
        <w:t>,</w:t>
      </w:r>
      <w:r w:rsidR="0054727C" w:rsidRPr="00EE0DB4">
        <w:rPr>
          <w:rFonts w:eastAsiaTheme="minorHAnsi"/>
        </w:rPr>
        <w:t xml:space="preserve"> as a result of regularly encountered contextual cues</w:t>
      </w:r>
      <w:r w:rsidR="00EE0DB4" w:rsidRPr="00EE0DB4">
        <w:rPr>
          <w:rFonts w:eastAsiaTheme="minorHAnsi"/>
        </w:rPr>
        <w:t xml:space="preserve"> </w:t>
      </w:r>
      <w:r w:rsidR="00232275" w:rsidRPr="00EE0DB4">
        <w:rPr>
          <w:rFonts w:eastAsiaTheme="minorHAnsi"/>
        </w:rPr>
        <w:fldChar w:fldCharType="begin"/>
      </w:r>
      <w:r w:rsidR="00360506">
        <w:rPr>
          <w:rFonts w:eastAsiaTheme="minorHAnsi"/>
        </w:rPr>
        <w:instrText xml:space="preserve"> ADDIN ZOTERO_ITEM CSL_CITATION {"citationID":"UzvJljQm","properties":{"formattedCitation":"(Kurz et al. 2014)","plainCitation":"(Kurz et al. 2014)","noteIndex":0},"citationItems":[{"id":7340,"uris":["http://zotero.org/groups/2061407/items/RAEJCJIQ"],"uri":["http://zotero.org/groups/2061407/items/RAEJCJIQ"],"itemData":{"id":7340,"type":"article-journal","title":"Habitual behaviors or patterns of practice? Explaining and changing repetitive climate-relevant actions","container-title":"Wiley Interdisciplinary Reviews: Climate Change","page":"113-128","volume":"6","issue":"1","source":"Wiley Online Library","abstract":"Understanding human behavior lies at the heart of responses to climate change. Many environmentally relevant behavior patterns are frequent, stable, and persistent. There is an increasing focus on understanding these patterns less in terms of deliberative processes and more in terms of habits and routines embedded in everyday life. Examinations of the ‘habitual’ nature of environmentally consequential activities have been approached from two theoretically distinct perspectives. From a social psychological perspective, ‘habit’ is studied as an intra-individual psychological construct that sustains ingrained behavior patterns in stable settings and obstructs adoption of more environmentally friendly alternatives. Sociologists from the social practice tradition, in contrast, have sought to highlight the ways in which resource-intensive ‘habitual practices’ become established and maintained in society through a commingling of material, procedural, and socio-discursive elements. We reflect critically upon key theoretical differences underpinning these two approaches to repetitive behaviors and review empirical work from both traditions that speaks to the relevance of ‘habitual behavior patterns’ central to addressing climate change. Finally, we examine how changes in habits are theorized and operationalized within both social psychological and social practice approaches, and practical implications for promoting environmentally sustainable societies. WIREs Clim Change 2015, 6:113–128. doi: 10.1002/wcc.327 This article is categorized under: Perceptions, Behavior, and Communication of Climate Change &gt; Behavior Change and Responses","DOI":"10.1002/wcc.327","ISSN":"1757-7799","shortTitle":"Habitual behaviors or patterns of practice?","language":"en","author":[{"family":"Kurz","given":"Tim"},{"family":"Gardner","given":"Benjamin"},{"family":"Verplanken","given":"Bas"},{"family":"Abraham","given":"Charles"}],"issued":{"date-parts":[["2014",11,10]]}}}],"schema":"https://github.com/citation-style-language/schema/raw/master/csl-citation.json"} </w:instrText>
      </w:r>
      <w:r w:rsidR="00232275" w:rsidRPr="00EE0DB4">
        <w:rPr>
          <w:rFonts w:eastAsiaTheme="minorHAnsi"/>
        </w:rPr>
        <w:fldChar w:fldCharType="separate"/>
      </w:r>
      <w:r w:rsidR="00360506" w:rsidRPr="00360506">
        <w:rPr>
          <w:rFonts w:eastAsiaTheme="minorHAnsi"/>
        </w:rPr>
        <w:t>(Kurz et al. 2014)</w:t>
      </w:r>
      <w:r w:rsidR="00232275" w:rsidRPr="00EE0DB4">
        <w:rPr>
          <w:rFonts w:eastAsiaTheme="minorHAnsi"/>
        </w:rPr>
        <w:fldChar w:fldCharType="end"/>
      </w:r>
      <w:r w:rsidR="0054727C" w:rsidRPr="00EE0DB4">
        <w:rPr>
          <w:rFonts w:eastAsiaTheme="minorHAnsi"/>
        </w:rPr>
        <w:t xml:space="preserve">. </w:t>
      </w:r>
      <w:r w:rsidR="001F7ABD" w:rsidRPr="00EE0DB4">
        <w:rPr>
          <w:rFonts w:eastAsiaTheme="minorHAnsi"/>
        </w:rPr>
        <w:t xml:space="preserve">Because </w:t>
      </w:r>
      <w:r w:rsidR="002526A9">
        <w:rPr>
          <w:color w:val="000000" w:themeColor="text1"/>
          <w:lang w:val="en-CA"/>
        </w:rPr>
        <w:t xml:space="preserve">many common habits are </w:t>
      </w:r>
      <w:r w:rsidR="001F1054">
        <w:rPr>
          <w:color w:val="000000" w:themeColor="text1"/>
          <w:lang w:val="en-CA"/>
        </w:rPr>
        <w:t>unsustainable</w:t>
      </w:r>
      <w:r w:rsidR="00AA58EB" w:rsidRPr="00EE0DB4">
        <w:rPr>
          <w:color w:val="000000" w:themeColor="text1"/>
          <w:lang w:val="en-CA"/>
        </w:rPr>
        <w:t xml:space="preserve">, habit change is </w:t>
      </w:r>
      <w:r w:rsidR="00462403">
        <w:rPr>
          <w:color w:val="000000" w:themeColor="text1"/>
          <w:lang w:val="en-CA"/>
        </w:rPr>
        <w:t xml:space="preserve">a </w:t>
      </w:r>
      <w:r w:rsidR="002C6635">
        <w:rPr>
          <w:color w:val="000000" w:themeColor="text1"/>
          <w:lang w:val="en-CA"/>
        </w:rPr>
        <w:t xml:space="preserve">critical </w:t>
      </w:r>
      <w:r w:rsidR="00A61959">
        <w:rPr>
          <w:color w:val="000000" w:themeColor="text1"/>
          <w:lang w:val="en-CA"/>
        </w:rPr>
        <w:t xml:space="preserve">component of </w:t>
      </w:r>
      <w:r w:rsidR="002526A9">
        <w:rPr>
          <w:color w:val="000000" w:themeColor="text1"/>
          <w:lang w:val="en-CA"/>
        </w:rPr>
        <w:t>sustainable behavior change</w:t>
      </w:r>
      <w:r w:rsidR="001F7ABD" w:rsidRPr="00EE0DB4">
        <w:rPr>
          <w:color w:val="000000" w:themeColor="text1"/>
          <w:lang w:val="en-CA"/>
        </w:rPr>
        <w:t xml:space="preserve"> </w:t>
      </w:r>
      <w:r w:rsidR="00232275" w:rsidRPr="00EE0DB4">
        <w:rPr>
          <w:rFonts w:eastAsia="Calibri"/>
          <w:color w:val="000000" w:themeColor="text1"/>
          <w:lang w:val="en-CA"/>
        </w:rPr>
        <w:fldChar w:fldCharType="begin"/>
      </w:r>
      <w:r w:rsidR="00360506">
        <w:rPr>
          <w:rFonts w:eastAsia="Calibri"/>
          <w:color w:val="000000" w:themeColor="text1"/>
          <w:lang w:val="en-CA"/>
        </w:rPr>
        <w:instrText xml:space="preserve"> ADDIN ZOTERO_ITEM CSL_CITATION {"citationID":"BssOn6go","properties":{"formattedCitation":"(Verplanken 2011)","plainCitation":"(Verplanken 2011)","noteIndex":0},"citationItems":[{"id":4382,"uris":["http://zotero.org/groups/2061407/items/GHGC3T5G"],"uri":["http://zotero.org/groups/2061407/items/GHGC3T5G"],"itemData":{"id":4382,"type":"chapter","title":"Old Habits and New Routes to Sustainable Behaviour","container-title":"Engaging the Public with Climate Change: Behaviour Change and Communication","publisher":"Taylor and Francis","publisher-place":"UK","page":"17–30","source":"Google Scholar","event-place":"UK","URL":"https://books.google.ca/books?hl=en&amp;lr=&amp;id=b1-sBwAAQBAJ&amp;oi=fnd&amp;pg=PA17&amp;dq=sustainable+habit+formation&amp;ots=ZdJw8QX08V&amp;sig=IHLZLDTM2j75VCKfuza90yhMCEM","author":[{"family":"Verplanken","given":"Bas"}],"issued":{"date-parts":[["2011"]]},"accessed":{"date-parts":[["2017",10,6]]}}}],"schema":"https://github.com/citation-style-language/schema/raw/master/csl-citation.json"} </w:instrText>
      </w:r>
      <w:r w:rsidR="00232275" w:rsidRPr="00EE0DB4">
        <w:rPr>
          <w:rFonts w:eastAsia="Calibri"/>
          <w:color w:val="000000" w:themeColor="text1"/>
          <w:lang w:val="en-CA"/>
        </w:rPr>
        <w:fldChar w:fldCharType="separate"/>
      </w:r>
      <w:r w:rsidR="00360506" w:rsidRPr="00360506">
        <w:rPr>
          <w:rFonts w:eastAsia="Calibri"/>
        </w:rPr>
        <w:t>(Verplanken 2011)</w:t>
      </w:r>
      <w:r w:rsidR="00232275" w:rsidRPr="00EE0DB4">
        <w:rPr>
          <w:rFonts w:eastAsia="Calibri"/>
          <w:color w:val="000000" w:themeColor="text1"/>
          <w:lang w:val="en-CA"/>
        </w:rPr>
        <w:fldChar w:fldCharType="end"/>
      </w:r>
      <w:r w:rsidR="001F7ABD" w:rsidRPr="00EE0DB4">
        <w:rPr>
          <w:color w:val="000000" w:themeColor="text1"/>
          <w:lang w:val="en-CA"/>
        </w:rPr>
        <w:t xml:space="preserve">. </w:t>
      </w:r>
      <w:r w:rsidR="0054727C" w:rsidRPr="00EE0DB4">
        <w:rPr>
          <w:color w:val="000000" w:themeColor="text1"/>
          <w:lang w:val="en-CA"/>
        </w:rPr>
        <w:t xml:space="preserve">The </w:t>
      </w:r>
      <w:r w:rsidR="00955486">
        <w:rPr>
          <w:color w:val="000000" w:themeColor="text1"/>
          <w:lang w:val="en-CA"/>
        </w:rPr>
        <w:t xml:space="preserve">first necessary element in habit formation is repetition. When an action is repeated over time, the behavior is more likely to become a habit. </w:t>
      </w:r>
      <w:r w:rsidR="0054727C" w:rsidRPr="00EE0DB4">
        <w:rPr>
          <w:color w:val="000000" w:themeColor="text1"/>
          <w:lang w:val="en-CA"/>
        </w:rPr>
        <w:t xml:space="preserve">The second </w:t>
      </w:r>
      <w:r w:rsidR="00955486">
        <w:rPr>
          <w:color w:val="000000" w:themeColor="text1"/>
          <w:lang w:val="en-CA"/>
        </w:rPr>
        <w:t xml:space="preserve">necessary component of habit formation is that of automaticity. That is, habits tend to be </w:t>
      </w:r>
      <w:r w:rsidR="0054727C" w:rsidRPr="00EE0DB4">
        <w:rPr>
          <w:color w:val="000000" w:themeColor="text1"/>
          <w:lang w:val="en-CA"/>
        </w:rPr>
        <w:t xml:space="preserve">characterized by </w:t>
      </w:r>
      <w:r w:rsidR="00955486">
        <w:rPr>
          <w:color w:val="000000" w:themeColor="text1"/>
          <w:lang w:val="en-CA"/>
        </w:rPr>
        <w:t xml:space="preserve">being low in awareness and intent, </w:t>
      </w:r>
      <w:r w:rsidR="0054727C" w:rsidRPr="00EE0DB4">
        <w:rPr>
          <w:color w:val="000000" w:themeColor="text1"/>
          <w:lang w:val="en-CA"/>
        </w:rPr>
        <w:t xml:space="preserve">low </w:t>
      </w:r>
      <w:r w:rsidR="00955486">
        <w:rPr>
          <w:color w:val="000000" w:themeColor="text1"/>
          <w:lang w:val="en-CA"/>
        </w:rPr>
        <w:t xml:space="preserve">in </w:t>
      </w:r>
      <w:r w:rsidR="0054727C" w:rsidRPr="00EE0DB4">
        <w:rPr>
          <w:color w:val="000000" w:themeColor="text1"/>
          <w:lang w:val="en-CA"/>
        </w:rPr>
        <w:t xml:space="preserve">cognitive </w:t>
      </w:r>
      <w:r w:rsidR="00955486">
        <w:rPr>
          <w:color w:val="000000" w:themeColor="text1"/>
          <w:lang w:val="en-CA"/>
        </w:rPr>
        <w:t>effort</w:t>
      </w:r>
      <w:r w:rsidR="0054727C" w:rsidRPr="00EE0DB4">
        <w:rPr>
          <w:color w:val="000000" w:themeColor="text1"/>
          <w:lang w:val="en-CA"/>
        </w:rPr>
        <w:t xml:space="preserve">, </w:t>
      </w:r>
      <w:r w:rsidR="00AA58EB" w:rsidRPr="00EE0DB4">
        <w:rPr>
          <w:color w:val="000000" w:themeColor="text1"/>
          <w:lang w:val="en-CA"/>
        </w:rPr>
        <w:t>and</w:t>
      </w:r>
      <w:r w:rsidR="00955486">
        <w:rPr>
          <w:color w:val="000000" w:themeColor="text1"/>
          <w:lang w:val="en-CA"/>
        </w:rPr>
        <w:t xml:space="preserve"> difficult to consciously control. </w:t>
      </w:r>
      <w:r w:rsidR="002526A9">
        <w:rPr>
          <w:color w:val="000000" w:themeColor="text1"/>
          <w:lang w:val="en-CA"/>
        </w:rPr>
        <w:t xml:space="preserve">Finally, </w:t>
      </w:r>
      <w:r w:rsidR="00955486">
        <w:rPr>
          <w:color w:val="000000" w:themeColor="text1"/>
          <w:lang w:val="en-CA"/>
        </w:rPr>
        <w:t xml:space="preserve">habits tend to be enacted in the same context over time </w:t>
      </w:r>
      <w:r w:rsidR="00232275" w:rsidRPr="00EE0DB4">
        <w:rPr>
          <w:color w:val="000000" w:themeColor="text1"/>
          <w:lang w:val="en-CA"/>
        </w:rPr>
        <w:fldChar w:fldCharType="begin"/>
      </w:r>
      <w:r w:rsidR="00360506">
        <w:rPr>
          <w:color w:val="000000" w:themeColor="text1"/>
          <w:lang w:val="en-CA"/>
        </w:rPr>
        <w:instrText xml:space="preserve"> ADDIN ZOTERO_ITEM CSL_CITATION {"citationID":"8h8x9GnO","properties":{"formattedCitation":"(Verplanken and Aarts 1999)","plainCitation":"(Verplanken and Aarts 1999)","noteIndex":0},"citationItems":[{"id":4405,"uris":["http://zotero.org/groups/2061407/items/EJHXYQ4N"],"uri":["http://zotero.org/groups/2061407/items/EJHXYQ4N"],"itemData":{"id":4405,"type":"article-journal","title":"Habit, Attitude, and Planned Behaviour: Is Habit an Empty Construct or an Interesting Case of Goal-Directed Automaticity?","container-title":"European Review of Social Psychology","page":"101–134","volume":"10","issue":"1","source":"Google Scholar","shortTitle":"Habit, attitude, and planned behaviour","author":[{"family":"Verplanken","given":"Bas"},{"family":"Aarts","given":"Henk"}],"issued":{"date-parts":[["1999"]]}}}],"schema":"https://github.com/citation-style-language/schema/raw/master/csl-citation.json"} </w:instrText>
      </w:r>
      <w:r w:rsidR="00232275" w:rsidRPr="00EE0DB4">
        <w:rPr>
          <w:color w:val="000000" w:themeColor="text1"/>
          <w:lang w:val="en-CA"/>
        </w:rPr>
        <w:fldChar w:fldCharType="separate"/>
      </w:r>
      <w:r w:rsidR="00360506" w:rsidRPr="00360506">
        <w:t>(Verplanken and Aarts 1999)</w:t>
      </w:r>
      <w:r w:rsidR="00232275" w:rsidRPr="00EE0DB4">
        <w:rPr>
          <w:color w:val="000000" w:themeColor="text1"/>
          <w:lang w:val="en-CA"/>
        </w:rPr>
        <w:fldChar w:fldCharType="end"/>
      </w:r>
      <w:r w:rsidR="0054727C" w:rsidRPr="00EE0DB4">
        <w:rPr>
          <w:color w:val="000000" w:themeColor="text1"/>
          <w:lang w:val="en-CA"/>
        </w:rPr>
        <w:t>. Many behaviors</w:t>
      </w:r>
      <w:r w:rsidR="001F7ABD" w:rsidRPr="00EE0DB4">
        <w:rPr>
          <w:color w:val="000000" w:themeColor="text1"/>
          <w:lang w:val="en-CA"/>
        </w:rPr>
        <w:t xml:space="preserve"> </w:t>
      </w:r>
      <w:r w:rsidR="00AA58EB" w:rsidRPr="00EE0DB4">
        <w:rPr>
          <w:color w:val="000000" w:themeColor="text1"/>
          <w:lang w:val="en-CA"/>
        </w:rPr>
        <w:t>with</w:t>
      </w:r>
      <w:r w:rsidR="001F7ABD" w:rsidRPr="00EE0DB4">
        <w:rPr>
          <w:color w:val="000000" w:themeColor="text1"/>
          <w:lang w:val="en-CA"/>
        </w:rPr>
        <w:t xml:space="preserve"> sustainability implications</w:t>
      </w:r>
      <w:r w:rsidR="0054727C" w:rsidRPr="00EE0DB4">
        <w:rPr>
          <w:color w:val="000000" w:themeColor="text1"/>
          <w:lang w:val="en-CA"/>
        </w:rPr>
        <w:t xml:space="preserve">—such as </w:t>
      </w:r>
      <w:r w:rsidR="009D1C42">
        <w:rPr>
          <w:color w:val="000000" w:themeColor="text1"/>
          <w:lang w:val="en-CA"/>
        </w:rPr>
        <w:t xml:space="preserve">food consumption, choices of </w:t>
      </w:r>
      <w:r w:rsidR="0054727C" w:rsidRPr="00EE0DB4">
        <w:rPr>
          <w:color w:val="000000" w:themeColor="text1"/>
          <w:lang w:val="en-CA"/>
        </w:rPr>
        <w:t xml:space="preserve">transportation, </w:t>
      </w:r>
      <w:r w:rsidR="009D1C42">
        <w:rPr>
          <w:color w:val="000000" w:themeColor="text1"/>
          <w:lang w:val="en-CA"/>
        </w:rPr>
        <w:t>energy and resource use, sho</w:t>
      </w:r>
      <w:r w:rsidR="002526A9">
        <w:rPr>
          <w:color w:val="000000" w:themeColor="text1"/>
          <w:lang w:val="en-CA"/>
        </w:rPr>
        <w:t>pping, and the disposal of products</w:t>
      </w:r>
      <w:r w:rsidR="0054727C" w:rsidRPr="00EE0DB4">
        <w:rPr>
          <w:color w:val="000000" w:themeColor="text1"/>
          <w:lang w:val="en-CA"/>
        </w:rPr>
        <w:t xml:space="preserve">—are strongly habitual </w:t>
      </w:r>
      <w:r w:rsidR="00232275" w:rsidRPr="00EE0DB4">
        <w:rPr>
          <w:color w:val="000000" w:themeColor="text1"/>
          <w:lang w:val="en-CA"/>
        </w:rPr>
        <w:fldChar w:fldCharType="begin"/>
      </w:r>
      <w:r w:rsidR="00360506">
        <w:rPr>
          <w:color w:val="000000" w:themeColor="text1"/>
          <w:lang w:val="en-CA"/>
        </w:rPr>
        <w:instrText xml:space="preserve"> ADDIN ZOTERO_ITEM CSL_CITATION {"citationID":"iko92Iyh","properties":{"formattedCitation":"(Verplanken and Roy 2016)","plainCitation":"(Verplanken and Roy 2016)","noteIndex":0},"citationItems":[{"id":4390,"uris":["http://zotero.org/groups/2061407/items/HYT7B4ER"],"uri":["http://zotero.org/groups/2061407/items/HYT7B4ER"],"itemData":{"id":4390,"type":"article-journal","title":"Empowering Interventions to Promote Sustainable Lifestyles: Testing the Habit Discontinuity Hypothesis in a Field Experiment","container-title":"Journal of Environmental Psychology","page":"127-134","volume":"45","issue":"Supplement C","source":"ScienceDirect","abstract":"This study tested the habit discontinuity hypothesis, which states that behaviour change interventions are more effective when delivered in the context of life course changes. The assumption was that when habits are (temporarily) disturbed, people are more sensitive to new information and adopt a mind-set that is conducive to behaviour change. A field experiment was conducted among 800 participants, who received either an intervention promoting sustainable behaviours, or were in a no-intervention control condition. In both conditions half of the households had recently relocated, and were matched with households that had not relocated. Self-reported frequencies of twenty-five environment-related behaviours were assessed at baseline and eight weeks later. While controlling for past behaviour, habit strength, intentions, perceived control, biospheric values, personal norms, and personal involvement, the intervention was more effective among recently relocated participants. The results suggested that the duration of the ‘window of opportunity’ was three months after relocation.","DOI":"10.1016/j.jenvp.2015.11.008","ISSN":"0272-4944","shortTitle":"Empowering interventions to promote sustainable lifestyles","journalAbbreviation":"Journal of Environmental Psychology","author":[{"family":"Verplanken","given":"Bas"},{"family":"Roy","given":"Deborah"}],"issued":{"date-parts":[["2016",3,1]]}}}],"schema":"https://github.com/citation-style-language/schema/raw/master/csl-citation.json"} </w:instrText>
      </w:r>
      <w:r w:rsidR="00232275" w:rsidRPr="00EE0DB4">
        <w:rPr>
          <w:color w:val="000000" w:themeColor="text1"/>
          <w:lang w:val="en-CA"/>
        </w:rPr>
        <w:fldChar w:fldCharType="separate"/>
      </w:r>
      <w:r w:rsidR="00360506" w:rsidRPr="00360506">
        <w:t>(Verplanken and Roy 2016)</w:t>
      </w:r>
      <w:r w:rsidR="00232275" w:rsidRPr="00EE0DB4">
        <w:rPr>
          <w:color w:val="000000" w:themeColor="text1"/>
          <w:lang w:val="en-CA"/>
        </w:rPr>
        <w:fldChar w:fldCharType="end"/>
      </w:r>
      <w:r w:rsidR="0054727C" w:rsidRPr="00EE0DB4">
        <w:rPr>
          <w:color w:val="000000" w:themeColor="text1"/>
          <w:lang w:val="en-CA"/>
        </w:rPr>
        <w:t xml:space="preserve">. </w:t>
      </w:r>
      <w:r w:rsidR="00CC676E" w:rsidRPr="00EE0DB4">
        <w:rPr>
          <w:color w:val="000000" w:themeColor="text1"/>
          <w:lang w:val="en-CA"/>
        </w:rPr>
        <w:t>Act</w:t>
      </w:r>
      <w:r w:rsidR="001F7ABD" w:rsidRPr="00EE0DB4">
        <w:rPr>
          <w:color w:val="000000" w:themeColor="text1"/>
          <w:lang w:val="en-CA"/>
        </w:rPr>
        <w:t xml:space="preserve">ions that break repetition, </w:t>
      </w:r>
      <w:r w:rsidR="00CC676E" w:rsidRPr="00EE0DB4">
        <w:rPr>
          <w:color w:val="000000" w:themeColor="text1"/>
          <w:lang w:val="en-CA"/>
        </w:rPr>
        <w:t xml:space="preserve">such </w:t>
      </w:r>
      <w:r w:rsidR="001F7ABD" w:rsidRPr="00EE0DB4">
        <w:rPr>
          <w:color w:val="000000" w:themeColor="text1"/>
          <w:lang w:val="en-CA"/>
        </w:rPr>
        <w:t>as discontinuity and penalties,</w:t>
      </w:r>
      <w:r w:rsidR="00CC676E" w:rsidRPr="00EE0DB4">
        <w:rPr>
          <w:color w:val="000000" w:themeColor="text1"/>
          <w:lang w:val="en-CA"/>
        </w:rPr>
        <w:t xml:space="preserve"> can </w:t>
      </w:r>
      <w:r w:rsidR="004A5B29" w:rsidRPr="00EE0DB4">
        <w:rPr>
          <w:color w:val="000000" w:themeColor="text1"/>
          <w:lang w:val="en-CA"/>
        </w:rPr>
        <w:t xml:space="preserve">disrupt </w:t>
      </w:r>
      <w:r w:rsidR="00CC676E" w:rsidRPr="00EE0DB4">
        <w:rPr>
          <w:color w:val="000000" w:themeColor="text1"/>
          <w:lang w:val="en-CA"/>
        </w:rPr>
        <w:t>bad habits. A</w:t>
      </w:r>
      <w:r w:rsidR="00A61959">
        <w:rPr>
          <w:color w:val="000000" w:themeColor="text1"/>
          <w:lang w:val="en-CA"/>
        </w:rPr>
        <w:t xml:space="preserve">ctions that encourage repetition, </w:t>
      </w:r>
      <w:r w:rsidR="00CC676E" w:rsidRPr="00EE0DB4">
        <w:rPr>
          <w:color w:val="000000" w:themeColor="text1"/>
          <w:lang w:val="en-CA"/>
        </w:rPr>
        <w:t xml:space="preserve">such as </w:t>
      </w:r>
      <w:r w:rsidR="0054727C" w:rsidRPr="00EE0DB4">
        <w:rPr>
          <w:color w:val="000000" w:themeColor="text1"/>
          <w:lang w:val="en-CA"/>
        </w:rPr>
        <w:t xml:space="preserve">making sustainable actions </w:t>
      </w:r>
      <w:r w:rsidR="00CC676E" w:rsidRPr="00EE0DB4">
        <w:rPr>
          <w:color w:val="000000" w:themeColor="text1"/>
          <w:lang w:val="en-CA"/>
        </w:rPr>
        <w:t xml:space="preserve">easy, and </w:t>
      </w:r>
      <w:r w:rsidR="0054727C" w:rsidRPr="00EE0DB4">
        <w:rPr>
          <w:color w:val="000000" w:themeColor="text1"/>
          <w:lang w:val="en-CA"/>
        </w:rPr>
        <w:t>utilizing prompts, incentives, and feedback</w:t>
      </w:r>
      <w:r w:rsidR="00A61959">
        <w:rPr>
          <w:color w:val="000000" w:themeColor="text1"/>
          <w:lang w:val="en-CA"/>
        </w:rPr>
        <w:t xml:space="preserve">, </w:t>
      </w:r>
      <w:r w:rsidR="00CC676E" w:rsidRPr="00EE0DB4">
        <w:rPr>
          <w:color w:val="000000" w:themeColor="text1"/>
          <w:lang w:val="en-CA"/>
        </w:rPr>
        <w:t>can strengthen positive habits.</w:t>
      </w:r>
      <w:r w:rsidR="00930602" w:rsidRPr="00EE0DB4">
        <w:rPr>
          <w:color w:val="000000" w:themeColor="text1"/>
          <w:lang w:val="en-CA"/>
        </w:rPr>
        <w:t xml:space="preserve"> </w:t>
      </w:r>
    </w:p>
    <w:p w:rsidR="0054727C" w:rsidRDefault="0054727C" w:rsidP="004A5B29">
      <w:pPr>
        <w:autoSpaceDE w:val="0"/>
        <w:autoSpaceDN w:val="0"/>
        <w:adjustRightInd w:val="0"/>
        <w:spacing w:line="480" w:lineRule="auto"/>
        <w:ind w:firstLine="720"/>
        <w:rPr>
          <w:bCs/>
          <w:color w:val="000000" w:themeColor="text1"/>
          <w:lang w:val="en-CA"/>
        </w:rPr>
      </w:pPr>
      <w:r w:rsidRPr="00CB526F">
        <w:rPr>
          <w:i/>
          <w:color w:val="000000" w:themeColor="text1"/>
          <w:lang w:val="en-CA"/>
        </w:rPr>
        <w:t xml:space="preserve">Discontinuity to </w:t>
      </w:r>
      <w:r w:rsidR="00C429C6">
        <w:rPr>
          <w:i/>
          <w:color w:val="000000" w:themeColor="text1"/>
          <w:lang w:val="en-CA"/>
        </w:rPr>
        <w:t>c</w:t>
      </w:r>
      <w:r w:rsidRPr="00CB526F">
        <w:rPr>
          <w:i/>
          <w:color w:val="000000" w:themeColor="text1"/>
          <w:lang w:val="en-CA"/>
        </w:rPr>
        <w:t xml:space="preserve">hange </w:t>
      </w:r>
      <w:r w:rsidR="00C429C6">
        <w:rPr>
          <w:i/>
          <w:color w:val="000000" w:themeColor="text1"/>
          <w:lang w:val="en-CA"/>
        </w:rPr>
        <w:t>b</w:t>
      </w:r>
      <w:r w:rsidRPr="00CB526F">
        <w:rPr>
          <w:i/>
          <w:color w:val="000000" w:themeColor="text1"/>
          <w:lang w:val="en-CA"/>
        </w:rPr>
        <w:t xml:space="preserve">ad </w:t>
      </w:r>
      <w:r w:rsidR="00C429C6">
        <w:rPr>
          <w:i/>
          <w:color w:val="000000" w:themeColor="text1"/>
          <w:lang w:val="en-CA"/>
        </w:rPr>
        <w:t>h</w:t>
      </w:r>
      <w:r w:rsidRPr="00CB526F">
        <w:rPr>
          <w:i/>
          <w:color w:val="000000" w:themeColor="text1"/>
          <w:lang w:val="en-CA"/>
        </w:rPr>
        <w:t>abits</w:t>
      </w:r>
      <w:r w:rsidRPr="00DC6528">
        <w:rPr>
          <w:i/>
          <w:color w:val="000000" w:themeColor="text1"/>
          <w:lang w:val="en-CA"/>
        </w:rPr>
        <w:t>.</w:t>
      </w:r>
      <w:r w:rsidRPr="00327F01">
        <w:rPr>
          <w:b/>
          <w:i/>
          <w:color w:val="000000" w:themeColor="text1"/>
          <w:lang w:val="en-CA"/>
        </w:rPr>
        <w:t xml:space="preserve"> </w:t>
      </w:r>
      <w:r>
        <w:rPr>
          <w:color w:val="000000" w:themeColor="text1"/>
          <w:lang w:val="en-CA"/>
        </w:rPr>
        <w:t xml:space="preserve">Sometimes, for a new sustainable habit to be </w:t>
      </w:r>
      <w:r w:rsidR="002526A9">
        <w:rPr>
          <w:color w:val="000000" w:themeColor="text1"/>
          <w:lang w:val="en-CA"/>
        </w:rPr>
        <w:t>formed</w:t>
      </w:r>
      <w:r>
        <w:rPr>
          <w:color w:val="000000" w:themeColor="text1"/>
          <w:lang w:val="en-CA"/>
        </w:rPr>
        <w:t>, an old</w:t>
      </w:r>
      <w:r w:rsidR="0061680A">
        <w:rPr>
          <w:color w:val="000000" w:themeColor="text1"/>
          <w:lang w:val="en-CA"/>
        </w:rPr>
        <w:t>,</w:t>
      </w:r>
      <w:r>
        <w:rPr>
          <w:color w:val="000000" w:themeColor="text1"/>
          <w:lang w:val="en-CA"/>
        </w:rPr>
        <w:t xml:space="preserve"> unsustainable habit must </w:t>
      </w:r>
      <w:r w:rsidR="00462403">
        <w:rPr>
          <w:color w:val="000000" w:themeColor="text1"/>
          <w:lang w:val="en-CA"/>
        </w:rPr>
        <w:t xml:space="preserve">first </w:t>
      </w:r>
      <w:r>
        <w:rPr>
          <w:color w:val="000000" w:themeColor="text1"/>
          <w:lang w:val="en-CA"/>
        </w:rPr>
        <w:t xml:space="preserve">be broken </w:t>
      </w:r>
      <w:r w:rsidR="00232275">
        <w:rPr>
          <w:color w:val="000000" w:themeColor="text1"/>
          <w:lang w:val="en-CA"/>
        </w:rPr>
        <w:fldChar w:fldCharType="begin"/>
      </w:r>
      <w:r w:rsidR="00360506">
        <w:rPr>
          <w:color w:val="000000" w:themeColor="text1"/>
          <w:lang w:val="en-CA"/>
        </w:rPr>
        <w:instrText xml:space="preserve"> ADDIN ZOTERO_ITEM CSL_CITATION {"citationID":"a1tu57vu4m8","properties":{"formattedCitation":"(Th\\uc0\\u248{}gersen and M\\uc0\\u248{}ller 2008)","plainCitation":"(Thøgersen and Møller 2008)","noteIndex":0},"citationItems":[{"id":6541,"uris":["http://zotero.org/groups/2061407/items/GNYVNI7L"],"uri":["http://zotero.org/groups/2061407/items/GNYVNI7L"],"itemData":{"id":6541,"type":"article-journal","title":"Breaking Car Use Habits: The Effectiveness of a Free One-Month Travelcard","container-title":"Transportation","page":"329-345","volume":"35","issue":"3","source":"link.springer.com","abstract":"Based on calls for innovative ways of reducing car traffic and research indicating that car driving is often the result of habitual decision-making and choice processes, this paper reports on a field experiment designed to test a tool aimed to entice drivers to skip the habitual choice of the car and consider using—or at least trying—public transport instead. About 1,000 car drivers participated in the experiment either as experimental subjects, receiving a free one-month travelcard, or as control subjects. As predicted, the intervention had a significant impact on drivers’ use of public transport and it also neutralized the impact of car driving habits on mode choice. However, in the longer run (i.e., four months after the experiment) experimental subjects did not use public transport more than control subjects. Hence, it seems that although many car drivers choose travel mode habitually, their final choice is consistent with their informed preferences, given the current price–quality relationships of the various options.","DOI":"10.1007/s11116-008-9160-1","ISSN":"0049-4488, 1572-9435","shortTitle":"Breaking car use habits","journalAbbreviation":"Transportation","language":"en","author":[{"family":"Thøgersen","given":"John"},{"family":"Møller","given":"Berit"}],"issued":{"date-parts":[["2008",5,1]]}}}],"schema":"https://github.com/citation-style-language/schema/raw/master/csl-citation.json"} </w:instrText>
      </w:r>
      <w:r w:rsidR="00232275">
        <w:rPr>
          <w:color w:val="000000" w:themeColor="text1"/>
          <w:lang w:val="en-CA"/>
        </w:rPr>
        <w:fldChar w:fldCharType="separate"/>
      </w:r>
      <w:r w:rsidR="00360506" w:rsidRPr="00360506">
        <w:t>(Thøgersen and Møller 2008)</w:t>
      </w:r>
      <w:r w:rsidR="00232275">
        <w:rPr>
          <w:color w:val="000000" w:themeColor="text1"/>
          <w:lang w:val="en-CA"/>
        </w:rPr>
        <w:fldChar w:fldCharType="end"/>
      </w:r>
      <w:r>
        <w:rPr>
          <w:color w:val="000000" w:themeColor="text1"/>
          <w:lang w:val="en-CA"/>
        </w:rPr>
        <w:t xml:space="preserve">. </w:t>
      </w:r>
      <w:r w:rsidR="009D1C42">
        <w:rPr>
          <w:color w:val="000000" w:themeColor="text1"/>
          <w:lang w:val="en-CA"/>
        </w:rPr>
        <w:t>The</w:t>
      </w:r>
      <w:r w:rsidR="009D1C42" w:rsidRPr="00327F01">
        <w:rPr>
          <w:color w:val="000000" w:themeColor="text1"/>
          <w:lang w:val="en-CA"/>
        </w:rPr>
        <w:t xml:space="preserve"> </w:t>
      </w:r>
      <w:r w:rsidR="009D1C42" w:rsidRPr="00327F01">
        <w:rPr>
          <w:i/>
          <w:color w:val="000000" w:themeColor="text1"/>
          <w:lang w:val="en-CA"/>
        </w:rPr>
        <w:t>habit discontinuity hypothesis</w:t>
      </w:r>
      <w:r w:rsidR="009D1C42">
        <w:rPr>
          <w:color w:val="000000" w:themeColor="text1"/>
          <w:lang w:val="en-CA"/>
        </w:rPr>
        <w:t xml:space="preserve"> </w:t>
      </w:r>
      <w:r w:rsidR="00C429C6">
        <w:rPr>
          <w:color w:val="000000" w:themeColor="text1"/>
          <w:lang w:val="en-CA"/>
        </w:rPr>
        <w:t xml:space="preserve">presents </w:t>
      </w:r>
      <w:r w:rsidR="009D1C42">
        <w:rPr>
          <w:color w:val="000000" w:themeColor="text1"/>
          <w:lang w:val="en-CA"/>
        </w:rPr>
        <w:t xml:space="preserve">one promising way to </w:t>
      </w:r>
      <w:r w:rsidRPr="00327F01">
        <w:rPr>
          <w:color w:val="000000" w:themeColor="text1"/>
          <w:lang w:val="en-CA"/>
        </w:rPr>
        <w:t xml:space="preserve">break </w:t>
      </w:r>
      <w:r>
        <w:rPr>
          <w:color w:val="000000" w:themeColor="text1"/>
          <w:lang w:val="en-CA"/>
        </w:rPr>
        <w:t xml:space="preserve">negative </w:t>
      </w:r>
      <w:r w:rsidRPr="00327F01">
        <w:rPr>
          <w:color w:val="000000" w:themeColor="text1"/>
          <w:lang w:val="en-CA"/>
        </w:rPr>
        <w:t>habits</w:t>
      </w:r>
      <w:r w:rsidR="00A2651C">
        <w:rPr>
          <w:i/>
          <w:color w:val="000000" w:themeColor="text1"/>
          <w:lang w:val="en-CA"/>
        </w:rPr>
        <w:t xml:space="preserve">. </w:t>
      </w:r>
      <w:r w:rsidR="00A2651C">
        <w:rPr>
          <w:color w:val="000000" w:themeColor="text1"/>
          <w:lang w:val="en-CA"/>
        </w:rPr>
        <w:t xml:space="preserve">This </w:t>
      </w:r>
      <w:r w:rsidR="009D1C42">
        <w:rPr>
          <w:color w:val="000000" w:themeColor="text1"/>
          <w:lang w:val="en-CA"/>
        </w:rPr>
        <w:t xml:space="preserve">theory </w:t>
      </w:r>
      <w:r w:rsidR="00A2651C">
        <w:rPr>
          <w:color w:val="000000" w:themeColor="text1"/>
          <w:lang w:val="en-CA"/>
        </w:rPr>
        <w:t>suggests that i</w:t>
      </w:r>
      <w:r w:rsidR="00A2651C" w:rsidRPr="00327F01">
        <w:rPr>
          <w:color w:val="000000" w:themeColor="text1"/>
          <w:lang w:val="en-CA"/>
        </w:rPr>
        <w:t>f the cont</w:t>
      </w:r>
      <w:r w:rsidR="00995002">
        <w:rPr>
          <w:color w:val="000000" w:themeColor="text1"/>
          <w:lang w:val="en-CA"/>
        </w:rPr>
        <w:t xml:space="preserve">ext in which habits </w:t>
      </w:r>
      <w:r w:rsidR="0061680A">
        <w:rPr>
          <w:color w:val="000000" w:themeColor="text1"/>
          <w:lang w:val="en-CA"/>
        </w:rPr>
        <w:t xml:space="preserve">arise </w:t>
      </w:r>
      <w:r w:rsidR="00A2651C">
        <w:rPr>
          <w:color w:val="000000" w:themeColor="text1"/>
          <w:lang w:val="en-CA"/>
        </w:rPr>
        <w:t>changes in some way</w:t>
      </w:r>
      <w:r w:rsidR="009D1C42">
        <w:rPr>
          <w:color w:val="000000" w:themeColor="text1"/>
          <w:lang w:val="en-CA"/>
        </w:rPr>
        <w:t xml:space="preserve">, it becomes difficult to carry out other habits that would normally </w:t>
      </w:r>
      <w:r w:rsidR="0061680A">
        <w:rPr>
          <w:color w:val="000000" w:themeColor="text1"/>
          <w:lang w:val="en-CA"/>
        </w:rPr>
        <w:t>occur</w:t>
      </w:r>
      <w:r w:rsidR="009D1C42">
        <w:rPr>
          <w:color w:val="000000" w:themeColor="text1"/>
          <w:lang w:val="en-CA"/>
        </w:rPr>
        <w:t>. In other words</w:t>
      </w:r>
      <w:r w:rsidR="00A2651C">
        <w:rPr>
          <w:color w:val="000000" w:themeColor="text1"/>
          <w:lang w:val="en-CA"/>
        </w:rPr>
        <w:t xml:space="preserve">, a disruption in the </w:t>
      </w:r>
      <w:r w:rsidR="00995002">
        <w:rPr>
          <w:color w:val="000000" w:themeColor="text1"/>
          <w:lang w:val="en-CA"/>
        </w:rPr>
        <w:t>stable context</w:t>
      </w:r>
      <w:r w:rsidRPr="00327F01">
        <w:rPr>
          <w:color w:val="000000" w:themeColor="text1"/>
          <w:lang w:val="en-CA"/>
        </w:rPr>
        <w:t xml:space="preserve"> </w:t>
      </w:r>
      <w:r>
        <w:rPr>
          <w:color w:val="000000" w:themeColor="text1"/>
          <w:lang w:val="en-CA"/>
        </w:rPr>
        <w:t xml:space="preserve">in which </w:t>
      </w:r>
      <w:r w:rsidR="00A2651C">
        <w:rPr>
          <w:color w:val="000000" w:themeColor="text1"/>
          <w:lang w:val="en-CA"/>
        </w:rPr>
        <w:t xml:space="preserve">automatic behaviors </w:t>
      </w:r>
      <w:r w:rsidR="00995002">
        <w:rPr>
          <w:color w:val="000000" w:themeColor="text1"/>
          <w:lang w:val="en-CA"/>
        </w:rPr>
        <w:t>arise</w:t>
      </w:r>
      <w:r w:rsidR="00A2651C">
        <w:rPr>
          <w:color w:val="000000" w:themeColor="text1"/>
          <w:lang w:val="en-CA"/>
        </w:rPr>
        <w:t xml:space="preserve"> can create ideal </w:t>
      </w:r>
      <w:r w:rsidR="00A2651C" w:rsidRPr="00327F01">
        <w:rPr>
          <w:color w:val="000000" w:themeColor="text1"/>
          <w:lang w:val="en-CA"/>
        </w:rPr>
        <w:t xml:space="preserve">conditions for </w:t>
      </w:r>
      <w:r w:rsidR="00A2651C">
        <w:rPr>
          <w:color w:val="000000" w:themeColor="text1"/>
          <w:lang w:val="en-CA"/>
        </w:rPr>
        <w:t>habit change</w:t>
      </w:r>
      <w:r w:rsidR="00A2651C" w:rsidRPr="00327F01">
        <w:rPr>
          <w:color w:val="000000" w:themeColor="text1"/>
          <w:lang w:val="en-CA"/>
        </w:rPr>
        <w:t>.</w:t>
      </w:r>
      <w:r w:rsidR="00A2651C">
        <w:rPr>
          <w:color w:val="000000" w:themeColor="text1"/>
          <w:lang w:val="en-CA"/>
        </w:rPr>
        <w:t xml:space="preserve"> </w:t>
      </w:r>
      <w:r w:rsidR="002526A9">
        <w:rPr>
          <w:color w:val="000000" w:themeColor="text1"/>
          <w:lang w:val="en-CA"/>
        </w:rPr>
        <w:t>Life</w:t>
      </w:r>
      <w:r>
        <w:rPr>
          <w:color w:val="000000" w:themeColor="text1"/>
          <w:lang w:val="en-CA"/>
        </w:rPr>
        <w:t xml:space="preserve"> changes (</w:t>
      </w:r>
      <w:r w:rsidR="00995002">
        <w:rPr>
          <w:color w:val="000000" w:themeColor="text1"/>
          <w:lang w:val="en-CA"/>
        </w:rPr>
        <w:t>e.g.,</w:t>
      </w:r>
      <w:r>
        <w:rPr>
          <w:color w:val="000000" w:themeColor="text1"/>
          <w:lang w:val="en-CA"/>
        </w:rPr>
        <w:t xml:space="preserve"> a recent move)</w:t>
      </w:r>
      <w:r w:rsidRPr="00327F01">
        <w:rPr>
          <w:color w:val="000000" w:themeColor="text1"/>
          <w:lang w:val="en-CA"/>
        </w:rPr>
        <w:t xml:space="preserve"> </w:t>
      </w:r>
      <w:r w:rsidR="00A2651C">
        <w:rPr>
          <w:color w:val="000000" w:themeColor="text1"/>
          <w:lang w:val="en-CA"/>
        </w:rPr>
        <w:t xml:space="preserve">make </w:t>
      </w:r>
      <w:r w:rsidRPr="00327F01">
        <w:rPr>
          <w:color w:val="000000" w:themeColor="text1"/>
          <w:lang w:val="en-CA"/>
        </w:rPr>
        <w:t xml:space="preserve">people more likely to </w:t>
      </w:r>
      <w:r>
        <w:rPr>
          <w:color w:val="000000" w:themeColor="text1"/>
          <w:lang w:val="en-CA"/>
        </w:rPr>
        <w:t>alter</w:t>
      </w:r>
      <w:r w:rsidRPr="00327F01">
        <w:rPr>
          <w:color w:val="000000" w:themeColor="text1"/>
          <w:lang w:val="en-CA"/>
        </w:rPr>
        <w:t xml:space="preserve"> their eco-friendly behaviors </w:t>
      </w:r>
      <w:r w:rsidR="00232275" w:rsidRPr="00327F01">
        <w:rPr>
          <w:color w:val="000000" w:themeColor="text1"/>
          <w:lang w:val="en-CA"/>
        </w:rPr>
        <w:fldChar w:fldCharType="begin"/>
      </w:r>
      <w:r w:rsidR="00360506">
        <w:rPr>
          <w:color w:val="000000" w:themeColor="text1"/>
          <w:lang w:val="en-CA"/>
        </w:rPr>
        <w:instrText xml:space="preserve"> ADDIN ZOTERO_ITEM CSL_CITATION {"citationID":"okKtXyjS","properties":{"formattedCitation":"(Bamberg 2006; Th\\uc0\\u248{}gersen 2012; Verplanken et al. 2008; Walker, Thomas, and Verplanken 2015)","plainCitation":"(Bamberg 2006; Thøgersen 2012; Verplanken et al. 2008; Walker, Thomas, and Verplanken 2015)","noteIndex":0},"citationItems":[{"id":4913,"uris":["http://zotero.org/groups/2061407/items/3IYCL3LX"],"uri":["http://zotero.org/groups/2061407/items/3IYCL3LX"],"itemData":{"id":4913,"type":"article-journal","title":"Is a Residential Relocation a Good Opportunity to Change People’s Travel Behavior? Results from a Theory-Driven Intervention Study","container-title":"Environment and Behavior","page":"820-840","volume":"38","issue":"6","source":"SAGE Journals","abstract":"This article presents an experimental, theory-driven evaluation of the effectiveness of an intervention that combines a free public transportation ticket and personal schedule information on the subsequent use of public transportation in an urban area. The time point when participants received this intervention is unusual. It was delivered to them shortly after a residential relocation. It is assumed that such a situation increases people’s responsiveness to the intervention. At their new living place, the intervention group shows a strong increase in public transportation use. The intervention effect on the individual choice process is modeled via Ajzen’s theory of planned behavior. Besides a main effect on intention, results indicate interactions between the intervention and the change intention existing prior to the move and higher objective public transport service quality after the move.","DOI":"10.1177/0013916505285091","ISSN":"0013-9165","shortTitle":"Is a Residential Relocation a Good Opportunity to Change People’s Travel Behavior?","journalAbbreviation":"Environment and Behavior","language":"en","author":[{"family":"Bamberg","given":"Sebastian"}],"issued":{"date-parts":[["2006",11,1]]}}},{"id":4445,"uris":["http://zotero.org/groups/2061407/items/8AG27T3G"],"uri":["http://zotero.org/groups/2061407/items/8AG27T3G"],"itemData":{"id":4445,"type":"article-journal","title":"The Importance of Timing for Breaking Commuters’ Car Driving Habits","container-title":"Working Paper","source":"Google Scholar","URL":"https://dspace3.hulib.helsinki.fi/bitstream/handle/10138/34227/12_08_thogersen.pdf?sequence=1","author":[{"family":"Thøgersen","given":"John"}],"issued":{"date-parts":[["2012"]]}}},{"id":4386,"uris":["http://zotero.org/groups/2061407/items/3L5DKTBG"],"uri":["http://zotero.org/groups/2061407/items/3L5DKTBG"],"itemData":{"id":4386,"type":"article-journal","title":"Context Change and Travel Mode Choice: Combining the Habit Discontinuity and Self-Activation Hypotheses","container-title":"Journal of Environmental Psychology","page":"121–127","volume":"28","issue":"2","source":"Google Scholar","shortTitle":"Context change and travel mode choice","author":[{"family":"Verplanken","given":"Bas"},{"family":"Walker","given":"Ian"},{"family":"Davis","given":"Adrian"},{"family":"Jurasek","given":"Michaela"}],"issued":{"date-parts":[["2008"]]}}},{"id":4442,"uris":["http://zotero.org/groups/2061407/items/IS7UX29Z"],"uri":["http://zotero.org/groups/2061407/items/IS7UX29Z"],"itemData":{"id":4442,"type":"article-journal","title":"Old Habits Die Hard: Travel Habit Formation and Decay During an Office Relocation","container-title":"Environment and Behavior","page":"1089–1106","volume":"47","issue":"10","source":"Google Scholar","shortTitle":"Old habits die hard","author":[{"family":"Walker","given":"Ian"},{"family":"Thomas","given":"Gregory O."},{"family":"Verplanken","given":"Bas"}],"issued":{"date-parts":[["2015"]]}}}],"schema":"https://github.com/citation-style-language/schema/raw/master/csl-citation.json"} </w:instrText>
      </w:r>
      <w:r w:rsidR="00232275" w:rsidRPr="00327F01">
        <w:rPr>
          <w:color w:val="000000" w:themeColor="text1"/>
          <w:lang w:val="en-CA"/>
        </w:rPr>
        <w:fldChar w:fldCharType="separate"/>
      </w:r>
      <w:r w:rsidR="00360506" w:rsidRPr="00360506">
        <w:t>(Bamberg 2006; Thøgersen 2012; Verplanken et al. 2008; Walker, Thomas, and Verplanken 2015)</w:t>
      </w:r>
      <w:r w:rsidR="00232275" w:rsidRPr="00327F01">
        <w:rPr>
          <w:color w:val="000000" w:themeColor="text1"/>
          <w:lang w:val="en-CA"/>
        </w:rPr>
        <w:fldChar w:fldCharType="end"/>
      </w:r>
      <w:r w:rsidRPr="00327F01">
        <w:rPr>
          <w:color w:val="000000" w:themeColor="text1"/>
          <w:lang w:val="en-CA"/>
        </w:rPr>
        <w:t xml:space="preserve">. </w:t>
      </w:r>
      <w:r>
        <w:rPr>
          <w:bCs/>
          <w:color w:val="000000" w:themeColor="text1"/>
          <w:lang w:val="en-CA"/>
        </w:rPr>
        <w:t>Thus, combining</w:t>
      </w:r>
      <w:r w:rsidRPr="00327F01">
        <w:rPr>
          <w:bCs/>
          <w:color w:val="000000" w:themeColor="text1"/>
          <w:lang w:val="en-CA"/>
        </w:rPr>
        <w:t xml:space="preserve"> context changes </w:t>
      </w:r>
      <w:r>
        <w:rPr>
          <w:bCs/>
          <w:color w:val="000000" w:themeColor="text1"/>
          <w:lang w:val="en-CA"/>
        </w:rPr>
        <w:t xml:space="preserve">with other </w:t>
      </w:r>
      <w:r w:rsidR="002526A9">
        <w:rPr>
          <w:bCs/>
          <w:color w:val="000000" w:themeColor="text1"/>
          <w:lang w:val="en-CA"/>
        </w:rPr>
        <w:t>habit</w:t>
      </w:r>
      <w:r w:rsidR="00C429C6">
        <w:rPr>
          <w:bCs/>
          <w:color w:val="000000" w:themeColor="text1"/>
          <w:lang w:val="en-CA"/>
        </w:rPr>
        <w:t>-</w:t>
      </w:r>
      <w:r w:rsidR="002526A9">
        <w:rPr>
          <w:bCs/>
          <w:color w:val="000000" w:themeColor="text1"/>
          <w:lang w:val="en-CA"/>
        </w:rPr>
        <w:t xml:space="preserve">formation </w:t>
      </w:r>
      <w:r>
        <w:rPr>
          <w:bCs/>
          <w:color w:val="000000" w:themeColor="text1"/>
          <w:lang w:val="en-CA"/>
        </w:rPr>
        <w:t xml:space="preserve">techniques </w:t>
      </w:r>
      <w:r w:rsidR="00E504AF">
        <w:rPr>
          <w:bCs/>
          <w:color w:val="000000" w:themeColor="text1"/>
          <w:lang w:val="en-CA"/>
        </w:rPr>
        <w:t xml:space="preserve">can be </w:t>
      </w:r>
      <w:r w:rsidR="00A2651C">
        <w:rPr>
          <w:bCs/>
          <w:color w:val="000000" w:themeColor="text1"/>
          <w:lang w:val="en-CA"/>
        </w:rPr>
        <w:t>one</w:t>
      </w:r>
      <w:r w:rsidR="00E504AF">
        <w:rPr>
          <w:bCs/>
          <w:color w:val="000000" w:themeColor="text1"/>
          <w:lang w:val="en-CA"/>
        </w:rPr>
        <w:t xml:space="preserve"> way to encourage sustainable behaviors.</w:t>
      </w:r>
      <w:r w:rsidRPr="00327F01">
        <w:rPr>
          <w:bCs/>
          <w:color w:val="000000" w:themeColor="text1"/>
          <w:lang w:val="en-CA"/>
        </w:rPr>
        <w:t xml:space="preserve"> </w:t>
      </w:r>
    </w:p>
    <w:p w:rsidR="0054727C" w:rsidRDefault="0054727C" w:rsidP="004A5B29">
      <w:pPr>
        <w:autoSpaceDE w:val="0"/>
        <w:autoSpaceDN w:val="0"/>
        <w:adjustRightInd w:val="0"/>
        <w:spacing w:line="480" w:lineRule="auto"/>
        <w:ind w:firstLine="720"/>
        <w:rPr>
          <w:color w:val="000000" w:themeColor="text1"/>
          <w:lang w:val="en-CA"/>
        </w:rPr>
      </w:pPr>
      <w:r w:rsidRPr="00CB526F">
        <w:rPr>
          <w:i/>
          <w:color w:val="000000" w:themeColor="text1"/>
          <w:lang w:val="en-CA"/>
        </w:rPr>
        <w:t>Penalties.</w:t>
      </w:r>
      <w:r w:rsidRPr="00327F01">
        <w:rPr>
          <w:b/>
          <w:i/>
          <w:color w:val="000000" w:themeColor="text1"/>
          <w:lang w:val="en-CA"/>
        </w:rPr>
        <w:t xml:space="preserve"> </w:t>
      </w:r>
      <w:r w:rsidR="009D1C42">
        <w:rPr>
          <w:color w:val="000000" w:themeColor="text1"/>
          <w:lang w:val="en-CA"/>
        </w:rPr>
        <w:t>Penalties are essentially forms of punishment that decrease the tendency to engage in an undesir</w:t>
      </w:r>
      <w:r w:rsidR="00C429C6">
        <w:rPr>
          <w:color w:val="000000" w:themeColor="text1"/>
          <w:lang w:val="en-CA"/>
        </w:rPr>
        <w:t>able</w:t>
      </w:r>
      <w:r w:rsidR="009D1C42">
        <w:rPr>
          <w:color w:val="000000" w:themeColor="text1"/>
          <w:lang w:val="en-CA"/>
        </w:rPr>
        <w:t xml:space="preserve"> behavior. A penalty </w:t>
      </w:r>
      <w:r w:rsidR="00A61959">
        <w:rPr>
          <w:color w:val="000000" w:themeColor="text1"/>
          <w:lang w:val="en-CA"/>
        </w:rPr>
        <w:t xml:space="preserve">can include things like a tax, a fine, or </w:t>
      </w:r>
      <w:r w:rsidR="009D1C42">
        <w:rPr>
          <w:color w:val="000000" w:themeColor="text1"/>
          <w:lang w:val="en-CA"/>
        </w:rPr>
        <w:t xml:space="preserve">a tariff on an unsustainable behavior. Fines can encourage behavior change in domains that can be monitored, such as the disposal of waste </w:t>
      </w:r>
      <w:r w:rsidR="00232275" w:rsidRPr="00327F01">
        <w:rPr>
          <w:color w:val="000000" w:themeColor="text1"/>
          <w:lang w:val="en-CA"/>
        </w:rPr>
        <w:fldChar w:fldCharType="begin"/>
      </w:r>
      <w:r w:rsidR="00360506">
        <w:rPr>
          <w:color w:val="000000" w:themeColor="text1"/>
          <w:lang w:val="en-CA"/>
        </w:rPr>
        <w:instrText xml:space="preserve"> ADDIN ZOTERO_ITEM CSL_CITATION {"citationID":"8ch0iaii","properties":{"formattedCitation":"(Fullerton and Kinnaman 1995)","plainCitation":"(Fullerton and Kinnaman 1995)","noteIndex":0},"citationItems":[{"id":4866,"uris":["http://zotero.org/groups/2061407/items/I7J4SKZ3"],"uri":["http://zotero.org/groups/2061407/items/I7J4SKZ3"],"itemData":{"id":4866,"type":"article-journal","title":"Garbage, Recycling, and Illicit Burning or Dumping","container-title":"Journal of Environmental Economics and Management","page":"78–91","volume":"29","issue":"1","source":"Google Scholar","author":[{"family":"Fullerton","given":"Don"},{"family":"Kinnaman","given":"Thomas C."}],"issued":{"date-parts":[["1995"]]}}}],"schema":"https://github.com/citation-style-language/schema/raw/master/csl-citation.json"} </w:instrText>
      </w:r>
      <w:r w:rsidR="00232275" w:rsidRPr="00327F01">
        <w:rPr>
          <w:color w:val="000000" w:themeColor="text1"/>
          <w:lang w:val="en-CA"/>
        </w:rPr>
        <w:fldChar w:fldCharType="separate"/>
      </w:r>
      <w:r w:rsidR="00360506" w:rsidRPr="00360506">
        <w:t>(Fullerton and Kinnaman 1995)</w:t>
      </w:r>
      <w:r w:rsidR="00232275" w:rsidRPr="00327F01">
        <w:rPr>
          <w:color w:val="000000" w:themeColor="text1"/>
          <w:lang w:val="en-CA"/>
        </w:rPr>
        <w:fldChar w:fldCharType="end"/>
      </w:r>
      <w:r w:rsidRPr="00327F01">
        <w:rPr>
          <w:color w:val="000000" w:themeColor="text1"/>
          <w:lang w:val="en-CA"/>
        </w:rPr>
        <w:t>. In addition,</w:t>
      </w:r>
      <w:r w:rsidR="006F61E9">
        <w:rPr>
          <w:color w:val="000000" w:themeColor="text1"/>
          <w:lang w:val="en-CA"/>
        </w:rPr>
        <w:t xml:space="preserve"> taxes and tariffs can be effective in domains that involve</w:t>
      </w:r>
      <w:r w:rsidRPr="00327F01">
        <w:rPr>
          <w:color w:val="000000" w:themeColor="text1"/>
          <w:lang w:val="en-CA"/>
        </w:rPr>
        <w:t xml:space="preserve"> strong habits (e.g., driving gasoline-powered vehicles</w:t>
      </w:r>
      <w:r w:rsidR="006F61E9">
        <w:rPr>
          <w:color w:val="000000" w:themeColor="text1"/>
          <w:lang w:val="en-CA"/>
        </w:rPr>
        <w:t xml:space="preserve">; </w:t>
      </w:r>
      <w:r w:rsidR="00232275" w:rsidRPr="00327F01">
        <w:rPr>
          <w:color w:val="000000" w:themeColor="text1"/>
          <w:lang w:val="en-CA"/>
        </w:rPr>
        <w:fldChar w:fldCharType="begin"/>
      </w:r>
      <w:r w:rsidR="00360506">
        <w:rPr>
          <w:color w:val="000000" w:themeColor="text1"/>
          <w:lang w:val="en-CA"/>
        </w:rPr>
        <w:instrText xml:space="preserve"> ADDIN ZOTERO_ITEM CSL_CITATION {"citationID":"JHd9DmyP","properties":{"formattedCitation":"(Krause 2009)","plainCitation":"(Krause 2009)","noteIndex":0},"citationItems":[{"id":4438,"uris":["http://zotero.org/groups/2061407/items/3789FU34"],"uri":["http://zotero.org/groups/2061407/items/3789FU34"],"itemData":{"id":4438,"type":"article-journal","title":"Developing Conditions for Environmentally Sustainable Consumption: Drawing Insight from Anti-Smoking Policy","container-title":"International Journal of Consumer Studies","page":"285-292","volume":"33","issue":"3","source":"EBSCOhost","abstract":"This paper starts from the premise that, particularly in industrialized countries, the consumption decisions made by individuals and households are a major source of environmental strain. Several international organizations and national governments have addressed this issue, but, thus far, their efforts have had minimal effect. This paper examines the conditions necessary for the implementation of policy able to effectively reduce the environmental impact of household consumption. It draws from the experience of American tobacco control, a relatively rare example of a public effort that succeeded in reducing the negative consequences of an entitled consumer behaviour. An extensive review of the tobacco control literature informs the conclusion that three fundamental changes brought about conditions conducive to a widespread reduction in smoking, namely, information about its negative effects became common knowledge and was widely believed as true; cigarettes became a target for taxes that raised the price of smoking while placing a penalty on a behaviour increasingly seen as ‘bad’; the public sentiment regarding smoking shifted, deglamourizing the behaviour. The paper further suggests that these changes, which were the result of a concerted public effort, have a similar potential in reducing environmentally unsustainable consumption. A closer tying of consumption to the issue of climate change is suggested as a primary facilitating strategy.","DOI":"10.1111/j.1470-6431.2009.00769.x","ISSN":"14706423","shortTitle":"Developing conditions for environmentally sustainable consumption","journalAbbreviation":"International Journal of Consumer Studies","author":[{"family":"Krause","given":"Rachel M."}],"issued":{"date-parts":[["2009",5]]}}}],"schema":"https://github.com/citation-style-language/schema/raw/master/csl-citation.json"} </w:instrText>
      </w:r>
      <w:r w:rsidR="00232275" w:rsidRPr="00327F01">
        <w:rPr>
          <w:color w:val="000000" w:themeColor="text1"/>
          <w:lang w:val="en-CA"/>
        </w:rPr>
        <w:fldChar w:fldCharType="separate"/>
      </w:r>
      <w:r w:rsidR="00360506" w:rsidRPr="00360506">
        <w:t>(Krause 2009)</w:t>
      </w:r>
      <w:r w:rsidR="00232275" w:rsidRPr="00327F01">
        <w:rPr>
          <w:color w:val="000000" w:themeColor="text1"/>
          <w:lang w:val="en-CA"/>
        </w:rPr>
        <w:fldChar w:fldCharType="end"/>
      </w:r>
      <w:r w:rsidRPr="00327F01">
        <w:rPr>
          <w:color w:val="000000" w:themeColor="text1"/>
          <w:lang w:val="en-CA"/>
        </w:rPr>
        <w:t xml:space="preserve">. </w:t>
      </w:r>
      <w:r w:rsidR="002526A9">
        <w:rPr>
          <w:color w:val="000000" w:themeColor="text1"/>
          <w:lang w:val="en-CA"/>
        </w:rPr>
        <w:t>H</w:t>
      </w:r>
      <w:r w:rsidR="00E91676">
        <w:rPr>
          <w:color w:val="000000" w:themeColor="text1"/>
          <w:lang w:val="en-CA"/>
        </w:rPr>
        <w:t xml:space="preserve">owever, </w:t>
      </w:r>
      <w:r w:rsidR="006F61E9">
        <w:rPr>
          <w:color w:val="000000" w:themeColor="text1"/>
          <w:lang w:val="en-CA"/>
        </w:rPr>
        <w:t xml:space="preserve">although penalties certainly can deter unsustainable behaviors in some instances, they can lead to backfire effects if the penalty seems unreasonable </w:t>
      </w:r>
      <w:r w:rsidR="00232275" w:rsidRPr="00327F01">
        <w:rPr>
          <w:color w:val="000000" w:themeColor="text1"/>
          <w:lang w:val="en-CA"/>
        </w:rPr>
        <w:fldChar w:fldCharType="begin"/>
      </w:r>
      <w:r w:rsidR="00360506">
        <w:rPr>
          <w:color w:val="000000" w:themeColor="text1"/>
          <w:lang w:val="en-CA"/>
        </w:rPr>
        <w:instrText xml:space="preserve"> ADDIN ZOTERO_ITEM CSL_CITATION {"citationID":"0DlqlwcC","properties":{"formattedCitation":"(Fullerton and Kinnaman 1995)","plainCitation":"(Fullerton and Kinnaman 1995)","noteIndex":0},"citationItems":[{"id":4866,"uris":["http://zotero.org/groups/2061407/items/I7J4SKZ3"],"uri":["http://zotero.org/groups/2061407/items/I7J4SKZ3"],"itemData":{"id":4866,"type":"article-journal","title":"Garbage, Recycling, and Illicit Burning or Dumping","container-title":"Journal of Environmental Economics and Management","page":"78–91","volume":"29","issue":"1","source":"Google Scholar","author":[{"family":"Fullerton","given":"Don"},{"family":"Kinnaman","given":"Thomas C."}],"issued":{"date-parts":[["1995"]]}}}],"schema":"https://github.com/citation-style-language/schema/raw/master/csl-citation.json"} </w:instrText>
      </w:r>
      <w:r w:rsidR="00232275" w:rsidRPr="00327F01">
        <w:rPr>
          <w:color w:val="000000" w:themeColor="text1"/>
          <w:lang w:val="en-CA"/>
        </w:rPr>
        <w:fldChar w:fldCharType="separate"/>
      </w:r>
      <w:r w:rsidR="00360506" w:rsidRPr="00360506">
        <w:t>(Fullerton and Kinnaman 1995)</w:t>
      </w:r>
      <w:r w:rsidR="00232275" w:rsidRPr="00327F01">
        <w:rPr>
          <w:color w:val="000000" w:themeColor="text1"/>
          <w:lang w:val="en-CA"/>
        </w:rPr>
        <w:fldChar w:fldCharType="end"/>
      </w:r>
      <w:r w:rsidRPr="00327F01">
        <w:rPr>
          <w:color w:val="000000" w:themeColor="text1"/>
          <w:lang w:val="en-CA"/>
        </w:rPr>
        <w:t xml:space="preserve">. </w:t>
      </w:r>
      <w:r w:rsidR="00E91676">
        <w:rPr>
          <w:color w:val="000000" w:themeColor="text1"/>
          <w:lang w:val="en-CA"/>
        </w:rPr>
        <w:t>Moreover, p</w:t>
      </w:r>
      <w:r w:rsidR="00E91676" w:rsidRPr="00327F01">
        <w:rPr>
          <w:color w:val="000000" w:themeColor="text1"/>
          <w:lang w:val="en-CA"/>
        </w:rPr>
        <w:t>enalties can be di</w:t>
      </w:r>
      <w:r w:rsidR="00E91676">
        <w:rPr>
          <w:color w:val="000000" w:themeColor="text1"/>
          <w:lang w:val="en-CA"/>
        </w:rPr>
        <w:t xml:space="preserve">fficult to enforce and monitor </w:t>
      </w:r>
      <w:r w:rsidR="00232275" w:rsidRPr="00327F01">
        <w:rPr>
          <w:color w:val="000000" w:themeColor="text1"/>
          <w:lang w:val="en-CA"/>
        </w:rPr>
        <w:fldChar w:fldCharType="begin"/>
      </w:r>
      <w:r w:rsidR="00360506">
        <w:rPr>
          <w:color w:val="000000" w:themeColor="text1"/>
          <w:lang w:val="en-CA"/>
        </w:rPr>
        <w:instrText xml:space="preserve"> ADDIN ZOTERO_ITEM CSL_CITATION {"citationID":"F3D5t0kp","properties":{"formattedCitation":"(Bolderdijk, Lehman, and Geller 2012)","plainCitation":"(Bolderdijk, Lehman, and Geller 2012)","noteIndex":0},"citationItems":[{"id":4865,"uris":["http://zotero.org/groups/2061407/items/TQWCVFVM"],"uri":["http://zotero.org/groups/2061407/items/TQWCVFVM"],"itemData":{"id":4865,"type":"article-journal","title":"Encouraging Pro-Environmental Behaviour with Rewards and Penalties","container-title":"Environmental Psychology: An Introduction","page":"233–242","source":"Google Scholar","author":[{"family":"Bolderdijk","given":"J. W."},{"family":"Lehman","given":"P. K."},{"family":"Geller","given":"E. S."}],"issued":{"date-parts":[["2012"]]}}}],"schema":"https://github.com/citation-style-language/schema/raw/master/csl-citation.json"} </w:instrText>
      </w:r>
      <w:r w:rsidR="00232275" w:rsidRPr="00327F01">
        <w:rPr>
          <w:color w:val="000000" w:themeColor="text1"/>
          <w:lang w:val="en-CA"/>
        </w:rPr>
        <w:fldChar w:fldCharType="separate"/>
      </w:r>
      <w:r w:rsidR="00360506" w:rsidRPr="00360506">
        <w:t>(Bolderdijk, Lehman, and Geller 2012)</w:t>
      </w:r>
      <w:r w:rsidR="00232275" w:rsidRPr="00327F01">
        <w:rPr>
          <w:color w:val="000000" w:themeColor="text1"/>
          <w:lang w:val="en-CA"/>
        </w:rPr>
        <w:fldChar w:fldCharType="end"/>
      </w:r>
      <w:r w:rsidR="00E91676" w:rsidRPr="00327F01">
        <w:rPr>
          <w:color w:val="000000" w:themeColor="text1"/>
          <w:lang w:val="en-CA"/>
        </w:rPr>
        <w:t xml:space="preserve">. </w:t>
      </w:r>
      <w:r w:rsidR="00E91676">
        <w:rPr>
          <w:color w:val="000000" w:themeColor="text1"/>
          <w:lang w:val="en-CA"/>
        </w:rPr>
        <w:t>Research also shows that once a penalty is no longer enforced, the undesired behavior can be adopted once again. W</w:t>
      </w:r>
      <w:r w:rsidRPr="00327F01">
        <w:rPr>
          <w:color w:val="000000" w:themeColor="text1"/>
          <w:lang w:val="en-CA"/>
        </w:rPr>
        <w:t xml:space="preserve">hile penalties can be effective in some cases, </w:t>
      </w:r>
      <w:r w:rsidR="00E91676">
        <w:rPr>
          <w:color w:val="000000" w:themeColor="text1"/>
          <w:lang w:val="en-CA"/>
        </w:rPr>
        <w:t xml:space="preserve">they can sometimes backfire when they </w:t>
      </w:r>
      <w:r w:rsidRPr="00327F01">
        <w:rPr>
          <w:color w:val="000000" w:themeColor="text1"/>
          <w:lang w:val="en-CA"/>
        </w:rPr>
        <w:t xml:space="preserve">lead to negative affect and defensive responses </w:t>
      </w:r>
      <w:r w:rsidR="00232275" w:rsidRPr="00327F01">
        <w:rPr>
          <w:color w:val="000000" w:themeColor="text1"/>
          <w:lang w:val="en-CA"/>
        </w:rPr>
        <w:fldChar w:fldCharType="begin"/>
      </w:r>
      <w:r w:rsidR="00360506">
        <w:rPr>
          <w:color w:val="000000" w:themeColor="text1"/>
          <w:lang w:val="en-CA"/>
        </w:rPr>
        <w:instrText xml:space="preserve"> ADDIN ZOTERO_ITEM CSL_CITATION {"citationID":"CfjcGGtk","properties":{"formattedCitation":"(Bolderdijk, Lehman, and Geller 2012; Geller, Bechtel, and Churchman 2002; Steg and Vlek 2009)","plainCitation":"(Bolderdijk, Lehman, and Geller 2012; Geller, Bechtel, and Churchman 2002; Steg and Vlek 2009)","noteIndex":0},"citationItems":[{"id":4865,"uris":["http://zotero.org/groups/2061407/items/TQWCVFVM"],"uri":["http://zotero.org/groups/2061407/items/TQWCVFVM"],"itemData":{"id":4865,"type":"article-journal","title":"Encouraging Pro-Environmental Behaviour with Rewards and Penalties","container-title":"Environmental Psychology: An Introduction","page":"233–242","source":"Google Scholar","author":[{"family":"Bolderdijk","given":"J. W."},{"family":"Lehman","given":"P. K."},{"family":"Geller","given":"E. S."}],"issued":{"date-parts":[["2012"]]}}},{"id":4890,"uris":["http://zotero.org/groups/2061407/items/QVY23L3N"],"uri":["http://zotero.org/groups/2061407/items/QVY23L3N"],"itemData":{"id":4890,"type":"article-journal","title":"The Challenge of Increasing Proenvironmental Behavior","container-title":"Handbook of Environmental Psychology","page":"525–540","volume":"2","source":"Google Scholar","author":[{"family":"Geller","given":"E. Scott"},{"family":"Bechtel","given":"R. B."},{"family":"Churchman","given":"A."}],"issued":{"date-parts":[["2002"]]}}},{"id":4378,"uris":["http://zotero.org/groups/2061407/items/K39BBYA2"],"uri":["http://zotero.org/groups/2061407/items/K39BBYA2"],"itemData":{"id":4378,"type":"article-journal","title":"Encouraging Pro-Environmental Behaviour: An Integrative Review and Research Agenda","container-title":"Journal of Environmental Psychology","page":"309–317","volume":"29","issue":"3","source":"Google Scholar","shortTitle":"Encouraging pro-environmental behaviour","author":[{"family":"Steg","given":"Linda"},{"family":"Vlek","given":"Charles"}],"issued":{"date-parts":[["2009"]]}}}],"schema":"https://github.com/citation-style-language/schema/raw/master/csl-citation.json"} </w:instrText>
      </w:r>
      <w:r w:rsidR="00232275" w:rsidRPr="00327F01">
        <w:rPr>
          <w:color w:val="000000" w:themeColor="text1"/>
          <w:lang w:val="en-CA"/>
        </w:rPr>
        <w:fldChar w:fldCharType="separate"/>
      </w:r>
      <w:r w:rsidR="00360506" w:rsidRPr="00360506">
        <w:t>(Bolderdijk, Lehman, and Geller 2012; Geller, Bechtel, and Churchman 2002; Steg and Vlek 2009)</w:t>
      </w:r>
      <w:r w:rsidR="00232275" w:rsidRPr="00327F01">
        <w:rPr>
          <w:color w:val="000000" w:themeColor="text1"/>
          <w:lang w:val="en-CA"/>
        </w:rPr>
        <w:fldChar w:fldCharType="end"/>
      </w:r>
      <w:r>
        <w:rPr>
          <w:color w:val="000000" w:themeColor="text1"/>
          <w:lang w:val="en-CA"/>
        </w:rPr>
        <w:t xml:space="preserve">. </w:t>
      </w:r>
      <w:r w:rsidR="00E91676">
        <w:rPr>
          <w:color w:val="000000" w:themeColor="text1"/>
          <w:lang w:val="en-CA"/>
        </w:rPr>
        <w:t>Thus, it is often desirable to turn to positive behavior</w:t>
      </w:r>
      <w:r w:rsidR="003C07A4">
        <w:rPr>
          <w:color w:val="000000" w:themeColor="text1"/>
          <w:lang w:val="en-CA"/>
        </w:rPr>
        <w:t>-</w:t>
      </w:r>
      <w:r w:rsidR="00E91676">
        <w:rPr>
          <w:color w:val="000000" w:themeColor="text1"/>
          <w:lang w:val="en-CA"/>
        </w:rPr>
        <w:t>change strategies instead, which we discuss next.</w:t>
      </w:r>
    </w:p>
    <w:p w:rsidR="00AE3A14" w:rsidRPr="00327F01" w:rsidRDefault="00AE3A14" w:rsidP="00AE3A14">
      <w:pPr>
        <w:autoSpaceDE w:val="0"/>
        <w:autoSpaceDN w:val="0"/>
        <w:adjustRightInd w:val="0"/>
        <w:spacing w:line="480" w:lineRule="auto"/>
        <w:ind w:firstLine="720"/>
        <w:rPr>
          <w:color w:val="000000" w:themeColor="text1"/>
          <w:lang w:val="en-CA"/>
        </w:rPr>
      </w:pPr>
      <w:r w:rsidRPr="001F1054">
        <w:rPr>
          <w:bCs/>
          <w:i/>
          <w:color w:val="000000" w:themeColor="text1"/>
          <w:lang w:val="en-CA"/>
        </w:rPr>
        <w:t>Implementation intentions</w:t>
      </w:r>
      <w:r>
        <w:rPr>
          <w:bCs/>
          <w:color w:val="000000" w:themeColor="text1"/>
          <w:lang w:val="en-CA"/>
        </w:rPr>
        <w:t xml:space="preserve">. </w:t>
      </w:r>
      <w:r w:rsidRPr="00EE0DB4">
        <w:rPr>
          <w:color w:val="000000" w:themeColor="text1"/>
          <w:lang w:val="en-CA"/>
        </w:rPr>
        <w:t xml:space="preserve">One means of transitioning from an old habit to a new one is to have </w:t>
      </w:r>
      <w:r>
        <w:rPr>
          <w:color w:val="000000" w:themeColor="text1"/>
          <w:lang w:val="en-CA"/>
        </w:rPr>
        <w:t>people c</w:t>
      </w:r>
      <w:r w:rsidRPr="00EE0DB4">
        <w:rPr>
          <w:color w:val="000000" w:themeColor="text1"/>
          <w:lang w:val="en-CA"/>
        </w:rPr>
        <w:t>onsider implementation intentions,</w:t>
      </w:r>
      <w:r>
        <w:rPr>
          <w:color w:val="000000" w:themeColor="text1"/>
          <w:lang w:val="en-CA"/>
        </w:rPr>
        <w:t xml:space="preserve"> or </w:t>
      </w:r>
      <w:r w:rsidRPr="00EE0DB4">
        <w:rPr>
          <w:color w:val="000000" w:themeColor="text1"/>
          <w:lang w:val="en-CA"/>
        </w:rPr>
        <w:t xml:space="preserve">thoughts about what steps they will take to engage in the action </w:t>
      </w:r>
      <w:r w:rsidRPr="00EE0DB4">
        <w:rPr>
          <w:color w:val="000000" w:themeColor="text1"/>
          <w:lang w:val="en-CA"/>
        </w:rPr>
        <w:fldChar w:fldCharType="begin"/>
      </w:r>
      <w:r>
        <w:rPr>
          <w:color w:val="000000" w:themeColor="text1"/>
          <w:lang w:val="en-CA"/>
        </w:rPr>
        <w:instrText xml:space="preserve"> ADDIN ZOTERO_ITEM CSL_CITATION {"citationID":"1YaNbSVd","properties":{"formattedCitation":"(Kurz et al. 2014)","plainCitation":"(Kurz et al. 2014)","noteIndex":0},"citationItems":[{"id":7340,"uris":["http://zotero.org/groups/2061407/items/RAEJCJIQ"],"uri":["http://zotero.org/groups/2061407/items/RAEJCJIQ"],"itemData":{"id":7340,"type":"article-journal","title":"Habitual behaviors or patterns of practice? Explaining and changing repetitive climate-relevant actions","container-title":"Wiley Interdisciplinary Reviews: Climate Change","page":"113-128","volume":"6","issue":"1","source":"Wiley Online Library","abstract":"Understanding human behavior lies at the heart of responses to climate change. Many environmentally relevant behavior patterns are frequent, stable, and persistent. There is an increasing focus on understanding these patterns less in terms of deliberative processes and more in terms of habits and routines embedded in everyday life. Examinations of the ‘habitual’ nature of environmentally consequential activities have been approached from two theoretically distinct perspectives. From a social psychological perspective, ‘habit’ is studied as an intra-individual psychological construct that sustains ingrained behavior patterns in stable settings and obstructs adoption of more environmentally friendly alternatives. Sociologists from the social practice tradition, in contrast, have sought to highlight the ways in which resource-intensive ‘habitual practices’ become established and maintained in society through a commingling of material, procedural, and socio-discursive elements. We reflect critically upon key theoretical differences underpinning these two approaches to repetitive behaviors and review empirical work from both traditions that speaks to the relevance of ‘habitual behavior patterns’ central to addressing climate change. Finally, we examine how changes in habits are theorized and operationalized within both social psychological and social practice approaches, and practical implications for promoting environmentally sustainable societies. WIREs Clim Change 2015, 6:113–128. doi: 10.1002/wcc.327 This article is categorized under: Perceptions, Behavior, and Communication of Climate Change &gt; Behavior Change and Responses","DOI":"10.1002/wcc.327","ISSN":"1757-7799","shortTitle":"Habitual behaviors or patterns of practice?","language":"en","author":[{"family":"Kurz","given":"Tim"},{"family":"Gardner","given":"Benjamin"},{"family":"Verplanken","given":"Bas"},{"family":"Abraham","given":"Charles"}],"issued":{"date-parts":[["2014",11,10]]}}}],"schema":"https://github.com/citation-style-language/schema/raw/master/csl-citation.json"} </w:instrText>
      </w:r>
      <w:r w:rsidRPr="00EE0DB4">
        <w:rPr>
          <w:color w:val="000000" w:themeColor="text1"/>
          <w:lang w:val="en-CA"/>
        </w:rPr>
        <w:fldChar w:fldCharType="separate"/>
      </w:r>
      <w:r w:rsidRPr="00360506">
        <w:t>(Kurz et al. 2014)</w:t>
      </w:r>
      <w:r w:rsidRPr="00EE0DB4">
        <w:rPr>
          <w:color w:val="000000" w:themeColor="text1"/>
          <w:lang w:val="en-CA"/>
        </w:rPr>
        <w:fldChar w:fldCharType="end"/>
      </w:r>
      <w:r w:rsidRPr="00EE0DB4">
        <w:rPr>
          <w:color w:val="000000" w:themeColor="text1"/>
          <w:lang w:val="en-CA"/>
        </w:rPr>
        <w:t xml:space="preserve">. Such intentions </w:t>
      </w:r>
      <w:r>
        <w:rPr>
          <w:color w:val="000000" w:themeColor="text1"/>
          <w:lang w:val="en-CA"/>
        </w:rPr>
        <w:t xml:space="preserve">can positively </w:t>
      </w:r>
      <w:r w:rsidRPr="00EE0DB4">
        <w:rPr>
          <w:color w:val="000000" w:themeColor="text1"/>
          <w:lang w:val="en-CA"/>
        </w:rPr>
        <w:t xml:space="preserve">influence recycling </w:t>
      </w:r>
      <w:r w:rsidRPr="00EE0DB4">
        <w:rPr>
          <w:color w:val="000000" w:themeColor="text1"/>
          <w:lang w:val="en-CA"/>
        </w:rPr>
        <w:fldChar w:fldCharType="begin"/>
      </w:r>
      <w:r>
        <w:rPr>
          <w:color w:val="000000" w:themeColor="text1"/>
          <w:lang w:val="en-CA"/>
        </w:rPr>
        <w:instrText xml:space="preserve"> ADDIN ZOTERO_ITEM CSL_CITATION {"citationID":"eLadTfoX","properties":{"formattedCitation":"(Holland, Aarts, and Langendam 2006)","plainCitation":"(Holland, Aarts, and Langendam 2006)","noteIndex":0},"citationItems":[{"id":7338,"uris":["http://zotero.org/groups/2061407/items/QDZ5YC4D"],"uri":["http://zotero.org/groups/2061407/items/QDZ5YC4D"],"itemData":{"id":7338,"type":"article-journal","title":"Breaking and creating habits on the working floor: A field-experiment on the power of implementation intentions","container-title":"Journal of Experimental Social Psychology","page":"776-783","volume":"42","issue":"6","source":"ScienceDirect","abstract":"Previous research has shown that implementation intentions are effective tools to promote new behavior. The present study aimed to provide the first evidence that conscious planning is an effective tool in replacing well-learned habits with new habits. This was tested in a field-experiment on repetitive behavior in the domain of recycling, using 109 employees of a tele-company as participants. Recycling behavior of the participants was observed by the actual amount of paper and the number of plastic cups in their personal wastebaskets. Following a pre-measure, participants were assigned to either implementation intention conditions, conditions in which an eye-catching facility was placed to promote recycling behavior, or control conditions. Recycling behavior was substantially improved in the facility as well as the implementation intention conditions in week 1 and week 2 and still 2 months after the manipulation. These data supported our hypothesis that planning breaks down unwanted habits and creates new ones.","DOI":"10.1016/j.jesp.2005.11.006","ISSN":"0022-1031","shortTitle":"Breaking and creating habits on the working floor","journalAbbreviation":"Journal of Experimental Social Psychology","author":[{"family":"Holland","given":"Rob W."},{"family":"Aarts","given":"Henk"},{"family":"Langendam","given":"Daan"}],"issued":{"date-parts":[["2006",11,1]]}}}],"schema":"https://github.com/citation-style-language/schema/raw/master/csl-citation.json"} </w:instrText>
      </w:r>
      <w:r w:rsidRPr="00EE0DB4">
        <w:rPr>
          <w:color w:val="000000" w:themeColor="text1"/>
          <w:lang w:val="en-CA"/>
        </w:rPr>
        <w:fldChar w:fldCharType="separate"/>
      </w:r>
      <w:r w:rsidRPr="00360506">
        <w:t>(Holland, Aarts, and Langendam 2006)</w:t>
      </w:r>
      <w:r w:rsidRPr="00EE0DB4">
        <w:rPr>
          <w:color w:val="000000" w:themeColor="text1"/>
          <w:lang w:val="en-CA"/>
        </w:rPr>
        <w:fldChar w:fldCharType="end"/>
      </w:r>
      <w:r w:rsidRPr="00EE0DB4">
        <w:rPr>
          <w:color w:val="000000" w:themeColor="text1"/>
          <w:lang w:val="en-CA"/>
        </w:rPr>
        <w:t xml:space="preserve"> and sustainable food</w:t>
      </w:r>
      <w:r>
        <w:rPr>
          <w:color w:val="000000" w:themeColor="text1"/>
          <w:lang w:val="en-CA"/>
        </w:rPr>
        <w:t>-</w:t>
      </w:r>
      <w:r w:rsidRPr="00EE0DB4">
        <w:rPr>
          <w:color w:val="000000" w:themeColor="text1"/>
          <w:lang w:val="en-CA"/>
        </w:rPr>
        <w:t xml:space="preserve">purchasing habits </w:t>
      </w:r>
      <w:r w:rsidRPr="00EE0DB4">
        <w:rPr>
          <w:color w:val="000000" w:themeColor="text1"/>
          <w:lang w:val="en-CA"/>
        </w:rPr>
        <w:fldChar w:fldCharType="begin"/>
      </w:r>
      <w:r>
        <w:rPr>
          <w:color w:val="000000" w:themeColor="text1"/>
          <w:lang w:val="en-CA"/>
        </w:rPr>
        <w:instrText xml:space="preserve"> ADDIN ZOTERO_ITEM CSL_CITATION {"citationID":"NSqWUgMr","properties":{"formattedCitation":"(Fennis et al. 2011)","plainCitation":"(Fennis et al. 2011)","noteIndex":0},"citationItems":[{"id":5079,"uris":["http://zotero.org/groups/2061407/items/BRDE6JFI"],"uri":["http://zotero.org/groups/2061407/items/BRDE6JFI"],"itemData":{"id":5079,"type":"article-journal","title":"Bridging the Intention–Behavior Gap: Inducing Implementation Intentions Through Persuasive Appeals","container-title":"Journal of Consumer Psychology","page":"302–311","volume":"21","issue":"3","source":"Google Scholar","shortTitle":"Bridging the intention–behavior gap","author":[{"family":"Fennis","given":"Bob M."},{"family":"Adriaanse","given":"Marieke A."},{"family":"Stroebe","given":"Wolfgang"},{"family":"Pol","given":"Bert"}],"issued":{"date-parts":[["2011"]]}}}],"schema":"https://github.com/citation-style-language/schema/raw/master/csl-citation.json"} </w:instrText>
      </w:r>
      <w:r w:rsidRPr="00EE0DB4">
        <w:rPr>
          <w:color w:val="000000" w:themeColor="text1"/>
          <w:lang w:val="en-CA"/>
        </w:rPr>
        <w:fldChar w:fldCharType="separate"/>
      </w:r>
      <w:r w:rsidRPr="00360506">
        <w:t>(Fennis et al. 2011)</w:t>
      </w:r>
      <w:r w:rsidRPr="00EE0DB4">
        <w:rPr>
          <w:color w:val="000000" w:themeColor="text1"/>
          <w:lang w:val="en-CA"/>
        </w:rPr>
        <w:fldChar w:fldCharType="end"/>
      </w:r>
      <w:r w:rsidRPr="00EE0DB4">
        <w:rPr>
          <w:color w:val="000000" w:themeColor="text1"/>
          <w:lang w:val="en-CA"/>
        </w:rPr>
        <w:t>. Then the new behavior can be encouraged</w:t>
      </w:r>
      <w:r w:rsidR="002557E9">
        <w:rPr>
          <w:color w:val="000000" w:themeColor="text1"/>
          <w:lang w:val="en-CA"/>
        </w:rPr>
        <w:t xml:space="preserve"> via repetition and by </w:t>
      </w:r>
      <w:r>
        <w:rPr>
          <w:color w:val="000000" w:themeColor="text1"/>
          <w:lang w:val="en-CA"/>
        </w:rPr>
        <w:t xml:space="preserve">positive </w:t>
      </w:r>
      <w:r w:rsidR="002557E9">
        <w:rPr>
          <w:color w:val="000000" w:themeColor="text1"/>
          <w:lang w:val="en-CA"/>
        </w:rPr>
        <w:t xml:space="preserve">habit formation </w:t>
      </w:r>
      <w:r>
        <w:rPr>
          <w:color w:val="000000" w:themeColor="text1"/>
          <w:lang w:val="en-CA"/>
        </w:rPr>
        <w:t xml:space="preserve">techniques such as making it easy, prompts, feedback, and incentives. </w:t>
      </w:r>
    </w:p>
    <w:p w:rsidR="00056D01" w:rsidRPr="00327F01" w:rsidRDefault="00056D01" w:rsidP="004A5B29">
      <w:pPr>
        <w:autoSpaceDE w:val="0"/>
        <w:autoSpaceDN w:val="0"/>
        <w:adjustRightInd w:val="0"/>
        <w:spacing w:line="480" w:lineRule="auto"/>
        <w:ind w:firstLine="720"/>
        <w:rPr>
          <w:b/>
          <w:bCs/>
          <w:i/>
          <w:color w:val="000000" w:themeColor="text1"/>
          <w:lang w:val="en-CA"/>
        </w:rPr>
      </w:pPr>
      <w:r w:rsidRPr="00CB526F">
        <w:rPr>
          <w:i/>
          <w:color w:val="000000" w:themeColor="text1"/>
          <w:lang w:val="en-CA"/>
        </w:rPr>
        <w:t xml:space="preserve">Making </w:t>
      </w:r>
      <w:r>
        <w:rPr>
          <w:i/>
          <w:color w:val="000000" w:themeColor="text1"/>
          <w:lang w:val="en-CA"/>
        </w:rPr>
        <w:t xml:space="preserve">it </w:t>
      </w:r>
      <w:r w:rsidR="00CB526F">
        <w:rPr>
          <w:bCs/>
          <w:i/>
          <w:color w:val="000000" w:themeColor="text1"/>
          <w:lang w:val="en-CA"/>
        </w:rPr>
        <w:t>e</w:t>
      </w:r>
      <w:r w:rsidRPr="00CB526F">
        <w:rPr>
          <w:bCs/>
          <w:i/>
          <w:color w:val="000000" w:themeColor="text1"/>
          <w:lang w:val="en-CA"/>
        </w:rPr>
        <w:t>asy</w:t>
      </w:r>
      <w:r w:rsidRPr="00CB526F">
        <w:rPr>
          <w:i/>
          <w:color w:val="000000" w:themeColor="text1"/>
          <w:lang w:val="en-CA"/>
        </w:rPr>
        <w:t>.</w:t>
      </w:r>
      <w:r w:rsidRPr="00327F01">
        <w:rPr>
          <w:b/>
          <w:bCs/>
          <w:i/>
          <w:color w:val="000000" w:themeColor="text1"/>
          <w:lang w:val="en-CA"/>
        </w:rPr>
        <w:t xml:space="preserve"> </w:t>
      </w:r>
      <w:r w:rsidR="00DB0F23">
        <w:rPr>
          <w:color w:val="000000" w:themeColor="text1"/>
        </w:rPr>
        <w:t xml:space="preserve">Many </w:t>
      </w:r>
      <w:r>
        <w:rPr>
          <w:color w:val="000000" w:themeColor="text1"/>
        </w:rPr>
        <w:t xml:space="preserve">sustainable </w:t>
      </w:r>
      <w:r w:rsidRPr="00327F01">
        <w:rPr>
          <w:color w:val="000000" w:themeColor="text1"/>
        </w:rPr>
        <w:t xml:space="preserve">actions are </w:t>
      </w:r>
      <w:r>
        <w:rPr>
          <w:color w:val="000000" w:themeColor="text1"/>
        </w:rPr>
        <w:t>viewed</w:t>
      </w:r>
      <w:r w:rsidRPr="00327F01">
        <w:rPr>
          <w:color w:val="000000" w:themeColor="text1"/>
        </w:rPr>
        <w:t xml:space="preserve"> as effortful, </w:t>
      </w:r>
      <w:r w:rsidR="00DB0F23">
        <w:rPr>
          <w:color w:val="000000" w:themeColor="text1"/>
        </w:rPr>
        <w:t xml:space="preserve">time-consuming, or </w:t>
      </w:r>
      <w:r w:rsidRPr="00327F01">
        <w:rPr>
          <w:color w:val="000000" w:themeColor="text1"/>
        </w:rPr>
        <w:t>difficult</w:t>
      </w:r>
      <w:r w:rsidR="00DB0F23">
        <w:rPr>
          <w:color w:val="000000" w:themeColor="text1"/>
        </w:rPr>
        <w:t xml:space="preserve"> to carry out, which can be a barrier to behavior change </w:t>
      </w:r>
      <w:r w:rsidR="00232275" w:rsidRPr="00327F01">
        <w:rPr>
          <w:color w:val="000000" w:themeColor="text1"/>
        </w:rPr>
        <w:fldChar w:fldCharType="begin"/>
      </w:r>
      <w:r w:rsidR="00360506">
        <w:rPr>
          <w:color w:val="000000" w:themeColor="text1"/>
        </w:rPr>
        <w:instrText xml:space="preserve"> ADDIN ZOTERO_ITEM CSL_CITATION {"citationID":"Zs28Lp6j","properties":{"formattedCitation":"(McKenzie-Mohr 2000)","plainCitation":"(McKenzie-Mohr 2000)","noteIndex":0},"citationItems":[{"id":4621,"uris":["http://zotero.org/groups/2061407/items/W7P2YZGG"],"uri":["http://zotero.org/groups/2061407/items/W7P2YZGG"],"itemData":{"id":4621,"type":"article-journal","title":"New Ways to Promote Proenvironmental Behavior: Promoting Sustainable Behavior: An Introduction to Community-Based Social Marketing","container-title":"Journal of Social Issues","page":"543–554","volume":"56","issue":"3","source":"Google Scholar","shortTitle":"New ways to promote proenvironmental behavior","author":[{"family":"McKenzie-Mohr","given":"Doug"}],"issued":{"date-parts":[["2000"]]}}}],"schema":"https://github.com/citation-style-language/schema/raw/master/csl-citation.json"} </w:instrText>
      </w:r>
      <w:r w:rsidR="00232275" w:rsidRPr="00327F01">
        <w:rPr>
          <w:color w:val="000000" w:themeColor="text1"/>
        </w:rPr>
        <w:fldChar w:fldCharType="separate"/>
      </w:r>
      <w:r w:rsidR="00360506" w:rsidRPr="00360506">
        <w:t>(McKenzie-Mohr 2000)</w:t>
      </w:r>
      <w:r w:rsidR="00232275" w:rsidRPr="00327F01">
        <w:rPr>
          <w:color w:val="000000" w:themeColor="text1"/>
        </w:rPr>
        <w:fldChar w:fldCharType="end"/>
      </w:r>
      <w:r w:rsidR="00DB0F23">
        <w:rPr>
          <w:color w:val="000000" w:themeColor="text1"/>
        </w:rPr>
        <w:t>. Thus, one strategy to encourage sustainable habit formation is quite simply to make the action easy to do</w:t>
      </w:r>
      <w:r w:rsidRPr="00327F01">
        <w:rPr>
          <w:color w:val="000000" w:themeColor="text1"/>
        </w:rPr>
        <w:t xml:space="preserve">. Contextual changes that </w:t>
      </w:r>
      <w:r w:rsidR="00136CBE">
        <w:rPr>
          <w:color w:val="000000" w:themeColor="text1"/>
        </w:rPr>
        <w:t>improve</w:t>
      </w:r>
      <w:r w:rsidRPr="00327F01">
        <w:rPr>
          <w:color w:val="000000" w:themeColor="text1"/>
        </w:rPr>
        <w:t xml:space="preserve"> the ease of engaging in sustainable behaviors, such as </w:t>
      </w:r>
      <w:r w:rsidR="00462403">
        <w:rPr>
          <w:color w:val="000000" w:themeColor="text1"/>
        </w:rPr>
        <w:t>placing</w:t>
      </w:r>
      <w:r w:rsidR="00462403" w:rsidRPr="00327F01">
        <w:rPr>
          <w:color w:val="000000" w:themeColor="text1"/>
        </w:rPr>
        <w:t xml:space="preserve"> </w:t>
      </w:r>
      <w:r w:rsidRPr="00327F01">
        <w:rPr>
          <w:color w:val="000000" w:themeColor="text1"/>
        </w:rPr>
        <w:t xml:space="preserve">recycling bins </w:t>
      </w:r>
      <w:r w:rsidR="00462403">
        <w:rPr>
          <w:color w:val="000000" w:themeColor="text1"/>
        </w:rPr>
        <w:t>nearby</w:t>
      </w:r>
      <w:r w:rsidR="00462403" w:rsidRPr="00327F01">
        <w:rPr>
          <w:color w:val="000000" w:themeColor="text1"/>
        </w:rPr>
        <w:t xml:space="preserve"> </w:t>
      </w:r>
      <w:r w:rsidRPr="00327F01">
        <w:rPr>
          <w:color w:val="000000" w:themeColor="text1"/>
        </w:rPr>
        <w:t xml:space="preserve">and </w:t>
      </w:r>
      <w:r w:rsidR="00DB0F23">
        <w:rPr>
          <w:color w:val="000000" w:themeColor="text1"/>
        </w:rPr>
        <w:t>offering</w:t>
      </w:r>
      <w:r w:rsidRPr="00327F01">
        <w:rPr>
          <w:color w:val="000000" w:themeColor="text1"/>
        </w:rPr>
        <w:t xml:space="preserve"> </w:t>
      </w:r>
      <w:r w:rsidR="00D14B63">
        <w:rPr>
          <w:color w:val="000000" w:themeColor="text1"/>
        </w:rPr>
        <w:t>shower</w:t>
      </w:r>
      <w:r w:rsidR="00DB0F23">
        <w:rPr>
          <w:color w:val="000000" w:themeColor="text1"/>
        </w:rPr>
        <w:t>heads with “</w:t>
      </w:r>
      <w:r w:rsidRPr="00327F01">
        <w:rPr>
          <w:color w:val="000000" w:themeColor="text1"/>
        </w:rPr>
        <w:t>low-flow</w:t>
      </w:r>
      <w:r w:rsidR="00DB0F23">
        <w:rPr>
          <w:color w:val="000000" w:themeColor="text1"/>
        </w:rPr>
        <w:t>” settings</w:t>
      </w:r>
      <w:r w:rsidRPr="00327F01">
        <w:rPr>
          <w:color w:val="000000" w:themeColor="text1"/>
        </w:rPr>
        <w:t xml:space="preserve">, </w:t>
      </w:r>
      <w:r w:rsidR="00DB0F23">
        <w:rPr>
          <w:color w:val="000000" w:themeColor="text1"/>
        </w:rPr>
        <w:t xml:space="preserve">encourage </w:t>
      </w:r>
      <w:r w:rsidR="00A61959">
        <w:rPr>
          <w:color w:val="000000" w:themeColor="text1"/>
        </w:rPr>
        <w:t xml:space="preserve">such </w:t>
      </w:r>
      <w:r w:rsidR="00DB0F23">
        <w:rPr>
          <w:color w:val="000000" w:themeColor="text1"/>
        </w:rPr>
        <w:t xml:space="preserve">behaviors </w:t>
      </w:r>
      <w:r w:rsidR="00232275" w:rsidRPr="00327F01">
        <w:rPr>
          <w:color w:val="000000" w:themeColor="text1"/>
        </w:rPr>
        <w:fldChar w:fldCharType="begin"/>
      </w:r>
      <w:r w:rsidR="00360506">
        <w:rPr>
          <w:color w:val="000000" w:themeColor="text1"/>
        </w:rPr>
        <w:instrText xml:space="preserve"> ADDIN ZOTERO_ITEM CSL_CITATION {"citationID":"jzr1tCEs","properties":{"formattedCitation":"(Brothers, Krantz, and McClannahan 1994; Ludwig, Gray, and Rowell 1998)","plainCitation":"(Brothers, Krantz, and McClannahan 1994; Ludwig, Gray, and Rowell 1998)","noteIndex":0},"citationItems":[{"id":4875,"uris":["http://zotero.org/groups/2061407/items/36J2IDZ8"],"uri":["http://zotero.org/groups/2061407/items/36J2IDZ8"],"itemData":{"id":4875,"type":"article-journal","title":"Office Paper Recycling: A Function of Container Proximity","container-title":"Journal of Applied Behavior Analysis","page":"153–160","volume":"27","issue":"1","source":"Google Scholar","shortTitle":"Office paper recycling","author":[{"family":"Brothers","given":"Kevin J."},{"family":"Krantz","given":"Patricia J."},{"family":"McClannahan","given":"Lynn E."}],"issued":{"date-parts":[["1994"]]}}},{"id":4893,"uris":["http://zotero.org/groups/2061407/items/YHD9NYS4"],"uri":["http://zotero.org/groups/2061407/items/YHD9NYS4"],"itemData":{"id":4893,"type":"article-journal","title":"Increasing Recycling in Academic Buildings: A Systematic Replication","container-title":"Journal of Applied Behavior Analysis","page":"683–686","volume":"31","issue":"4","source":"Google Scholar","shortTitle":"Increasing recycling in academic buildings","author":[{"family":"Ludwig","given":"Timothy D."},{"family":"Gray","given":"Timothy W."},{"family":"Rowell","given":"Allison"}],"issued":{"date-parts":[["1998"]]}}}],"schema":"https://github.com/citation-style-language/schema/raw/master/csl-citation.json"} </w:instrText>
      </w:r>
      <w:r w:rsidR="00232275" w:rsidRPr="00327F01">
        <w:rPr>
          <w:color w:val="000000" w:themeColor="text1"/>
        </w:rPr>
        <w:fldChar w:fldCharType="separate"/>
      </w:r>
      <w:r w:rsidR="00360506" w:rsidRPr="00360506">
        <w:t>(Brothers, Krantz, and McClannahan 1994; Ludwig, Gray, and Rowell 1998)</w:t>
      </w:r>
      <w:r w:rsidR="00232275" w:rsidRPr="00327F01">
        <w:rPr>
          <w:color w:val="000000" w:themeColor="text1"/>
        </w:rPr>
        <w:fldChar w:fldCharType="end"/>
      </w:r>
      <w:r w:rsidRPr="00327F01">
        <w:rPr>
          <w:color w:val="000000" w:themeColor="text1"/>
        </w:rPr>
        <w:t xml:space="preserve">. </w:t>
      </w:r>
      <w:r w:rsidR="00DB0F23">
        <w:rPr>
          <w:color w:val="000000" w:themeColor="text1"/>
        </w:rPr>
        <w:t>Furthermore</w:t>
      </w:r>
      <w:r w:rsidRPr="00327F01">
        <w:rPr>
          <w:color w:val="000000" w:themeColor="text1"/>
        </w:rPr>
        <w:t xml:space="preserve">, recycling programs </w:t>
      </w:r>
      <w:r w:rsidR="00DB0F23">
        <w:rPr>
          <w:color w:val="000000" w:themeColor="text1"/>
        </w:rPr>
        <w:t xml:space="preserve">lead to greater compliance rates when they require less complex sorting of materials </w:t>
      </w:r>
      <w:r w:rsidR="00232275">
        <w:rPr>
          <w:color w:val="000000" w:themeColor="text1"/>
        </w:rPr>
        <w:fldChar w:fldCharType="begin"/>
      </w:r>
      <w:r w:rsidR="00360506">
        <w:rPr>
          <w:color w:val="000000" w:themeColor="text1"/>
        </w:rPr>
        <w:instrText xml:space="preserve"> ADDIN ZOTERO_ITEM CSL_CITATION {"citationID":"a13u9117mr7","properties":{"formattedCitation":"(Gamba and Oskamp 1994)","plainCitation":"(Gamba and Oskamp 1994)","noteIndex":0},"citationItems":[{"id":4888,"uris":["http://zotero.org/groups/2061407/items/8WGMIBG4"],"uri":["http://zotero.org/groups/2061407/items/8WGMIBG4"],"itemData":{"id":4888,"type":"article-journal","title":"Factors Influencing Community Residents' Participation in Commingled Curbside Recycling Programs","container-title":"Environment and Behavior","page":"587–612","volume":"26","issue":"5","source":"Google Scholar","author":[{"family":"Gamba","given":"Raymond J."},{"family":"Oskamp","given":"Stuart"}],"issued":{"date-parts":[["1994"]]}}}],"schema":"https://github.com/citation-style-language/schema/raw/master/csl-citation.json"} </w:instrText>
      </w:r>
      <w:r w:rsidR="00232275">
        <w:rPr>
          <w:color w:val="000000" w:themeColor="text1"/>
        </w:rPr>
        <w:fldChar w:fldCharType="separate"/>
      </w:r>
      <w:r w:rsidR="00360506" w:rsidRPr="00360506">
        <w:t>(Gamba and Oskamp 1994)</w:t>
      </w:r>
      <w:r w:rsidR="00232275">
        <w:rPr>
          <w:color w:val="000000" w:themeColor="text1"/>
        </w:rPr>
        <w:fldChar w:fldCharType="end"/>
      </w:r>
      <w:r w:rsidRPr="00327F01">
        <w:rPr>
          <w:color w:val="000000" w:themeColor="text1"/>
        </w:rPr>
        <w:t xml:space="preserve">. </w:t>
      </w:r>
      <w:r w:rsidR="00DB0F23">
        <w:rPr>
          <w:color w:val="000000" w:themeColor="text1"/>
        </w:rPr>
        <w:t>Conversely</w:t>
      </w:r>
      <w:r w:rsidR="00934FF8">
        <w:rPr>
          <w:color w:val="000000" w:themeColor="text1"/>
        </w:rPr>
        <w:t>,</w:t>
      </w:r>
      <w:r w:rsidRPr="00327F01">
        <w:rPr>
          <w:color w:val="000000" w:themeColor="text1"/>
        </w:rPr>
        <w:t xml:space="preserve"> </w:t>
      </w:r>
      <w:r w:rsidR="0018563B">
        <w:rPr>
          <w:color w:val="000000" w:themeColor="text1"/>
        </w:rPr>
        <w:t>when unsustainable</w:t>
      </w:r>
      <w:r w:rsidRPr="00327F01">
        <w:rPr>
          <w:color w:val="000000" w:themeColor="text1"/>
        </w:rPr>
        <w:t xml:space="preserve"> behaviors </w:t>
      </w:r>
      <w:r w:rsidR="0018563B">
        <w:rPr>
          <w:color w:val="000000" w:themeColor="text1"/>
        </w:rPr>
        <w:t xml:space="preserve">become more </w:t>
      </w:r>
      <w:r w:rsidRPr="00327F01">
        <w:rPr>
          <w:color w:val="000000" w:themeColor="text1"/>
        </w:rPr>
        <w:t>difficult</w:t>
      </w:r>
      <w:r w:rsidR="00176FD2">
        <w:rPr>
          <w:color w:val="000000" w:themeColor="text1"/>
        </w:rPr>
        <w:t>,</w:t>
      </w:r>
      <w:r w:rsidRPr="00327F01">
        <w:rPr>
          <w:color w:val="000000" w:themeColor="text1"/>
        </w:rPr>
        <w:t xml:space="preserve"> </w:t>
      </w:r>
      <w:r w:rsidR="0018563B">
        <w:rPr>
          <w:color w:val="000000" w:themeColor="text1"/>
        </w:rPr>
        <w:t xml:space="preserve">this </w:t>
      </w:r>
      <w:r w:rsidRPr="00327F01">
        <w:rPr>
          <w:color w:val="000000" w:themeColor="text1"/>
        </w:rPr>
        <w:t xml:space="preserve">can decrease such actions </w:t>
      </w:r>
      <w:r w:rsidR="00232275" w:rsidRPr="00327F01">
        <w:rPr>
          <w:color w:val="000000" w:themeColor="text1"/>
        </w:rPr>
        <w:fldChar w:fldCharType="begin"/>
      </w:r>
      <w:r w:rsidR="00360506">
        <w:rPr>
          <w:color w:val="000000" w:themeColor="text1"/>
        </w:rPr>
        <w:instrText xml:space="preserve"> ADDIN ZOTERO_ITEM CSL_CITATION {"citationID":"FZaMEAdB","properties":{"formattedCitation":"(Houten, Nau, and Merrigan 1981)","plainCitation":"(Houten, Nau, and Merrigan 1981)","noteIndex":0},"citationItems":[{"id":4902,"uris":["http://zotero.org/groups/2061407/items/EBGU7TTN"],"uri":["http://zotero.org/groups/2061407/items/EBGU7TTN"],"itemData":{"id":4902,"type":"article-journal","title":"Reducing Elevator Energy Use: A Comparison of Posted Feedback and Reduced Elevator Convenience","container-title":"Journal of Applied Behavior Analysis","page":"377–387","volume":"14","issue":"4","source":"Google Scholar","shortTitle":"Reducing elevator energy use","author":[{"family":"Houten","given":"Ron Van"},{"family":"Nau","given":"Paul A."},{"family":"Merrigan","given":"Michael"}],"issued":{"date-parts":[["1981"]]}}}],"schema":"https://github.com/citation-style-language/schema/raw/master/csl-citation.json"} </w:instrText>
      </w:r>
      <w:r w:rsidR="00232275" w:rsidRPr="00327F01">
        <w:rPr>
          <w:color w:val="000000" w:themeColor="text1"/>
        </w:rPr>
        <w:fldChar w:fldCharType="separate"/>
      </w:r>
      <w:r w:rsidR="00360506" w:rsidRPr="00360506">
        <w:t>(Houten, Nau, and Merrigan 1981)</w:t>
      </w:r>
      <w:r w:rsidR="00232275" w:rsidRPr="00327F01">
        <w:rPr>
          <w:color w:val="000000" w:themeColor="text1"/>
        </w:rPr>
        <w:fldChar w:fldCharType="end"/>
      </w:r>
      <w:r w:rsidRPr="00327F01">
        <w:rPr>
          <w:color w:val="000000" w:themeColor="text1"/>
        </w:rPr>
        <w:t xml:space="preserve">. </w:t>
      </w:r>
    </w:p>
    <w:p w:rsidR="00056D01" w:rsidRPr="00327F01" w:rsidRDefault="00056D01" w:rsidP="004A5B29">
      <w:pPr>
        <w:autoSpaceDE w:val="0"/>
        <w:autoSpaceDN w:val="0"/>
        <w:adjustRightInd w:val="0"/>
        <w:spacing w:line="480" w:lineRule="auto"/>
        <w:ind w:firstLine="720"/>
        <w:rPr>
          <w:color w:val="000000" w:themeColor="text1"/>
          <w:lang w:val="en-CA"/>
        </w:rPr>
      </w:pPr>
      <w:r>
        <w:rPr>
          <w:color w:val="000000" w:themeColor="text1"/>
        </w:rPr>
        <w:t xml:space="preserve">One </w:t>
      </w:r>
      <w:r w:rsidR="0018563B">
        <w:rPr>
          <w:color w:val="000000" w:themeColor="text1"/>
        </w:rPr>
        <w:t xml:space="preserve">means of making sustainable actions easier is to make them the </w:t>
      </w:r>
      <w:r w:rsidRPr="00327F01">
        <w:rPr>
          <w:color w:val="000000" w:themeColor="text1"/>
        </w:rPr>
        <w:t xml:space="preserve">default </w:t>
      </w:r>
      <w:r w:rsidR="00232275" w:rsidRPr="00327F01">
        <w:rPr>
          <w:color w:val="000000" w:themeColor="text1"/>
        </w:rPr>
        <w:fldChar w:fldCharType="begin"/>
      </w:r>
      <w:r w:rsidR="00360506">
        <w:rPr>
          <w:color w:val="000000" w:themeColor="text1"/>
        </w:rPr>
        <w:instrText xml:space="preserve"> ADDIN ZOTERO_ITEM CSL_CITATION {"citationID":"LLzAtvac","properties":{"formattedCitation":"(Frederiks, Stenner, and Hobman 2015; Pichert and Katsikopoulos 2008; Theotokis and Manganari 2015)","plainCitation":"(Frederiks, Stenner, and Hobman 2015; Pichert and Katsikopoulos 2008; Theotokis and Manganari 2015)","noteIndex":0},"citationItems":[{"id":"UJOIYTTI/38VUgxm3","uris":["http://zotero.org/groups/2061407/items/4IJN27HX"],"uri":["http://zotero.org/groups/2061407/items/4IJN27HX"],"itemData":{"id":141,"type":"article-journal","title":"“Household Energy Use: Applying Behavioural Economics to Understand Consumer Decision-Making and Behaviour","container-title":"Renewable and Sustainable Energy Reviews","page":"1385–1394","volume":"41","language":"en","author":[{"family":"Frederiks","given":"Elisha R."},{"family":"Stenner","given":"Karen"},{"family":"Hobman","given":"and Elizabeth V."}],"issued":{"date-parts":[["2015"]]}}},{"id":4558,"uris":["http://zotero.org/groups/2061407/items/CBB3G2HM"],"uri":["http://zotero.org/groups/2061407/items/CBB3G2HM"],"itemData":{"id":4558,"type":"article-journal","title":"Green Defaults: Information Presentation and Pro-Environmental Behaviour","container-title":"Journal of Environmental Psychology","page":"63–73","volume":"28","issue":"1","source":"Google Scholar","shortTitle":"Green defaults","author":[{"family":"Pichert","given":"Daniel"},{"family":"Katsikopoulos","given":"Konstantinos V."}],"issued":{"date-parts":[["2008"]]}}},{"id":4358,"uris":["http://zotero.org/groups/2061407/items/B4MC7H2W"],"uri":["http://zotero.org/groups/2061407/items/B4MC7H2W"],"itemData":{"id":4358,"type":"article-journal","title":"The Impact of Choice Architecture on Sustainable Consumer Behavior: The Role of Guilt","container-title":"Journal of Business Ethics","page":"423-437","volume":"131","issue":"2","source":"EBSCOhost","abstract":"Companies often encourage consumers to engage in sustainable behaviors using their services in a more environmentally friendly or green way, such as reusing the towels in a hotel or replacing paper bank statements by electronic statements. Sometimes, the option of green service is implied as the default and consumers can opt-out, while in other cases consumers need to explicitly ask ( opt-in) for switching to a green service. This research examines the effectiveness of choice architecture and particularly the different default policies-i.e., the alternative the consumer receives if he/she does not explicitly request otherwise-in engaging consumer green behavior. In four experiments, we show that the opt-out default policy is more effective than the opt-in, because it increases anticipated guilt. This effect is stronger for consumers who are less conscious for the environment (Study 1).We also show that a forced choice policy, in which the consumer is not automatically assigned to any condition and is forced to choose between the green and the non-green service option, is more effective than the opt-in policy and not significantly more effective than the opt-out policy (Study 2). Finally, we show that the role of defaults is weakened (enhanced), if a negotiated (reciprocal) cooperation strategy is used (Study 3). The article contributes to the literature of defaults and provides managerial and public policy implications for the design of green services.","DOI":"10.1007/s10551-014-2287-4","ISSN":"01674544","shortTitle":"The Impact of Choice Architecture on Sustainable Consumer Behavior","journalAbbreviation":"Journal of Business Ethics","author":[{"family":"Theotokis","given":"Aristeidis"},{"family":"Manganari","given":"Emmanouela"}],"issued":{"date-parts":[["2015",10]]}}}],"schema":"https://github.com/citation-style-language/schema/raw/master/csl-citation.json"} </w:instrText>
      </w:r>
      <w:r w:rsidR="00232275" w:rsidRPr="00327F01">
        <w:rPr>
          <w:color w:val="000000" w:themeColor="text1"/>
        </w:rPr>
        <w:fldChar w:fldCharType="separate"/>
      </w:r>
      <w:r w:rsidR="00360506" w:rsidRPr="00360506">
        <w:t>(Frederiks, Stenner, and Hobman 2015; Pichert and Katsikopoulos 2008; Theotokis and Manganari 2015)</w:t>
      </w:r>
      <w:r w:rsidR="00232275" w:rsidRPr="00327F01">
        <w:rPr>
          <w:color w:val="000000" w:themeColor="text1"/>
        </w:rPr>
        <w:fldChar w:fldCharType="end"/>
      </w:r>
      <w:r w:rsidRPr="00327F01">
        <w:rPr>
          <w:color w:val="000000" w:themeColor="text1"/>
        </w:rPr>
        <w:t>. Defaults</w:t>
      </w:r>
      <w:r>
        <w:rPr>
          <w:color w:val="000000" w:themeColor="text1"/>
        </w:rPr>
        <w:t xml:space="preserve"> work for three main reasons: 1) people must spend time and effort to move away from the status quo</w:t>
      </w:r>
      <w:r w:rsidR="00176FD2">
        <w:rPr>
          <w:color w:val="000000" w:themeColor="text1"/>
        </w:rPr>
        <w:t>;</w:t>
      </w:r>
      <w:r>
        <w:rPr>
          <w:color w:val="000000" w:themeColor="text1"/>
        </w:rPr>
        <w:t xml:space="preserve"> 2) a default implies an endorsed or approved</w:t>
      </w:r>
      <w:r w:rsidR="00136CBE">
        <w:rPr>
          <w:color w:val="000000" w:themeColor="text1"/>
        </w:rPr>
        <w:t>-</w:t>
      </w:r>
      <w:r>
        <w:rPr>
          <w:color w:val="000000" w:themeColor="text1"/>
        </w:rPr>
        <w:t>of option</w:t>
      </w:r>
      <w:r w:rsidR="00176FD2">
        <w:rPr>
          <w:color w:val="000000" w:themeColor="text1"/>
        </w:rPr>
        <w:t>;</w:t>
      </w:r>
      <w:r>
        <w:rPr>
          <w:color w:val="000000" w:themeColor="text1"/>
        </w:rPr>
        <w:t xml:space="preserve"> </w:t>
      </w:r>
      <w:r w:rsidR="00136CBE">
        <w:rPr>
          <w:color w:val="000000" w:themeColor="text1"/>
        </w:rPr>
        <w:t>and</w:t>
      </w:r>
      <w:r>
        <w:rPr>
          <w:color w:val="000000" w:themeColor="text1"/>
        </w:rPr>
        <w:t xml:space="preserve"> 3) a default serves as a </w:t>
      </w:r>
      <w:r w:rsidRPr="00327F01">
        <w:rPr>
          <w:color w:val="000000" w:themeColor="text1"/>
        </w:rPr>
        <w:t xml:space="preserve">reference point that </w:t>
      </w:r>
      <w:r w:rsidR="0018563B">
        <w:rPr>
          <w:color w:val="000000" w:themeColor="text1"/>
        </w:rPr>
        <w:t>consumers</w:t>
      </w:r>
      <w:r w:rsidRPr="00327F01">
        <w:rPr>
          <w:color w:val="000000" w:themeColor="text1"/>
        </w:rPr>
        <w:t xml:space="preserve"> </w:t>
      </w:r>
      <w:r w:rsidR="0018563B">
        <w:rPr>
          <w:color w:val="000000" w:themeColor="text1"/>
        </w:rPr>
        <w:t xml:space="preserve">are motivated to adhere to </w:t>
      </w:r>
      <w:r w:rsidR="00232275" w:rsidRPr="00327F01">
        <w:rPr>
          <w:color w:val="000000" w:themeColor="text1"/>
        </w:rPr>
        <w:fldChar w:fldCharType="begin"/>
      </w:r>
      <w:r w:rsidR="00360506">
        <w:rPr>
          <w:color w:val="000000" w:themeColor="text1"/>
        </w:rPr>
        <w:instrText xml:space="preserve"> ADDIN ZOTERO_ITEM CSL_CITATION {"citationID":"dJk8uWAe","properties":{"formattedCitation":"(Dinner et al. 2011; Frederiks, Stenner, and Hobman 2015)","plainCitation":"(Dinner et al. 2011; Frederiks, Stenner, and Hobman 2015)","noteIndex":0},"citationItems":[{"id":5219,"uris":["http://zotero.org/groups/2061407/items/97PU6EAV"],"uri":["http://zotero.org/groups/2061407/items/97PU6EAV"],"itemData":{"id":5219,"type":"article-journal","title":"Partitioning Default Effects: Why People Choose Not to Choose","container-title":"Journal of Experimental Psychology: Applied","page":"332","volume":"17","issue":"4","source":"Google Scholar","shortTitle":"Partitioning default effects","author":[{"family":"Dinner","given":"Isaac"},{"family":"Johnson","given":"Eric J."},{"family":"Goldstein","given":"Daniel G."},{"family":"Liu","given":"Kaiya"}],"issued":{"date-parts":[["2011"]]}}},{"id":"UJOIYTTI/38VUgxm3","uris":["http://zotero.org/groups/2061407/items/4IJN27HX"],"uri":["http://zotero.org/groups/2061407/items/4IJN27HX"],"itemData":{"id":141,"type":"article-journal","title":"“Household Energy Use: Applying Behavioural Economics to Understand Consumer Decision-Making and Behaviour","container-title":"Renewable and Sustainable Energy Reviews","page":"1385–1394","volume":"41","language":"en","author":[{"family":"Frederiks","given":"Elisha R."},{"family":"Stenner","given":"Karen"},{"family":"Hobman","given":"and Elizabeth V."}],"issued":{"date-parts":[["2015"]]}}}],"schema":"https://github.com/citation-style-language/schema/raw/master/csl-citation.json"} </w:instrText>
      </w:r>
      <w:r w:rsidR="00232275" w:rsidRPr="00327F01">
        <w:rPr>
          <w:color w:val="000000" w:themeColor="text1"/>
        </w:rPr>
        <w:fldChar w:fldCharType="separate"/>
      </w:r>
      <w:r w:rsidR="00360506" w:rsidRPr="00360506">
        <w:t>(Dinner et al. 2011; Frederiks</w:t>
      </w:r>
      <w:r w:rsidR="0061680A">
        <w:t xml:space="preserve"> et al. </w:t>
      </w:r>
      <w:r w:rsidR="00360506" w:rsidRPr="00360506">
        <w:t>2015)</w:t>
      </w:r>
      <w:r w:rsidR="00232275" w:rsidRPr="00327F01">
        <w:rPr>
          <w:color w:val="000000" w:themeColor="text1"/>
        </w:rPr>
        <w:fldChar w:fldCharType="end"/>
      </w:r>
      <w:r w:rsidRPr="00327F01">
        <w:rPr>
          <w:color w:val="000000" w:themeColor="text1"/>
        </w:rPr>
        <w:t xml:space="preserve">. </w:t>
      </w:r>
      <w:r w:rsidR="0018563B">
        <w:rPr>
          <w:color w:val="000000" w:themeColor="text1"/>
        </w:rPr>
        <w:t>In one example, when sustainable electricity was set as the default option, individuals were more likely to stick with it</w:t>
      </w:r>
      <w:r w:rsidRPr="00327F01">
        <w:rPr>
          <w:color w:val="000000" w:themeColor="text1"/>
        </w:rPr>
        <w:t xml:space="preserve"> </w:t>
      </w:r>
      <w:r w:rsidR="00232275" w:rsidRPr="00327F01">
        <w:rPr>
          <w:color w:val="000000" w:themeColor="text1"/>
        </w:rPr>
        <w:fldChar w:fldCharType="begin"/>
      </w:r>
      <w:r w:rsidR="00360506">
        <w:rPr>
          <w:color w:val="000000" w:themeColor="text1"/>
        </w:rPr>
        <w:instrText xml:space="preserve"> ADDIN ZOTERO_ITEM CSL_CITATION {"citationID":"9hXkUp9X","properties":{"formattedCitation":"(Pichert and Katsikopoulos 2008)","plainCitation":"(Pichert and Katsikopoulos 2008)","noteIndex":0},"citationItems":[{"id":4558,"uris":["http://zotero.org/groups/2061407/items/CBB3G2HM"],"uri":["http://zotero.org/groups/2061407/items/CBB3G2HM"],"itemData":{"id":4558,"type":"article-journal","title":"Green Defaults: Information Presentation and Pro-Environmental Behaviour","container-title":"Journal of Environmental Psychology","page":"63–73","volume":"28","issue":"1","source":"Google Scholar","shortTitle":"Green defaults","author":[{"family":"Pichert","given":"Daniel"},{"family":"Katsikopoulos","given":"Konstantinos V."}],"issued":{"date-parts":[["2008"]]}}}],"schema":"https://github.com/citation-style-language/schema/raw/master/csl-citation.json"} </w:instrText>
      </w:r>
      <w:r w:rsidR="00232275" w:rsidRPr="00327F01">
        <w:rPr>
          <w:color w:val="000000" w:themeColor="text1"/>
        </w:rPr>
        <w:fldChar w:fldCharType="separate"/>
      </w:r>
      <w:r w:rsidR="00360506" w:rsidRPr="00360506">
        <w:t>(Pichert and Katsikopoulos 2008)</w:t>
      </w:r>
      <w:r w:rsidR="00232275" w:rsidRPr="00327F01">
        <w:rPr>
          <w:color w:val="000000" w:themeColor="text1"/>
        </w:rPr>
        <w:fldChar w:fldCharType="end"/>
      </w:r>
      <w:r w:rsidRPr="00327F01">
        <w:rPr>
          <w:color w:val="000000" w:themeColor="text1"/>
        </w:rPr>
        <w:t xml:space="preserve">. Because consumers are often </w:t>
      </w:r>
      <w:r w:rsidR="0018563B">
        <w:rPr>
          <w:color w:val="000000" w:themeColor="text1"/>
        </w:rPr>
        <w:t>low on cognitive resources, simplifying the decision</w:t>
      </w:r>
      <w:r w:rsidR="00176FD2">
        <w:rPr>
          <w:color w:val="000000" w:themeColor="text1"/>
        </w:rPr>
        <w:t>-</w:t>
      </w:r>
      <w:r w:rsidR="0018563B">
        <w:rPr>
          <w:color w:val="000000" w:themeColor="text1"/>
        </w:rPr>
        <w:t>making process by setting defaults can make it easier for consumers to more automatically form sustainable habits</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BTcnCupM","properties":{"formattedCitation":"(Steg and Vlek 2009)","plainCitation":"(Steg and Vlek 2009)","noteIndex":0},"citationItems":[{"id":4378,"uris":["http://zotero.org/groups/2061407/items/K39BBYA2"],"uri":["http://zotero.org/groups/2061407/items/K39BBYA2"],"itemData":{"id":4378,"type":"article-journal","title":"Encouraging Pro-Environmental Behaviour: An Integrative Review and Research Agenda","container-title":"Journal of Environmental Psychology","page":"309–317","volume":"29","issue":"3","source":"Google Scholar","shortTitle":"Encouraging pro-environmental behaviour","author":[{"family":"Steg","given":"Linda"},{"family":"Vlek","given":"Charles"}],"issued":{"date-parts":[["2009"]]}}}],"schema":"https://github.com/citation-style-language/schema/raw/master/csl-citation.json"} </w:instrText>
      </w:r>
      <w:r w:rsidR="00232275">
        <w:rPr>
          <w:color w:val="000000" w:themeColor="text1"/>
        </w:rPr>
        <w:fldChar w:fldCharType="separate"/>
      </w:r>
      <w:r w:rsidR="00360506" w:rsidRPr="00360506">
        <w:t>(Steg and Vlek 2009)</w:t>
      </w:r>
      <w:r w:rsidR="00232275">
        <w:rPr>
          <w:color w:val="000000" w:themeColor="text1"/>
        </w:rPr>
        <w:fldChar w:fldCharType="end"/>
      </w:r>
      <w:r w:rsidRPr="00327F01">
        <w:rPr>
          <w:color w:val="000000" w:themeColor="text1"/>
        </w:rPr>
        <w:t>.</w:t>
      </w:r>
      <w:r>
        <w:rPr>
          <w:color w:val="000000" w:themeColor="text1"/>
        </w:rPr>
        <w:t xml:space="preserve"> </w:t>
      </w:r>
    </w:p>
    <w:p w:rsidR="00056D01" w:rsidRPr="00CB526F" w:rsidRDefault="00056D01" w:rsidP="004A5B29">
      <w:pPr>
        <w:autoSpaceDE w:val="0"/>
        <w:autoSpaceDN w:val="0"/>
        <w:adjustRightInd w:val="0"/>
        <w:spacing w:line="480" w:lineRule="auto"/>
        <w:ind w:firstLine="720"/>
        <w:rPr>
          <w:i/>
          <w:color w:val="000000" w:themeColor="text1"/>
          <w:lang w:val="en-CA"/>
        </w:rPr>
      </w:pPr>
      <w:r w:rsidRPr="00CB526F">
        <w:rPr>
          <w:i/>
          <w:color w:val="000000" w:themeColor="text1"/>
          <w:lang w:val="en-CA"/>
        </w:rPr>
        <w:t xml:space="preserve">Prompts. </w:t>
      </w:r>
      <w:r w:rsidRPr="00327F01">
        <w:rPr>
          <w:color w:val="000000" w:themeColor="text1"/>
          <w:lang w:val="en-CA"/>
        </w:rPr>
        <w:t xml:space="preserve">Another means of encouraging </w:t>
      </w:r>
      <w:r w:rsidR="00A973B9">
        <w:rPr>
          <w:color w:val="000000" w:themeColor="text1"/>
          <w:lang w:val="en-CA"/>
        </w:rPr>
        <w:t>sustainable habit formation is the</w:t>
      </w:r>
      <w:r w:rsidRPr="00327F01">
        <w:rPr>
          <w:color w:val="000000" w:themeColor="text1"/>
          <w:lang w:val="en-CA"/>
        </w:rPr>
        <w:t xml:space="preserve"> use </w:t>
      </w:r>
      <w:r w:rsidR="00A973B9">
        <w:rPr>
          <w:color w:val="000000" w:themeColor="text1"/>
          <w:lang w:val="en-CA"/>
        </w:rPr>
        <w:t xml:space="preserve">of </w:t>
      </w:r>
      <w:r w:rsidRPr="00327F01">
        <w:rPr>
          <w:color w:val="000000" w:themeColor="text1"/>
          <w:lang w:val="en-CA"/>
        </w:rPr>
        <w:t>prompts</w:t>
      </w:r>
      <w:r w:rsidR="00BA1E03" w:rsidRPr="00CB526F">
        <w:rPr>
          <w:color w:val="000000" w:themeColor="text1"/>
          <w:lang w:val="en-CA"/>
        </w:rPr>
        <w:t>:</w:t>
      </w:r>
      <w:r w:rsidRPr="00CB526F">
        <w:rPr>
          <w:color w:val="000000" w:themeColor="text1"/>
          <w:lang w:val="en-CA"/>
        </w:rPr>
        <w:t xml:space="preserve"> </w:t>
      </w:r>
      <w:r w:rsidRPr="00327F01">
        <w:rPr>
          <w:color w:val="000000" w:themeColor="text1"/>
          <w:lang w:val="en-CA"/>
        </w:rPr>
        <w:t>messages that</w:t>
      </w:r>
      <w:r w:rsidR="0018563B">
        <w:rPr>
          <w:color w:val="000000" w:themeColor="text1"/>
          <w:lang w:val="en-CA"/>
        </w:rPr>
        <w:t xml:space="preserve"> are given before the behavior occurs </w:t>
      </w:r>
      <w:r w:rsidR="00836B7C">
        <w:rPr>
          <w:color w:val="000000" w:themeColor="text1"/>
          <w:lang w:val="en-CA"/>
        </w:rPr>
        <w:t>to</w:t>
      </w:r>
      <w:r w:rsidRPr="00327F01">
        <w:rPr>
          <w:color w:val="000000" w:themeColor="text1"/>
          <w:lang w:val="en-CA"/>
        </w:rPr>
        <w:t xml:space="preserve"> remind </w:t>
      </w:r>
      <w:r w:rsidR="0018563B">
        <w:rPr>
          <w:color w:val="000000" w:themeColor="text1"/>
          <w:lang w:val="en-CA"/>
        </w:rPr>
        <w:t>the consumer</w:t>
      </w:r>
      <w:r w:rsidRPr="00327F01">
        <w:rPr>
          <w:color w:val="000000" w:themeColor="text1"/>
          <w:lang w:val="en-CA"/>
        </w:rPr>
        <w:t xml:space="preserve"> what the </w:t>
      </w:r>
      <w:r w:rsidR="00836B7C">
        <w:rPr>
          <w:color w:val="000000" w:themeColor="text1"/>
          <w:lang w:val="en-CA"/>
        </w:rPr>
        <w:t xml:space="preserve">desired </w:t>
      </w:r>
      <w:r w:rsidR="0018563B">
        <w:rPr>
          <w:color w:val="000000" w:themeColor="text1"/>
          <w:lang w:val="en-CA"/>
        </w:rPr>
        <w:t xml:space="preserve">sustainable </w:t>
      </w:r>
      <w:r w:rsidRPr="00327F01">
        <w:rPr>
          <w:color w:val="000000" w:themeColor="text1"/>
          <w:lang w:val="en-CA"/>
        </w:rPr>
        <w:t xml:space="preserve">behavior is </w:t>
      </w:r>
      <w:r w:rsidR="00232275" w:rsidRPr="00327F01">
        <w:rPr>
          <w:color w:val="000000" w:themeColor="text1"/>
          <w:lang w:val="en-CA"/>
        </w:rPr>
        <w:fldChar w:fldCharType="begin"/>
      </w:r>
      <w:r w:rsidR="00360506">
        <w:rPr>
          <w:color w:val="000000" w:themeColor="text1"/>
          <w:lang w:val="en-CA"/>
        </w:rPr>
        <w:instrText xml:space="preserve"> ADDIN ZOTERO_ITEM CSL_CITATION {"citationID":"cWqoJLFG","properties":{"formattedCitation":"(Lehman and Geller 2004)","plainCitation":"(Lehman and Geller 2004)","noteIndex":0},"citationItems":[{"id":4512,"uris":["http://zotero.org/groups/2061407/items/QAJ8CAXJ"],"uri":["http://zotero.org/groups/2061407/items/QAJ8CAXJ"],"itemData":{"id":4512,"type":"article-journal","title":"Behavior Analysis and Environmental Protection: Accomplishments and Potential for More","container-title":"Behavior and Social Issues","page":"13","volume":"13","issue":"1","source":"Google Scholar","shortTitle":"Behavior analysis and environmental protection","author":[{"family":"Lehman","given":"Philip K."},{"family":"Geller","given":"E. Scott"}],"issued":{"date-parts":[["2004"]]}}}],"schema":"https://github.com/citation-style-language/schema/raw/master/csl-citation.json"} </w:instrText>
      </w:r>
      <w:r w:rsidR="00232275" w:rsidRPr="00327F01">
        <w:rPr>
          <w:color w:val="000000" w:themeColor="text1"/>
          <w:lang w:val="en-CA"/>
        </w:rPr>
        <w:fldChar w:fldCharType="separate"/>
      </w:r>
      <w:r w:rsidR="00360506" w:rsidRPr="00360506">
        <w:t>(Lehman and Geller 2004)</w:t>
      </w:r>
      <w:r w:rsidR="00232275" w:rsidRPr="00327F01">
        <w:rPr>
          <w:color w:val="000000" w:themeColor="text1"/>
          <w:lang w:val="en-CA"/>
        </w:rPr>
        <w:fldChar w:fldCharType="end"/>
      </w:r>
      <w:r w:rsidRPr="00327F01">
        <w:rPr>
          <w:color w:val="000000" w:themeColor="text1"/>
          <w:lang w:val="en-CA"/>
        </w:rPr>
        <w:t xml:space="preserve">. </w:t>
      </w:r>
      <w:r w:rsidR="00BA1E03" w:rsidRPr="00CB526F">
        <w:rPr>
          <w:color w:val="000000" w:themeColor="text1"/>
          <w:lang w:val="en-CA"/>
        </w:rPr>
        <w:t>P</w:t>
      </w:r>
      <w:r w:rsidR="00766655" w:rsidRPr="00CB526F">
        <w:rPr>
          <w:color w:val="000000" w:themeColor="text1"/>
          <w:lang w:val="en-CA"/>
        </w:rPr>
        <w:t>rompts</w:t>
      </w:r>
      <w:r w:rsidRPr="00327F01">
        <w:rPr>
          <w:color w:val="000000" w:themeColor="text1"/>
          <w:lang w:val="en-CA"/>
        </w:rPr>
        <w:t xml:space="preserve"> </w:t>
      </w:r>
      <w:r>
        <w:rPr>
          <w:color w:val="000000" w:themeColor="text1"/>
          <w:lang w:val="en-CA"/>
        </w:rPr>
        <w:t xml:space="preserve">can positively </w:t>
      </w:r>
      <w:r w:rsidR="0018563B">
        <w:rPr>
          <w:color w:val="000000" w:themeColor="text1"/>
          <w:lang w:val="en-CA"/>
        </w:rPr>
        <w:t>impact many sustainable</w:t>
      </w:r>
      <w:r w:rsidRPr="00327F01">
        <w:rPr>
          <w:color w:val="000000" w:themeColor="text1"/>
          <w:lang w:val="en-CA"/>
        </w:rPr>
        <w:t xml:space="preserve"> be</w:t>
      </w:r>
      <w:r w:rsidR="00934FF8">
        <w:rPr>
          <w:color w:val="000000" w:themeColor="text1"/>
          <w:lang w:val="en-CA"/>
        </w:rPr>
        <w:t xml:space="preserve">haviors including </w:t>
      </w:r>
      <w:r w:rsidR="0018563B">
        <w:rPr>
          <w:color w:val="000000" w:themeColor="text1"/>
          <w:lang w:val="en-CA"/>
        </w:rPr>
        <w:t xml:space="preserve">waste disposal, energy usage, and </w:t>
      </w:r>
      <w:r w:rsidR="00934FF8">
        <w:rPr>
          <w:color w:val="000000" w:themeColor="text1"/>
          <w:lang w:val="en-CA"/>
        </w:rPr>
        <w:t>recycling</w:t>
      </w:r>
      <w:r>
        <w:rPr>
          <w:color w:val="000000" w:themeColor="text1"/>
          <w:lang w:val="en-CA"/>
        </w:rPr>
        <w:t xml:space="preserve"> </w:t>
      </w:r>
      <w:r w:rsidR="00232275">
        <w:rPr>
          <w:color w:val="000000" w:themeColor="text1"/>
          <w:lang w:val="en-CA"/>
        </w:rPr>
        <w:fldChar w:fldCharType="begin"/>
      </w:r>
      <w:r w:rsidR="00360506">
        <w:rPr>
          <w:color w:val="000000" w:themeColor="text1"/>
          <w:lang w:val="en-CA"/>
        </w:rPr>
        <w:instrText xml:space="preserve"> ADDIN ZOTERO_ITEM CSL_CITATION {"citationID":"ji1gtr5c","properties":{"formattedCitation":"(Osbaldiston and Schott 2012)","plainCitation":"(Osbaldiston and Schott 2012)","noteIndex":0},"citationItems":[{"id":4456,"uris":["http://zotero.org/groups/2061407/items/UPUDENQQ"],"uri":["http://zotero.org/groups/2061407/items/UPUDENQQ"],"itemData":{"id":4456,"type":"article-journal","title":"Environmental Sustainability and Behavioral Science: Meta-Analysis of Proenvironmental Behavior Experiments","container-title":"Environment and Behavior","page":"257-299","volume":"44","issue":"2","source":"SAGE Journals","abstract":"To provide practitioners with useful information about how to promote proenvironmental behavior (PEB), a meta-analysis was performed on 87 published reports containing 253 experimental treatments that measured an observed, not self-reported, behavioral outcome. Most studies combined multiple treatments, and this confounding precluded definitive conclusions about which individual treatments are most effective. Treatments that included cognitive dissonance, goal setting, social modeling, and prompts provided the overall largest effect sizes (Hedge’s g &gt; 0.60). Further analyses indicated that different treatments have been more effective for certain behaviors. Although average effect sizes are based on small numbers of studies, effective combinations of treatments and behaviors are making it easy to recycle, setting goals for conserving gasoline, and modeling home energy conservation. The results also reveal several gaps in the literature that should guide further research, including both treatments and PEB that have not been tested.","DOI":"10.1177/0013916511402673","ISSN":"0013-9165","shortTitle":"Environmental Sustainability and Behavioral Science","journalAbbreviation":"Environment and Behavior","language":"en","author":[{"family":"Osbaldiston","given":"Richard"},{"family":"Schott","given":"John Paul"}],"issued":{"date-parts":[["2012",3,1]]}}}],"schema":"https://github.com/citation-style-language/schema/raw/master/csl-citation.json"} </w:instrText>
      </w:r>
      <w:r w:rsidR="00232275">
        <w:rPr>
          <w:color w:val="000000" w:themeColor="text1"/>
          <w:lang w:val="en-CA"/>
        </w:rPr>
        <w:fldChar w:fldCharType="separate"/>
      </w:r>
      <w:r w:rsidR="00360506" w:rsidRPr="00360506">
        <w:t>(Osbaldiston and Schott 2012)</w:t>
      </w:r>
      <w:r w:rsidR="00232275">
        <w:rPr>
          <w:color w:val="000000" w:themeColor="text1"/>
          <w:lang w:val="en-CA"/>
        </w:rPr>
        <w:fldChar w:fldCharType="end"/>
      </w:r>
      <w:r w:rsidR="00836B7C">
        <w:rPr>
          <w:color w:val="000000" w:themeColor="text1"/>
          <w:lang w:val="en-CA"/>
        </w:rPr>
        <w:t>. Prompts to engage in sustainable</w:t>
      </w:r>
      <w:r w:rsidRPr="00327F01">
        <w:rPr>
          <w:color w:val="000000" w:themeColor="text1"/>
          <w:lang w:val="en-CA"/>
        </w:rPr>
        <w:t xml:space="preserve"> behaviors work best when they are </w:t>
      </w:r>
      <w:r w:rsidR="002E6FA1" w:rsidRPr="00CB526F">
        <w:rPr>
          <w:color w:val="000000" w:themeColor="text1"/>
          <w:lang w:val="en-CA"/>
        </w:rPr>
        <w:t>large</w:t>
      </w:r>
      <w:r>
        <w:rPr>
          <w:color w:val="000000" w:themeColor="text1"/>
          <w:lang w:val="en-CA"/>
        </w:rPr>
        <w:t xml:space="preserve">, clear, </w:t>
      </w:r>
      <w:r w:rsidR="002E6FA1" w:rsidRPr="00CB526F">
        <w:rPr>
          <w:color w:val="000000" w:themeColor="text1"/>
          <w:lang w:val="en-CA"/>
        </w:rPr>
        <w:t>easy to follow</w:t>
      </w:r>
      <w:r w:rsidR="00136CBE" w:rsidRPr="00CB526F">
        <w:rPr>
          <w:color w:val="000000" w:themeColor="text1"/>
          <w:lang w:val="en-CA"/>
        </w:rPr>
        <w:t>,</w:t>
      </w:r>
      <w:r w:rsidR="002E6FA1" w:rsidRPr="00CB526F">
        <w:rPr>
          <w:color w:val="000000" w:themeColor="text1"/>
          <w:lang w:val="en-CA"/>
        </w:rPr>
        <w:t xml:space="preserve"> </w:t>
      </w:r>
      <w:r>
        <w:rPr>
          <w:color w:val="000000" w:themeColor="text1"/>
          <w:lang w:val="en-CA"/>
        </w:rPr>
        <w:t xml:space="preserve">and placed in </w:t>
      </w:r>
      <w:r w:rsidRPr="00327F01">
        <w:rPr>
          <w:color w:val="000000" w:themeColor="text1"/>
          <w:lang w:val="en-CA"/>
        </w:rPr>
        <w:t>proximity to where the behavior will be performed</w:t>
      </w:r>
      <w:r>
        <w:rPr>
          <w:color w:val="000000" w:themeColor="text1"/>
          <w:lang w:val="en-CA"/>
        </w:rPr>
        <w:t xml:space="preserve"> </w:t>
      </w:r>
      <w:r w:rsidR="00232275">
        <w:rPr>
          <w:color w:val="000000" w:themeColor="text1"/>
          <w:lang w:val="en-CA"/>
        </w:rPr>
        <w:fldChar w:fldCharType="begin"/>
      </w:r>
      <w:r w:rsidR="00360506">
        <w:rPr>
          <w:color w:val="000000" w:themeColor="text1"/>
          <w:lang w:val="en-CA"/>
        </w:rPr>
        <w:instrText xml:space="preserve"> ADDIN ZOTERO_ITEM CSL_CITATION {"citationID":"h2bGG1Ei","properties":{"formattedCitation":"(Austin et al. 1993; Werner, Rhodes, and Partain 1998)","plainCitation":"(Austin et al. 1993; Werner, Rhodes, and Partain 1998)","noteIndex":0},"citationItems":[{"id":4521,"uris":["http://zotero.org/groups/2061407/items/FMRTLBMR"],"uri":["http://zotero.org/groups/2061407/items/FMRTLBMR"],"itemData":{"id":4521,"type":"article-journal","title":"Increasing Recycling in Office Environments: The Effects of Specific, Informative Cues","container-title":"Journal of Applied Behavior Analysis","page":"247–253","volume":"26","issue":"2","source":"Google Scholar","shortTitle":"Increasing recycling in office environments","author":[{"family":"Austin","given":"John"},{"family":"Hatfield","given":"David B."},{"family":"Grindle","given":"Angelica C."},{"family":"Bailey","given":"Jon S."}],"issued":{"date-parts":[["1993"]]}}},{"id":4519,"uris":["http://zotero.org/groups/2061407/items/R9QKBMF4"],"uri":["http://zotero.org/groups/2061407/items/R9QKBMF4"],"itemData":{"id":4519,"type":"article-journal","title":"Designing Effective Instructional Signs with Schema Theory: Case Studies of Polystyrene Recycling","container-title":"Environment and Behavior","page":"709–735","volume":"30","issue":"5","source":"Google Scholar","shortTitle":"Designing effective instructional signs with schema theory","author":[{"family":"Werner","given":"Carol M."},{"family":"Rhodes","given":"Mark U."},{"family":"Partain","given":"Kimberly K."}],"issued":{"date-parts":[["1998"]]}}}],"schema":"https://github.com/citation-style-language/schema/raw/master/csl-citation.json"} </w:instrText>
      </w:r>
      <w:r w:rsidR="00232275">
        <w:rPr>
          <w:color w:val="000000" w:themeColor="text1"/>
          <w:lang w:val="en-CA"/>
        </w:rPr>
        <w:fldChar w:fldCharType="separate"/>
      </w:r>
      <w:r w:rsidR="00360506" w:rsidRPr="00360506">
        <w:t>(Austin et al. 1993; Werner, Rhodes, and Partain 1998)</w:t>
      </w:r>
      <w:r w:rsidR="00232275">
        <w:rPr>
          <w:color w:val="000000" w:themeColor="text1"/>
          <w:lang w:val="en-CA"/>
        </w:rPr>
        <w:fldChar w:fldCharType="end"/>
      </w:r>
      <w:r>
        <w:rPr>
          <w:color w:val="000000" w:themeColor="text1"/>
          <w:lang w:val="en-CA"/>
        </w:rPr>
        <w:t>.</w:t>
      </w:r>
      <w:r w:rsidR="0061680A">
        <w:rPr>
          <w:color w:val="000000" w:themeColor="text1"/>
          <w:lang w:val="en-CA"/>
        </w:rPr>
        <w:t xml:space="preserve"> </w:t>
      </w:r>
      <w:r w:rsidR="00A973B9">
        <w:rPr>
          <w:color w:val="000000" w:themeColor="text1"/>
          <w:lang w:val="en-CA"/>
        </w:rPr>
        <w:t>Because prompts are easy to employ and cost-effective, they can be</w:t>
      </w:r>
      <w:r>
        <w:rPr>
          <w:color w:val="000000" w:themeColor="text1"/>
          <w:lang w:val="en-CA"/>
        </w:rPr>
        <w:t xml:space="preserve"> </w:t>
      </w:r>
      <w:r w:rsidRPr="00327F01">
        <w:rPr>
          <w:color w:val="000000" w:themeColor="text1"/>
          <w:lang w:val="en-CA"/>
        </w:rPr>
        <w:t xml:space="preserve">a good </w:t>
      </w:r>
      <w:r w:rsidR="00A973B9">
        <w:rPr>
          <w:color w:val="000000" w:themeColor="text1"/>
          <w:lang w:val="en-CA"/>
        </w:rPr>
        <w:t>initial behavior</w:t>
      </w:r>
      <w:r w:rsidR="00176FD2">
        <w:rPr>
          <w:color w:val="000000" w:themeColor="text1"/>
          <w:lang w:val="en-CA"/>
        </w:rPr>
        <w:t>-</w:t>
      </w:r>
      <w:r w:rsidR="00A973B9">
        <w:rPr>
          <w:color w:val="000000" w:themeColor="text1"/>
          <w:lang w:val="en-CA"/>
        </w:rPr>
        <w:t xml:space="preserve">change strategy </w:t>
      </w:r>
      <w:r w:rsidR="00232275" w:rsidRPr="00327F01">
        <w:rPr>
          <w:color w:val="000000" w:themeColor="text1"/>
          <w:lang w:val="en-CA"/>
        </w:rPr>
        <w:fldChar w:fldCharType="begin"/>
      </w:r>
      <w:r w:rsidR="00360506">
        <w:rPr>
          <w:color w:val="000000" w:themeColor="text1"/>
          <w:lang w:val="en-CA"/>
        </w:rPr>
        <w:instrText xml:space="preserve"> ADDIN ZOTERO_ITEM CSL_CITATION {"citationID":"fct4tcbH","properties":{"formattedCitation":"(Schultz, Oskamp, and Mainieri 1995)","plainCitation":"(Schultz, Oskamp, and Mainieri 1995)","noteIndex":0},"citationItems":[{"id":4833,"uris":["http://zotero.org/groups/2061407/items/6CB9LVNS"],"uri":["http://zotero.org/groups/2061407/items/6CB9LVNS"],"itemData":{"id":4833,"type":"article-journal","title":"Who Recycles and When? A Review of Personal and Situational Factors","container-title":"Journal of Environmental Psychology","page":"105–121","volume":"15","issue":"2","source":"Google Scholar","shortTitle":"Who recycles and when?","author":[{"family":"Schultz","given":"P. Wesley"},{"family":"Oskamp","given":"Stuart"},{"family":"Mainieri","given":"Tina"}],"issued":{"date-parts":[["1995"]]}}}],"schema":"https://github.com/citation-style-language/schema/raw/master/csl-citation.json"} </w:instrText>
      </w:r>
      <w:r w:rsidR="00232275" w:rsidRPr="00327F01">
        <w:rPr>
          <w:color w:val="000000" w:themeColor="text1"/>
          <w:lang w:val="en-CA"/>
        </w:rPr>
        <w:fldChar w:fldCharType="separate"/>
      </w:r>
      <w:r w:rsidR="00360506" w:rsidRPr="00360506">
        <w:t>(Schultz, Oskamp, and Mainieri 1995)</w:t>
      </w:r>
      <w:r w:rsidR="00232275" w:rsidRPr="00327F01">
        <w:rPr>
          <w:color w:val="000000" w:themeColor="text1"/>
          <w:lang w:val="en-CA"/>
        </w:rPr>
        <w:fldChar w:fldCharType="end"/>
      </w:r>
      <w:r w:rsidRPr="00327F01">
        <w:rPr>
          <w:color w:val="000000" w:themeColor="text1"/>
          <w:lang w:val="en-CA"/>
        </w:rPr>
        <w:t xml:space="preserve">, but they </w:t>
      </w:r>
      <w:r w:rsidR="00A973B9">
        <w:rPr>
          <w:color w:val="000000" w:themeColor="text1"/>
          <w:lang w:val="en-CA"/>
        </w:rPr>
        <w:t>are</w:t>
      </w:r>
      <w:r w:rsidRPr="00327F01">
        <w:rPr>
          <w:color w:val="000000" w:themeColor="text1"/>
          <w:lang w:val="en-CA"/>
        </w:rPr>
        <w:t xml:space="preserve"> best utilized in combination with other strategies</w:t>
      </w:r>
      <w:r>
        <w:rPr>
          <w:color w:val="000000" w:themeColor="text1"/>
          <w:lang w:val="en-CA"/>
        </w:rPr>
        <w:t xml:space="preserve"> </w:t>
      </w:r>
      <w:r w:rsidR="00232275">
        <w:rPr>
          <w:color w:val="000000" w:themeColor="text1"/>
          <w:lang w:val="en-CA"/>
        </w:rPr>
        <w:fldChar w:fldCharType="begin"/>
      </w:r>
      <w:r w:rsidR="00360506">
        <w:rPr>
          <w:color w:val="000000" w:themeColor="text1"/>
          <w:lang w:val="en-CA"/>
        </w:rPr>
        <w:instrText xml:space="preserve"> ADDIN ZOTERO_ITEM CSL_CITATION {"citationID":"xe0ougOX","properties":{"formattedCitation":"(Delmas, Fischlein, and Asensio 2013)","plainCitation":"(Delmas, Fischlein, and Asensio 2013)","noteIndex":0},"citationItems":[{"id":4910,"uris":["http://zotero.org/groups/2061407/items/85SPADAR"],"uri":["http://zotero.org/groups/2061407/items/85SPADAR"],"itemData":{"id":4910,"type":"article-journal","title":"Information Strategies and Energy Conservation Behavior: A Meta-Analysis of Experimental Studies from 1975 to 2012","container-title":"Energy Policy","page":"729–739","volume":"61","source":"Google Scholar","shortTitle":"Information strategies and energy conservation behavior","author":[{"family":"Delmas","given":"Magali A."},{"family":"Fischlein","given":"Miriam"},{"family":"Asensio","given":"Omar I."}],"issued":{"date-parts":[["2013"]]}}}],"schema":"https://github.com/citation-style-language/schema/raw/master/csl-citation.json"} </w:instrText>
      </w:r>
      <w:r w:rsidR="00232275">
        <w:rPr>
          <w:color w:val="000000" w:themeColor="text1"/>
          <w:lang w:val="en-CA"/>
        </w:rPr>
        <w:fldChar w:fldCharType="separate"/>
      </w:r>
      <w:r w:rsidR="00360506" w:rsidRPr="00360506">
        <w:t>(Delmas, Fischlein, and Asensio 2013)</w:t>
      </w:r>
      <w:r w:rsidR="00232275">
        <w:rPr>
          <w:color w:val="000000" w:themeColor="text1"/>
          <w:lang w:val="en-CA"/>
        </w:rPr>
        <w:fldChar w:fldCharType="end"/>
      </w:r>
      <w:r w:rsidRPr="00327F01">
        <w:rPr>
          <w:color w:val="000000" w:themeColor="text1"/>
        </w:rPr>
        <w:t>.</w:t>
      </w:r>
      <w:r w:rsidRPr="00327F01">
        <w:rPr>
          <w:color w:val="000000" w:themeColor="text1"/>
          <w:lang w:val="en-CA"/>
        </w:rPr>
        <w:t xml:space="preserve"> </w:t>
      </w:r>
      <w:bookmarkStart w:id="1" w:name="_Toc496166263"/>
    </w:p>
    <w:p w:rsidR="00A973B9" w:rsidRDefault="00056D01" w:rsidP="00A973B9">
      <w:pPr>
        <w:autoSpaceDE w:val="0"/>
        <w:autoSpaceDN w:val="0"/>
        <w:adjustRightInd w:val="0"/>
        <w:spacing w:line="480" w:lineRule="auto"/>
        <w:ind w:firstLine="720"/>
        <w:rPr>
          <w:color w:val="000000" w:themeColor="text1"/>
          <w:lang w:val="en-CA"/>
        </w:rPr>
      </w:pPr>
      <w:r w:rsidRPr="00CB526F">
        <w:rPr>
          <w:i/>
          <w:color w:val="000000" w:themeColor="text1"/>
          <w:lang w:val="en-CA"/>
        </w:rPr>
        <w:t xml:space="preserve">Incentives. </w:t>
      </w:r>
      <w:bookmarkEnd w:id="1"/>
      <w:r w:rsidRPr="00327F01">
        <w:rPr>
          <w:color w:val="000000" w:themeColor="text1"/>
          <w:lang w:val="en-CA"/>
        </w:rPr>
        <w:t xml:space="preserve">Rewards, discounts, gifts, and other </w:t>
      </w:r>
      <w:r w:rsidR="00C85BEE">
        <w:rPr>
          <w:color w:val="000000" w:themeColor="text1"/>
          <w:lang w:val="en-CA"/>
        </w:rPr>
        <w:t xml:space="preserve">extrinsic </w:t>
      </w:r>
      <w:r w:rsidRPr="00327F01">
        <w:rPr>
          <w:color w:val="000000" w:themeColor="text1"/>
          <w:lang w:val="en-CA"/>
        </w:rPr>
        <w:t xml:space="preserve">incentives can increase desired behaviors and subsequent positive habit formation. </w:t>
      </w:r>
      <w:r w:rsidR="004A5B29">
        <w:rPr>
          <w:color w:val="000000" w:themeColor="text1"/>
          <w:lang w:val="en-CA"/>
        </w:rPr>
        <w:t>M</w:t>
      </w:r>
      <w:r w:rsidRPr="00327F01">
        <w:rPr>
          <w:color w:val="000000" w:themeColor="text1"/>
          <w:lang w:val="en-CA"/>
        </w:rPr>
        <w:t xml:space="preserve">onetary incentives such as rebates, tiered pricing, and cash </w:t>
      </w:r>
      <w:r>
        <w:rPr>
          <w:color w:val="000000" w:themeColor="text1"/>
          <w:lang w:val="en-CA"/>
        </w:rPr>
        <w:t xml:space="preserve">can </w:t>
      </w:r>
      <w:r w:rsidRPr="00327F01">
        <w:rPr>
          <w:color w:val="000000" w:themeColor="text1"/>
          <w:lang w:val="en-CA"/>
        </w:rPr>
        <w:t xml:space="preserve">encourage the adoption and maintenance of sustainable behaviors </w:t>
      </w:r>
      <w:r w:rsidR="00232275" w:rsidRPr="00327F01">
        <w:rPr>
          <w:color w:val="000000" w:themeColor="text1"/>
          <w:lang w:val="en-CA"/>
        </w:rPr>
        <w:fldChar w:fldCharType="begin"/>
      </w:r>
      <w:r w:rsidR="00360506">
        <w:rPr>
          <w:color w:val="000000" w:themeColor="text1"/>
          <w:lang w:val="en-CA"/>
        </w:rPr>
        <w:instrText xml:space="preserve"> ADDIN ZOTERO_ITEM CSL_CITATION {"citationID":"qFSJHh2v","properties":{"formattedCitation":"(e.g, Diamond and Loewy 1991; Slavin, Wodarski, and Blackburn 1981; Wilhite and Ling 1995)","plainCitation":"(e.g, Diamond and Loewy 1991; Slavin, Wodarski, and Blackburn 1981; Wilhite and Ling 1995)","noteIndex":0},"citationItems":[{"id":4883,"uris":["http://zotero.org/groups/2061407/items/WKY4LNI3"],"uri":["http://zotero.org/groups/2061407/items/WKY4LNI3"],"itemData":{"id":4883,"type":"article-journal","title":"Effects of Probabilistic Rewards on Recycling Attitudes and Behavior","container-title":"Journal of Applied Social Psychology","page":"1590–1607","volume":"21","issue":"19","source":"Google Scholar","author":[{"family":"Diamond","given":"William D."},{"family":"Loewy","given":"Ben Z."}],"issued":{"date-parts":[["1991"]]}},"prefix":"e.g, "},{"id":4503,"uris":["http://zotero.org/groups/2061407/items/WZPJHI4C"],"uri":["http://zotero.org/groups/2061407/items/WZPJHI4C"],"itemData":{"id":4503,"type":"article-journal","title":"A Group Contingency for Electricity Conservation in Master-Metered Apartments","container-title":"Journal of Applied Behavior Analysis","page":"357–363","volume":"14","issue":"3","source":"Google Scholar","author":[{"family":"Slavin","given":"Robert E."},{"family":"Wodarski","given":"John S."},{"family":"Blackburn","given":"Bernard L."}],"issued":{"date-parts":[["1981"]]}}},{"id":4501,"uris":["http://zotero.org/groups/2061407/items/3UWK4HR9"],"uri":["http://zotero.org/groups/2061407/items/3UWK4HR9"],"itemData":{"id":4501,"type":"article-journal","title":"Measured Energy Savings from a More Informative Energy Bill","container-title":"Energy and Buildings","page":"145–155","volume":"22","issue":"2","source":"Google Scholar","author":[{"family":"Wilhite","given":"Harold"},{"family":"Ling","given":"Rich"}],"issued":{"date-parts":[["1995"]]}}}],"schema":"https://github.com/citation-style-language/schema/raw/master/csl-citation.json"} </w:instrText>
      </w:r>
      <w:r w:rsidR="00232275" w:rsidRPr="00327F01">
        <w:rPr>
          <w:color w:val="000000" w:themeColor="text1"/>
          <w:lang w:val="en-CA"/>
        </w:rPr>
        <w:fldChar w:fldCharType="separate"/>
      </w:r>
      <w:r w:rsidR="00360506" w:rsidRPr="00360506">
        <w:t>(e.g, Diamond and Loewy 1991; Slavin, Wodarski, and Blackburn 1981; Wilhite and Ling 1995)</w:t>
      </w:r>
      <w:r w:rsidR="00232275" w:rsidRPr="00327F01">
        <w:rPr>
          <w:color w:val="000000" w:themeColor="text1"/>
          <w:lang w:val="en-CA"/>
        </w:rPr>
        <w:fldChar w:fldCharType="end"/>
      </w:r>
      <w:r w:rsidRPr="00327F01">
        <w:rPr>
          <w:color w:val="000000" w:themeColor="text1"/>
          <w:lang w:val="en-CA"/>
        </w:rPr>
        <w:t xml:space="preserve">. Incentives </w:t>
      </w:r>
      <w:r w:rsidR="00A973B9">
        <w:rPr>
          <w:color w:val="000000" w:themeColor="text1"/>
          <w:lang w:val="en-CA"/>
        </w:rPr>
        <w:t xml:space="preserve">have been shown to impact </w:t>
      </w:r>
      <w:r w:rsidRPr="00327F01">
        <w:rPr>
          <w:color w:val="000000" w:themeColor="text1"/>
          <w:lang w:val="en-CA"/>
        </w:rPr>
        <w:t>sustainable behaviors such as</w:t>
      </w:r>
      <w:r w:rsidR="00A973B9">
        <w:rPr>
          <w:color w:val="000000" w:themeColor="text1"/>
          <w:lang w:val="en-CA"/>
        </w:rPr>
        <w:t xml:space="preserve"> </w:t>
      </w:r>
      <w:r w:rsidR="00A973B9" w:rsidRPr="00327F01">
        <w:rPr>
          <w:color w:val="000000" w:themeColor="text1"/>
          <w:lang w:val="en-CA"/>
        </w:rPr>
        <w:t xml:space="preserve">waste disposal and clean-up </w:t>
      </w:r>
      <w:r w:rsidR="00232275" w:rsidRPr="00327F01">
        <w:rPr>
          <w:color w:val="000000" w:themeColor="text1"/>
          <w:lang w:val="en-CA"/>
        </w:rPr>
        <w:fldChar w:fldCharType="begin"/>
      </w:r>
      <w:r w:rsidR="00360506">
        <w:rPr>
          <w:color w:val="000000" w:themeColor="text1"/>
          <w:lang w:val="en-CA"/>
        </w:rPr>
        <w:instrText xml:space="preserve"> ADDIN ZOTERO_ITEM CSL_CITATION {"citationID":"D9xVhMW7","properties":{"formattedCitation":"(Baltes and Hayward 1976)","plainCitation":"(Baltes and Hayward 1976)","noteIndex":0},"citationItems":[{"id":4873,"uris":["http://zotero.org/groups/2061407/items/P6CT22FQ"],"uri":["http://zotero.org/groups/2061407/items/P6CT22FQ"],"itemData":{"id":4873,"type":"article-journal","title":"Application and Evaluation of Strategies to Reduce Pollution: Behavioral Control of Littering in a Football Stadium.","container-title":"Journal of Applied Psychology","page":"501","volume":"61","issue":"4","source":"Google Scholar","shortTitle":"Application and evaluation of strategies to reduce pollution","author":[{"family":"Baltes","given":"Margret M."},{"family":"Hayward","given":"Scott C."}],"issued":{"date-parts":[["1976"]]}}}],"schema":"https://github.com/citation-style-language/schema/raw/master/csl-citation.json"} </w:instrText>
      </w:r>
      <w:r w:rsidR="00232275" w:rsidRPr="00327F01">
        <w:rPr>
          <w:color w:val="000000" w:themeColor="text1"/>
          <w:lang w:val="en-CA"/>
        </w:rPr>
        <w:fldChar w:fldCharType="separate"/>
      </w:r>
      <w:r w:rsidR="00360506" w:rsidRPr="00360506">
        <w:t>(Baltes and Hayward 1976)</w:t>
      </w:r>
      <w:r w:rsidR="00232275" w:rsidRPr="00327F01">
        <w:rPr>
          <w:color w:val="000000" w:themeColor="text1"/>
          <w:lang w:val="en-CA"/>
        </w:rPr>
        <w:fldChar w:fldCharType="end"/>
      </w:r>
      <w:r w:rsidR="00A973B9">
        <w:rPr>
          <w:color w:val="000000" w:themeColor="text1"/>
          <w:lang w:val="en-CA"/>
        </w:rPr>
        <w:t xml:space="preserve">, </w:t>
      </w:r>
      <w:r w:rsidR="00A973B9" w:rsidRPr="00327F01">
        <w:rPr>
          <w:color w:val="000000" w:themeColor="text1"/>
          <w:lang w:val="en-CA"/>
        </w:rPr>
        <w:t xml:space="preserve">energy </w:t>
      </w:r>
      <w:r w:rsidR="00A973B9">
        <w:rPr>
          <w:color w:val="000000" w:themeColor="text1"/>
          <w:lang w:val="en-CA"/>
        </w:rPr>
        <w:t xml:space="preserve">usage </w:t>
      </w:r>
      <w:r w:rsidR="00232275">
        <w:rPr>
          <w:color w:val="000000" w:themeColor="text1"/>
          <w:lang w:val="en-CA"/>
        </w:rPr>
        <w:fldChar w:fldCharType="begin"/>
      </w:r>
      <w:r w:rsidR="00360506">
        <w:rPr>
          <w:color w:val="000000" w:themeColor="text1"/>
          <w:lang w:val="en-CA"/>
        </w:rPr>
        <w:instrText xml:space="preserve"> ADDIN ZOTERO_ITEM CSL_CITATION {"citationID":"aqkgQMwT","properties":{"formattedCitation":"(Abrahamse et al. 2005)","plainCitation":"(Abrahamse et al. 2005)","noteIndex":0},"citationItems":[{"id":4510,"uris":["http://zotero.org/groups/2061407/items/HHB8IGW7"],"uri":["http://zotero.org/groups/2061407/items/HHB8IGW7"],"itemData":{"id":4510,"type":"article-journal","title":"A Review of Intervention Studies Aimed at Household Energy Conservation","container-title":"Journal of Environmental Psychology","page":"273–291","volume":"25","issue":"3","source":"Google Scholar","author":[{"family":"Abrahamse","given":"Wokje"},{"family":"Steg","given":"Linda"},{"family":"Vlek","given":"Charles"},{"family":"Rothengatter","given":"Talib"}],"issued":{"date-parts":[["2005"]]}}}],"schema":"https://github.com/citation-style-language/schema/raw/master/csl-citation.json"} </w:instrText>
      </w:r>
      <w:r w:rsidR="00232275">
        <w:rPr>
          <w:color w:val="000000" w:themeColor="text1"/>
          <w:lang w:val="en-CA"/>
        </w:rPr>
        <w:fldChar w:fldCharType="separate"/>
      </w:r>
      <w:r w:rsidR="00360506" w:rsidRPr="00360506">
        <w:t>(Abrahamse et al. 2005)</w:t>
      </w:r>
      <w:r w:rsidR="00232275">
        <w:rPr>
          <w:color w:val="000000" w:themeColor="text1"/>
          <w:lang w:val="en-CA"/>
        </w:rPr>
        <w:fldChar w:fldCharType="end"/>
      </w:r>
      <w:r w:rsidR="00A973B9">
        <w:rPr>
          <w:color w:val="000000" w:themeColor="text1"/>
          <w:lang w:val="en-CA"/>
        </w:rPr>
        <w:t xml:space="preserve">, and transportation choices </w:t>
      </w:r>
      <w:r w:rsidR="00232275" w:rsidRPr="00327F01">
        <w:rPr>
          <w:color w:val="000000" w:themeColor="text1"/>
          <w:lang w:val="en-CA"/>
        </w:rPr>
        <w:fldChar w:fldCharType="begin"/>
      </w:r>
      <w:r w:rsidR="00360506">
        <w:rPr>
          <w:color w:val="000000" w:themeColor="text1"/>
          <w:lang w:val="en-CA"/>
        </w:rPr>
        <w:instrText xml:space="preserve"> ADDIN ZOTERO_ITEM CSL_CITATION {"citationID":"oxKhCA8c","properties":{"formattedCitation":"(Everett, Hayward, and Meyers 1974)","plainCitation":"(Everett, Hayward, and Meyers 1974)","noteIndex":0},"citationItems":[{"id":4885,"uris":["http://zotero.org/groups/2061407/items/HIS9H7RC"],"uri":["http://zotero.org/groups/2061407/items/HIS9H7RC"],"itemData":{"id":4885,"type":"article-journal","title":"The Effects of a Token Reinforcement Procedure on Bus Ridership","container-title":"Journal of Applied Behavior Analysis","page":"1–9","volume":"7","issue":"1","source":"Google Scholar","author":[{"family":"Everett","given":"Peter B."},{"family":"Hayward","given":"Scott C."},{"family":"Meyers","given":"Andrew W."}],"issued":{"date-parts":[["1974"]]}}}],"schema":"https://github.com/citation-style-language/schema/raw/master/csl-citation.json"} </w:instrText>
      </w:r>
      <w:r w:rsidR="00232275" w:rsidRPr="00327F01">
        <w:rPr>
          <w:color w:val="000000" w:themeColor="text1"/>
          <w:lang w:val="en-CA"/>
        </w:rPr>
        <w:fldChar w:fldCharType="separate"/>
      </w:r>
      <w:r w:rsidR="00360506" w:rsidRPr="00360506">
        <w:t>(Everett, Hayward, and Meyers 1974)</w:t>
      </w:r>
      <w:r w:rsidR="00232275" w:rsidRPr="00327F01">
        <w:rPr>
          <w:color w:val="000000" w:themeColor="text1"/>
          <w:lang w:val="en-CA"/>
        </w:rPr>
        <w:fldChar w:fldCharType="end"/>
      </w:r>
      <w:r w:rsidR="00A973B9">
        <w:rPr>
          <w:color w:val="000000" w:themeColor="text1"/>
          <w:lang w:val="en-CA"/>
        </w:rPr>
        <w:t>.</w:t>
      </w:r>
    </w:p>
    <w:p w:rsidR="00056D01" w:rsidRPr="00A973B9" w:rsidRDefault="00A973B9" w:rsidP="00A973B9">
      <w:pPr>
        <w:autoSpaceDE w:val="0"/>
        <w:autoSpaceDN w:val="0"/>
        <w:adjustRightInd w:val="0"/>
        <w:spacing w:line="480" w:lineRule="auto"/>
        <w:ind w:firstLine="720"/>
        <w:rPr>
          <w:color w:val="000000" w:themeColor="text1"/>
          <w:lang w:val="en-CA"/>
        </w:rPr>
      </w:pPr>
      <w:r>
        <w:rPr>
          <w:color w:val="000000" w:themeColor="text1"/>
        </w:rPr>
        <w:t xml:space="preserve">Although incentives can be compelling motivators of sustainable behaviors, using </w:t>
      </w:r>
      <w:r w:rsidR="00836B7C">
        <w:rPr>
          <w:color w:val="000000" w:themeColor="text1"/>
        </w:rPr>
        <w:t xml:space="preserve">them </w:t>
      </w:r>
      <w:r>
        <w:rPr>
          <w:color w:val="000000" w:themeColor="text1"/>
        </w:rPr>
        <w:t xml:space="preserve">does have some potential downsides </w:t>
      </w:r>
      <w:r w:rsidR="00232275">
        <w:rPr>
          <w:color w:val="000000" w:themeColor="text1"/>
        </w:rPr>
        <w:fldChar w:fldCharType="begin"/>
      </w:r>
      <w:r w:rsidR="00360506">
        <w:rPr>
          <w:color w:val="000000" w:themeColor="text1"/>
        </w:rPr>
        <w:instrText xml:space="preserve"> ADDIN ZOTERO_ITEM CSL_CITATION {"citationID":"a21vsrmuaqm","properties":{"formattedCitation":"(Bolderdijk and Steg 2015)","plainCitation":"(Bolderdijk and Steg 2015)","noteIndex":0},"citationItems":[{"id":6543,"uris":["http://zotero.org/groups/2061407/items/SBYB92V9"],"uri":["http://zotero.org/groups/2061407/items/SBYB92V9"],"itemData":{"id":6543,"type":"article-journal","title":"Promoting Sustainable Consumption: The Risks of Using Financial Incentives","container-title":"Handbook of Research on Sustainable Consumption","page":"328–342","source":"Google Scholar","shortTitle":"Promoting sustainable consumption","author":[{"family":"Bolderdijk","given":"Jan Willem"},{"family":"Steg","given":"Linda"}],"issued":{"date-parts":[["2015"]]}}}],"schema":"https://github.com/citation-style-language/schema/raw/master/csl-citation.json"} </w:instrText>
      </w:r>
      <w:r w:rsidR="00232275">
        <w:rPr>
          <w:color w:val="000000" w:themeColor="text1"/>
        </w:rPr>
        <w:fldChar w:fldCharType="separate"/>
      </w:r>
      <w:r w:rsidR="00360506" w:rsidRPr="00360506">
        <w:t>(Bolderdijk and Steg 2015)</w:t>
      </w:r>
      <w:r w:rsidR="00232275">
        <w:rPr>
          <w:color w:val="000000" w:themeColor="text1"/>
        </w:rPr>
        <w:fldChar w:fldCharType="end"/>
      </w:r>
      <w:r w:rsidR="00934BF3">
        <w:rPr>
          <w:color w:val="000000" w:themeColor="text1"/>
        </w:rPr>
        <w:t xml:space="preserve">. </w:t>
      </w:r>
      <w:r w:rsidR="00056D01">
        <w:rPr>
          <w:color w:val="000000" w:themeColor="text1"/>
        </w:rPr>
        <w:t>First, r</w:t>
      </w:r>
      <w:r w:rsidR="00056D01" w:rsidRPr="00327F01">
        <w:rPr>
          <w:color w:val="000000" w:themeColor="text1"/>
        </w:rPr>
        <w:t xml:space="preserve">ewards need to be substantial and </w:t>
      </w:r>
      <w:r w:rsidR="0036611D">
        <w:rPr>
          <w:color w:val="000000" w:themeColor="text1"/>
        </w:rPr>
        <w:t>inspir</w:t>
      </w:r>
      <w:r w:rsidR="00836B7C">
        <w:rPr>
          <w:color w:val="000000" w:themeColor="text1"/>
        </w:rPr>
        <w:t xml:space="preserve">ing enough </w:t>
      </w:r>
      <w:r w:rsidR="00056D01" w:rsidRPr="00327F01">
        <w:rPr>
          <w:color w:val="000000" w:themeColor="text1"/>
        </w:rPr>
        <w:t>to motivate the target audience. Small</w:t>
      </w:r>
      <w:r w:rsidR="00F55189">
        <w:rPr>
          <w:color w:val="000000" w:themeColor="text1"/>
        </w:rPr>
        <w:t>er</w:t>
      </w:r>
      <w:r w:rsidR="00056D01" w:rsidRPr="00327F01">
        <w:rPr>
          <w:color w:val="000000" w:themeColor="text1"/>
        </w:rPr>
        <w:t xml:space="preserve"> monetary rewards</w:t>
      </w:r>
      <w:r>
        <w:rPr>
          <w:color w:val="000000" w:themeColor="text1"/>
        </w:rPr>
        <w:t xml:space="preserve"> are often less motivating tha</w:t>
      </w:r>
      <w:r w:rsidR="00B904DF">
        <w:rPr>
          <w:color w:val="000000" w:themeColor="text1"/>
        </w:rPr>
        <w:t>n</w:t>
      </w:r>
      <w:r>
        <w:rPr>
          <w:color w:val="000000" w:themeColor="text1"/>
        </w:rPr>
        <w:t xml:space="preserve"> other types of incentives including a free gift, a lottery entry, or social praise </w:t>
      </w:r>
      <w:r w:rsidR="00232275" w:rsidRPr="00327F01">
        <w:rPr>
          <w:color w:val="000000" w:themeColor="text1"/>
        </w:rPr>
        <w:fldChar w:fldCharType="begin"/>
      </w:r>
      <w:r w:rsidR="00360506">
        <w:rPr>
          <w:color w:val="000000" w:themeColor="text1"/>
        </w:rPr>
        <w:instrText xml:space="preserve"> ADDIN ZOTERO_ITEM CSL_CITATION {"citationID":"EyzMWnKL","properties":{"formattedCitation":"(Handgraaf, de Jeude, and Appelt 2013; Hutton and McNeill 1981)","plainCitation":"(Handgraaf, de Jeude, and Appelt 2013; Hutton and McNeill 1981)","noteIndex":0},"citationItems":[{"id":5218,"uris":["http://zotero.org/groups/2061407/items/7ZI4Y2NJ"],"uri":["http://zotero.org/groups/2061407/items/7ZI4Y2NJ"],"itemData":{"id":5218,"type":"article-journal","title":"Public Praise Vs. Private Pay: Effects of Rewards on Energy Conservation in the Workplace","container-title":"Ecological Economics","page":"86–92","volume":"86","source":"Google Scholar","shortTitle":"Public praise vs. private pay","author":[{"family":"Handgraaf","given":"Michel JJ"},{"family":"Jeude","given":"Margriet A. Van Lidth","non-dropping-particle":"de"},{"family":"Appelt","given":"Kirstin C."}],"issued":{"date-parts":[["2013"]]}}},{"id":4437,"uris":["http://zotero.org/groups/2061407/items/7DUD4JQE"],"uri":["http://zotero.org/groups/2061407/items/7DUD4JQE"],"itemData":{"id":4437,"type":"article-journal","title":"The Value of Incentives in Stimulating Energy Conservation","container-title":"Journal of Consumer Research","page":"291-298","volume":"8","issue":"3","source":"EBSCOhost","abstract":"In the fall of 1979, the United States Department of Energy implemented the Low Cost/No Cost Energy Conservation Program in six New England states. Results of a consumer experiment show that the use of incentives significantly increased consumer response.","ISSN":"00935301","journalAbbreviation":"Journal of Consumer Research","author":[{"family":"Hutton","given":"R Bruce"},{"family":"McNeill","given":"Dennis L."}],"issued":{"date-parts":[["1981",12]]}}}],"schema":"https://github.com/citation-style-language/schema/raw/master/csl-citation.json"} </w:instrText>
      </w:r>
      <w:r w:rsidR="00232275" w:rsidRPr="00327F01">
        <w:rPr>
          <w:color w:val="000000" w:themeColor="text1"/>
        </w:rPr>
        <w:fldChar w:fldCharType="separate"/>
      </w:r>
      <w:r w:rsidR="00360506" w:rsidRPr="00360506">
        <w:t>(Handgraaf, de Jeude, and Appelt 2013; Hutton and McNeill 1981)</w:t>
      </w:r>
      <w:r w:rsidR="00232275" w:rsidRPr="00327F01">
        <w:rPr>
          <w:color w:val="000000" w:themeColor="text1"/>
        </w:rPr>
        <w:fldChar w:fldCharType="end"/>
      </w:r>
      <w:r w:rsidR="00056D01" w:rsidRPr="00327F01">
        <w:rPr>
          <w:color w:val="000000" w:themeColor="text1"/>
          <w:lang w:val="en-CA"/>
        </w:rPr>
        <w:t xml:space="preserve">. </w:t>
      </w:r>
      <w:r w:rsidR="00056D01" w:rsidRPr="00327F01">
        <w:rPr>
          <w:color w:val="000000" w:themeColor="text1"/>
        </w:rPr>
        <w:t xml:space="preserve">Second, </w:t>
      </w:r>
      <w:r>
        <w:rPr>
          <w:color w:val="000000" w:themeColor="text1"/>
        </w:rPr>
        <w:t xml:space="preserve">incentives to engage in </w:t>
      </w:r>
      <w:r w:rsidR="00056D01">
        <w:rPr>
          <w:color w:val="000000" w:themeColor="text1"/>
        </w:rPr>
        <w:t>sustainable</w:t>
      </w:r>
      <w:r w:rsidR="00056D01" w:rsidRPr="00327F01">
        <w:rPr>
          <w:color w:val="000000" w:themeColor="text1"/>
        </w:rPr>
        <w:t xml:space="preserve"> behaviors </w:t>
      </w:r>
      <w:r>
        <w:rPr>
          <w:color w:val="000000" w:themeColor="text1"/>
        </w:rPr>
        <w:t>can lead to actions that are</w:t>
      </w:r>
      <w:r w:rsidR="00056D01" w:rsidRPr="00327F01">
        <w:rPr>
          <w:color w:val="000000" w:themeColor="text1"/>
        </w:rPr>
        <w:t xml:space="preserve"> short-lived </w:t>
      </w:r>
      <w:r w:rsidR="00232275" w:rsidRPr="00327F01">
        <w:rPr>
          <w:color w:val="000000" w:themeColor="text1"/>
        </w:rPr>
        <w:fldChar w:fldCharType="begin"/>
      </w:r>
      <w:r w:rsidR="00360506">
        <w:rPr>
          <w:color w:val="000000" w:themeColor="text1"/>
        </w:rPr>
        <w:instrText xml:space="preserve"> ADDIN ZOTERO_ITEM CSL_CITATION {"citationID":"TZJjMyAM","properties":{"formattedCitation":"(Katzev and Johnson 1984)","plainCitation":"(Katzev and Johnson 1984)","noteIndex":0},"citationItems":[{"id":4809,"uris":["http://zotero.org/groups/2061407/items/MZD9FW3V"],"uri":["http://zotero.org/groups/2061407/items/MZD9FW3V"],"itemData":{"id":4809,"type":"article-journal","title":"Comparing the Effects of Monetary Incentives and Foot-in-the-Door Strategies in Promoting Residential Electricity Conservation","container-title":"Journal of Applied Social Psychology","page":"12–27","volume":"14","issue":"1","source":"Google Scholar","author":[{"family":"Katzev","given":"Richard D."},{"family":"Johnson","given":"Theodore R."}],"issued":{"date-parts":[["1984"]]}}}],"schema":"https://github.com/citation-style-language/schema/raw/master/csl-citation.json"} </w:instrText>
      </w:r>
      <w:r w:rsidR="00232275" w:rsidRPr="00327F01">
        <w:rPr>
          <w:color w:val="000000" w:themeColor="text1"/>
        </w:rPr>
        <w:fldChar w:fldCharType="separate"/>
      </w:r>
      <w:r w:rsidR="00360506" w:rsidRPr="00360506">
        <w:t>(Katzev and Johnson 1984)</w:t>
      </w:r>
      <w:r w:rsidR="00232275" w:rsidRPr="00327F01">
        <w:rPr>
          <w:color w:val="000000" w:themeColor="text1"/>
        </w:rPr>
        <w:fldChar w:fldCharType="end"/>
      </w:r>
      <w:r w:rsidR="00056D01">
        <w:rPr>
          <w:color w:val="000000" w:themeColor="text1"/>
        </w:rPr>
        <w:t>.</w:t>
      </w:r>
      <w:r w:rsidR="00836B7C">
        <w:rPr>
          <w:color w:val="000000" w:themeColor="text1"/>
        </w:rPr>
        <w:t xml:space="preserve"> Consumers </w:t>
      </w:r>
      <w:r>
        <w:rPr>
          <w:color w:val="000000" w:themeColor="text1"/>
        </w:rPr>
        <w:t>initially respond positivel</w:t>
      </w:r>
      <w:r w:rsidR="00836B7C">
        <w:rPr>
          <w:color w:val="000000" w:themeColor="text1"/>
        </w:rPr>
        <w:t xml:space="preserve">y to </w:t>
      </w:r>
      <w:r>
        <w:rPr>
          <w:color w:val="000000" w:themeColor="text1"/>
        </w:rPr>
        <w:t>reward</w:t>
      </w:r>
      <w:r w:rsidR="00836B7C">
        <w:rPr>
          <w:color w:val="000000" w:themeColor="text1"/>
        </w:rPr>
        <w:t>s</w:t>
      </w:r>
      <w:r>
        <w:rPr>
          <w:color w:val="000000" w:themeColor="text1"/>
        </w:rPr>
        <w:t>, but the sustaina</w:t>
      </w:r>
      <w:r w:rsidR="0061680A">
        <w:rPr>
          <w:color w:val="000000" w:themeColor="text1"/>
        </w:rPr>
        <w:t xml:space="preserve">ble behavior often disappears once </w:t>
      </w:r>
      <w:r>
        <w:rPr>
          <w:color w:val="000000" w:themeColor="text1"/>
        </w:rPr>
        <w:t xml:space="preserve">the incentive is removed </w:t>
      </w:r>
      <w:r w:rsidR="00232275" w:rsidRPr="00327F01">
        <w:rPr>
          <w:color w:val="000000" w:themeColor="text1"/>
        </w:rPr>
        <w:fldChar w:fldCharType="begin"/>
      </w:r>
      <w:r w:rsidR="00360506">
        <w:rPr>
          <w:color w:val="000000" w:themeColor="text1"/>
        </w:rPr>
        <w:instrText xml:space="preserve"> ADDIN ZOTERO_ITEM CSL_CITATION {"citationID":"y6b2agqE","properties":{"formattedCitation":"(Cairns, Newson, and Davis 2010)","plainCitation":"(Cairns, Newson, and Davis 2010)","noteIndex":0},"citationItems":[{"id":4508,"uris":["http://zotero.org/groups/2061407/items/SGB9WUWB"],"uri":["http://zotero.org/groups/2061407/items/SGB9WUWB"],"itemData":{"id":4508,"type":"article-journal","title":"Understanding Successful Workplace Travel Initiatives in the UK","container-title":"Transportation Research Part A: Policy and Practice","page":"473–494","volume":"44","issue":"7","source":"Google Scholar","author":[{"family":"Cairns","given":"S."},{"family":"Newson","given":"C."},{"family":"Davis","given":"A."}],"issued":{"date-parts":[["2010"]]}}}],"schema":"https://github.com/citation-style-language/schema/raw/master/csl-citation.json"} </w:instrText>
      </w:r>
      <w:r w:rsidR="00232275" w:rsidRPr="00327F01">
        <w:rPr>
          <w:color w:val="000000" w:themeColor="text1"/>
        </w:rPr>
        <w:fldChar w:fldCharType="separate"/>
      </w:r>
      <w:r w:rsidR="00360506" w:rsidRPr="00360506">
        <w:t>(Cairns, Newson, and Davis 2010)</w:t>
      </w:r>
      <w:r w:rsidR="00232275" w:rsidRPr="00327F01">
        <w:rPr>
          <w:color w:val="000000" w:themeColor="text1"/>
        </w:rPr>
        <w:fldChar w:fldCharType="end"/>
      </w:r>
      <w:r w:rsidR="00056D01" w:rsidRPr="00327F01">
        <w:rPr>
          <w:color w:val="000000" w:themeColor="text1"/>
        </w:rPr>
        <w:t xml:space="preserve">. Thus, </w:t>
      </w:r>
      <w:r>
        <w:rPr>
          <w:color w:val="000000" w:themeColor="text1"/>
        </w:rPr>
        <w:t>one</w:t>
      </w:r>
      <w:r w:rsidR="00DE728C">
        <w:rPr>
          <w:color w:val="000000" w:themeColor="text1"/>
        </w:rPr>
        <w:t>-</w:t>
      </w:r>
      <w:r>
        <w:rPr>
          <w:color w:val="000000" w:themeColor="text1"/>
        </w:rPr>
        <w:t xml:space="preserve">time sustainable actions are easier to encourage with </w:t>
      </w:r>
      <w:r w:rsidR="00056D01" w:rsidRPr="00327F01">
        <w:rPr>
          <w:color w:val="000000" w:themeColor="text1"/>
        </w:rPr>
        <w:t xml:space="preserve">incentives </w:t>
      </w:r>
      <w:r>
        <w:rPr>
          <w:color w:val="000000" w:themeColor="text1"/>
        </w:rPr>
        <w:t xml:space="preserve">than are longer-term </w:t>
      </w:r>
      <w:r w:rsidR="00836B7C">
        <w:rPr>
          <w:color w:val="000000" w:themeColor="text1"/>
        </w:rPr>
        <w:t xml:space="preserve">habitual </w:t>
      </w:r>
      <w:r w:rsidR="00F55189">
        <w:rPr>
          <w:color w:val="000000" w:themeColor="text1"/>
        </w:rPr>
        <w:t xml:space="preserve">changes </w:t>
      </w:r>
      <w:r w:rsidR="00232275" w:rsidRPr="00327F01">
        <w:rPr>
          <w:color w:val="000000" w:themeColor="text1"/>
        </w:rPr>
        <w:fldChar w:fldCharType="begin"/>
      </w:r>
      <w:r w:rsidR="00360506">
        <w:rPr>
          <w:color w:val="000000" w:themeColor="text1"/>
        </w:rPr>
        <w:instrText xml:space="preserve"> ADDIN ZOTERO_ITEM CSL_CITATION {"citationID":"BvxUWGqK","properties":{"formattedCitation":"(Geller, Bechtel, and Churchman 2002)","plainCitation":"(Geller, Bechtel, and Churchman 2002)","noteIndex":0},"citationItems":[{"id":4890,"uris":["http://zotero.org/groups/2061407/items/QVY23L3N"],"uri":["http://zotero.org/groups/2061407/items/QVY23L3N"],"itemData":{"id":4890,"type":"article-journal","title":"The Challenge of Increasing Proenvironmental Behavior","container-title":"Handbook of Environmental Psychology","page":"525–540","volume":"2","source":"Google Scholar","author":[{"family":"Geller","given":"E. Scott"},{"family":"Bechtel","given":"R. B."},{"family":"Churchman","given":"A."}],"issued":{"date-parts":[["2002"]]}}}],"schema":"https://github.com/citation-style-language/schema/raw/master/csl-citation.json"} </w:instrText>
      </w:r>
      <w:r w:rsidR="00232275" w:rsidRPr="00327F01">
        <w:rPr>
          <w:color w:val="000000" w:themeColor="text1"/>
        </w:rPr>
        <w:fldChar w:fldCharType="separate"/>
      </w:r>
      <w:r w:rsidR="00360506" w:rsidRPr="00360506">
        <w:t>(Geller, Bechtel, and Churchman 2002)</w:t>
      </w:r>
      <w:r w:rsidR="00232275" w:rsidRPr="00327F01">
        <w:rPr>
          <w:color w:val="000000" w:themeColor="text1"/>
        </w:rPr>
        <w:fldChar w:fldCharType="end"/>
      </w:r>
      <w:r w:rsidR="00056D01" w:rsidRPr="00327F01">
        <w:rPr>
          <w:color w:val="000000" w:themeColor="text1"/>
        </w:rPr>
        <w:t xml:space="preserve">. </w:t>
      </w:r>
      <w:r w:rsidR="00A61959">
        <w:rPr>
          <w:color w:val="000000" w:themeColor="text1"/>
        </w:rPr>
        <w:t>Further, i</w:t>
      </w:r>
      <w:r w:rsidR="00F55189">
        <w:rPr>
          <w:color w:val="000000" w:themeColor="text1"/>
        </w:rPr>
        <w:t xml:space="preserve">ncentives can </w:t>
      </w:r>
      <w:r>
        <w:rPr>
          <w:color w:val="000000" w:themeColor="text1"/>
        </w:rPr>
        <w:t>have the unin</w:t>
      </w:r>
      <w:r w:rsidR="00E51C33">
        <w:rPr>
          <w:color w:val="000000" w:themeColor="text1"/>
        </w:rPr>
        <w:t xml:space="preserve">tended consequence of </w:t>
      </w:r>
      <w:r w:rsidR="00F55189">
        <w:rPr>
          <w:color w:val="000000" w:themeColor="text1"/>
        </w:rPr>
        <w:t>decreasing t</w:t>
      </w:r>
      <w:r w:rsidR="00A61959">
        <w:rPr>
          <w:color w:val="000000" w:themeColor="text1"/>
        </w:rPr>
        <w:t xml:space="preserve">he desired behavior, </w:t>
      </w:r>
      <w:r w:rsidR="00F55189">
        <w:rPr>
          <w:color w:val="000000" w:themeColor="text1"/>
        </w:rPr>
        <w:t>because the intrinsic motive to engage in the action is reduced</w:t>
      </w:r>
      <w:r w:rsidR="00F55189" w:rsidRPr="00327F01">
        <w:rPr>
          <w:color w:val="000000" w:themeColor="text1"/>
        </w:rPr>
        <w:t xml:space="preserve"> </w:t>
      </w:r>
      <w:r w:rsidR="00232275" w:rsidRPr="00327F01">
        <w:rPr>
          <w:color w:val="000000" w:themeColor="text1"/>
        </w:rPr>
        <w:fldChar w:fldCharType="begin"/>
      </w:r>
      <w:r w:rsidR="00360506">
        <w:rPr>
          <w:color w:val="000000" w:themeColor="text1"/>
        </w:rPr>
        <w:instrText xml:space="preserve"> ADDIN ZOTERO_ITEM CSL_CITATION {"citationID":"MjlvfSVE","properties":{"formattedCitation":"(Bowles 2008; Lepper and Greene 1975)","plainCitation":"(Bowles 2008; Lepper and Greene 1975)","noteIndex":0},"citationItems":[{"id":4498,"uris":["http://zotero.org/groups/2061407/items/WWS88ESX"],"uri":["http://zotero.org/groups/2061407/items/WWS88ESX"],"itemData":{"id":4498,"type":"article-journal","title":"Policies Designed for Self-Interested Citizens May Undermine \"The Moral Sentiments\": Evidence from Economic Experiments","container-title":"Science","page":"1605–1609","volume":"320","issue":"5883","source":"Google Scholar","shortTitle":"Policies designed for self-interested citizens may undermine\" the moral sentiments\"","author":[{"family":"Bowles","given":"Samuel"}],"issued":{"date-parts":[["2008"]]}}},{"id":4891,"uris":["http://zotero.org/groups/2061407/items/AEX7B73N"],"uri":["http://zotero.org/groups/2061407/items/AEX7B73N"],"itemData":{"id":4891,"type":"article-journal","title":"Turning Play into Work: Effects of Adult Surveillance and Extrinsic Rewards on Children's Intrinsic Motivation","container-title":"Journal of Personality and Social Psychology","page":"479-486","volume":"31","issue":"3","source":"ResearchGate","abstract":"80 preschool 4-5 yr olds participated in a novel activity in individual sessions. In the expected reward conditions, Ss expected to win a chance to play with highly attractive toys by engaging in the activity; in the unexpected reward conditions, Ss had no prior knowledge of this reward. Orthogonally, Ss in the surveillance conditions were told that their performance would be monitored via a TV camera; Ss in the nonsurveillance conditions were not monitored. 2 wks later, unobtrusive measures of the Ss' intrinsic interest in the activity were obtained in their classrooms. 2 significant main effects were obtained reproducing and expanding findings from earlier studies. Ss who had undertaken the activity expecting an extrinsic reward showed less subsequent interest in the activity than those who had not expected a reward, and Ss who had been placed under surveillance showed less subsequent interest than those not previously monitored. (19 ref) (PsycINFO Database Record (c) 2012 APA, all rights reserved)","DOI":"10.1037/h0076484","shortTitle":"Turning Play Into Work","author":[{"family":"Lepper","given":"Mark"},{"family":"Greene","given":"David"}],"issued":{"date-parts":[["1975",3,1]]}}}],"schema":"https://github.com/citation-style-language/schema/raw/master/csl-citation.json"} </w:instrText>
      </w:r>
      <w:r w:rsidR="00232275" w:rsidRPr="00327F01">
        <w:rPr>
          <w:color w:val="000000" w:themeColor="text1"/>
        </w:rPr>
        <w:fldChar w:fldCharType="separate"/>
      </w:r>
      <w:r w:rsidR="00360506" w:rsidRPr="00360506">
        <w:t>(Bow</w:t>
      </w:r>
      <w:r w:rsidR="00BF1463">
        <w:t>les 2008</w:t>
      </w:r>
      <w:r w:rsidR="00360506" w:rsidRPr="00360506">
        <w:t>)</w:t>
      </w:r>
      <w:r w:rsidR="00232275" w:rsidRPr="00327F01">
        <w:rPr>
          <w:color w:val="000000" w:themeColor="text1"/>
        </w:rPr>
        <w:fldChar w:fldCharType="end"/>
      </w:r>
      <w:r w:rsidR="00056D01" w:rsidRPr="00327F01">
        <w:rPr>
          <w:color w:val="000000" w:themeColor="text1"/>
        </w:rPr>
        <w:t xml:space="preserve">. </w:t>
      </w:r>
      <w:r w:rsidR="00E51C33">
        <w:rPr>
          <w:color w:val="000000" w:themeColor="text1"/>
          <w:lang w:val="en-CA"/>
        </w:rPr>
        <w:t>Thus, the</w:t>
      </w:r>
      <w:r w:rsidR="00930602">
        <w:rPr>
          <w:color w:val="000000" w:themeColor="text1"/>
          <w:lang w:val="en-CA"/>
        </w:rPr>
        <w:t xml:space="preserve"> literature</w:t>
      </w:r>
      <w:r w:rsidR="00056D01" w:rsidRPr="00327F01">
        <w:rPr>
          <w:color w:val="000000" w:themeColor="text1"/>
          <w:lang w:val="en-CA"/>
        </w:rPr>
        <w:t xml:space="preserve"> </w:t>
      </w:r>
      <w:r w:rsidR="00E51C33">
        <w:rPr>
          <w:color w:val="000000" w:themeColor="text1"/>
          <w:lang w:val="en-CA"/>
        </w:rPr>
        <w:t xml:space="preserve">suggests that small </w:t>
      </w:r>
      <w:r w:rsidR="00056D01" w:rsidRPr="00327F01">
        <w:rPr>
          <w:color w:val="000000" w:themeColor="text1"/>
          <w:lang w:val="en-CA"/>
        </w:rPr>
        <w:t>mon</w:t>
      </w:r>
      <w:r w:rsidR="00E51C33">
        <w:rPr>
          <w:color w:val="000000" w:themeColor="text1"/>
          <w:lang w:val="en-CA"/>
        </w:rPr>
        <w:t>etary incentives are not uniformly successful in impacting</w:t>
      </w:r>
      <w:r w:rsidR="00056D01" w:rsidRPr="00327F01">
        <w:rPr>
          <w:color w:val="000000" w:themeColor="text1"/>
          <w:lang w:val="en-CA"/>
        </w:rPr>
        <w:t xml:space="preserve"> sustainable </w:t>
      </w:r>
      <w:r w:rsidR="00E51C33">
        <w:rPr>
          <w:color w:val="000000" w:themeColor="text1"/>
          <w:lang w:val="en-CA"/>
        </w:rPr>
        <w:t>b</w:t>
      </w:r>
      <w:r w:rsidR="00056D01" w:rsidRPr="00327F01">
        <w:rPr>
          <w:color w:val="000000" w:themeColor="text1"/>
          <w:lang w:val="en-CA"/>
        </w:rPr>
        <w:t>ehaviors</w:t>
      </w:r>
      <w:r w:rsidR="00E429BE">
        <w:rPr>
          <w:color w:val="000000" w:themeColor="text1"/>
          <w:lang w:val="en-CA"/>
        </w:rPr>
        <w:t>,</w:t>
      </w:r>
      <w:r w:rsidR="00056D01" w:rsidRPr="00327F01">
        <w:rPr>
          <w:color w:val="000000" w:themeColor="text1"/>
          <w:lang w:val="en-CA"/>
        </w:rPr>
        <w:t xml:space="preserve"> </w:t>
      </w:r>
      <w:r w:rsidR="00056D01">
        <w:rPr>
          <w:color w:val="000000" w:themeColor="text1"/>
          <w:lang w:val="en-CA"/>
        </w:rPr>
        <w:t>but</w:t>
      </w:r>
      <w:r w:rsidR="00056D01" w:rsidRPr="00327F01">
        <w:rPr>
          <w:color w:val="000000" w:themeColor="text1"/>
          <w:lang w:val="en-CA"/>
        </w:rPr>
        <w:t xml:space="preserve"> </w:t>
      </w:r>
      <w:r w:rsidR="00E51C33">
        <w:rPr>
          <w:color w:val="000000" w:themeColor="text1"/>
          <w:lang w:val="en-CA"/>
        </w:rPr>
        <w:t xml:space="preserve">larger and more meaningful </w:t>
      </w:r>
      <w:r w:rsidR="00056D01" w:rsidRPr="00327F01">
        <w:rPr>
          <w:color w:val="000000" w:themeColor="text1"/>
          <w:lang w:val="en-CA"/>
        </w:rPr>
        <w:t xml:space="preserve">rewards </w:t>
      </w:r>
      <w:r w:rsidR="00F55189">
        <w:rPr>
          <w:color w:val="000000" w:themeColor="text1"/>
          <w:lang w:val="en-CA"/>
        </w:rPr>
        <w:t xml:space="preserve">may be </w:t>
      </w:r>
      <w:r w:rsidR="00E51C33">
        <w:rPr>
          <w:color w:val="000000" w:themeColor="text1"/>
          <w:lang w:val="en-CA"/>
        </w:rPr>
        <w:t>effective</w:t>
      </w:r>
      <w:r w:rsidR="00056D01" w:rsidRPr="00327F01">
        <w:rPr>
          <w:color w:val="000000" w:themeColor="text1"/>
        </w:rPr>
        <w:t>.</w:t>
      </w:r>
      <w:r w:rsidR="00E51C33">
        <w:rPr>
          <w:color w:val="000000" w:themeColor="text1"/>
        </w:rPr>
        <w:t xml:space="preserve"> </w:t>
      </w:r>
      <w:r w:rsidR="00F55189">
        <w:rPr>
          <w:color w:val="000000" w:themeColor="text1"/>
        </w:rPr>
        <w:t>Finally</w:t>
      </w:r>
      <w:r w:rsidR="00E51C33">
        <w:rPr>
          <w:color w:val="000000" w:themeColor="text1"/>
        </w:rPr>
        <w:t xml:space="preserve">, incentives should be used carefully, </w:t>
      </w:r>
      <w:r w:rsidR="00DE728C">
        <w:rPr>
          <w:color w:val="000000" w:themeColor="text1"/>
        </w:rPr>
        <w:t xml:space="preserve">so </w:t>
      </w:r>
      <w:r w:rsidR="00E51C33">
        <w:rPr>
          <w:color w:val="000000" w:themeColor="text1"/>
        </w:rPr>
        <w:t xml:space="preserve">as to not decrease intrinsic motivations. </w:t>
      </w:r>
    </w:p>
    <w:p w:rsidR="00056D01" w:rsidRDefault="00056D01" w:rsidP="004A5B29">
      <w:pPr>
        <w:autoSpaceDE w:val="0"/>
        <w:autoSpaceDN w:val="0"/>
        <w:adjustRightInd w:val="0"/>
        <w:spacing w:line="480" w:lineRule="auto"/>
        <w:ind w:firstLine="720"/>
        <w:rPr>
          <w:color w:val="000000" w:themeColor="text1"/>
          <w:lang w:val="en-CA"/>
        </w:rPr>
      </w:pPr>
      <w:r w:rsidRPr="00CB526F">
        <w:rPr>
          <w:i/>
          <w:color w:val="000000" w:themeColor="text1"/>
          <w:lang w:val="en-CA"/>
        </w:rPr>
        <w:t>Feedback.</w:t>
      </w:r>
      <w:r w:rsidRPr="00327F01">
        <w:rPr>
          <w:b/>
          <w:i/>
          <w:color w:val="000000" w:themeColor="text1"/>
          <w:lang w:val="en-CA"/>
        </w:rPr>
        <w:t xml:space="preserve"> </w:t>
      </w:r>
      <w:r w:rsidRPr="00327F01">
        <w:rPr>
          <w:color w:val="000000" w:themeColor="text1"/>
          <w:lang w:val="en-CA"/>
        </w:rPr>
        <w:t>A</w:t>
      </w:r>
      <w:r w:rsidR="00E51C33">
        <w:rPr>
          <w:color w:val="000000" w:themeColor="text1"/>
          <w:lang w:val="en-CA"/>
        </w:rPr>
        <w:t>nother means of encouraging sustainable</w:t>
      </w:r>
      <w:r w:rsidR="00DE728C">
        <w:rPr>
          <w:color w:val="000000" w:themeColor="text1"/>
          <w:lang w:val="en-CA"/>
        </w:rPr>
        <w:t>-</w:t>
      </w:r>
      <w:r w:rsidR="00E51C33">
        <w:rPr>
          <w:color w:val="000000" w:themeColor="text1"/>
          <w:lang w:val="en-CA"/>
        </w:rPr>
        <w:t>habit formation is to use feedback. Feedback involves providing consumer</w:t>
      </w:r>
      <w:r w:rsidR="00DE728C">
        <w:rPr>
          <w:color w:val="000000" w:themeColor="text1"/>
          <w:lang w:val="en-CA"/>
        </w:rPr>
        <w:t>s</w:t>
      </w:r>
      <w:r w:rsidR="00E51C33">
        <w:rPr>
          <w:color w:val="000000" w:themeColor="text1"/>
          <w:lang w:val="en-CA"/>
        </w:rPr>
        <w:t xml:space="preserve"> with specific information about their own performance on a given task or behavior.</w:t>
      </w:r>
      <w:r w:rsidRPr="00327F01">
        <w:rPr>
          <w:color w:val="000000" w:themeColor="text1"/>
          <w:lang w:val="en-CA"/>
        </w:rPr>
        <w:t xml:space="preserve"> </w:t>
      </w:r>
      <w:r w:rsidR="00E51C33">
        <w:rPr>
          <w:color w:val="000000" w:themeColor="text1"/>
          <w:lang w:val="en-CA"/>
        </w:rPr>
        <w:t xml:space="preserve">In the domain of sustainable consumer behaviors, feedback can be </w:t>
      </w:r>
      <w:r w:rsidR="00DE728C">
        <w:rPr>
          <w:color w:val="000000" w:themeColor="text1"/>
          <w:lang w:val="en-CA"/>
        </w:rPr>
        <w:t xml:space="preserve">given </w:t>
      </w:r>
      <w:r w:rsidR="00E51C33">
        <w:rPr>
          <w:color w:val="000000" w:themeColor="text1"/>
          <w:lang w:val="en-CA"/>
        </w:rPr>
        <w:t xml:space="preserve">for actions like water and </w:t>
      </w:r>
      <w:r w:rsidRPr="00327F01">
        <w:rPr>
          <w:color w:val="000000" w:themeColor="text1"/>
          <w:lang w:val="en-CA"/>
        </w:rPr>
        <w:t xml:space="preserve">energy </w:t>
      </w:r>
      <w:r w:rsidR="00E51C33">
        <w:rPr>
          <w:color w:val="000000" w:themeColor="text1"/>
          <w:lang w:val="en-CA"/>
        </w:rPr>
        <w:t>usage</w:t>
      </w:r>
      <w:r w:rsidRPr="00327F01">
        <w:rPr>
          <w:color w:val="000000" w:themeColor="text1"/>
          <w:lang w:val="en-CA"/>
        </w:rPr>
        <w:t xml:space="preserve">, </w:t>
      </w:r>
      <w:r w:rsidR="00E51C33">
        <w:rPr>
          <w:color w:val="000000" w:themeColor="text1"/>
          <w:lang w:val="en-CA"/>
        </w:rPr>
        <w:t xml:space="preserve">and this can also be provided with reference to the consumer’s own past behaviors or in comparison to the performance of other individuals </w:t>
      </w:r>
      <w:r w:rsidR="00232275" w:rsidRPr="00327F01">
        <w:rPr>
          <w:color w:val="000000" w:themeColor="text1"/>
          <w:lang w:val="en-CA"/>
        </w:rPr>
        <w:fldChar w:fldCharType="begin"/>
      </w:r>
      <w:r w:rsidR="00360506">
        <w:rPr>
          <w:color w:val="000000" w:themeColor="text1"/>
          <w:lang w:val="en-CA"/>
        </w:rPr>
        <w:instrText xml:space="preserve"> ADDIN ZOTERO_ITEM CSL_CITATION {"citationID":"KDNdK6df","properties":{"formattedCitation":"(e.g., Abrahamse et al. 2007; Fischer 2008)","plainCitation":"(e.g., Abrahamse et al. 2007; Fischer 2008)","noteIndex":0},"citationItems":[{"id":4640,"uris":["http://zotero.org/groups/2061407/items/CDQ2QKPB"],"uri":["http://zotero.org/groups/2061407/items/CDQ2QKPB"],"itemData":{"id":4640,"type":"article-journal","title":"The Effect of Tailored Information, Goal Setting and Feedback on Household Energy Use, Energy Related Behaviors and Behavioral Determinants","container-title":"Journal of Environmental Psychology","page":"265–276","volume":"27","issue":"4","author":[{"family":"Abrahamse","given":"Wokje"},{"family":"Steg","given":"Linda"},{"family":"Vlek","given":"Charles"},{"family":"Rothengatter","given":"Talib"}],"issued":{"date-parts":[["2007"]]}},"prefix":"e.g., "},{"id":4465,"uris":["http://zotero.org/groups/2061407/items/RFDY6QNK"],"uri":["http://zotero.org/groups/2061407/items/RFDY6QNK"],"itemData":{"id":4465,"type":"article-journal","title":"Feedback on Household Electricity Consumption: A Tool for Saving Energy?","container-title":"Energy Efficiency","page":"79-104","volume":"1","issue":"1","source":"link.springer.com","abstract":"Improved feedback on electricity consumption may provide a tool for customers to better control their consumption and ultimately save energy. This paper asks which kind of feedback is most successful. For this purpose, a psychological model is presented that illustrates how and why feedback works. Relevant features of feedback are identified that may determine its effectiveness: frequency, duration, content, breakdown, medium and way of presentation, comparisons, and combination with other instruments. The paper continues with an analysis of international experience in order to find empirical evidence for which kinds of feedback work best. In spite of considerable data restraints and research gaps, there is some indication that the most successful feedback combines the following features: it is given frequently and over a long time, provides an appliance-specific breakdown, is presented in a clear and appealing way, and uses computerized and interactive tools.","DOI":"10.1007/s12053-008-9009-7","ISSN":"1570-646X, 1570-6478","shortTitle":"Feedback on household electricity consumption","journalAbbreviation":"Energy Efficiency","language":"en","author":[{"family":"Fischer","given":"Corinna"}],"issued":{"date-parts":[["2008",2,1]]}}}],"schema":"https://github.com/citation-style-language/schema/raw/master/csl-citation.json"} </w:instrText>
      </w:r>
      <w:r w:rsidR="00232275" w:rsidRPr="00327F01">
        <w:rPr>
          <w:color w:val="000000" w:themeColor="text1"/>
          <w:lang w:val="en-CA"/>
        </w:rPr>
        <w:fldChar w:fldCharType="separate"/>
      </w:r>
      <w:r w:rsidR="00360506" w:rsidRPr="00360506">
        <w:t>(e.g., Abrahamse et al. 2007; Fischer 2008)</w:t>
      </w:r>
      <w:r w:rsidR="00232275" w:rsidRPr="00327F01">
        <w:rPr>
          <w:color w:val="000000" w:themeColor="text1"/>
          <w:lang w:val="en-CA"/>
        </w:rPr>
        <w:fldChar w:fldCharType="end"/>
      </w:r>
      <w:r w:rsidRPr="00327F01">
        <w:rPr>
          <w:color w:val="000000" w:themeColor="text1"/>
          <w:lang w:val="en-CA"/>
        </w:rPr>
        <w:t xml:space="preserve">. </w:t>
      </w:r>
      <w:r w:rsidR="00E51C33">
        <w:rPr>
          <w:color w:val="000000" w:themeColor="text1"/>
          <w:lang w:val="en-CA"/>
        </w:rPr>
        <w:t>Research suggests that the efficacy of using feedback can be enhanced by provi</w:t>
      </w:r>
      <w:r w:rsidR="00F55189">
        <w:rPr>
          <w:color w:val="000000" w:themeColor="text1"/>
          <w:lang w:val="en-CA"/>
        </w:rPr>
        <w:t xml:space="preserve">ding </w:t>
      </w:r>
      <w:r w:rsidR="00E51C33">
        <w:rPr>
          <w:color w:val="000000" w:themeColor="text1"/>
          <w:lang w:val="en-CA"/>
        </w:rPr>
        <w:t xml:space="preserve">it over an extended period of time, presenting it in a clear manner, and using interactive digital formats </w:t>
      </w:r>
      <w:r w:rsidR="00232275" w:rsidRPr="00327F01">
        <w:rPr>
          <w:color w:val="000000" w:themeColor="text1"/>
          <w:lang w:val="en-CA"/>
        </w:rPr>
        <w:fldChar w:fldCharType="begin"/>
      </w:r>
      <w:r w:rsidR="00360506">
        <w:rPr>
          <w:color w:val="000000" w:themeColor="text1"/>
          <w:lang w:val="en-CA"/>
        </w:rPr>
        <w:instrText xml:space="preserve"> ADDIN ZOTERO_ITEM CSL_CITATION {"citationID":"aG80x1mG","properties":{"formattedCitation":"(Chiang et al. 2014; Fischer 2008)","plainCitation":"(Chiang et al. 2014; Fischer 2008)","noteIndex":0},"citationItems":[{"id":6520,"uris":["http://zotero.org/groups/2061407/items/JZKGZLBB"],"uri":["http://zotero.org/groups/2061407/items/JZKGZLBB"],"itemData":{"id":6520,"type":"article-journal","title":"Inducing [Sub] Conscious Energy Behaviour Through Visually Displayed Energy Information: A Case Study in University Accommodation","container-title":"Energy and Buildings","page":"507–515","volume":"70","source":"Google Scholar","shortTitle":"Inducing [sub] conscious energy behaviour through visually displayed energy information","author":[{"family":"Chiang","given":"Teresa"},{"family":"Mevlevioglu","given":"Gokhan"},{"family":"Natarajan","given":"Sukumar"},{"family":"Padget","given":"Julian"},{"family":"Walker","given":"Ian"}],"issued":{"date-parts":[["2014"]]}}},{"id":4465,"uris":["http://zotero.org/groups/2061407/items/RFDY6QNK"],"uri":["http://zotero.org/groups/2061407/items/RFDY6QNK"],"itemData":{"id":4465,"type":"article-journal","title":"Feedback on Household Electricity Consumption: A Tool for Saving Energy?","container-title":"Energy Efficiency","page":"79-104","volume":"1","issue":"1","source":"link.springer.com","abstract":"Improved feedback on electricity consumption may provide a tool for customers to better control their consumption and ultimately save energy. This paper asks which kind of feedback is most successful. For this purpose, a psychological model is presented that illustrates how and why feedback works. Relevant features of feedback are identified that may determine its effectiveness: frequency, duration, content, breakdown, medium and way of presentation, comparisons, and combination with other instruments. The paper continues with an analysis of international experience in order to find empirical evidence for which kinds of feedback work best. In spite of considerable data restraints and research gaps, there is some indication that the most successful feedback combines the following features: it is given frequently and over a long time, provides an appliance-specific breakdown, is presented in a clear and appealing way, and uses computerized and interactive tools.","DOI":"10.1007/s12053-008-9009-7","ISSN":"1570-646X, 1570-6478","shortTitle":"Feedback on household electricity consumption","journalAbbreviation":"Energy Efficiency","language":"en","author":[{"family":"Fischer","given":"Corinna"}],"issued":{"date-parts":[["2008",2,1]]}}}],"schema":"https://github.com/citation-style-language/schema/raw/master/csl-citation.json"} </w:instrText>
      </w:r>
      <w:r w:rsidR="00232275" w:rsidRPr="00327F01">
        <w:rPr>
          <w:color w:val="000000" w:themeColor="text1"/>
          <w:lang w:val="en-CA"/>
        </w:rPr>
        <w:fldChar w:fldCharType="separate"/>
      </w:r>
      <w:r w:rsidR="00360506" w:rsidRPr="00360506">
        <w:t>(Chiang et al. 2014; Fischer 2008</w:t>
      </w:r>
      <w:r w:rsidR="00232275" w:rsidRPr="00327F01">
        <w:rPr>
          <w:color w:val="000000" w:themeColor="text1"/>
          <w:lang w:val="en-CA"/>
        </w:rPr>
        <w:fldChar w:fldCharType="end"/>
      </w:r>
      <w:r w:rsidR="00232275" w:rsidRPr="00327F01">
        <w:rPr>
          <w:color w:val="000000" w:themeColor="text1"/>
          <w:lang w:val="en-CA"/>
        </w:rPr>
        <w:fldChar w:fldCharType="begin"/>
      </w:r>
      <w:r w:rsidR="00360506">
        <w:rPr>
          <w:color w:val="000000" w:themeColor="text1"/>
          <w:lang w:val="en-CA"/>
        </w:rPr>
        <w:instrText xml:space="preserve"> ADDIN ZOTERO_ITEM CSL_CITATION {"citationID":"MuwJHIvE","properties":{"formattedCitation":"(Karjalainen 2011)","plainCitation":"(Karjalainen 2011)","noteIndex":0},"citationItems":[{"id":4454,"uris":["http://zotero.org/groups/2061407/items/YM6GMFP8"],"uri":["http://zotero.org/groups/2061407/items/YM6GMFP8"],"itemData":{"id":4454,"type":"article-journal","title":"Consumer Preferences for Feedback on Household Electricity Consumption","container-title":"Energy and Buildings","page":"458-467","volume":"43","issue":"2","source":"ScienceDirect","abstract":"Numerous studies have shown that feedback on energy consumption can work to effectively reduce household energy consumption. However, relatively little work has been done on the best ways to present information in order to maximise energy savings. In this work, different ways of presenting feedback on electricity consumption were systematically analysed and user interface prototypes were developed based on the analysis. The prototypes were shown to consumers in qualitative interviews to gain information on how well they understood them and what kind of feedback they prefer to receive on their electricity consumption. The results show that the following features of feedback on electricity consumption are most valued by consumers: presentations of costs (over a period of time), appliance-specific breakdown, i.e. information on what proportion is consumed by each appliance, and historical comparison, i.e. comparison with their own prior consumption.","DOI":"10.1016/j.enbuild.2010.10.010","ISSN":"0378-7788","journalAbbreviation":"Energy and Buildings","author":[{"family":"Karjalainen","given":"Sami"}],"issued":{"date-parts":[["2011",2,1]]}}}],"schema":"https://github.com/citation-style-language/schema/raw/master/csl-citation.json"} </w:instrText>
      </w:r>
      <w:r w:rsidR="00232275" w:rsidRPr="00327F01">
        <w:rPr>
          <w:color w:val="000000" w:themeColor="text1"/>
          <w:lang w:val="en-CA"/>
        </w:rPr>
        <w:fldChar w:fldCharType="separate"/>
      </w:r>
      <w:r w:rsidR="002557E9">
        <w:t xml:space="preserve">; </w:t>
      </w:r>
      <w:r w:rsidR="00360506" w:rsidRPr="00360506">
        <w:t>Karjalainen 2011)</w:t>
      </w:r>
      <w:r w:rsidR="00232275" w:rsidRPr="00327F01">
        <w:rPr>
          <w:color w:val="000000" w:themeColor="text1"/>
          <w:lang w:val="en-CA"/>
        </w:rPr>
        <w:fldChar w:fldCharType="end"/>
      </w:r>
      <w:r w:rsidRPr="00327F01">
        <w:rPr>
          <w:color w:val="000000" w:themeColor="text1"/>
          <w:lang w:val="en-CA"/>
        </w:rPr>
        <w:t xml:space="preserve">. </w:t>
      </w:r>
      <w:r w:rsidR="00E51C33">
        <w:rPr>
          <w:color w:val="000000" w:themeColor="text1"/>
          <w:lang w:val="en-CA"/>
        </w:rPr>
        <w:t xml:space="preserve">Feedback to the consumer in real-time can be particularly effective </w:t>
      </w:r>
      <w:r w:rsidR="008E4511">
        <w:rPr>
          <w:color w:val="000000" w:themeColor="text1"/>
          <w:lang w:val="en-CA"/>
        </w:rPr>
        <w:t>as it allows individuals</w:t>
      </w:r>
      <w:r w:rsidR="00E51C33">
        <w:rPr>
          <w:color w:val="000000" w:themeColor="text1"/>
          <w:lang w:val="en-CA"/>
        </w:rPr>
        <w:t xml:space="preserve"> to make the connection between their </w:t>
      </w:r>
      <w:r w:rsidRPr="00327F01">
        <w:rPr>
          <w:color w:val="000000" w:themeColor="text1"/>
          <w:lang w:val="en-CA"/>
        </w:rPr>
        <w:t>actions</w:t>
      </w:r>
      <w:r w:rsidR="00E51C33">
        <w:rPr>
          <w:color w:val="000000" w:themeColor="text1"/>
          <w:lang w:val="en-CA"/>
        </w:rPr>
        <w:t xml:space="preserve"> and outcomes,</w:t>
      </w:r>
      <w:r w:rsidRPr="00327F01">
        <w:rPr>
          <w:color w:val="000000" w:themeColor="text1"/>
          <w:lang w:val="en-CA"/>
        </w:rPr>
        <w:t xml:space="preserve"> and </w:t>
      </w:r>
      <w:r w:rsidR="00E51C33">
        <w:rPr>
          <w:color w:val="000000" w:themeColor="text1"/>
          <w:lang w:val="en-CA"/>
        </w:rPr>
        <w:t xml:space="preserve">to </w:t>
      </w:r>
      <w:r w:rsidRPr="00327F01">
        <w:rPr>
          <w:color w:val="000000" w:themeColor="text1"/>
          <w:lang w:val="en-CA"/>
        </w:rPr>
        <w:t xml:space="preserve">adjust </w:t>
      </w:r>
      <w:r w:rsidR="00E51C33">
        <w:rPr>
          <w:color w:val="000000" w:themeColor="text1"/>
          <w:lang w:val="en-CA"/>
        </w:rPr>
        <w:t xml:space="preserve">their future </w:t>
      </w:r>
      <w:r w:rsidR="00E348FA">
        <w:rPr>
          <w:color w:val="000000" w:themeColor="text1"/>
          <w:lang w:val="en-CA"/>
        </w:rPr>
        <w:t>behaviors</w:t>
      </w:r>
      <w:r w:rsidRPr="00327F01">
        <w:rPr>
          <w:color w:val="000000" w:themeColor="text1"/>
          <w:lang w:val="en-CA"/>
        </w:rPr>
        <w:t xml:space="preserve"> accordingly </w:t>
      </w:r>
      <w:r w:rsidR="00232275" w:rsidRPr="00327F01">
        <w:rPr>
          <w:color w:val="000000" w:themeColor="text1"/>
          <w:lang w:val="en-CA"/>
        </w:rPr>
        <w:fldChar w:fldCharType="begin"/>
      </w:r>
      <w:r w:rsidR="00360506">
        <w:rPr>
          <w:color w:val="000000" w:themeColor="text1"/>
          <w:lang w:val="en-CA"/>
        </w:rPr>
        <w:instrText xml:space="preserve"> ADDIN ZOTERO_ITEM CSL_CITATION {"citationID":"aCitBoAU","properties":{"formattedCitation":"(Fischer 2008)","plainCitation":"(Fischer 2008)","noteIndex":0},"citationItems":[{"id":4465,"uris":["http://zotero.org/groups/2061407/items/RFDY6QNK"],"uri":["http://zotero.org/groups/2061407/items/RFDY6QNK"],"itemData":{"id":4465,"type":"article-journal","title":"Feedback on Household Electricity Consumption: A Tool for Saving Energy?","container-title":"Energy Efficiency","page":"79-104","volume":"1","issue":"1","source":"link.springer.com","abstract":"Improved feedback on electricity consumption may provide a tool for customers to better control their consumption and ultimately save energy. This paper asks which kind of feedback is most successful. For this purpose, a psychological model is presented that illustrates how and why feedback works. Relevant features of feedback are identified that may determine its effectiveness: frequency, duration, content, breakdown, medium and way of presentation, comparisons, and combination with other instruments. The paper continues with an analysis of international experience in order to find empirical evidence for which kinds of feedback work best. In spite of considerable data restraints and research gaps, there is some indication that the most successful feedback combines the following features: it is given frequently and over a long time, provides an appliance-specific breakdown, is presented in a clear and appealing way, and uses computerized and interactive tools.","DOI":"10.1007/s12053-008-9009-7","ISSN":"1570-646X, 1570-6478","shortTitle":"Feedback on household electricity consumption","journalAbbreviation":"Energy Efficiency","language":"en","author":[{"family":"Fischer","given":"Corinna"}],"issued":{"date-parts":[["2008",2,1]]}}}],"schema":"https://github.com/citation-style-language/schema/raw/master/csl-citation.json"} </w:instrText>
      </w:r>
      <w:r w:rsidR="00232275" w:rsidRPr="00327F01">
        <w:rPr>
          <w:color w:val="000000" w:themeColor="text1"/>
          <w:lang w:val="en-CA"/>
        </w:rPr>
        <w:fldChar w:fldCharType="separate"/>
      </w:r>
      <w:r w:rsidR="00360506" w:rsidRPr="00360506">
        <w:t>(Fischer 2008)</w:t>
      </w:r>
      <w:r w:rsidR="00232275" w:rsidRPr="00327F01">
        <w:rPr>
          <w:color w:val="000000" w:themeColor="text1"/>
          <w:lang w:val="en-CA"/>
        </w:rPr>
        <w:fldChar w:fldCharType="end"/>
      </w:r>
      <w:r w:rsidRPr="00327F01">
        <w:rPr>
          <w:color w:val="000000" w:themeColor="text1"/>
          <w:lang w:val="en-CA"/>
        </w:rPr>
        <w:t>.</w:t>
      </w:r>
      <w:r w:rsidR="00EA122D">
        <w:rPr>
          <w:color w:val="000000" w:themeColor="text1"/>
          <w:lang w:val="en-CA"/>
        </w:rPr>
        <w:t xml:space="preserve"> </w:t>
      </w:r>
      <w:r>
        <w:rPr>
          <w:color w:val="000000" w:themeColor="text1"/>
          <w:lang w:val="en-CA"/>
        </w:rPr>
        <w:t>Sharing</w:t>
      </w:r>
      <w:r w:rsidRPr="00327F01">
        <w:rPr>
          <w:color w:val="000000" w:themeColor="text1"/>
          <w:lang w:val="en-CA"/>
        </w:rPr>
        <w:t xml:space="preserve"> group feedback with households </w:t>
      </w:r>
      <w:r>
        <w:rPr>
          <w:color w:val="000000" w:themeColor="text1"/>
          <w:lang w:val="en-CA"/>
        </w:rPr>
        <w:t>and in work settings</w:t>
      </w:r>
      <w:r w:rsidR="008737DB">
        <w:rPr>
          <w:color w:val="000000" w:themeColor="text1"/>
          <w:lang w:val="en-CA"/>
        </w:rPr>
        <w:t xml:space="preserve"> can</w:t>
      </w:r>
      <w:r>
        <w:rPr>
          <w:color w:val="000000" w:themeColor="text1"/>
          <w:lang w:val="en-CA"/>
        </w:rPr>
        <w:t xml:space="preserve"> </w:t>
      </w:r>
      <w:r w:rsidR="00934FF8">
        <w:rPr>
          <w:color w:val="000000" w:themeColor="text1"/>
          <w:lang w:val="en-CA"/>
        </w:rPr>
        <w:t xml:space="preserve">also </w:t>
      </w:r>
      <w:r>
        <w:rPr>
          <w:color w:val="000000" w:themeColor="text1"/>
          <w:lang w:val="en-CA"/>
        </w:rPr>
        <w:t>be an effective behavior</w:t>
      </w:r>
      <w:r w:rsidR="00393E16">
        <w:rPr>
          <w:color w:val="000000" w:themeColor="text1"/>
          <w:lang w:val="en-CA"/>
        </w:rPr>
        <w:t>-</w:t>
      </w:r>
      <w:r>
        <w:rPr>
          <w:color w:val="000000" w:themeColor="text1"/>
          <w:lang w:val="en-CA"/>
        </w:rPr>
        <w:t xml:space="preserve">change strategy </w:t>
      </w:r>
      <w:r w:rsidR="00232275">
        <w:rPr>
          <w:color w:val="000000" w:themeColor="text1"/>
          <w:lang w:val="en-CA"/>
        </w:rPr>
        <w:fldChar w:fldCharType="begin"/>
      </w:r>
      <w:r w:rsidR="00360506">
        <w:rPr>
          <w:color w:val="000000" w:themeColor="text1"/>
          <w:lang w:val="en-CA"/>
        </w:rPr>
        <w:instrText xml:space="preserve"> ADDIN ZOTERO_ITEM CSL_CITATION {"citationID":"kiNBl1sC","properties":{"formattedCitation":"(Schultz 1999; Schultz et al. 2007; Siero et al. 1996)","plainCitation":"(Schultz 1999; Schultz et al. 2007; Siero et al. 1996)","noteIndex":0},"citationItems":[{"id":4835,"uris":["http://zotero.org/groups/2061407/items/YEWLJKYF"],"uri":["http://zotero.org/groups/2061407/items/YEWLJKYF"],"itemData":{"id":4835,"type":"article-journal","title":"Changing Behavior with Normative Feedback Interventions: A Field Experiment on Curbside Recycling","container-title":"Basic and Applied Social Psychology","volume":"21","issue":"1","source":"CiteULike","abstract":"This field experiment increased the frequency of curbside recycling among community residents using feedback interventions that targeted personal and social norms. My team of researchers observed curbside recycling behaviors of 605 residents of single-family dwellings for 17 weeks. Groups of contiguous houses were randomly assigned to 1 of 5 experimental conditions: plea, plea plus information, plea plus neighborhood feedback, plea plus individual household feedback, or the control condition. Interventions were implemented using door hangers delivered to each household over a 4-week period. Results showed significant increases from baseline in the frequency of participation and total amount of recycled material for the individual (i.e., personal norm) and the group feedback (i.e., descriptive norm) interventions. None of the interventions altered the amount of contamination observed. These findings are interpreted as consistent with recent research on personal and social norms and suggest a link between behavior change produced through norm activation and behavior change produced through feedback. Implications for research and public policy are discussed.","URL":"http://www.leaonline.com/doi/abs/10.1207/s15324834basp2101_3","shortTitle":"Changing Behavior With Normative Feedback Interventions","author":[{"family":"Schultz","given":"P"}],"issued":{"date-parts":[["1999"]]},"accessed":{"date-parts":[["2017",10,23]]}}},{"id":4836,"uris":["http://zotero.org/groups/2061407/items/RE3NC2KA"],"uri":["http://zotero.org/groups/2061407/items/RE3NC2KA"],"itemData":{"id":4836,"type":"article-journal","title":"The Constructive, Destructive, and Reconstructive Power of Social Norms","container-title":"Psychological Science","page":"429-434","volume":"18","issue":"5","source":"SAGE Journals","abstract":"Despite a long tradition of effectiveness in laboratory tests, normative messages have had mixed success in changing behavior in field contexts, with some studies showing boomerang effects. To test a theoretical account of this inconsistency, we conducted a field experiment in which normative messages were used to promote household energy conservation. As predicted, a descriptive normative message detailing average neighborhood usage produced either desirable energy savings or the undesirable boomerang effect, depending on whether households were already consuming at a low or high rate. Also as predicted, adding an injunctive message (conveying social approval or disapproval) eliminated the boomerang effect. The results offer an explanation for the mixed success of persuasive appeals based on social norms and suggest how such appeals should be properly crafted.","DOI":"10.1111/j.1467-9280.2007.01917.x","ISSN":"0956-7976","journalAbbreviation":"Psychol Sci","language":"en","author":[{"family":"Schultz","given":"P. Wesley"},{"family":"Nolan","given":"Jessica M."},{"family":"Cialdini","given":"Robert B."},{"family":"Goldstein","given":"Noah J."},{"family":"Griskevicius","given":"Vladas"}],"issued":{"date-parts":[["2007",5,1]]}}},{"id":4492,"uris":["http://zotero.org/groups/2061407/items/5JPJER2U"],"uri":["http://zotero.org/groups/2061407/items/5JPJER2U"],"itemData":{"id":4492,"type":"article-journal","title":"Changing Organizational Energy Consumption Behaviour Through Comparative Feedback","container-title":"Journal of Environmental Psychology","page":"235–246","volume":"16","issue":"3","source":"Google Scholar","author":[{"family":"Siero","given":"Frans W."},{"family":"Bakker","given":"Arnold B."},{"family":"Dekker","given":"Gerda B."},{"family":"Van Den Burg","given":"Marcel TC"}],"issued":{"date-parts":[["1996"]]}}}],"schema":"https://github.com/citation-style-language/schema/raw/master/csl-citation.json"} </w:instrText>
      </w:r>
      <w:r w:rsidR="00232275">
        <w:rPr>
          <w:color w:val="000000" w:themeColor="text1"/>
          <w:lang w:val="en-CA"/>
        </w:rPr>
        <w:fldChar w:fldCharType="separate"/>
      </w:r>
      <w:r w:rsidR="00360506" w:rsidRPr="00360506">
        <w:t>(Schultz 1999; Schultz et al. 2007; Siero et al. 1996)</w:t>
      </w:r>
      <w:r w:rsidR="00232275">
        <w:rPr>
          <w:color w:val="000000" w:themeColor="text1"/>
          <w:lang w:val="en-CA"/>
        </w:rPr>
        <w:fldChar w:fldCharType="end"/>
      </w:r>
      <w:r>
        <w:rPr>
          <w:color w:val="000000" w:themeColor="text1"/>
          <w:lang w:val="en-CA"/>
        </w:rPr>
        <w:t>.</w:t>
      </w:r>
    </w:p>
    <w:p w:rsidR="00056D01" w:rsidRPr="00CB526F" w:rsidRDefault="00056D01" w:rsidP="004A5B29">
      <w:pPr>
        <w:autoSpaceDE w:val="0"/>
        <w:autoSpaceDN w:val="0"/>
        <w:adjustRightInd w:val="0"/>
        <w:spacing w:line="480" w:lineRule="auto"/>
        <w:outlineLvl w:val="0"/>
        <w:rPr>
          <w:i/>
          <w:color w:val="000000" w:themeColor="text1"/>
        </w:rPr>
      </w:pPr>
      <w:r w:rsidRPr="00CB526F">
        <w:rPr>
          <w:i/>
          <w:color w:val="000000" w:themeColor="text1"/>
        </w:rPr>
        <w:t xml:space="preserve">The Individual Self </w:t>
      </w:r>
    </w:p>
    <w:p w:rsidR="00056D01" w:rsidRPr="00327F01" w:rsidRDefault="00056D01" w:rsidP="004A5B29">
      <w:pPr>
        <w:autoSpaceDE w:val="0"/>
        <w:autoSpaceDN w:val="0"/>
        <w:adjustRightInd w:val="0"/>
        <w:spacing w:line="480" w:lineRule="auto"/>
        <w:ind w:firstLine="720"/>
        <w:rPr>
          <w:color w:val="000000" w:themeColor="text1"/>
        </w:rPr>
      </w:pPr>
      <w:r w:rsidRPr="00327F01">
        <w:rPr>
          <w:color w:val="000000" w:themeColor="text1"/>
        </w:rPr>
        <w:t xml:space="preserve">This section highlights the </w:t>
      </w:r>
      <w:r w:rsidR="00FF2381">
        <w:rPr>
          <w:color w:val="000000" w:themeColor="text1"/>
        </w:rPr>
        <w:t>central role</w:t>
      </w:r>
      <w:r w:rsidRPr="00327F01">
        <w:rPr>
          <w:color w:val="000000" w:themeColor="text1"/>
        </w:rPr>
        <w:t xml:space="preserve"> of the individual self when encouraging sustainable consumer behaviors. </w:t>
      </w:r>
      <w:r w:rsidR="00EE0CFF">
        <w:rPr>
          <w:color w:val="000000" w:themeColor="text1"/>
        </w:rPr>
        <w:t xml:space="preserve">Factors linked </w:t>
      </w:r>
      <w:r w:rsidR="00DE728C">
        <w:rPr>
          <w:color w:val="000000" w:themeColor="text1"/>
        </w:rPr>
        <w:t xml:space="preserve">to </w:t>
      </w:r>
      <w:r w:rsidR="00EE0CFF">
        <w:rPr>
          <w:color w:val="000000" w:themeColor="text1"/>
        </w:rPr>
        <w:t xml:space="preserve">the individual self can </w:t>
      </w:r>
      <w:r w:rsidR="00EE0CFF" w:rsidRPr="00865FE0">
        <w:rPr>
          <w:color w:val="000000" w:themeColor="text1"/>
        </w:rPr>
        <w:t xml:space="preserve">have a powerful influence on our consumption </w:t>
      </w:r>
      <w:r w:rsidR="00EE0CFF" w:rsidRPr="00BC25EE">
        <w:rPr>
          <w:color w:val="000000" w:themeColor="text1"/>
        </w:rPr>
        <w:t>behaviors, including those linked to sustainability (</w:t>
      </w:r>
      <w:r w:rsidR="00EE0CFF" w:rsidRPr="008313BC">
        <w:rPr>
          <w:color w:val="000000" w:themeColor="text1"/>
        </w:rPr>
        <w:t xml:space="preserve">Hogg and Mitchell </w:t>
      </w:r>
      <w:r w:rsidR="00865FE0" w:rsidRPr="008313BC">
        <w:rPr>
          <w:color w:val="000000" w:themeColor="text1"/>
        </w:rPr>
        <w:t>2010</w:t>
      </w:r>
      <w:r w:rsidR="00EE0CFF" w:rsidRPr="008313BC">
        <w:rPr>
          <w:color w:val="000000" w:themeColor="text1"/>
        </w:rPr>
        <w:t>; Sirgy 198</w:t>
      </w:r>
      <w:r w:rsidR="00865FE0" w:rsidRPr="008313BC">
        <w:rPr>
          <w:color w:val="000000" w:themeColor="text1"/>
        </w:rPr>
        <w:t>2</w:t>
      </w:r>
      <w:r w:rsidR="00EE0CFF" w:rsidRPr="00865FE0">
        <w:rPr>
          <w:color w:val="000000" w:themeColor="text1"/>
        </w:rPr>
        <w:t xml:space="preserve">). </w:t>
      </w:r>
      <w:r w:rsidRPr="00BC25EE">
        <w:rPr>
          <w:color w:val="000000" w:themeColor="text1"/>
        </w:rPr>
        <w:t xml:space="preserve">The concepts </w:t>
      </w:r>
      <w:r w:rsidR="00736A6D" w:rsidRPr="00BC25EE">
        <w:rPr>
          <w:color w:val="000000" w:themeColor="text1"/>
        </w:rPr>
        <w:t>discussed</w:t>
      </w:r>
      <w:r w:rsidRPr="00BC25EE">
        <w:rPr>
          <w:color w:val="000000" w:themeColor="text1"/>
        </w:rPr>
        <w:t xml:space="preserve"> include positivity of the self-concept, </w:t>
      </w:r>
      <w:r w:rsidR="00E51C33" w:rsidRPr="00BC25EE">
        <w:rPr>
          <w:color w:val="000000" w:themeColor="text1"/>
        </w:rPr>
        <w:t xml:space="preserve">self-interest, </w:t>
      </w:r>
      <w:r w:rsidRPr="00BC25EE">
        <w:rPr>
          <w:color w:val="000000" w:themeColor="text1"/>
        </w:rPr>
        <w:t>self-consistency, self-efficacy, and individual differences.</w:t>
      </w:r>
    </w:p>
    <w:p w:rsidR="00056D01" w:rsidRPr="00327F01" w:rsidRDefault="00056D01" w:rsidP="004A5B29">
      <w:pPr>
        <w:autoSpaceDE w:val="0"/>
        <w:autoSpaceDN w:val="0"/>
        <w:adjustRightInd w:val="0"/>
        <w:spacing w:line="480" w:lineRule="auto"/>
        <w:ind w:firstLine="720"/>
      </w:pPr>
      <w:r w:rsidRPr="00CB526F">
        <w:rPr>
          <w:i/>
          <w:color w:val="000000" w:themeColor="text1"/>
        </w:rPr>
        <w:t>T</w:t>
      </w:r>
      <w:r>
        <w:rPr>
          <w:i/>
          <w:color w:val="000000" w:themeColor="text1"/>
        </w:rPr>
        <w:t xml:space="preserve">he </w:t>
      </w:r>
      <w:r w:rsidR="00CB526F">
        <w:rPr>
          <w:i/>
          <w:color w:val="000000" w:themeColor="text1"/>
        </w:rPr>
        <w:t>self-c</w:t>
      </w:r>
      <w:r w:rsidRPr="00CB526F">
        <w:rPr>
          <w:i/>
          <w:color w:val="000000" w:themeColor="text1"/>
        </w:rPr>
        <w:t>oncept</w:t>
      </w:r>
      <w:r w:rsidRPr="00327F01">
        <w:rPr>
          <w:color w:val="000000" w:themeColor="text1"/>
        </w:rPr>
        <w:t xml:space="preserve">. </w:t>
      </w:r>
      <w:r w:rsidR="00AD2766">
        <w:rPr>
          <w:color w:val="000000" w:themeColor="text1"/>
        </w:rPr>
        <w:t>I</w:t>
      </w:r>
      <w:r w:rsidR="00E51C33">
        <w:rPr>
          <w:color w:val="000000" w:themeColor="text1"/>
        </w:rPr>
        <w:t xml:space="preserve">ndividuals desire to </w:t>
      </w:r>
      <w:r w:rsidRPr="00327F01">
        <w:rPr>
          <w:color w:val="000000" w:themeColor="text1"/>
        </w:rPr>
        <w:t xml:space="preserve">maintain </w:t>
      </w:r>
      <w:r w:rsidR="00E51C33">
        <w:rPr>
          <w:color w:val="000000" w:themeColor="text1"/>
        </w:rPr>
        <w:t xml:space="preserve">positive </w:t>
      </w:r>
      <w:r w:rsidR="00A61959">
        <w:rPr>
          <w:color w:val="000000" w:themeColor="text1"/>
        </w:rPr>
        <w:t>self-</w:t>
      </w:r>
      <w:r w:rsidR="00E51C33">
        <w:rPr>
          <w:color w:val="000000" w:themeColor="text1"/>
        </w:rPr>
        <w:t xml:space="preserve">views and </w:t>
      </w:r>
      <w:r w:rsidR="00A61959">
        <w:rPr>
          <w:color w:val="000000" w:themeColor="text1"/>
        </w:rPr>
        <w:t xml:space="preserve">can </w:t>
      </w:r>
      <w:r>
        <w:rPr>
          <w:color w:val="000000" w:themeColor="text1"/>
        </w:rPr>
        <w:t>reaffirm the positivity of the</w:t>
      </w:r>
      <w:r w:rsidRPr="00327F01">
        <w:rPr>
          <w:color w:val="000000" w:themeColor="text1"/>
        </w:rPr>
        <w:t xml:space="preserve"> </w:t>
      </w:r>
      <w:r>
        <w:rPr>
          <w:color w:val="000000" w:themeColor="text1"/>
        </w:rPr>
        <w:t xml:space="preserve">self-concept </w:t>
      </w:r>
      <w:r w:rsidR="00A61959">
        <w:rPr>
          <w:color w:val="000000" w:themeColor="text1"/>
        </w:rPr>
        <w:t>via consumption</w:t>
      </w:r>
      <w:r w:rsidR="008737DB">
        <w:rPr>
          <w:color w:val="000000" w:themeColor="text1"/>
        </w:rPr>
        <w:t xml:space="preserve"> </w:t>
      </w:r>
      <w:r w:rsidR="008737DB">
        <w:rPr>
          <w:color w:val="000000" w:themeColor="text1"/>
        </w:rPr>
        <w:fldChar w:fldCharType="begin"/>
      </w:r>
      <w:r w:rsidR="008737DB">
        <w:rPr>
          <w:color w:val="000000" w:themeColor="text1"/>
        </w:rPr>
        <w:instrText xml:space="preserve"> ADDIN ZOTERO_ITEM CSL_CITATION {"citationID":"j7MgVoNp","properties":{"formattedCitation":"(Dunning 2007; Sedikides, Gaertner, and Toguchi 2003; Taylor and Brown 1988)","plainCitation":"(Dunning 2007; Sedikides, Gaertner, and Toguchi 2003; Taylor and Brown 1988)","noteIndex":0},"citationItems":[{"id":5301,"uris":["http://zotero.org/groups/2061407/items/GWPSVET2"],"uri":["http://zotero.org/groups/2061407/items/GWPSVET2"],"itemData":{"id":5301,"type":"article-journal","title":"Self-Image Motives and Consumer Behavior: How Sacrosanct Self-Beliefs Sway Preferences in the Marketplace","container-title":"Journal of Consumer Psychology","page":"237–249","volume":"17","issue":"4","source":"Google Scholar","shortTitle":"Self-image motives and consumer behavior","author":[{"family":"Dunning","given":"David"}],"issued":{"date-parts":[["2007"]]}}},{"id":5296,"uris":["http://zotero.org/groups/2061407/items/LEKYL45I"],"uri":["http://zotero.org/groups/2061407/items/LEKYL45I"],"itemData":{"id":5296,"type":"article-journal","title":"Pancultural Self-Enhancement.","container-title":"Journal of Personality and Social Psychology","page":"60","volume":"84","issue":"1","source":"Google Scholar","author":[{"family":"Sedikides","given":"Constantine"},{"family":"Gaertner","given":"Lowell"},{"family":"Toguchi","given":"Yoshiyasu"}],"issued":{"date-parts":[["2003"]]}}},{"id":5298,"uris":["http://zotero.org/groups/2061407/items/XHZ4SYUW"],"uri":["http://zotero.org/groups/2061407/items/XHZ4SYUW"],"itemData":{"id":5298,"type":"article-journal","title":"Illusion and Well-Being: A Social Psychological Perspective on Mental Health.","container-title":"Psychological Bulletin","page":"193","volume":"103","issue":"2","source":"Google Scholar","shortTitle":"Illusion and well-being","author":[{"family":"Taylor","given":"Shelley E."},{"family":"Brown","given":"Jonathon D."}],"issued":{"date-parts":[["1988"]]}}}],"schema":"https://github.com/citation-style-language/schema/raw/master/csl-citation.json"} </w:instrText>
      </w:r>
      <w:r w:rsidR="008737DB">
        <w:rPr>
          <w:color w:val="000000" w:themeColor="text1"/>
        </w:rPr>
        <w:fldChar w:fldCharType="separate"/>
      </w:r>
      <w:r w:rsidR="008737DB" w:rsidRPr="008737DB">
        <w:t>(Dunning 2007; Sedikides, Gaertner, and Toguchi 2003; Taylor and Brown 1988)</w:t>
      </w:r>
      <w:r w:rsidR="008737DB">
        <w:rPr>
          <w:color w:val="000000" w:themeColor="text1"/>
        </w:rPr>
        <w:fldChar w:fldCharType="end"/>
      </w:r>
      <w:r w:rsidR="008737DB">
        <w:rPr>
          <w:color w:val="000000" w:themeColor="text1"/>
        </w:rPr>
        <w:t xml:space="preserve">. </w:t>
      </w:r>
      <w:r w:rsidR="00E51C33">
        <w:rPr>
          <w:color w:val="000000" w:themeColor="text1"/>
        </w:rPr>
        <w:t>As a result</w:t>
      </w:r>
      <w:r>
        <w:rPr>
          <w:color w:val="000000" w:themeColor="text1"/>
        </w:rPr>
        <w:t xml:space="preserve"> of the desire to view the self positively</w:t>
      </w:r>
      <w:r w:rsidR="00AD2766">
        <w:rPr>
          <w:color w:val="000000" w:themeColor="text1"/>
        </w:rPr>
        <w:t>, people</w:t>
      </w:r>
      <w:r w:rsidR="00E51C33">
        <w:rPr>
          <w:color w:val="000000" w:themeColor="text1"/>
        </w:rPr>
        <w:t xml:space="preserve"> exhibit </w:t>
      </w:r>
      <w:r w:rsidRPr="00327F01">
        <w:rPr>
          <w:color w:val="000000" w:themeColor="text1"/>
        </w:rPr>
        <w:t xml:space="preserve">self-defensive reactions to learning </w:t>
      </w:r>
      <w:r w:rsidR="00595DC3">
        <w:rPr>
          <w:color w:val="000000" w:themeColor="text1"/>
        </w:rPr>
        <w:t xml:space="preserve">that their own </w:t>
      </w:r>
      <w:r w:rsidR="00E51C33">
        <w:rPr>
          <w:color w:val="000000" w:themeColor="text1"/>
        </w:rPr>
        <w:t xml:space="preserve">behaviors have negative environmental impacts </w:t>
      </w:r>
      <w:r w:rsidR="00232275">
        <w:rPr>
          <w:color w:val="000000" w:themeColor="text1"/>
        </w:rPr>
        <w:fldChar w:fldCharType="begin"/>
      </w:r>
      <w:r w:rsidR="00360506">
        <w:rPr>
          <w:color w:val="000000" w:themeColor="text1"/>
        </w:rPr>
        <w:instrText xml:space="preserve"> ADDIN ZOTERO_ITEM CSL_CITATION {"citationID":"z4pbmQWF","properties":{"formattedCitation":"(Dickinson 2009; Feygina, Jost, and Goldsmith 2010)","plainCitation":"(Dickinson 2009; Feygina, Jost, and Goldsmith 2010)","noteIndex":0},"citationItems":[{"id":5303,"uris":["http://zotero.org/groups/2061407/items/UTDZKFIV"],"uri":["http://zotero.org/groups/2061407/items/UTDZKFIV"],"itemData":{"id":5303,"type":"article-journal","title":"The People Paradox: Self-Esteem Striving, Immortality Ideologies, and Human Response to Climate Change","container-title":"Ecology and Society","page":"34","volume":"14","issue":"1","source":"Google Scholar","shortTitle":"The people paradox","author":[{"family":"Dickinson","given":"Janis"}],"issued":{"date-parts":[["2009"]]}}},{"id":5306,"uris":["http://zotero.org/groups/2061407/items/SYVURPJW"],"uri":["http://zotero.org/groups/2061407/items/SYVURPJW"],"itemData":{"id":5306,"type":"article-journal","title":"System Justification, the Denial of Global Warming, and the Possibility of “System-Sanctioned Change”","container-title":"Personality and Social Psychology Bulletin","page":"326–338","volume":"36","issue":"3","source":"Google Scholar","author":[{"family":"Feygina","given":"Irina"},{"family":"Jost","given":"John T."},{"family":"Goldsmith","given":"Rachel E."}],"issued":{"date-parts":[["2010"]]}}}],"schema":"https://github.com/citation-style-language/schema/raw/master/csl-citation.json"} </w:instrText>
      </w:r>
      <w:r w:rsidR="00232275">
        <w:rPr>
          <w:color w:val="000000" w:themeColor="text1"/>
        </w:rPr>
        <w:fldChar w:fldCharType="separate"/>
      </w:r>
      <w:r w:rsidR="00360506" w:rsidRPr="00360506">
        <w:t>(Dickinson 2009; Feygina, Jost, and Goldsmith 2010)</w:t>
      </w:r>
      <w:r w:rsidR="00232275">
        <w:rPr>
          <w:color w:val="000000" w:themeColor="text1"/>
        </w:rPr>
        <w:fldChar w:fldCharType="end"/>
      </w:r>
      <w:r>
        <w:rPr>
          <w:color w:val="000000" w:themeColor="text1"/>
        </w:rPr>
        <w:t xml:space="preserve"> </w:t>
      </w:r>
      <w:r w:rsidR="00E51C33">
        <w:rPr>
          <w:color w:val="000000" w:themeColor="text1"/>
        </w:rPr>
        <w:t>and derogate other</w:t>
      </w:r>
      <w:r w:rsidR="00595DC3">
        <w:rPr>
          <w:color w:val="000000" w:themeColor="text1"/>
        </w:rPr>
        <w:t>s</w:t>
      </w:r>
      <w:r w:rsidR="00776652">
        <w:rPr>
          <w:color w:val="000000" w:themeColor="text1"/>
        </w:rPr>
        <w:t xml:space="preserve"> displaying more sustainable</w:t>
      </w:r>
      <w:r w:rsidR="00E51C33">
        <w:rPr>
          <w:color w:val="000000" w:themeColor="text1"/>
        </w:rPr>
        <w:t xml:space="preserve"> actions</w:t>
      </w:r>
      <w:r w:rsidRPr="00327F01">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3TNWAxX3","properties":{"formattedCitation":"(Zane, Irwin, and Reczek 2015)","plainCitation":"(Zane, Irwin, and Reczek 2015)","noteIndex":0},"citationItems":[{"id":6491,"uris":["http://zotero.org/groups/2061407/items/A6NCYL24"],"uri":["http://zotero.org/groups/2061407/items/A6NCYL24"],"itemData":{"id":6491,"type":"article-journal","title":"Do Less Ethical Consumers Denigrate More Ethical Consumers? The Effect of Willful Ignorance on Judgments of Others","container-title":"Journal of Consumer Psychology","page":"337-349","volume":"26","issue":"3","source":"Google Scholar","shortTitle":"Do less ethical consumers denigrate more ethical consumers?","author":[{"family":"Zane","given":"Daniel M."},{"family":"Irwin","given":"Julie R."},{"family":"Reczek","given":"Rebecca Walker"}],"issued":{"date-parts":[["2015"]]}}}],"schema":"https://github.com/citation-style-language/schema/raw/master/csl-citation.json"} </w:instrText>
      </w:r>
      <w:r w:rsidR="00232275">
        <w:rPr>
          <w:color w:val="000000" w:themeColor="text1"/>
        </w:rPr>
        <w:fldChar w:fldCharType="separate"/>
      </w:r>
      <w:r w:rsidR="00360506" w:rsidRPr="00360506">
        <w:t>(</w:t>
      </w:r>
      <w:r w:rsidR="00776652">
        <w:t>Minson and Monin 201</w:t>
      </w:r>
      <w:r w:rsidR="00360506" w:rsidRPr="00360506">
        <w:t>Zane, Irwin, and Reczek 2015)</w:t>
      </w:r>
      <w:r w:rsidR="00232275">
        <w:rPr>
          <w:color w:val="000000" w:themeColor="text1"/>
        </w:rPr>
        <w:fldChar w:fldCharType="end"/>
      </w:r>
      <w:r w:rsidRPr="00327F01">
        <w:rPr>
          <w:color w:val="000000" w:themeColor="text1"/>
        </w:rPr>
        <w:t xml:space="preserve">. </w:t>
      </w:r>
      <w:r w:rsidR="00E51C33">
        <w:rPr>
          <w:color w:val="000000" w:themeColor="text1"/>
        </w:rPr>
        <w:t>Further</w:t>
      </w:r>
      <w:r w:rsidRPr="00327F01">
        <w:rPr>
          <w:color w:val="000000" w:themeColor="text1"/>
        </w:rPr>
        <w:t>, som</w:t>
      </w:r>
      <w:r>
        <w:rPr>
          <w:color w:val="000000" w:themeColor="text1"/>
        </w:rPr>
        <w:t>e forms of sus</w:t>
      </w:r>
      <w:r w:rsidR="00776652">
        <w:rPr>
          <w:color w:val="000000" w:themeColor="text1"/>
        </w:rPr>
        <w:t xml:space="preserve">tainable behavior change (e.g., </w:t>
      </w:r>
      <w:r>
        <w:rPr>
          <w:color w:val="000000" w:themeColor="text1"/>
        </w:rPr>
        <w:t xml:space="preserve">travel behaviors) </w:t>
      </w:r>
      <w:r w:rsidRPr="00327F01">
        <w:rPr>
          <w:color w:val="000000" w:themeColor="text1"/>
        </w:rPr>
        <w:t xml:space="preserve">are avoided </w:t>
      </w:r>
      <w:r w:rsidR="00776652">
        <w:rPr>
          <w:color w:val="000000" w:themeColor="text1"/>
        </w:rPr>
        <w:t>because changing</w:t>
      </w:r>
      <w:r>
        <w:rPr>
          <w:color w:val="000000" w:themeColor="text1"/>
        </w:rPr>
        <w:t xml:space="preserve"> can</w:t>
      </w:r>
      <w:r w:rsidRPr="00327F01">
        <w:rPr>
          <w:color w:val="000000" w:themeColor="text1"/>
        </w:rPr>
        <w:t xml:space="preserve"> threaten</w:t>
      </w:r>
      <w:r>
        <w:rPr>
          <w:color w:val="000000" w:themeColor="text1"/>
        </w:rPr>
        <w:t xml:space="preserve"> the</w:t>
      </w:r>
      <w:r w:rsidRPr="00327F01">
        <w:rPr>
          <w:color w:val="000000" w:themeColor="text1"/>
        </w:rPr>
        <w:t xml:space="preserve"> self</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ZYDixtn9","properties":{"formattedCitation":"(Murtagh et al. 2015)","plainCitation":"(Murtagh et al. 2015)","noteIndex":0},"citationItems":[{"id":4396,"uris":["http://zotero.org/groups/2061407/items/XH3323IQ"],"uri":["http://zotero.org/groups/2061407/items/XH3323IQ"],"itemData":{"id":4396,"type":"article-journal","title":"Does Perception of Automation Undermine Pro-Environmental Behaviour? Findings from Three Everyday Settings","container-title":"Journal of Environmental Psychology","page":"139-148","volume":"42","issue":"Supplement C","source":"ScienceDirect","abstract":"The global deployment of technology to aid mitigation of climate change has great potential but the realisation of much of this potential depends on behavioural response. A culturally pervasive reliance on and belief in technology raises the risk that dependence on technology will hamper human actions of mitigation. Theory suggests that ‘green’ behaviour may be undermined by automated technology but empirical investigation has been lacking. We examined the effect of the prospect of automation on three everyday behaviours with environmental impact. Based on evidence from observational and experimental studies, we demonstrated that the prospect of automation can undermine even simple actions for sustainability. Further, we examined the process by which automated technology influences behaviour and suggest that automation may impair personal responsibility for action.","DOI":"10.1016/j.jenvp.2015.04.002","ISSN":"0272-4944","shortTitle":"Does perception of automation undermine pro-environmental behaviour?","journalAbbreviation":"Journal of Environmental Psychology","author":[{"family":"Murtagh","given":"Niamh"},{"family":"Gatersleben","given":"Birgitta"},{"family":"Cowen","given":"Laura"},{"family":"Uzzell","given":"David"}],"issued":{"date-parts":[["2015",6,1]]}}}],"schema":"https://github.com/citation-style-language/schema/raw/master/csl-citation.json"} </w:instrText>
      </w:r>
      <w:r w:rsidR="00232275">
        <w:rPr>
          <w:color w:val="000000" w:themeColor="text1"/>
        </w:rPr>
        <w:fldChar w:fldCharType="separate"/>
      </w:r>
      <w:r w:rsidR="00360506" w:rsidRPr="00360506">
        <w:t>(Murtagh et al. 2015)</w:t>
      </w:r>
      <w:r w:rsidR="00232275">
        <w:rPr>
          <w:color w:val="000000" w:themeColor="text1"/>
        </w:rPr>
        <w:fldChar w:fldCharType="end"/>
      </w:r>
      <w:r w:rsidR="00595DC3">
        <w:rPr>
          <w:color w:val="000000" w:themeColor="text1"/>
        </w:rPr>
        <w:t xml:space="preserve">. In another </w:t>
      </w:r>
      <w:r>
        <w:rPr>
          <w:color w:val="000000" w:themeColor="text1"/>
        </w:rPr>
        <w:t>example</w:t>
      </w:r>
      <w:r w:rsidRPr="00327F01">
        <w:rPr>
          <w:color w:val="000000" w:themeColor="text1"/>
        </w:rPr>
        <w:t>, threats</w:t>
      </w:r>
      <w:r>
        <w:rPr>
          <w:color w:val="000000" w:themeColor="text1"/>
        </w:rPr>
        <w:t xml:space="preserve"> to </w:t>
      </w:r>
      <w:r w:rsidR="00CA2CD5">
        <w:rPr>
          <w:color w:val="000000" w:themeColor="text1"/>
        </w:rPr>
        <w:t>R</w:t>
      </w:r>
      <w:r>
        <w:rPr>
          <w:color w:val="000000" w:themeColor="text1"/>
        </w:rPr>
        <w:t>epublican self-</w:t>
      </w:r>
      <w:r w:rsidRPr="00327F01">
        <w:rPr>
          <w:color w:val="000000" w:themeColor="text1"/>
        </w:rPr>
        <w:t xml:space="preserve">identity led to backfire effects, such that </w:t>
      </w:r>
      <w:r w:rsidR="00CA2CD5">
        <w:rPr>
          <w:color w:val="000000" w:themeColor="text1"/>
        </w:rPr>
        <w:t>R</w:t>
      </w:r>
      <w:r w:rsidRPr="00327F01">
        <w:rPr>
          <w:color w:val="000000" w:themeColor="text1"/>
        </w:rPr>
        <w:t>epublicans decreased support for climate</w:t>
      </w:r>
      <w:r w:rsidR="006810A6">
        <w:rPr>
          <w:color w:val="000000" w:themeColor="text1"/>
        </w:rPr>
        <w:t>-</w:t>
      </w:r>
      <w:r w:rsidRPr="00327F01">
        <w:rPr>
          <w:color w:val="000000" w:themeColor="text1"/>
        </w:rPr>
        <w:t>change mitigation policies in response to climate</w:t>
      </w:r>
      <w:r w:rsidR="006810A6">
        <w:rPr>
          <w:color w:val="000000" w:themeColor="text1"/>
        </w:rPr>
        <w:t>-</w:t>
      </w:r>
      <w:r w:rsidRPr="00327F01">
        <w:rPr>
          <w:color w:val="000000" w:themeColor="text1"/>
        </w:rPr>
        <w:t>change communications</w:t>
      </w:r>
      <w:r w:rsidRPr="00327F01">
        <w:t xml:space="preserve"> </w:t>
      </w:r>
      <w:r w:rsidR="00232275">
        <w:fldChar w:fldCharType="begin"/>
      </w:r>
      <w:r w:rsidR="00360506">
        <w:instrText xml:space="preserve"> ADDIN ZOTERO_ITEM CSL_CITATION {"citationID":"s3qQUqYe","properties":{"formattedCitation":"(Hart and Nisbet 2012)","plainCitation":"(Hart and Nisbet 2012)","noteIndex":0},"citationItems":[{"id":5309,"uris":["http://zotero.org/groups/2061407/items/YRRVINMA"],"uri":["http://zotero.org/groups/2061407/items/YRRVINMA"],"itemData":{"id":5309,"type":"article-journal","title":"Boomerang Effects in Science Communication: How Motivated Reasoning and Identity Cues Amplify Opinion Polarization About Climate Mitigation Policies","container-title":"Communication Research","page":"701–723","volume":"39","issue":"6","source":"Google Scholar","shortTitle":"Boomerang effects in science communication","author":[{"family":"Hart","given":"P. Sol"},{"family":"Nisbet","given":"Erik C."}],"issued":{"date-parts":[["2012"]]}}}],"schema":"https://github.com/citation-style-language/schema/raw/master/csl-citation.json"} </w:instrText>
      </w:r>
      <w:r w:rsidR="00232275">
        <w:fldChar w:fldCharType="separate"/>
      </w:r>
      <w:r w:rsidR="00360506" w:rsidRPr="00360506">
        <w:t>(Hart and Nisbet 2012)</w:t>
      </w:r>
      <w:r w:rsidR="00232275">
        <w:fldChar w:fldCharType="end"/>
      </w:r>
      <w:r w:rsidR="00595DC3">
        <w:t xml:space="preserve"> or were less likely to choose an </w:t>
      </w:r>
      <w:r>
        <w:t xml:space="preserve">eco-friendly </w:t>
      </w:r>
      <w:r w:rsidR="00595DC3">
        <w:t>option</w:t>
      </w:r>
      <w:r>
        <w:t xml:space="preserve"> </w:t>
      </w:r>
      <w:r w:rsidR="00232275">
        <w:fldChar w:fldCharType="begin"/>
      </w:r>
      <w:r w:rsidR="00360506">
        <w:instrText xml:space="preserve"> ADDIN ZOTERO_ITEM CSL_CITATION {"citationID":"RZp7xnbJ","properties":{"formattedCitation":"(Gromet, Kunreuther, and Larrick 2013)","plainCitation":"(Gromet, Kunreuther, and Larrick 2013)","noteIndex":0},"citationItems":[{"id":5217,"uris":["http://zotero.org/groups/2061407/items/I2H8JAC4"],"uri":["http://zotero.org/groups/2061407/items/I2H8JAC4"],"itemData":{"id":5217,"type":"article-journal","title":"Political Ideology Affects Energy-Efficiency Attitudes and Choices","container-title":"Proceedings of the National Academy of Sciences","page":"9314–9319","volume":"110","issue":"23","source":"Google Scholar","author":[{"family":"Gromet","given":"Dena M."},{"family":"Kunreuther","given":"Howard"},{"family":"Larrick","given":"Richard P."}],"issued":{"date-parts":[["2013"]]}}}],"schema":"https://github.com/citation-style-language/schema/raw/master/csl-citation.json"} </w:instrText>
      </w:r>
      <w:r w:rsidR="00232275">
        <w:fldChar w:fldCharType="separate"/>
      </w:r>
      <w:r w:rsidR="00360506" w:rsidRPr="00360506">
        <w:t>(Gromet, Kunreuther, and Larrick 2013)</w:t>
      </w:r>
      <w:r w:rsidR="00232275">
        <w:fldChar w:fldCharType="end"/>
      </w:r>
      <w:r w:rsidRPr="00327F01">
        <w:t xml:space="preserve">. </w:t>
      </w:r>
      <w:r w:rsidRPr="00327F01">
        <w:rPr>
          <w:color w:val="000000" w:themeColor="text1"/>
        </w:rPr>
        <w:t>Thus</w:t>
      </w:r>
      <w:r w:rsidR="00E51C33">
        <w:rPr>
          <w:color w:val="000000" w:themeColor="text1"/>
        </w:rPr>
        <w:t>,</w:t>
      </w:r>
      <w:r w:rsidR="00595DC3">
        <w:rPr>
          <w:color w:val="000000" w:themeColor="text1"/>
        </w:rPr>
        <w:t xml:space="preserve"> positively</w:t>
      </w:r>
      <w:r w:rsidRPr="00327F01">
        <w:rPr>
          <w:color w:val="000000" w:themeColor="text1"/>
        </w:rPr>
        <w:t xml:space="preserve"> associating</w:t>
      </w:r>
      <w:r>
        <w:rPr>
          <w:color w:val="000000" w:themeColor="text1"/>
        </w:rPr>
        <w:t xml:space="preserve"> </w:t>
      </w:r>
      <w:r w:rsidRPr="00327F01">
        <w:rPr>
          <w:color w:val="000000" w:themeColor="text1"/>
        </w:rPr>
        <w:t>sustainable behavior</w:t>
      </w:r>
      <w:r w:rsidR="00595DC3">
        <w:rPr>
          <w:color w:val="000000" w:themeColor="text1"/>
        </w:rPr>
        <w:t xml:space="preserve">s with </w:t>
      </w:r>
      <w:r w:rsidR="00E51C33">
        <w:rPr>
          <w:color w:val="000000" w:themeColor="text1"/>
        </w:rPr>
        <w:t>the self-concept</w:t>
      </w:r>
      <w:r>
        <w:rPr>
          <w:color w:val="000000" w:themeColor="text1"/>
        </w:rPr>
        <w:t xml:space="preserve"> and </w:t>
      </w:r>
      <w:r w:rsidRPr="00327F01">
        <w:rPr>
          <w:color w:val="000000" w:themeColor="text1"/>
        </w:rPr>
        <w:t xml:space="preserve">buffering </w:t>
      </w:r>
      <w:r w:rsidR="00E51C33">
        <w:rPr>
          <w:color w:val="000000" w:themeColor="text1"/>
        </w:rPr>
        <w:t xml:space="preserve">against </w:t>
      </w:r>
      <w:r w:rsidR="00595DC3">
        <w:rPr>
          <w:color w:val="000000" w:themeColor="text1"/>
        </w:rPr>
        <w:t xml:space="preserve">self-threatening </w:t>
      </w:r>
      <w:r w:rsidR="00E51C33">
        <w:rPr>
          <w:color w:val="000000" w:themeColor="text1"/>
        </w:rPr>
        <w:t>informat</w:t>
      </w:r>
      <w:r w:rsidR="00595DC3">
        <w:rPr>
          <w:color w:val="000000" w:themeColor="text1"/>
        </w:rPr>
        <w:t>ion</w:t>
      </w:r>
      <w:r w:rsidR="00E51C33">
        <w:rPr>
          <w:color w:val="000000" w:themeColor="text1"/>
        </w:rPr>
        <w:t xml:space="preserve"> can be important for sustainable behavior change</w:t>
      </w:r>
      <w:r w:rsidRPr="00327F01">
        <w:rPr>
          <w:color w:val="000000" w:themeColor="text1"/>
        </w:rPr>
        <w:t xml:space="preserve">. </w:t>
      </w:r>
      <w:r w:rsidR="00A61959">
        <w:rPr>
          <w:color w:val="000000" w:themeColor="text1"/>
        </w:rPr>
        <w:t>For</w:t>
      </w:r>
      <w:r w:rsidR="00E51C33">
        <w:rPr>
          <w:color w:val="000000" w:themeColor="text1"/>
        </w:rPr>
        <w:t xml:space="preserve"> example</w:t>
      </w:r>
      <w:r w:rsidRPr="00327F01">
        <w:rPr>
          <w:color w:val="000000" w:themeColor="text1"/>
        </w:rPr>
        <w:t>, self-affirmation</w:t>
      </w:r>
      <w:r w:rsidR="00E51C33">
        <w:rPr>
          <w:color w:val="000000" w:themeColor="text1"/>
        </w:rPr>
        <w:t xml:space="preserve">, or the endorsement </w:t>
      </w:r>
      <w:r w:rsidR="007917D0">
        <w:rPr>
          <w:color w:val="000000" w:themeColor="text1"/>
        </w:rPr>
        <w:t xml:space="preserve">of </w:t>
      </w:r>
      <w:r w:rsidR="00E51C33">
        <w:rPr>
          <w:color w:val="000000" w:themeColor="text1"/>
        </w:rPr>
        <w:t xml:space="preserve">important self-values, </w:t>
      </w:r>
      <w:r w:rsidRPr="00327F01">
        <w:rPr>
          <w:color w:val="000000" w:themeColor="text1"/>
        </w:rPr>
        <w:t>mit</w:t>
      </w:r>
      <w:r>
        <w:rPr>
          <w:color w:val="000000" w:themeColor="text1"/>
        </w:rPr>
        <w:t>igate</w:t>
      </w:r>
      <w:r w:rsidR="00A61959">
        <w:rPr>
          <w:color w:val="000000" w:themeColor="text1"/>
        </w:rPr>
        <w:t>s</w:t>
      </w:r>
      <w:r>
        <w:rPr>
          <w:color w:val="000000" w:themeColor="text1"/>
        </w:rPr>
        <w:t xml:space="preserve"> self-protective responses, leading </w:t>
      </w:r>
      <w:r w:rsidR="00E51C33">
        <w:rPr>
          <w:color w:val="000000" w:themeColor="text1"/>
        </w:rPr>
        <w:t>to greater endorsement of</w:t>
      </w:r>
      <w:r w:rsidRPr="00327F01">
        <w:rPr>
          <w:color w:val="000000" w:themeColor="text1"/>
        </w:rPr>
        <w:t xml:space="preserve"> </w:t>
      </w:r>
      <w:r w:rsidR="00E51C33">
        <w:rPr>
          <w:color w:val="000000" w:themeColor="text1"/>
        </w:rPr>
        <w:t>sustainable actions</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TiEvTOBq","properties":{"formattedCitation":"(Brough et al. 2016; Prooijen and Sparks 2014; Sparks et al. 2010)","plainCitation":"(Brough et al. 2016; Prooijen and Sparks 2014; Sparks et al. 2010)","noteIndex":0},"citationItems":[{"id":4329,"uris":["http://zotero.org/groups/2061407/items/NSBIF9ZZ"],"uri":["http://zotero.org/groups/2061407/items/NSBIF9ZZ"],"itemData":{"id":4329,"type":"article-journal","title":"Is Eco-Friendly Unmanly? The Green-Feminine Stereotype and Its Effect on Sustainable Consumption","container-title":"Journal of Consumer Research","page":"567-582","volume":"43","issue":"4","source":"CrossRef","DOI":"10.1093/jcr/ucw044","ISSN":"0093-5301, 1537-5277","shortTitle":"Is Eco-Friendly Unmanly?","language":"en","author":[{"family":"Brough","given":"Aaron R."},{"family":"Wilkie","given":"James E. B."},{"family":"Ma","given":"Jingjing"},{"family":"Isaac","given":"Mathew S."},{"family":"Gal","given":"David"}],"issued":{"date-parts":[["2016",12]]}}},{"id":5312,"uris":["http://zotero.org/groups/2061407/items/674WCMTB"],"uri":["http://zotero.org/groups/2061407/items/674WCMTB"],"itemData":{"id":5312,"type":"article-journal","title":"Attenuating Initial Beliefs: Increasing the Acceptance of Anthropogenic Climate Change Information by Reflecting on Values","container-title":"Risk Analysis","page":"929–936","volume":"34","issue":"5","source":"Google Scholar","shortTitle":"Attenuating initial beliefs","author":[{"family":"Prooijen","given":"Anne-Marie"},{"family":"Sparks","given":"Paul"}],"issued":{"date-parts":[["2014"]]}}},{"id":5314,"uris":["http://zotero.org/groups/2061407/items/BFI7MNFG"],"uri":["http://zotero.org/groups/2061407/items/BFI7MNFG"],"itemData":{"id":5314,"type":"article-journal","title":"Pro-Environmental Actions, Climate Change, and Defensiveness: Do Self-Affirmations Make a Difference to People's Motives and Beliefs About Making a Difference?","container-title":"British Journal of Social Psychology","page":"553–568","volume":"49","issue":"3","source":"Google Scholar","shortTitle":"Pro-environmental actions, climate change, and defensiveness","author":[{"family":"Sparks","given":"Paul"},{"family":"Jessop","given":"Donna C."},{"family":"Chapman","given":"James"},{"family":"Holmes","given":"Katherine"}],"issued":{"date-parts":[["2010"]]}}}],"schema":"https://github.com/citation-style-language/schema/raw/master/csl-citation.json"} </w:instrText>
      </w:r>
      <w:r w:rsidR="00232275">
        <w:rPr>
          <w:color w:val="000000" w:themeColor="text1"/>
        </w:rPr>
        <w:fldChar w:fldCharType="separate"/>
      </w:r>
      <w:r w:rsidR="00360506" w:rsidRPr="00360506">
        <w:t>(Brough et al. 2016; Prooijen and Sparks 2014; Sparks et al. 2010)</w:t>
      </w:r>
      <w:r w:rsidR="00232275">
        <w:rPr>
          <w:color w:val="000000" w:themeColor="text1"/>
        </w:rPr>
        <w:fldChar w:fldCharType="end"/>
      </w:r>
      <w:r w:rsidRPr="00327F01">
        <w:rPr>
          <w:color w:val="000000" w:themeColor="text1"/>
        </w:rPr>
        <w:t xml:space="preserve">. </w:t>
      </w:r>
    </w:p>
    <w:p w:rsidR="00056D01" w:rsidRPr="00327F01" w:rsidRDefault="00056D01" w:rsidP="004A5B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shd w:val="clear" w:color="auto" w:fill="FFFFFF"/>
        </w:rPr>
      </w:pPr>
      <w:r w:rsidRPr="00327F01">
        <w:rPr>
          <w:color w:val="000000" w:themeColor="text1"/>
        </w:rPr>
        <w:tab/>
      </w:r>
      <w:r w:rsidR="000A2CA8">
        <w:rPr>
          <w:color w:val="000000" w:themeColor="text1"/>
        </w:rPr>
        <w:t xml:space="preserve">The self-concept also </w:t>
      </w:r>
      <w:r w:rsidR="00E031CC">
        <w:rPr>
          <w:color w:val="000000" w:themeColor="text1"/>
        </w:rPr>
        <w:t xml:space="preserve">relates to sustainable </w:t>
      </w:r>
      <w:r w:rsidR="000A2CA8">
        <w:rPr>
          <w:color w:val="000000" w:themeColor="text1"/>
        </w:rPr>
        <w:t>behaviors in that the possessions people own can become extensions of their</w:t>
      </w:r>
      <w:r w:rsidRPr="00327F01">
        <w:rPr>
          <w:color w:val="000000" w:themeColor="text1"/>
        </w:rPr>
        <w:t xml:space="preserve"> identity</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BzrdKOp5","properties":{"formattedCitation":"(Belk 1988)","plainCitation":"(Belk 1988)","noteIndex":0},"citationItems":[{"id":5316,"uris":["http://zotero.org/groups/2061407/items/ZK6BV7AY"],"uri":["http://zotero.org/groups/2061407/items/ZK6BV7AY"],"itemData":{"id":5316,"type":"article-journal","title":"Possessions and the Extended Self","container-title":"Journal of Consumer Research","page":"139–168","volume":"15","issue":"2","source":"Google Scholar","author":[{"family":"Belk","given":"Russell W."}],"issued":{"date-parts":[["1988"]]}}}],"schema":"https://github.com/citation-style-language/schema/raw/master/csl-citation.json"} </w:instrText>
      </w:r>
      <w:r w:rsidR="00232275">
        <w:rPr>
          <w:color w:val="000000" w:themeColor="text1"/>
        </w:rPr>
        <w:fldChar w:fldCharType="separate"/>
      </w:r>
      <w:r w:rsidR="00360506" w:rsidRPr="00360506">
        <w:t>(Belk 1988)</w:t>
      </w:r>
      <w:r w:rsidR="00232275">
        <w:rPr>
          <w:color w:val="000000" w:themeColor="text1"/>
        </w:rPr>
        <w:fldChar w:fldCharType="end"/>
      </w:r>
      <w:r w:rsidRPr="00327F01">
        <w:rPr>
          <w:color w:val="000000" w:themeColor="text1"/>
        </w:rPr>
        <w:t xml:space="preserve">. One </w:t>
      </w:r>
      <w:r w:rsidR="000A2CA8">
        <w:rPr>
          <w:color w:val="000000" w:themeColor="text1"/>
        </w:rPr>
        <w:t xml:space="preserve">way this sense of extended self </w:t>
      </w:r>
      <w:r w:rsidR="007917D0">
        <w:rPr>
          <w:color w:val="000000" w:themeColor="text1"/>
        </w:rPr>
        <w:t>manifests</w:t>
      </w:r>
      <w:r w:rsidR="000A2CA8">
        <w:rPr>
          <w:color w:val="000000" w:themeColor="text1"/>
        </w:rPr>
        <w:t xml:space="preserve"> is that people </w:t>
      </w:r>
      <w:r w:rsidR="00E031CC">
        <w:rPr>
          <w:color w:val="000000" w:themeColor="text1"/>
        </w:rPr>
        <w:t>can</w:t>
      </w:r>
      <w:r w:rsidR="000A2CA8">
        <w:rPr>
          <w:color w:val="000000" w:themeColor="text1"/>
        </w:rPr>
        <w:t xml:space="preserve"> </w:t>
      </w:r>
      <w:r w:rsidR="007917D0">
        <w:rPr>
          <w:color w:val="000000" w:themeColor="text1"/>
        </w:rPr>
        <w:t xml:space="preserve">be </w:t>
      </w:r>
      <w:r w:rsidR="000A2CA8">
        <w:rPr>
          <w:color w:val="000000" w:themeColor="text1"/>
        </w:rPr>
        <w:t xml:space="preserve">unwilling to part with possessions that are </w:t>
      </w:r>
      <w:r w:rsidR="00E031CC">
        <w:rPr>
          <w:color w:val="000000" w:themeColor="text1"/>
        </w:rPr>
        <w:t xml:space="preserve">linked to the self, </w:t>
      </w:r>
      <w:r w:rsidR="000A2CA8">
        <w:rPr>
          <w:color w:val="000000" w:themeColor="text1"/>
        </w:rPr>
        <w:t>be</w:t>
      </w:r>
      <w:r w:rsidRPr="00327F01">
        <w:rPr>
          <w:color w:val="000000" w:themeColor="text1"/>
        </w:rPr>
        <w:t xml:space="preserve">cause </w:t>
      </w:r>
      <w:r w:rsidR="00E031CC">
        <w:rPr>
          <w:color w:val="000000" w:themeColor="text1"/>
        </w:rPr>
        <w:t>of</w:t>
      </w:r>
      <w:r w:rsidRPr="00327F01">
        <w:rPr>
          <w:color w:val="000000" w:themeColor="text1"/>
        </w:rPr>
        <w:t xml:space="preserve"> </w:t>
      </w:r>
      <w:r>
        <w:rPr>
          <w:color w:val="000000" w:themeColor="text1"/>
        </w:rPr>
        <w:t xml:space="preserve">a </w:t>
      </w:r>
      <w:r w:rsidRPr="00327F01">
        <w:rPr>
          <w:color w:val="000000" w:themeColor="text1"/>
        </w:rPr>
        <w:t>sense of identity loss</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Km6s3YPV","properties":{"formattedCitation":"(Winterich, Reczek, and Irwin 2017)","plainCitation":"(Winterich, Reczek, and Irwin 2017)","noteIndex":0},"citationItems":[{"id":4772,"uris":["http://zotero.org/groups/2061407/items/9KEYBB39"],"uri":["http://zotero.org/groups/2061407/items/9KEYBB39"],"itemData":{"id":4772,"type":"article-journal","title":"Keeping the Memory but Not the Possession: Memory Preservation Mitigates Identity Loss from Product Disposition","container-title":"Journal of Marketing","page":"104–120","volume":"81","issue":"5","language":"en","author":[{"family":"Winterich","given":"Karen P."},{"family":"Reczek","given":"Rebecca Walker"},{"family":"Irwin","given":"Julie R."}],"issued":{"date-parts":[["2017"]]}}}],"schema":"https://github.com/citation-style-language/schema/raw/master/csl-citation.json"} </w:instrText>
      </w:r>
      <w:r w:rsidR="00232275">
        <w:rPr>
          <w:color w:val="000000" w:themeColor="text1"/>
        </w:rPr>
        <w:fldChar w:fldCharType="separate"/>
      </w:r>
      <w:r w:rsidR="00360506" w:rsidRPr="00360506">
        <w:t>(Winterich, Reczek, and Irwin 2017)</w:t>
      </w:r>
      <w:r w:rsidR="00232275">
        <w:rPr>
          <w:color w:val="000000" w:themeColor="text1"/>
        </w:rPr>
        <w:fldChar w:fldCharType="end"/>
      </w:r>
      <w:r w:rsidRPr="00327F01">
        <w:rPr>
          <w:color w:val="000000" w:themeColor="text1"/>
        </w:rPr>
        <w:t xml:space="preserve">. </w:t>
      </w:r>
      <w:r w:rsidR="00F96158">
        <w:rPr>
          <w:color w:val="000000" w:themeColor="text1"/>
        </w:rPr>
        <w:t xml:space="preserve">Winterich and her colleagues showed that </w:t>
      </w:r>
      <w:r w:rsidR="00E031CC">
        <w:rPr>
          <w:color w:val="000000" w:themeColor="text1"/>
        </w:rPr>
        <w:t xml:space="preserve">this </w:t>
      </w:r>
      <w:r w:rsidRPr="00327F01">
        <w:rPr>
          <w:color w:val="000000" w:themeColor="text1"/>
        </w:rPr>
        <w:t xml:space="preserve">identity loss was mitigated by having the consumer take a picture of a sentimental product before considering donating, which led to increased </w:t>
      </w:r>
      <w:r w:rsidR="00802C0D">
        <w:rPr>
          <w:color w:val="000000" w:themeColor="text1"/>
        </w:rPr>
        <w:t xml:space="preserve">possession </w:t>
      </w:r>
      <w:r w:rsidRPr="00327F01">
        <w:rPr>
          <w:color w:val="000000" w:themeColor="text1"/>
        </w:rPr>
        <w:t>donati</w:t>
      </w:r>
      <w:r w:rsidR="00802C0D">
        <w:rPr>
          <w:color w:val="000000" w:themeColor="text1"/>
        </w:rPr>
        <w:t>on</w:t>
      </w:r>
      <w:r w:rsidRPr="000A1E7A">
        <w:rPr>
          <w:color w:val="000000" w:themeColor="text1"/>
        </w:rPr>
        <w:t>. Giving possessions to oth</w:t>
      </w:r>
      <w:r w:rsidR="00E031CC">
        <w:rPr>
          <w:color w:val="000000" w:themeColor="text1"/>
        </w:rPr>
        <w:t>ers</w:t>
      </w:r>
      <w:r w:rsidRPr="000A1E7A">
        <w:rPr>
          <w:color w:val="000000" w:themeColor="text1"/>
        </w:rPr>
        <w:t xml:space="preserve"> not only has positive </w:t>
      </w:r>
      <w:r w:rsidR="00E031CC">
        <w:rPr>
          <w:color w:val="000000" w:themeColor="text1"/>
        </w:rPr>
        <w:t xml:space="preserve">sustainability </w:t>
      </w:r>
      <w:r w:rsidRPr="000A1E7A">
        <w:rPr>
          <w:color w:val="000000" w:themeColor="text1"/>
        </w:rPr>
        <w:t>implications, it can</w:t>
      </w:r>
      <w:r w:rsidR="00E031CC">
        <w:rPr>
          <w:color w:val="000000" w:themeColor="text1"/>
        </w:rPr>
        <w:t xml:space="preserve"> lead to greater</w:t>
      </w:r>
      <w:r w:rsidRPr="000A1E7A">
        <w:rPr>
          <w:color w:val="000000" w:themeColor="text1"/>
        </w:rPr>
        <w:t xml:space="preserve"> well-being </w:t>
      </w:r>
      <w:r w:rsidR="00E031CC">
        <w:rPr>
          <w:color w:val="000000" w:themeColor="text1"/>
        </w:rPr>
        <w:t>for</w:t>
      </w:r>
      <w:r w:rsidRPr="000A1E7A">
        <w:rPr>
          <w:color w:val="000000" w:themeColor="text1"/>
        </w:rPr>
        <w:t xml:space="preserve"> the giver</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GiIVfsV5","properties":{"formattedCitation":"(Donnelly et al. 2017)","plainCitation":"(Donnelly et al. 2017)","noteIndex":0},"citationItems":[{"id":5319,"uris":["http://zotero.org/groups/2061407/items/Y4J2RJNG"],"uri":["http://zotero.org/groups/2061407/items/Y4J2RJNG"],"itemData":{"id":5319,"type":"article-journal","title":"Social Recycling Transforms Unwanted Goods into Happiness","container-title":"Journal of the Association for Consumer Research","page":"48–63","volume":"2","issue":"1","source":"Google Scholar","author":[{"family":"Donnelly","given":"Grant E."},{"family":"Lamberton","given":"Cait"},{"family":"Reczek","given":"Rebecca Walker"},{"family":"Norton","given":"Michael I."}],"issued":{"date-parts":[["2017"]]}}}],"schema":"https://github.com/citation-style-language/schema/raw/master/csl-citation.json"} </w:instrText>
      </w:r>
      <w:r w:rsidR="00232275">
        <w:rPr>
          <w:color w:val="000000" w:themeColor="text1"/>
        </w:rPr>
        <w:fldChar w:fldCharType="separate"/>
      </w:r>
      <w:r w:rsidR="00360506" w:rsidRPr="00360506">
        <w:t>(Donnelly et al. 2017)</w:t>
      </w:r>
      <w:r w:rsidR="00232275">
        <w:rPr>
          <w:color w:val="000000" w:themeColor="text1"/>
        </w:rPr>
        <w:fldChar w:fldCharType="end"/>
      </w:r>
      <w:r w:rsidRPr="000A1E7A">
        <w:rPr>
          <w:color w:val="000000" w:themeColor="text1"/>
        </w:rPr>
        <w:t xml:space="preserve">. </w:t>
      </w:r>
      <w:r w:rsidRPr="00327F01">
        <w:rPr>
          <w:color w:val="000000" w:themeColor="text1"/>
        </w:rPr>
        <w:t xml:space="preserve">Finally, </w:t>
      </w:r>
      <w:r w:rsidR="000A2CA8">
        <w:rPr>
          <w:color w:val="000000" w:themeColor="text1"/>
        </w:rPr>
        <w:t>consumers take better care of and are less likely to trash (versus recycle) identity-linked products</w:t>
      </w:r>
      <w:r w:rsidRPr="00327F01">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THrBtXFq","properties":{"formattedCitation":"(Trudel, Argo, and Meng 2016)","plainCitation":"(Trudel, Argo, and Meng 2016)","noteIndex":0},"citationItems":[{"id":4856,"uris":["http://zotero.org/groups/2061407/items/XBNWPDTU"],"uri":["http://zotero.org/groups/2061407/items/XBNWPDTU"],"itemData":{"id":4856,"type":"article-journal","title":"The Recycled Self: Consumers’ Disposal Decisions of Identity-Linked Products","container-title":"Journal of Consumer Research","page":"246–264","volume":"43","issue":"2","source":"Google Scholar","shortTitle":"The Recycled Self","author":[{"family":"Trudel","given":"Remi"},{"family":"Argo","given":"Jennifer J."},{"family":"Meng","given":"Matthew D."}],"issued":{"date-parts":[["2016"]]}}}],"schema":"https://github.com/citation-style-language/schema/raw/master/csl-citation.json"} </w:instrText>
      </w:r>
      <w:r w:rsidR="00232275">
        <w:rPr>
          <w:color w:val="000000" w:themeColor="text1"/>
        </w:rPr>
        <w:fldChar w:fldCharType="separate"/>
      </w:r>
      <w:r w:rsidR="00360506" w:rsidRPr="00360506">
        <w:t>(Trudel, Argo, and Meng 2016)</w:t>
      </w:r>
      <w:r w:rsidR="00232275">
        <w:rPr>
          <w:color w:val="000000" w:themeColor="text1"/>
        </w:rPr>
        <w:fldChar w:fldCharType="end"/>
      </w:r>
      <w:r w:rsidRPr="00327F01">
        <w:rPr>
          <w:color w:val="000000" w:themeColor="text1"/>
        </w:rPr>
        <w:t xml:space="preserve">. </w:t>
      </w:r>
    </w:p>
    <w:p w:rsidR="00056D01" w:rsidRDefault="00056D01" w:rsidP="004A5B29">
      <w:pPr>
        <w:spacing w:line="480" w:lineRule="auto"/>
        <w:ind w:firstLine="720"/>
        <w:rPr>
          <w:color w:val="000000" w:themeColor="text1"/>
        </w:rPr>
      </w:pPr>
      <w:r>
        <w:rPr>
          <w:i/>
          <w:color w:val="000000" w:themeColor="text1"/>
        </w:rPr>
        <w:t>Self-</w:t>
      </w:r>
      <w:r w:rsidR="00CB526F">
        <w:rPr>
          <w:i/>
          <w:color w:val="000000" w:themeColor="text1"/>
        </w:rPr>
        <w:t>c</w:t>
      </w:r>
      <w:r w:rsidRPr="00CB526F">
        <w:rPr>
          <w:i/>
          <w:color w:val="000000" w:themeColor="text1"/>
        </w:rPr>
        <w:t>onsistency.</w:t>
      </w:r>
      <w:r w:rsidRPr="00327F01">
        <w:rPr>
          <w:b/>
          <w:i/>
          <w:color w:val="000000" w:themeColor="text1"/>
        </w:rPr>
        <w:t xml:space="preserve"> </w:t>
      </w:r>
      <w:r w:rsidR="00E031CC">
        <w:rPr>
          <w:color w:val="000000" w:themeColor="text1"/>
        </w:rPr>
        <w:t xml:space="preserve">One </w:t>
      </w:r>
      <w:r w:rsidR="000D7D25">
        <w:rPr>
          <w:color w:val="000000" w:themeColor="text1"/>
        </w:rPr>
        <w:t>implication related to the individual self is that i</w:t>
      </w:r>
      <w:r w:rsidRPr="00327F01">
        <w:rPr>
          <w:color w:val="000000" w:themeColor="text1"/>
        </w:rPr>
        <w:t xml:space="preserve">n addition </w:t>
      </w:r>
      <w:r w:rsidR="000D7D25">
        <w:rPr>
          <w:color w:val="000000" w:themeColor="text1"/>
        </w:rPr>
        <w:t xml:space="preserve">to wanting to see the self in a positive light, people </w:t>
      </w:r>
      <w:r w:rsidR="00E031CC">
        <w:rPr>
          <w:color w:val="000000" w:themeColor="text1"/>
        </w:rPr>
        <w:t>want to</w:t>
      </w:r>
      <w:r w:rsidR="000D7D25">
        <w:rPr>
          <w:color w:val="000000" w:themeColor="text1"/>
        </w:rPr>
        <w:t xml:space="preserve"> construe the self as being </w:t>
      </w:r>
      <w:r w:rsidRPr="00327F01">
        <w:rPr>
          <w:color w:val="000000" w:themeColor="text1"/>
        </w:rPr>
        <w:t>consistent.</w:t>
      </w:r>
      <w:r w:rsidRPr="00327F01">
        <w:rPr>
          <w:b/>
          <w:i/>
          <w:color w:val="000000" w:themeColor="text1"/>
        </w:rPr>
        <w:t xml:space="preserve"> </w:t>
      </w:r>
      <w:r w:rsidR="000D7D25">
        <w:rPr>
          <w:color w:val="000000" w:themeColor="text1"/>
        </w:rPr>
        <w:t xml:space="preserve">Self-consistency research shows </w:t>
      </w:r>
      <w:r w:rsidRPr="00327F01">
        <w:rPr>
          <w:color w:val="000000" w:themeColor="text1"/>
        </w:rPr>
        <w:t>that</w:t>
      </w:r>
      <w:r w:rsidR="00E031CC">
        <w:rPr>
          <w:color w:val="000000" w:themeColor="text1"/>
        </w:rPr>
        <w:t xml:space="preserve"> when a consumer </w:t>
      </w:r>
      <w:r w:rsidR="000D7D25">
        <w:rPr>
          <w:color w:val="000000" w:themeColor="text1"/>
        </w:rPr>
        <w:t xml:space="preserve">reaffirms a component </w:t>
      </w:r>
      <w:r w:rsidRPr="00327F01">
        <w:rPr>
          <w:color w:val="000000" w:themeColor="text1"/>
        </w:rPr>
        <w:t xml:space="preserve">of </w:t>
      </w:r>
      <w:r w:rsidR="000D7D25">
        <w:rPr>
          <w:color w:val="000000" w:themeColor="text1"/>
        </w:rPr>
        <w:t>the self-concept (e.g., being environmentally concerned</w:t>
      </w:r>
      <w:r w:rsidRPr="00327F01">
        <w:rPr>
          <w:color w:val="000000" w:themeColor="text1"/>
        </w:rPr>
        <w:t xml:space="preserve">) </w:t>
      </w:r>
      <w:r w:rsidR="00E031CC">
        <w:rPr>
          <w:color w:val="000000" w:themeColor="text1"/>
        </w:rPr>
        <w:t xml:space="preserve">or engages in a sustainable behavior </w:t>
      </w:r>
      <w:r>
        <w:rPr>
          <w:color w:val="000000" w:themeColor="text1"/>
        </w:rPr>
        <w:t xml:space="preserve">at </w:t>
      </w:r>
      <w:r w:rsidR="00E031CC">
        <w:rPr>
          <w:color w:val="000000" w:themeColor="text1"/>
        </w:rPr>
        <w:t>one time point, t</w:t>
      </w:r>
      <w:r w:rsidR="000D7D25">
        <w:rPr>
          <w:color w:val="000000" w:themeColor="text1"/>
        </w:rPr>
        <w:t xml:space="preserve">his often leads to consistent </w:t>
      </w:r>
      <w:r w:rsidR="00E031CC">
        <w:rPr>
          <w:color w:val="000000" w:themeColor="text1"/>
        </w:rPr>
        <w:t>sustainable</w:t>
      </w:r>
      <w:r w:rsidR="000D7D25">
        <w:rPr>
          <w:color w:val="000000" w:themeColor="text1"/>
        </w:rPr>
        <w:t xml:space="preserve"> behaviors</w:t>
      </w:r>
      <w:r w:rsidR="00E031CC">
        <w:rPr>
          <w:color w:val="000000" w:themeColor="text1"/>
        </w:rPr>
        <w:t xml:space="preserve"> in the future</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n2vkejGh","properties":{"formattedCitation":"(e.g., Van der Werff, Steg, and Keizer 2014)","plainCitation":"(e.g., Van der Werff, Steg, and Keizer 2014)","noteIndex":0},"citationItems":[{"id":4764,"uris":["http://zotero.org/groups/2061407/items/SYVV7FZP"],"uri":["http://zotero.org/groups/2061407/items/SYVV7FZP"],"itemData":{"id":4764,"type":"article-journal","title":"I Am What I Am, by Looking Past the Present: The Influence of Biospheric Values and Past Behavior on Environmental Self-Identity","container-title":"Environment and Behavior","page":"626–657","volume":"46","issue":"5","language":"en","author":[{"family":"Van der Werff","given":"Ellen"},{"family":"Steg","given":"Linda"},{"family":"Keizer","given":"Kees"}],"issued":{"date-parts":[["2014"]]}},"prefix":"e.g., "}],"schema":"https://github.com/citation-style-language/schema/raw/master/csl-citation.json"} </w:instrText>
      </w:r>
      <w:r w:rsidR="00232275">
        <w:rPr>
          <w:color w:val="000000" w:themeColor="text1"/>
        </w:rPr>
        <w:fldChar w:fldCharType="separate"/>
      </w:r>
      <w:r w:rsidR="00360506" w:rsidRPr="00360506">
        <w:t>(e.g., Van der Werff, Steg, and Keizer 2014)</w:t>
      </w:r>
      <w:r w:rsidR="00232275">
        <w:rPr>
          <w:color w:val="000000" w:themeColor="text1"/>
        </w:rPr>
        <w:fldChar w:fldCharType="end"/>
      </w:r>
      <w:r>
        <w:rPr>
          <w:color w:val="000000" w:themeColor="text1"/>
        </w:rPr>
        <w:t xml:space="preserve">. </w:t>
      </w:r>
      <w:r w:rsidR="00AC1C0B">
        <w:rPr>
          <w:color w:val="000000" w:themeColor="text1"/>
        </w:rPr>
        <w:t>Similarly</w:t>
      </w:r>
      <w:r w:rsidRPr="00327F01">
        <w:rPr>
          <w:color w:val="000000" w:themeColor="text1"/>
        </w:rPr>
        <w:t>, initial personal commitment</w:t>
      </w:r>
      <w:r>
        <w:rPr>
          <w:color w:val="000000" w:themeColor="text1"/>
        </w:rPr>
        <w:t>s</w:t>
      </w:r>
      <w:r w:rsidR="00E031CC">
        <w:rPr>
          <w:color w:val="000000" w:themeColor="text1"/>
        </w:rPr>
        <w:t xml:space="preserve"> to act </w:t>
      </w:r>
      <w:r w:rsidRPr="00327F01">
        <w:rPr>
          <w:color w:val="000000" w:themeColor="text1"/>
        </w:rPr>
        <w:t>sustainabl</w:t>
      </w:r>
      <w:r w:rsidR="00E031CC">
        <w:rPr>
          <w:color w:val="000000" w:themeColor="text1"/>
        </w:rPr>
        <w:t xml:space="preserve">y </w:t>
      </w:r>
      <w:r w:rsidRPr="00327F01">
        <w:rPr>
          <w:color w:val="000000" w:themeColor="text1"/>
        </w:rPr>
        <w:t xml:space="preserve">can increase the likelihood of </w:t>
      </w:r>
      <w:r w:rsidR="007E000E">
        <w:rPr>
          <w:color w:val="000000" w:themeColor="text1"/>
        </w:rPr>
        <w:t xml:space="preserve">subsequently </w:t>
      </w:r>
      <w:r w:rsidRPr="00327F01">
        <w:rPr>
          <w:color w:val="000000" w:themeColor="text1"/>
        </w:rPr>
        <w:t>behaving</w:t>
      </w:r>
      <w:r w:rsidR="007E000E">
        <w:rPr>
          <w:color w:val="000000" w:themeColor="text1"/>
        </w:rPr>
        <w:t xml:space="preserve"> in a sustainable manner </w:t>
      </w:r>
      <w:r w:rsidR="00232275">
        <w:rPr>
          <w:color w:val="000000" w:themeColor="text1"/>
        </w:rPr>
        <w:fldChar w:fldCharType="begin"/>
      </w:r>
      <w:r w:rsidR="00360506">
        <w:rPr>
          <w:color w:val="000000" w:themeColor="text1"/>
        </w:rPr>
        <w:instrText xml:space="preserve"> ADDIN ZOTERO_ITEM CSL_CITATION {"citationID":"c3Sqe9mw","properties":{"formattedCitation":"(Bodur, Duval, and Grohmann 2015; Katzev and Johnson 1984)","plainCitation":"(Bodur, Duval, and Grohmann 2015; Katzev and Johnson 1984)","noteIndex":0},"citationItems":[{"id":5137,"uris":["http://zotero.org/groups/2061407/items/MHKGJYT6"],"uri":["http://zotero.org/groups/2061407/items/MHKGJYT6"],"itemData":{"id":5137,"type":"article-journal","title":"Will You Purchase Environmentally Friendly Products? Using Prediction Requests to Increase Choice of Sustainable Products","container-title":"Journal of Business Ethics","page":"59–75","volume":"129","issue":"1","source":"Google Scholar","shortTitle":"Will you purchase environmentally friendly products?","author":[{"family":"Bodur","given":"H. Onur"},{"family":"Duval","given":"Kimberly M."},{"family":"Grohmann","given":"Bianca"}],"issued":{"date-parts":[["2015"]]}}},{"id":4809,"uris":["http://zotero.org/groups/2061407/items/MZD9FW3V"],"uri":["http://zotero.org/groups/2061407/items/MZD9FW3V"],"itemData":{"id":4809,"type":"article-journal","title":"Comparing the Effects of Monetary Incentives and Foot-in-the-Door Strategies in Promoting Residential Electricity Conservation","container-title":"Journal of Applied Social Psychology","page":"12–27","volume":"14","issue":"1","source":"Google Scholar","author":[{"family":"Katzev","given":"Richard D."},{"family":"Johnson","given":"Theodore R."}],"issued":{"date-parts":[["1984"]]}}}],"schema":"https://github.com/citation-style-language/schema/raw/master/csl-citation.json"} </w:instrText>
      </w:r>
      <w:r w:rsidR="00232275">
        <w:rPr>
          <w:color w:val="000000" w:themeColor="text1"/>
        </w:rPr>
        <w:fldChar w:fldCharType="separate"/>
      </w:r>
      <w:r w:rsidR="00360506" w:rsidRPr="00360506">
        <w:t>(Bodur, Duval, and Grohmann 2015; Katzev and Johnson 1984)</w:t>
      </w:r>
      <w:r w:rsidR="00232275">
        <w:rPr>
          <w:color w:val="000000" w:themeColor="text1"/>
        </w:rPr>
        <w:fldChar w:fldCharType="end"/>
      </w:r>
      <w:r>
        <w:rPr>
          <w:color w:val="000000" w:themeColor="text1"/>
        </w:rPr>
        <w:t>, especially</w:t>
      </w:r>
      <w:r w:rsidRPr="00327F01">
        <w:rPr>
          <w:color w:val="000000" w:themeColor="text1"/>
        </w:rPr>
        <w:t xml:space="preserve"> when they are made in writing</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1hj4ee0ck8","properties":{"formattedCitation":"(Lokhorst et al. 2013)","plainCitation":"(Lokhorst et al. 2013)","noteIndex":0},"citationItems":[{"id":4710,"uris":["http://zotero.org/groups/2061407/items/Q8Y6SFA3"],"uri":["http://zotero.org/groups/2061407/items/Q8Y6SFA3"],"itemData":{"id":4710,"type":"article-journal","title":"Commitment and Behaviour Change: A Meta-Analysis and Critical Review of Commitment-Making Strategies in Environmental Research","container-title":"Environment and Behaviour","page":"3–34","volume":"45","issue":"1","language":"en","author":[{"family":"Lokhorst","given":"Anne Marike"},{"family":"Werner","given":"Carol"},{"family":"Staats","given":"Henk"},{"family":"Dijk","given":"Eric","non-dropping-particle":"van"},{"family":"Gale","given":"Jeff L."}],"issued":{"date-parts":[["2013"]]}}}],"schema":"https://github.com/citation-style-language/schema/raw/master/csl-citation.json"} </w:instrText>
      </w:r>
      <w:r w:rsidR="00232275">
        <w:rPr>
          <w:color w:val="000000" w:themeColor="text1"/>
        </w:rPr>
        <w:fldChar w:fldCharType="separate"/>
      </w:r>
      <w:r w:rsidR="00360506" w:rsidRPr="00360506">
        <w:t>(Lokhorst et al. 2013)</w:t>
      </w:r>
      <w:r w:rsidR="00232275">
        <w:rPr>
          <w:color w:val="000000" w:themeColor="text1"/>
        </w:rPr>
        <w:fldChar w:fldCharType="end"/>
      </w:r>
      <w:r w:rsidRPr="00327F01">
        <w:rPr>
          <w:color w:val="000000" w:themeColor="text1"/>
        </w:rPr>
        <w:t xml:space="preserve">. </w:t>
      </w:r>
      <w:r w:rsidR="00257732">
        <w:rPr>
          <w:color w:val="000000" w:themeColor="text1"/>
        </w:rPr>
        <w:t>Along with</w:t>
      </w:r>
      <w:r>
        <w:rPr>
          <w:color w:val="000000" w:themeColor="text1"/>
        </w:rPr>
        <w:t xml:space="preserve"> individual commitments, when the firm itself</w:t>
      </w:r>
      <w:r w:rsidRPr="00472C4D">
        <w:rPr>
          <w:color w:val="000000" w:themeColor="text1"/>
        </w:rPr>
        <w:t xml:space="preserve"> adhere</w:t>
      </w:r>
      <w:r>
        <w:rPr>
          <w:color w:val="000000" w:themeColor="text1"/>
        </w:rPr>
        <w:t>s</w:t>
      </w:r>
      <w:r w:rsidRPr="00472C4D">
        <w:rPr>
          <w:color w:val="000000" w:themeColor="text1"/>
        </w:rPr>
        <w:t xml:space="preserve"> to </w:t>
      </w:r>
      <w:r w:rsidR="00E031CC">
        <w:rPr>
          <w:color w:val="000000" w:themeColor="text1"/>
        </w:rPr>
        <w:t xml:space="preserve">green </w:t>
      </w:r>
      <w:r w:rsidRPr="00472C4D">
        <w:rPr>
          <w:color w:val="000000" w:themeColor="text1"/>
        </w:rPr>
        <w:t xml:space="preserve">values this </w:t>
      </w:r>
      <w:r>
        <w:rPr>
          <w:color w:val="000000" w:themeColor="text1"/>
        </w:rPr>
        <w:t>can lead to increased consumer conservation behaviors</w:t>
      </w:r>
      <w:r w:rsidRPr="00472C4D">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TTBxNzFk","properties":{"formattedCitation":"(Wang, Krishna, and McFerran 2016)","plainCitation":"(Wang, Krishna, and McFerran 2016)","noteIndex":0},"citationItems":[{"id":4372,"uris":["http://zotero.org/groups/2061407/items/KS3HPS5R"],"uri":["http://zotero.org/groups/2061407/items/KS3HPS5R"],"itemData":{"id":4372,"type":"article-journal","title":"Turning Off the Lights: Consumers’ Environmental Efforts Depend on Visible Efforts of Firms","container-title":"Journal of Marketing Research","page":"478-494","volume":"54","issue":"3","source":"journals.ama.org (Atypon)","abstract":"Firms can save considerable money if consumers conserve resources (e.g., if hotel patrons turn off the lights when leaving the room, if restaurant patrons use fewer paper napkins, if airline passengers clean up after themselves). In two studies conducted in real-world hotels, the authors show that consumers’ conservation behavior is affected by the extent to which consumers perceive the firm as being green. Furthermore, consumer perceptions of firms’ greenness and consumer conservation behavior depend on (1) whether the firm asks consumers to conserve resources, (2) the firm’s own commitment to the environment, and (3) the firm’s price image. In addition, firm requests to consumers to save resources can create consumer reactance and can backfire when firms themselves do not engage in visible costly environmental efforts. Such reactance is more likely for firms with a high-price image. Finally, the authors show that by spending a little money to signal environmental commitment, firms can save even more money through consumers’ conservation of resources, resulting in wins for the firm, the consumer, and the environment.","DOI":"10.1509/jmr.14.0441","ISSN":"0022-2437","shortTitle":"Turning Off the Lights","journalAbbreviation":"Journal of Marketing Research","author":[{"family":"Wang","given":"Wenbo"},{"family":"Krishna","given":"Aradhna"},{"family":"McFerran","given":"Brent"}],"issued":{"date-parts":[["2016",8,3]]}}}],"schema":"https://github.com/citation-style-language/schema/raw/master/csl-citation.json"} </w:instrText>
      </w:r>
      <w:r w:rsidR="00232275">
        <w:rPr>
          <w:color w:val="000000" w:themeColor="text1"/>
        </w:rPr>
        <w:fldChar w:fldCharType="separate"/>
      </w:r>
      <w:r w:rsidR="00360506" w:rsidRPr="00360506">
        <w:t>(Wang, Krishna, and McFerran 2016)</w:t>
      </w:r>
      <w:r w:rsidR="00232275">
        <w:rPr>
          <w:color w:val="000000" w:themeColor="text1"/>
        </w:rPr>
        <w:fldChar w:fldCharType="end"/>
      </w:r>
      <w:r w:rsidRPr="00472C4D">
        <w:rPr>
          <w:color w:val="000000" w:themeColor="text1"/>
        </w:rPr>
        <w:t>.</w:t>
      </w:r>
      <w:r w:rsidRPr="00327F01">
        <w:rPr>
          <w:color w:val="000000" w:themeColor="text1"/>
        </w:rPr>
        <w:t xml:space="preserve"> </w:t>
      </w:r>
      <w:r w:rsidR="00CB526F">
        <w:rPr>
          <w:color w:val="000000" w:themeColor="text1"/>
        </w:rPr>
        <w:t xml:space="preserve">                                 </w:t>
      </w:r>
      <w:r w:rsidRPr="00327F01">
        <w:rPr>
          <w:color w:val="000000" w:themeColor="text1"/>
        </w:rPr>
        <w:t xml:space="preserve"> </w:t>
      </w:r>
      <w:r>
        <w:rPr>
          <w:color w:val="000000" w:themeColor="text1"/>
        </w:rPr>
        <w:t xml:space="preserve">                                                                            </w:t>
      </w:r>
    </w:p>
    <w:p w:rsidR="00056D01" w:rsidRPr="00832957" w:rsidRDefault="00257732" w:rsidP="004A5B29">
      <w:pPr>
        <w:spacing w:line="480" w:lineRule="auto"/>
        <w:ind w:firstLine="720"/>
        <w:rPr>
          <w:color w:val="000000" w:themeColor="text1"/>
        </w:rPr>
      </w:pPr>
      <w:r>
        <w:rPr>
          <w:color w:val="000000" w:themeColor="text1"/>
        </w:rPr>
        <w:t>An</w:t>
      </w:r>
      <w:r w:rsidR="00056D01" w:rsidRPr="00327F01">
        <w:rPr>
          <w:color w:val="000000" w:themeColor="text1"/>
        </w:rPr>
        <w:t>other implication</w:t>
      </w:r>
      <w:r w:rsidR="007E000E">
        <w:rPr>
          <w:color w:val="000000" w:themeColor="text1"/>
        </w:rPr>
        <w:t xml:space="preserve"> of self-consistency motivation</w:t>
      </w:r>
      <w:r w:rsidR="00E031CC">
        <w:rPr>
          <w:color w:val="000000" w:themeColor="text1"/>
        </w:rPr>
        <w:t>s</w:t>
      </w:r>
      <w:r w:rsidR="00056D01" w:rsidRPr="00327F01">
        <w:rPr>
          <w:color w:val="000000" w:themeColor="text1"/>
        </w:rPr>
        <w:t xml:space="preserve"> is that simply reminding consum</w:t>
      </w:r>
      <w:r w:rsidR="007E000E">
        <w:rPr>
          <w:color w:val="000000" w:themeColor="text1"/>
        </w:rPr>
        <w:t xml:space="preserve">ers of a time when their </w:t>
      </w:r>
      <w:r w:rsidR="00056D01" w:rsidRPr="00327F01">
        <w:rPr>
          <w:color w:val="000000" w:themeColor="text1"/>
        </w:rPr>
        <w:t>behavior was inconsistent with a personally held belief or value related to sustainability (</w:t>
      </w:r>
      <w:r w:rsidR="00056D01">
        <w:rPr>
          <w:color w:val="000000" w:themeColor="text1"/>
        </w:rPr>
        <w:t>i.e., a</w:t>
      </w:r>
      <w:r w:rsidR="00056D01" w:rsidRPr="00327F01">
        <w:rPr>
          <w:color w:val="000000" w:themeColor="text1"/>
        </w:rPr>
        <w:t xml:space="preserve"> “hypoc</w:t>
      </w:r>
      <w:r w:rsidR="007E000E">
        <w:rPr>
          <w:color w:val="000000" w:themeColor="text1"/>
        </w:rPr>
        <w:t xml:space="preserve">risy manipulation”) can </w:t>
      </w:r>
      <w:r w:rsidR="00056D01" w:rsidRPr="00327F01">
        <w:rPr>
          <w:color w:val="000000" w:themeColor="text1"/>
        </w:rPr>
        <w:t>subsequent</w:t>
      </w:r>
      <w:r w:rsidR="007E000E">
        <w:rPr>
          <w:color w:val="000000" w:themeColor="text1"/>
        </w:rPr>
        <w:t>ly lead to more sustainable</w:t>
      </w:r>
      <w:r w:rsidR="00056D01" w:rsidRPr="00327F01">
        <w:rPr>
          <w:color w:val="000000" w:themeColor="text1"/>
        </w:rPr>
        <w:t xml:space="preserve"> actions </w:t>
      </w:r>
      <w:r w:rsidR="00232275">
        <w:rPr>
          <w:color w:val="000000" w:themeColor="text1"/>
        </w:rPr>
        <w:fldChar w:fldCharType="begin"/>
      </w:r>
      <w:r w:rsidR="00360506">
        <w:rPr>
          <w:color w:val="000000" w:themeColor="text1"/>
        </w:rPr>
        <w:instrText xml:space="preserve"> ADDIN ZOTERO_ITEM CSL_CITATION {"citationID":"ktRG8YlH","properties":{"formattedCitation":"(Dickerson et al. 1992; Peloza, White, and Shang 2013)","plainCitation":"(Dickerson et al. 1992; Peloza, White, and Shang 2013)","noteIndex":0},"citationItems":[{"id":4662,"uris":["http://zotero.org/groups/2061407/items/G75V98SZ"],"uri":["http://zotero.org/groups/2061407/items/G75V98SZ"],"itemData":{"id":4662,"type":"article-journal","title":"Using Cognitive Dissonance to Encourage Water Conservation","container-title":"Journal of Applied Social Psychology","page":"841–854","volume":"22","issue":"11","language":"fr","author":[{"family":"Dickerson","given":"Chris Ann"},{"family":"Thibodeau","given":"Ruth"},{"family":"Aronson","given":"Elliot"},{"family":"Miller","given":"Dayna"}],"issued":{"date-parts":[["1992"]]}}},{"id":4725,"uris":["http://zotero.org/groups/2061407/items/NDD5BRH8"],"uri":["http://zotero.org/groups/2061407/items/NDD5BRH8"],"itemData":{"id":4725,"type":"article-journal","title":"Good and Guilt-Free: The Role of Self- Accountability in Influencing Preferences for Products with Ethical Attributes","container-title":"Journal of Marketing","page":"104–119","volume":"77","issue":"1","language":"en","author":[{"family":"Peloza","given":"John"},{"family":"White","given":"Katherine"},{"family":"Shang","given":"Jingzhi"}],"issued":{"date-parts":[["2013"]]}}}],"schema":"https://github.com/citation-style-language/schema/raw/master/csl-citation.json"} </w:instrText>
      </w:r>
      <w:r w:rsidR="00232275">
        <w:rPr>
          <w:color w:val="000000" w:themeColor="text1"/>
        </w:rPr>
        <w:fldChar w:fldCharType="separate"/>
      </w:r>
      <w:r w:rsidR="00360506" w:rsidRPr="00360506">
        <w:t>(Dickerson et al. 1992; Peloza, White, and Shang 2013)</w:t>
      </w:r>
      <w:r w:rsidR="00232275">
        <w:rPr>
          <w:color w:val="000000" w:themeColor="text1"/>
        </w:rPr>
        <w:fldChar w:fldCharType="end"/>
      </w:r>
      <w:r w:rsidR="00056D01" w:rsidRPr="00327F01">
        <w:rPr>
          <w:color w:val="000000" w:themeColor="text1"/>
        </w:rPr>
        <w:t xml:space="preserve">. </w:t>
      </w:r>
      <w:r w:rsidR="007E000E">
        <w:rPr>
          <w:color w:val="000000" w:themeColor="text1"/>
        </w:rPr>
        <w:t>Further</w:t>
      </w:r>
      <w:r w:rsidR="00056D01">
        <w:rPr>
          <w:color w:val="000000" w:themeColor="text1"/>
        </w:rPr>
        <w:t>,</w:t>
      </w:r>
      <w:r w:rsidR="007E000E">
        <w:rPr>
          <w:color w:val="000000" w:themeColor="text1"/>
        </w:rPr>
        <w:t xml:space="preserve"> evidence suggests that people who engage in a sustainable action in one domain are often more likely to perform</w:t>
      </w:r>
      <w:r w:rsidR="00056D01">
        <w:rPr>
          <w:color w:val="000000" w:themeColor="text1"/>
        </w:rPr>
        <w:t xml:space="preserve"> </w:t>
      </w:r>
      <w:r w:rsidR="007E000E">
        <w:rPr>
          <w:color w:val="000000" w:themeColor="text1"/>
        </w:rPr>
        <w:t>sustainably in other domains too</w:t>
      </w:r>
      <w:r w:rsidR="00056D01" w:rsidRPr="00327F01">
        <w:rPr>
          <w:color w:val="000000" w:themeColor="text1"/>
        </w:rPr>
        <w:t xml:space="preserve"> </w:t>
      </w:r>
      <w:r w:rsidR="00232275">
        <w:rPr>
          <w:color w:val="000000" w:themeColor="text1"/>
        </w:rPr>
        <w:fldChar w:fldCharType="begin"/>
      </w:r>
      <w:r w:rsidR="00C62C43">
        <w:rPr>
          <w:color w:val="000000" w:themeColor="text1"/>
        </w:rPr>
        <w:instrText xml:space="preserve"> ADDIN ZOTERO_ITEM CSL_CITATION {"citationID":"NYzbnVOn","properties":{"formattedCitation":"(i.e., positive spillover; Juhl, Fenger, and Th\\uc0\\u248{}gersen 2017; Lanzini and Th\\uc0\\u248{}gersen 2014; Lokhorst et al. 2013; \\uc0\\u214{}lander and Th\\uc0\\u248{}gersen 2014; Truelove et al. 2014)","plainCitation":"(i.e., positive spillover; Juhl, Fenger, and Thøgersen 2017; Lanzini and Thøgersen 2014; Lokhorst et al. 2013; Ölander and Thøgersen 2014; Truelove et al. 2014)","noteIndex":0},"citationItems":[{"id":4637,"uris":["http://zotero.org/groups/2061407/items/TPYFH5PR"],"uri":["http://zotero.org/groups/2061407/items/TPYFH5PR"],"itemData":{"id":4637,"type":"article-journal","title":"Will the Consistent Organic Food Consumer Step Forward? An Empirical Analysis","container-title":"Journal of Consumer Research","page":"519-535","volume":"44","issue":"3","source":"Google Scholar","shortTitle":"Will the Consistent Organic Food Consumer Step Forward?","author":[{"family":"Juhl","given":"Hans Jørn"},{"family":"Fenger","given":"Morten HJ"},{"family":"Thøgersen","given":"John"}],"issued":{"date-parts":[["2017"]]}},"prefix":"i.e., positive spillover; "},{"id":4706,"uris":["http://zotero.org/groups/2061407/items/3NBUVLZ9"],"uri":["http://zotero.org/groups/2061407/items/3NBUVLZ9"],"itemData":{"id":4706,"type":"article-journal","title":"Behavioural Spillover in the Environmental Domain: An Intervention Study","container-title":"Journal of Environmental Psychology","page":"381–390","volume":"40","language":"en","author":[{"family":"Lanzini","given":"Pietro"},{"family":"Thøgersen","given":"John"}],"issued":{"date-parts":[["2014"]]}}},{"id":4710,"uris":["http://zotero.org/groups/2061407/items/Q8Y6SFA3"],"uri":["http://zotero.org/groups/2061407/items/Q8Y6SFA3"],"itemData":{"id":4710,"type":"article-journal","title":"Commitment and Behaviour Change: A Meta-Analysis and Critical Review of Commitment-Making Strategies in Environmental Research","container-title":"Environment and Behaviour","page":"3–34","volume":"45","issue":"1","language":"en","author":[{"family":"Lokhorst","given":"Anne Marike"},{"family":"Werner","given":"Carol"},{"family":"Staats","given":"Henk"},{"family":"Dijk","given":"Eric","non-dropping-particle":"van"},{"family":"Gale","given":"Jeff L."}],"issued":{"date-parts":[["2013"]]}}},{"id":5323,"uris":["http://zotero.org/groups/2061407/items/Z3ZZP9CG"],"uri":["http://zotero.org/groups/2061407/items/Z3ZZP9CG"],"itemData":{"id":5323,"type":"article-journal","title":"Informing versus Nudging in Environmental Policy","container-title":"Journal of Consumer Policy","page":"341–356","volume":"37","issue":"3","source":"Google Scholar","author":[{"family":"Ölander","given":"Folke"},{"family":"Thøgersen","given":"John"}],"issued":{"date-parts":[["2014"]]}}},{"id":4759,"uris":["http://zotero.org/groups/2061407/items/MNUR7FRS"],"uri":["http://zotero.org/groups/2061407/items/MNUR7FRS"],"itemData":{"id":4759,"type":"article-journal","title":"Positive and Negative Spillover of Pro-Environmental Behavior: An Integrative Review and Theoretical Framework,","container-title":"Global Environmental Change","page":"127–138","volume":"29","language":"en","author":[{"family":"Truelove","given":"Heather Barnes"},{"family":"Carrico","given":"Amanda R."},{"family":"Weber","given":"Elke U."},{"family":"Raimi","given":"Kaitlin Toner"},{"family":"Vandenbergh","given":"Michael P."}],"issued":{"date-parts":[["2014"]]}}}],"schema":"https://github.com/citation-style-language/schema/raw/master/csl-citation.json"} </w:instrText>
      </w:r>
      <w:r w:rsidR="00232275">
        <w:rPr>
          <w:color w:val="000000" w:themeColor="text1"/>
        </w:rPr>
        <w:fldChar w:fldCharType="separate"/>
      </w:r>
      <w:r w:rsidR="00C62C43" w:rsidRPr="00C62C43">
        <w:t>(i.e., positive spillover; Juhl, Fenger, and Thøgersen 2017; Lanzini and Thøgersen 2014; Lokhorst et al. 2013; Ölander and Thøgersen 2014; Truelove et al. 2014)</w:t>
      </w:r>
      <w:r w:rsidR="00232275">
        <w:rPr>
          <w:color w:val="000000" w:themeColor="text1"/>
        </w:rPr>
        <w:fldChar w:fldCharType="end"/>
      </w:r>
      <w:r w:rsidR="00056D01" w:rsidRPr="00327F01">
        <w:rPr>
          <w:color w:val="000000" w:themeColor="text1"/>
        </w:rPr>
        <w:t xml:space="preserve">. </w:t>
      </w:r>
    </w:p>
    <w:p w:rsidR="00056D01" w:rsidRPr="00B34206" w:rsidRDefault="00056D01" w:rsidP="00B34206">
      <w:pPr>
        <w:spacing w:line="480" w:lineRule="auto"/>
        <w:ind w:firstLine="720"/>
        <w:rPr>
          <w:rFonts w:eastAsiaTheme="minorHAnsi"/>
          <w:color w:val="000000" w:themeColor="text1"/>
        </w:rPr>
      </w:pPr>
      <w:r w:rsidRPr="00327F01">
        <w:rPr>
          <w:color w:val="000000" w:themeColor="text1"/>
        </w:rPr>
        <w:t>While there are many examples of self-</w:t>
      </w:r>
      <w:r w:rsidR="006522B4">
        <w:rPr>
          <w:color w:val="000000" w:themeColor="text1"/>
        </w:rPr>
        <w:t xml:space="preserve">consistency effects, </w:t>
      </w:r>
      <w:r w:rsidRPr="00327F01">
        <w:rPr>
          <w:color w:val="000000" w:themeColor="text1"/>
        </w:rPr>
        <w:t>inconsistency effects can</w:t>
      </w:r>
      <w:r>
        <w:rPr>
          <w:color w:val="000000" w:themeColor="text1"/>
        </w:rPr>
        <w:t xml:space="preserve"> </w:t>
      </w:r>
      <w:r w:rsidR="006522B4">
        <w:rPr>
          <w:color w:val="000000" w:themeColor="text1"/>
        </w:rPr>
        <w:t>also</w:t>
      </w:r>
      <w:r w:rsidRPr="00327F01">
        <w:rPr>
          <w:color w:val="000000" w:themeColor="text1"/>
        </w:rPr>
        <w:t xml:space="preserve"> arise</w:t>
      </w:r>
      <w:r w:rsidR="007E000E">
        <w:rPr>
          <w:color w:val="000000" w:themeColor="text1"/>
        </w:rPr>
        <w:t xml:space="preserve"> (</w:t>
      </w:r>
      <w:r w:rsidR="007E000E">
        <w:t>Phipps et al. 2013).</w:t>
      </w:r>
      <w:r w:rsidRPr="00327F01">
        <w:rPr>
          <w:color w:val="000000" w:themeColor="text1"/>
        </w:rPr>
        <w:t xml:space="preserve"> </w:t>
      </w:r>
      <w:r w:rsidR="00C95CD3">
        <w:rPr>
          <w:color w:val="000000" w:themeColor="text1"/>
        </w:rPr>
        <w:t>L</w:t>
      </w:r>
      <w:r>
        <w:rPr>
          <w:color w:val="000000" w:themeColor="text1"/>
        </w:rPr>
        <w:t xml:space="preserve">icensing effects </w:t>
      </w:r>
      <w:r w:rsidR="00C95CD3">
        <w:rPr>
          <w:color w:val="000000" w:themeColor="text1"/>
        </w:rPr>
        <w:t>may</w:t>
      </w:r>
      <w:r>
        <w:rPr>
          <w:color w:val="000000" w:themeColor="text1"/>
        </w:rPr>
        <w:t xml:space="preserve"> occur</w:t>
      </w:r>
      <w:r w:rsidR="007E000E">
        <w:rPr>
          <w:color w:val="000000" w:themeColor="text1"/>
        </w:rPr>
        <w:t xml:space="preserve"> wherein individuals </w:t>
      </w:r>
      <w:r w:rsidRPr="00327F01">
        <w:rPr>
          <w:color w:val="000000" w:themeColor="text1"/>
        </w:rPr>
        <w:t xml:space="preserve">who have engaged in a sustainable </w:t>
      </w:r>
      <w:r w:rsidR="007E000E">
        <w:rPr>
          <w:color w:val="000000" w:themeColor="text1"/>
        </w:rPr>
        <w:t xml:space="preserve">action at one time point will later display the tendency to be </w:t>
      </w:r>
      <w:r w:rsidRPr="00327F01">
        <w:rPr>
          <w:i/>
          <w:color w:val="000000" w:themeColor="text1"/>
        </w:rPr>
        <w:t xml:space="preserve">less </w:t>
      </w:r>
      <w:r w:rsidRPr="00327F01">
        <w:rPr>
          <w:color w:val="000000" w:themeColor="text1"/>
        </w:rPr>
        <w:t xml:space="preserve">likely to engage in another </w:t>
      </w:r>
      <w:r w:rsidR="007E000E">
        <w:rPr>
          <w:color w:val="000000" w:themeColor="text1"/>
        </w:rPr>
        <w:t>sustainable</w:t>
      </w:r>
      <w:r w:rsidR="00AD2766">
        <w:rPr>
          <w:color w:val="000000" w:themeColor="text1"/>
        </w:rPr>
        <w:t xml:space="preserve"> or positive</w:t>
      </w:r>
      <w:r w:rsidR="007E000E">
        <w:rPr>
          <w:color w:val="000000" w:themeColor="text1"/>
        </w:rPr>
        <w:t xml:space="preserve"> </w:t>
      </w:r>
      <w:r w:rsidRPr="00327F01">
        <w:rPr>
          <w:color w:val="000000" w:themeColor="text1"/>
        </w:rPr>
        <w:t>behavior</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1zczZcfp","properties":{"formattedCitation":"(Phipps et al. 2013; Sachdeva, Jordan, and Mazar 2015; Tiefenbeck et al. 2013)","plainCitation":"(Phipps et al. 2013; Sachdeva, Jordan, and Mazar 2015; Tiefenbeck et al. 2013)","noteIndex":0},"citationItems":[{"id":4821,"uris":["http://zotero.org/groups/2061407/items/TKYFUBK6"],"uri":["http://zotero.org/groups/2061407/items/TKYFUBK6"],"itemData":{"id":4821,"type":"article-journal","title":"Understanding the Inherent Complexity of Sustainable Consumption: A Social Cognitive Framework","container-title":"Journal of Business Research","page":"1227-1234","volume":"66","issue":"8","source":"ScienceDirect","abstract":"This article explores the potential of a theoretical framework, based on social cognitive theory (SCT), to inspire future research into sustainable consumption. The SCT framework provides a dynamic perspective on sustainable consumption through exploring the interactive nature of personal, environmental and behavioral factors of consumption. The SCT framework, which builds on prior theoretical models of sustainable consumption, incorporates the concept of reciprocal determinism, wherein personal, environmental and behavioral factors create a feedback loop to influence each other. Two examples, toy sharing in New Zealand and water conservation in Australia, illustrate the dynamic nature of sustainable consumption and the potential of an SCT based framework to provide a more nuanced view of behavioral change in this context. From these two examples, several ideas for future research emerge to help illustrate the potential of SCT to inform and inspire the next wave of research on sustainable consumption.","DOI":"10.1016/j.jbusres.2012.08.016","ISSN":"0148-2963","shortTitle":"Understanding the inherent complexity of sustainable consumption","journalAbbreviation":"Journal of Business Research","author":[{"family":"Phipps","given":"Marcus"},{"family":"Ozanne","given":"Lucie K."},{"family":"Luchs","given":"Michael G."},{"family":"Subrahmanyan","given":"Saroja"},{"family":"Kapitan","given":"Sommer"},{"family":"Catlin","given":"Jesse R."},{"family":"Gau","given":"Roland"},{"family":"Naylor","given":"Rebecca Walker"},{"family":"Rose","given":"Randall L."},{"family":"Simpson","given":"Bonnie"},{"family":"Weaver","given":"Todd"}],"issued":{"date-parts":[["2013",8,1]]}}},{"id":4734,"uris":["http://zotero.org/groups/2061407/items/B29KN8KQ"],"uri":["http://zotero.org/groups/2061407/items/B29KN8KQ"],"itemData":{"id":4734,"type":"article-journal","title":"Green Consumerism: Moral Motivations to a Sustainable Future,","container-title":"Current Opinion in Psychology","page":"60–65","volume":"6","language":"en","author":[{"family":"Sachdeva","given":"Sonya"},{"family":"Jordan","given":"Jennifer"},{"family":"Mazar","given":"Nina"}],"issued":{"date-parts":[["2015"]]}}},{"id":4755,"uris":["http://zotero.org/groups/2061407/items/8BULK8AV"],"uri":["http://zotero.org/groups/2061407/items/8BULK8AV"],"itemData":{"id":4755,"type":"article-journal","title":"For Better or for Worse? Empirical Evidence of Moral Licensing in a Behavioral Energy Conservation Campaign,","container-title":"Energy Policy","page":"160–171","volume":"57","language":"en","author":[{"family":"Tiefenbeck","given":"Verena"},{"family":"Staake","given":"Thorsten"},{"family":"Roth","given":"Kurt"},{"family":"Sachs","given":"Olga"}],"issued":{"date-parts":[["2013"]]}}}],"schema":"https://github.com/citation-style-language/schema/raw/master/csl-citation.json"} </w:instrText>
      </w:r>
      <w:r w:rsidR="00232275">
        <w:rPr>
          <w:color w:val="000000" w:themeColor="text1"/>
        </w:rPr>
        <w:fldChar w:fldCharType="separate"/>
      </w:r>
      <w:r w:rsidR="00360506" w:rsidRPr="00360506">
        <w:t>(Phipps et al. 2013; Sachdeva, Jordan, and Mazar 2015; Tiefenbeck et al. 2013)</w:t>
      </w:r>
      <w:r w:rsidR="00232275">
        <w:rPr>
          <w:color w:val="000000" w:themeColor="text1"/>
        </w:rPr>
        <w:fldChar w:fldCharType="end"/>
      </w:r>
      <w:r w:rsidRPr="00327F01">
        <w:rPr>
          <w:color w:val="000000" w:themeColor="text1"/>
        </w:rPr>
        <w:t xml:space="preserve">. </w:t>
      </w:r>
      <w:r w:rsidR="007E000E">
        <w:rPr>
          <w:color w:val="000000" w:themeColor="text1"/>
        </w:rPr>
        <w:t>For example, researchers found that people who took part in a “green” virtual shopping task that asked them to select from sustainable products (compared to those who selected from conventional products) were subsequently more likely to behave in an antisocial manner (</w:t>
      </w:r>
      <w:r w:rsidR="007E000E" w:rsidRPr="00327F01">
        <w:rPr>
          <w:color w:val="000000" w:themeColor="text1"/>
        </w:rPr>
        <w:t>Mazar and Zhong</w:t>
      </w:r>
      <w:r w:rsidR="007E000E">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zVse0ZTp","properties":{"formattedCitation":"(2010)","plainCitation":"(2010)","noteIndex":0},"citationItems":[{"id":4714,"uris":["http://zotero.org/groups/2061407/items/MHSNVE99"],"uri":["http://zotero.org/groups/2061407/items/MHSNVE99"],"itemData":{"id":4714,"type":"article-journal","title":"Do Green Products Make Us Better People?","container-title":"Psychological Science","page":"494–498","volume":"21","issue":"4","language":"nl","author":[{"family":"Mazar","given":"Nina"},{"family":"Zhong","given":"Chen-Bo"}],"issued":{"date-parts":[["2010"]]}},"suppress-author":true}],"schema":"https://github.com/citation-style-language/schema/raw/master/csl-citation.json"} </w:instrText>
      </w:r>
      <w:r w:rsidR="00232275">
        <w:rPr>
          <w:color w:val="000000" w:themeColor="text1"/>
        </w:rPr>
        <w:fldChar w:fldCharType="separate"/>
      </w:r>
      <w:r w:rsidR="00360506" w:rsidRPr="00360506">
        <w:t>(2010)</w:t>
      </w:r>
      <w:r w:rsidR="00232275">
        <w:rPr>
          <w:color w:val="000000" w:themeColor="text1"/>
        </w:rPr>
        <w:fldChar w:fldCharType="end"/>
      </w:r>
      <w:r w:rsidRPr="00327F01">
        <w:rPr>
          <w:color w:val="000000" w:themeColor="text1"/>
        </w:rPr>
        <w:t xml:space="preserve">. </w:t>
      </w:r>
      <w:r w:rsidR="006522B4">
        <w:rPr>
          <w:rFonts w:eastAsiaTheme="minorHAnsi"/>
          <w:color w:val="000000" w:themeColor="text1"/>
        </w:rPr>
        <w:t>The</w:t>
      </w:r>
      <w:r w:rsidRPr="00327F01">
        <w:rPr>
          <w:rFonts w:eastAsiaTheme="minorHAnsi"/>
          <w:color w:val="000000" w:themeColor="text1"/>
        </w:rPr>
        <w:t xml:space="preserve"> availability of pro-environmental technologies and resources </w:t>
      </w:r>
      <w:r w:rsidR="006522B4">
        <w:rPr>
          <w:rFonts w:eastAsiaTheme="minorHAnsi"/>
          <w:color w:val="000000" w:themeColor="text1"/>
        </w:rPr>
        <w:t xml:space="preserve">also </w:t>
      </w:r>
      <w:r w:rsidRPr="00327F01">
        <w:rPr>
          <w:rFonts w:eastAsiaTheme="minorHAnsi"/>
          <w:color w:val="000000" w:themeColor="text1"/>
        </w:rPr>
        <w:t xml:space="preserve">can lead to </w:t>
      </w:r>
      <w:r w:rsidR="004608C8">
        <w:rPr>
          <w:rFonts w:eastAsiaTheme="minorHAnsi"/>
          <w:color w:val="000000" w:themeColor="text1"/>
        </w:rPr>
        <w:t>negative spillover</w:t>
      </w:r>
      <w:r w:rsidRPr="00327F01">
        <w:rPr>
          <w:rFonts w:eastAsiaTheme="minorHAnsi"/>
          <w:color w:val="000000" w:themeColor="text1"/>
        </w:rPr>
        <w:t xml:space="preserve"> effects</w:t>
      </w:r>
      <w:r>
        <w:rPr>
          <w:rFonts w:eastAsiaTheme="minorHAnsi"/>
          <w:color w:val="000000" w:themeColor="text1"/>
        </w:rPr>
        <w:t xml:space="preserve">. </w:t>
      </w:r>
      <w:r w:rsidR="00B34206">
        <w:rPr>
          <w:rFonts w:eastAsiaTheme="minorHAnsi"/>
          <w:color w:val="000000" w:themeColor="text1"/>
        </w:rPr>
        <w:t xml:space="preserve">For example, </w:t>
      </w:r>
      <w:r w:rsidR="00B34206" w:rsidRPr="00342AF6">
        <w:rPr>
          <w:rFonts w:eastAsiaTheme="minorHAnsi"/>
        </w:rPr>
        <w:t>Catlin and Wang</w:t>
      </w:r>
      <w:r w:rsidR="00B34206">
        <w:rPr>
          <w:rFonts w:eastAsiaTheme="minorHAnsi"/>
        </w:rPr>
        <w:t xml:space="preserve"> (</w:t>
      </w:r>
      <w:r w:rsidR="00B34206" w:rsidRPr="00342AF6">
        <w:rPr>
          <w:rFonts w:eastAsiaTheme="minorHAnsi"/>
        </w:rPr>
        <w:t>2013</w:t>
      </w:r>
      <w:r w:rsidR="00B34206">
        <w:rPr>
          <w:rFonts w:eastAsiaTheme="minorHAnsi"/>
        </w:rPr>
        <w:t xml:space="preserve">) </w:t>
      </w:r>
      <w:r w:rsidR="00B34206">
        <w:rPr>
          <w:rFonts w:eastAsiaTheme="minorHAnsi"/>
          <w:color w:val="000000" w:themeColor="text1"/>
        </w:rPr>
        <w:t xml:space="preserve">found that </w:t>
      </w:r>
      <w:r w:rsidR="00B34206" w:rsidRPr="00B34206">
        <w:rPr>
          <w:rFonts w:eastAsiaTheme="minorHAnsi"/>
          <w:color w:val="000000" w:themeColor="text1"/>
        </w:rPr>
        <w:t>when consumers knew that a recycling option was available they us</w:t>
      </w:r>
      <w:r w:rsidR="00B34206">
        <w:rPr>
          <w:rFonts w:eastAsiaTheme="minorHAnsi"/>
          <w:color w:val="000000" w:themeColor="text1"/>
        </w:rPr>
        <w:t xml:space="preserve">ed more resources. In addition, </w:t>
      </w:r>
      <w:r w:rsidRPr="00327F01">
        <w:rPr>
          <w:rFonts w:eastAsiaTheme="minorHAnsi"/>
          <w:color w:val="000000" w:themeColor="text1"/>
        </w:rPr>
        <w:t>improv</w:t>
      </w:r>
      <w:r>
        <w:rPr>
          <w:rFonts w:eastAsiaTheme="minorHAnsi"/>
          <w:color w:val="000000" w:themeColor="text1"/>
        </w:rPr>
        <w:t xml:space="preserve">ing </w:t>
      </w:r>
      <w:r w:rsidR="00C6573B">
        <w:rPr>
          <w:rFonts w:eastAsiaTheme="minorHAnsi"/>
          <w:color w:val="000000" w:themeColor="text1"/>
        </w:rPr>
        <w:t xml:space="preserve">vehicle </w:t>
      </w:r>
      <w:r>
        <w:rPr>
          <w:rFonts w:eastAsiaTheme="minorHAnsi"/>
          <w:color w:val="000000" w:themeColor="text1"/>
        </w:rPr>
        <w:t xml:space="preserve">gas mileage </w:t>
      </w:r>
      <w:r w:rsidR="00AD2766">
        <w:rPr>
          <w:rFonts w:eastAsiaTheme="minorHAnsi"/>
          <w:color w:val="000000" w:themeColor="text1"/>
        </w:rPr>
        <w:t>can</w:t>
      </w:r>
      <w:r w:rsidR="00E031CC">
        <w:rPr>
          <w:rFonts w:eastAsiaTheme="minorHAnsi"/>
          <w:color w:val="000000" w:themeColor="text1"/>
        </w:rPr>
        <w:t xml:space="preserve"> lead</w:t>
      </w:r>
      <w:r w:rsidR="00C6573B">
        <w:rPr>
          <w:rFonts w:eastAsiaTheme="minorHAnsi"/>
          <w:color w:val="000000" w:themeColor="text1"/>
        </w:rPr>
        <w:t xml:space="preserve"> drivers to travel greater distances </w:t>
      </w:r>
      <w:r w:rsidR="00232275">
        <w:rPr>
          <w:rFonts w:eastAsiaTheme="minorHAnsi"/>
          <w:color w:val="000000" w:themeColor="text1"/>
        </w:rPr>
        <w:fldChar w:fldCharType="begin"/>
      </w:r>
      <w:r w:rsidR="00360506">
        <w:rPr>
          <w:rFonts w:eastAsiaTheme="minorHAnsi"/>
          <w:color w:val="000000" w:themeColor="text1"/>
        </w:rPr>
        <w:instrText xml:space="preserve"> ADDIN ZOTERO_ITEM CSL_CITATION {"citationID":"a1uc115sm","properties":{"formattedCitation":"(Small and Dender 2007)","plainCitation":"(Small and Dender 2007)","noteIndex":0},"citationItems":[{"id":4743,"uris":["http://zotero.org/groups/2061407/items/QDCMXCPC"],"uri":["http://zotero.org/groups/2061407/items/QDCMXCPC"],"itemData":{"id":4743,"type":"article-journal","title":"Fuel Efficiency and Motor Vehicle Travel: The Declining Rebound Effect.","container-title":"The Energy Journal","page":"25–51","volume":"28","issue":"1","language":"en","author":[{"family":"Small","given":"Kenneth A."},{"family":"Dender","given":"Kurt Van"}],"issued":{"date-parts":[["2007"]]}}}],"schema":"https://github.com/citation-style-language/schema/raw/master/csl-citation.json"} </w:instrText>
      </w:r>
      <w:r w:rsidR="00232275">
        <w:rPr>
          <w:rFonts w:eastAsiaTheme="minorHAnsi"/>
          <w:color w:val="000000" w:themeColor="text1"/>
        </w:rPr>
        <w:fldChar w:fldCharType="separate"/>
      </w:r>
      <w:r w:rsidR="00360506" w:rsidRPr="00360506">
        <w:rPr>
          <w:rFonts w:eastAsiaTheme="minorHAnsi"/>
        </w:rPr>
        <w:t>(Small and Dender 2007)</w:t>
      </w:r>
      <w:r w:rsidR="00232275">
        <w:rPr>
          <w:rFonts w:eastAsiaTheme="minorHAnsi"/>
          <w:color w:val="000000" w:themeColor="text1"/>
        </w:rPr>
        <w:fldChar w:fldCharType="end"/>
      </w:r>
      <w:r w:rsidR="00C6573B">
        <w:rPr>
          <w:rFonts w:eastAsiaTheme="minorHAnsi"/>
          <w:color w:val="000000" w:themeColor="text1"/>
        </w:rPr>
        <w:t xml:space="preserve">. Similarly, usage </w:t>
      </w:r>
      <w:r w:rsidR="00E031CC">
        <w:rPr>
          <w:rFonts w:eastAsiaTheme="minorHAnsi"/>
          <w:color w:val="000000" w:themeColor="text1"/>
        </w:rPr>
        <w:t>can increase</w:t>
      </w:r>
      <w:r w:rsidR="00C6573B">
        <w:rPr>
          <w:rFonts w:eastAsiaTheme="minorHAnsi"/>
          <w:color w:val="000000" w:themeColor="text1"/>
        </w:rPr>
        <w:t xml:space="preserve"> when the efficiency of air-conditioning and heating is enhanced </w:t>
      </w:r>
      <w:r w:rsidR="00232275">
        <w:rPr>
          <w:rFonts w:eastAsiaTheme="minorHAnsi"/>
          <w:color w:val="000000" w:themeColor="text1"/>
        </w:rPr>
        <w:fldChar w:fldCharType="begin"/>
      </w:r>
      <w:r w:rsidR="00360506">
        <w:rPr>
          <w:rFonts w:eastAsiaTheme="minorHAnsi"/>
          <w:color w:val="000000" w:themeColor="text1"/>
        </w:rPr>
        <w:instrText xml:space="preserve"> ADDIN ZOTERO_ITEM CSL_CITATION {"citationID":"a2davm7bcc","properties":{"formattedCitation":"(Sorrell, Dimitropoulos, and Sommerville 2009)","plainCitation":"(Sorrell, Dimitropoulos, and Sommerville 2009)","noteIndex":0},"citationItems":[{"id":4744,"uris":["http://zotero.org/groups/2061407/items/NCZGTNGM"],"uri":["http://zotero.org/groups/2061407/items/NCZGTNGM"],"itemData":{"id":4744,"type":"article-journal","title":"Empirical Estimates of the Direct Rebound Effect: A Review","container-title":"Energy Policy","page":"1356–1371","volume":"37","issue":"4","language":"en","author":[{"family":"Sorrell","given":"Steve"},{"family":"Dimitropoulos","given":"John"},{"family":"Sommerville","given":"Matt"}],"issued":{"date-parts":[["2009"]]}}}],"schema":"https://github.com/citation-style-language/schema/raw/master/csl-citation.json"} </w:instrText>
      </w:r>
      <w:r w:rsidR="00232275">
        <w:rPr>
          <w:rFonts w:eastAsiaTheme="minorHAnsi"/>
          <w:color w:val="000000" w:themeColor="text1"/>
        </w:rPr>
        <w:fldChar w:fldCharType="separate"/>
      </w:r>
      <w:r w:rsidR="00360506" w:rsidRPr="00360506">
        <w:rPr>
          <w:rFonts w:eastAsiaTheme="minorHAnsi"/>
        </w:rPr>
        <w:t>(Sorrell, Dimitropoulos, and Sommerville 2009)</w:t>
      </w:r>
      <w:r w:rsidR="00232275">
        <w:rPr>
          <w:rFonts w:eastAsiaTheme="minorHAnsi"/>
          <w:color w:val="000000" w:themeColor="text1"/>
        </w:rPr>
        <w:fldChar w:fldCharType="end"/>
      </w:r>
      <w:r w:rsidRPr="00327F01">
        <w:rPr>
          <w:rFonts w:eastAsiaTheme="minorHAnsi"/>
          <w:color w:val="000000" w:themeColor="text1"/>
        </w:rPr>
        <w:t xml:space="preserve">. </w:t>
      </w:r>
      <w:r w:rsidR="00595DC3">
        <w:rPr>
          <w:rFonts w:eastAsiaTheme="minorHAnsi"/>
          <w:color w:val="000000" w:themeColor="text1"/>
        </w:rPr>
        <w:t>Moreover</w:t>
      </w:r>
      <w:r w:rsidR="009C42D2">
        <w:rPr>
          <w:rFonts w:eastAsiaTheme="minorHAnsi"/>
          <w:color w:val="000000" w:themeColor="text1"/>
        </w:rPr>
        <w:t xml:space="preserve">, both inconsistency and consistency can emerge in the same context. People who brought a reusable shopping bag subsequently spent more money on both sustainable </w:t>
      </w:r>
      <w:r w:rsidR="00F96158">
        <w:rPr>
          <w:rFonts w:eastAsiaTheme="minorHAnsi"/>
          <w:color w:val="000000" w:themeColor="text1"/>
        </w:rPr>
        <w:t>and</w:t>
      </w:r>
      <w:r>
        <w:rPr>
          <w:rFonts w:eastAsiaTheme="minorHAnsi"/>
          <w:color w:val="000000" w:themeColor="text1"/>
        </w:rPr>
        <w:t xml:space="preserve"> indulgent </w:t>
      </w:r>
      <w:r w:rsidR="009C42D2">
        <w:rPr>
          <w:rFonts w:eastAsiaTheme="minorHAnsi"/>
          <w:color w:val="000000" w:themeColor="text1"/>
        </w:rPr>
        <w:t xml:space="preserve">food </w:t>
      </w:r>
      <w:r>
        <w:rPr>
          <w:rFonts w:eastAsiaTheme="minorHAnsi"/>
          <w:color w:val="000000" w:themeColor="text1"/>
        </w:rPr>
        <w:t xml:space="preserve">options </w:t>
      </w:r>
      <w:r w:rsidR="00232275">
        <w:rPr>
          <w:rFonts w:eastAsiaTheme="minorHAnsi"/>
          <w:color w:val="000000" w:themeColor="text1"/>
        </w:rPr>
        <w:fldChar w:fldCharType="begin"/>
      </w:r>
      <w:r w:rsidR="00360506">
        <w:rPr>
          <w:rFonts w:eastAsiaTheme="minorHAnsi"/>
          <w:color w:val="000000" w:themeColor="text1"/>
        </w:rPr>
        <w:instrText xml:space="preserve"> ADDIN ZOTERO_ITEM CSL_CITATION {"citationID":"a24cne4s0lb","properties":{"formattedCitation":"(Karmarkar and Bollinger 2015)","plainCitation":"(Karmarkar and Bollinger 2015)","noteIndex":0},"citationItems":[{"id":5326,"uris":["http://zotero.org/groups/2061407/items/TGMGXPTY"],"uri":["http://zotero.org/groups/2061407/items/TGMGXPTY"],"itemData":{"id":5326,"type":"article-journal","title":"BYOB: How Bringing Your Own Shopping Bags Leads to Treating Yourself and the Environment","container-title":"Journal of Marketing","page":"1-15","volume":"79","issue":"4","abstract":"As concerns about pollution and climate change become more mainstream, the belief that shopping with reusable grocery bags is an important environmental and socially conscious choice has gained prevalence. In parallel, firms have joined policy makers in using a variety of initiatives to reduce the use of disposable plastic bags. However, little is known about how these initiatives might alter other elements of consumers' in-store behavior. Using scanner panel data from a single California location of a major grocery chain, and controlling for consumer heterogeneity, the authors demonstrate that bringing one's own bags increases purchases of not only environmentally friendly organic foods but also indulgent foods. They use experimental methods to further explore the expression of these effects and to consider the effects of potential moderators, including competing goals and store policies. The findings have implications for decisions related to product pricing, placement and assortment, store layout, and the choice of strategies employed to increase the use of reusable bags.","DOI":"10.1509/jm.13.0228","shortTitle":"BYOB","author":[{"family":"Karmarkar","given":"Uma R."},{"family":"Bollinger","given":"Bryan"}],"issued":{"date-parts":[["2015"]]}}}],"schema":"https://github.com/citation-style-language/schema/raw/master/csl-citation.json"} </w:instrText>
      </w:r>
      <w:r w:rsidR="00232275">
        <w:rPr>
          <w:rFonts w:eastAsiaTheme="minorHAnsi"/>
          <w:color w:val="000000" w:themeColor="text1"/>
        </w:rPr>
        <w:fldChar w:fldCharType="separate"/>
      </w:r>
      <w:r w:rsidR="00360506" w:rsidRPr="00360506">
        <w:rPr>
          <w:rFonts w:eastAsiaTheme="minorHAnsi"/>
        </w:rPr>
        <w:t>(Karmarkar and Bollinger 2015)</w:t>
      </w:r>
      <w:r w:rsidR="00232275">
        <w:rPr>
          <w:rFonts w:eastAsiaTheme="minorHAnsi"/>
          <w:color w:val="000000" w:themeColor="text1"/>
        </w:rPr>
        <w:fldChar w:fldCharType="end"/>
      </w:r>
      <w:r>
        <w:rPr>
          <w:rFonts w:eastAsiaTheme="minorHAnsi"/>
          <w:color w:val="000000" w:themeColor="text1"/>
        </w:rPr>
        <w:t xml:space="preserve">. </w:t>
      </w:r>
      <w:r w:rsidR="009C42D2">
        <w:rPr>
          <w:rFonts w:eastAsiaTheme="minorHAnsi"/>
          <w:color w:val="000000" w:themeColor="text1"/>
        </w:rPr>
        <w:t>Fur</w:t>
      </w:r>
      <w:r w:rsidRPr="00327F01">
        <w:rPr>
          <w:rFonts w:eastAsiaTheme="minorHAnsi"/>
          <w:color w:val="000000" w:themeColor="text1"/>
        </w:rPr>
        <w:t>t</w:t>
      </w:r>
      <w:r w:rsidR="009C42D2">
        <w:rPr>
          <w:rFonts w:eastAsiaTheme="minorHAnsi"/>
          <w:color w:val="000000" w:themeColor="text1"/>
        </w:rPr>
        <w:t>her,</w:t>
      </w:r>
      <w:r w:rsidRPr="00327F01">
        <w:rPr>
          <w:rFonts w:eastAsiaTheme="minorHAnsi"/>
          <w:color w:val="000000" w:themeColor="text1"/>
        </w:rPr>
        <w:t xml:space="preserve"> making a sustainable </w:t>
      </w:r>
      <w:r w:rsidR="006522B4">
        <w:rPr>
          <w:rFonts w:eastAsiaTheme="minorHAnsi"/>
          <w:color w:val="000000" w:themeColor="text1"/>
        </w:rPr>
        <w:t xml:space="preserve">choice (e.g., </w:t>
      </w:r>
      <w:r w:rsidR="009C42D2">
        <w:rPr>
          <w:rFonts w:eastAsiaTheme="minorHAnsi"/>
          <w:color w:val="000000" w:themeColor="text1"/>
        </w:rPr>
        <w:t>choosing</w:t>
      </w:r>
      <w:r w:rsidRPr="00327F01">
        <w:rPr>
          <w:rFonts w:eastAsiaTheme="minorHAnsi"/>
          <w:color w:val="000000" w:themeColor="text1"/>
        </w:rPr>
        <w:t xml:space="preserve"> LED bulbs)</w:t>
      </w:r>
      <w:r w:rsidR="009C42D2">
        <w:rPr>
          <w:rFonts w:eastAsiaTheme="minorHAnsi"/>
          <w:color w:val="000000" w:themeColor="text1"/>
        </w:rPr>
        <w:t xml:space="preserve"> decreases</w:t>
      </w:r>
      <w:r w:rsidRPr="00327F01">
        <w:rPr>
          <w:rFonts w:eastAsiaTheme="minorHAnsi"/>
          <w:color w:val="000000" w:themeColor="text1"/>
        </w:rPr>
        <w:t xml:space="preserve"> subsequent </w:t>
      </w:r>
      <w:r w:rsidR="009C42D2">
        <w:rPr>
          <w:rFonts w:eastAsiaTheme="minorHAnsi"/>
          <w:color w:val="000000" w:themeColor="text1"/>
        </w:rPr>
        <w:t xml:space="preserve">sustainable behaviors for those low in </w:t>
      </w:r>
      <w:r w:rsidRPr="00327F01">
        <w:rPr>
          <w:rFonts w:eastAsiaTheme="minorHAnsi"/>
          <w:color w:val="000000" w:themeColor="text1"/>
        </w:rPr>
        <w:t xml:space="preserve">environmental consciousness, but </w:t>
      </w:r>
      <w:r w:rsidR="009C42D2">
        <w:rPr>
          <w:rFonts w:eastAsiaTheme="minorHAnsi"/>
          <w:color w:val="000000" w:themeColor="text1"/>
        </w:rPr>
        <w:t xml:space="preserve">increases </w:t>
      </w:r>
      <w:r w:rsidR="006522B4">
        <w:rPr>
          <w:rFonts w:eastAsiaTheme="minorHAnsi"/>
          <w:color w:val="000000" w:themeColor="text1"/>
        </w:rPr>
        <w:t>these</w:t>
      </w:r>
      <w:r w:rsidR="009C42D2">
        <w:rPr>
          <w:rFonts w:eastAsiaTheme="minorHAnsi"/>
          <w:color w:val="000000" w:themeColor="text1"/>
        </w:rPr>
        <w:t xml:space="preserve"> behaviors for those highly conscious of environmental issues </w:t>
      </w:r>
      <w:r w:rsidR="00232275">
        <w:rPr>
          <w:rFonts w:eastAsiaTheme="minorHAnsi"/>
          <w:color w:val="000000" w:themeColor="text1"/>
        </w:rPr>
        <w:fldChar w:fldCharType="begin"/>
      </w:r>
      <w:r w:rsidR="00360506">
        <w:rPr>
          <w:rFonts w:eastAsiaTheme="minorHAnsi"/>
          <w:color w:val="000000" w:themeColor="text1"/>
        </w:rPr>
        <w:instrText xml:space="preserve"> ADDIN ZOTERO_ITEM CSL_CITATION {"citationID":"a26sgh19514","properties":{"formattedCitation":"(Garvey and Bolton 2017)","plainCitation":"(Garvey and Bolton 2017)","noteIndex":0},"citationItems":[{"id":5328,"uris":["http://zotero.org/groups/2061407/items/GHDSDAZZ"],"uri":["http://zotero.org/groups/2061407/items/GHDSDAZZ"],"itemData":{"id":5328,"type":"article-journal","title":"Eco-Product Choice Cuts Both Ways: How Pro-Environmental Licensing versus Reinforcement is Contingent upon Environmental Consciousness","container-title":"Journal of Public Policy &amp; Marketing","page":"284-298","volume":"36","issue":"2","source":"Google Scholar","shortTitle":"Eco-Product Choice Cuts Both Ways","author":[{"family":"Garvey","given":"Aaron M."},{"family":"Bolton","given":"Lisa E."}],"issued":{"date-parts":[["2017"]]}}}],"schema":"https://github.com/citation-style-language/schema/raw/master/csl-citation.json"} </w:instrText>
      </w:r>
      <w:r w:rsidR="00232275">
        <w:rPr>
          <w:rFonts w:eastAsiaTheme="minorHAnsi"/>
          <w:color w:val="000000" w:themeColor="text1"/>
        </w:rPr>
        <w:fldChar w:fldCharType="separate"/>
      </w:r>
      <w:r w:rsidR="00360506" w:rsidRPr="00360506">
        <w:rPr>
          <w:rFonts w:eastAsiaTheme="minorHAnsi"/>
        </w:rPr>
        <w:t>(Garvey and Bolton 2017)</w:t>
      </w:r>
      <w:r w:rsidR="00232275">
        <w:rPr>
          <w:rFonts w:eastAsiaTheme="minorHAnsi"/>
          <w:color w:val="000000" w:themeColor="text1"/>
        </w:rPr>
        <w:fldChar w:fldCharType="end"/>
      </w:r>
      <w:r w:rsidRPr="00327F01">
        <w:rPr>
          <w:rFonts w:eastAsiaTheme="minorHAnsi"/>
          <w:color w:val="000000" w:themeColor="text1"/>
        </w:rPr>
        <w:t xml:space="preserve">. </w:t>
      </w:r>
    </w:p>
    <w:p w:rsidR="00056D01" w:rsidRPr="00327F01" w:rsidRDefault="00056D01" w:rsidP="004A5B29">
      <w:pPr>
        <w:autoSpaceDE w:val="0"/>
        <w:autoSpaceDN w:val="0"/>
        <w:adjustRightInd w:val="0"/>
        <w:spacing w:line="480" w:lineRule="auto"/>
        <w:rPr>
          <w:rFonts w:eastAsiaTheme="minorHAnsi"/>
          <w:color w:val="000000" w:themeColor="text1"/>
        </w:rPr>
      </w:pPr>
      <w:r w:rsidRPr="00327F01">
        <w:rPr>
          <w:rFonts w:eastAsiaTheme="minorHAnsi"/>
          <w:color w:val="000000" w:themeColor="text1"/>
        </w:rPr>
        <w:tab/>
      </w:r>
      <w:r>
        <w:rPr>
          <w:rFonts w:eastAsiaTheme="minorHAnsi"/>
          <w:color w:val="000000" w:themeColor="text1"/>
        </w:rPr>
        <w:t>I</w:t>
      </w:r>
      <w:r w:rsidRPr="00327F01">
        <w:rPr>
          <w:rFonts w:eastAsiaTheme="minorHAnsi"/>
          <w:color w:val="000000" w:themeColor="text1"/>
        </w:rPr>
        <w:t>nconsistency effect</w:t>
      </w:r>
      <w:r>
        <w:rPr>
          <w:rFonts w:eastAsiaTheme="minorHAnsi"/>
          <w:color w:val="000000" w:themeColor="text1"/>
        </w:rPr>
        <w:t>s</w:t>
      </w:r>
      <w:r w:rsidRPr="00327F01">
        <w:rPr>
          <w:rFonts w:eastAsiaTheme="minorHAnsi"/>
          <w:color w:val="000000" w:themeColor="text1"/>
        </w:rPr>
        <w:t xml:space="preserve"> can be mitigated if the initial sustainable action is effortful in nature </w:t>
      </w:r>
      <w:r w:rsidR="00232275">
        <w:rPr>
          <w:rFonts w:eastAsiaTheme="minorHAnsi"/>
          <w:color w:val="000000" w:themeColor="text1"/>
        </w:rPr>
        <w:fldChar w:fldCharType="begin"/>
      </w:r>
      <w:r w:rsidR="00360506">
        <w:rPr>
          <w:rFonts w:eastAsiaTheme="minorHAnsi"/>
          <w:color w:val="000000" w:themeColor="text1"/>
        </w:rPr>
        <w:instrText xml:space="preserve"> ADDIN ZOTERO_ITEM CSL_CITATION {"citationID":"MljTOlLq","properties":{"formattedCitation":"(vs. easy and costless; Gneezy et al. 2012)","plainCitation":"(vs. easy and costless; Gneezy et al. 2012)","noteIndex":0},"citationItems":[{"id":5331,"uris":["http://zotero.org/groups/2061407/items/7GVBBLHZ"],"uri":["http://zotero.org/groups/2061407/items/7GVBBLHZ"],"itemData":{"id":5331,"type":"article-journal","title":"Paying to Be Nice: Consistency and Costly Prosocial Behavior","container-title":"Management Science","page":"179–187","volume":"58","issue":"1","source":"Google Scholar","shortTitle":"Paying to be nice","author":[{"family":"Gneezy","given":"Ayelet"},{"family":"Imas","given":"Alex"},{"family":"Brown","given":"Amber"},{"family":"Nelson","given":"Leif D."},{"family":"Norton","given":"Michael I."}],"issued":{"date-parts":[["2012"]]}},"prefix":"vs. easy and costless; "}],"schema":"https://github.com/citation-style-language/schema/raw/master/csl-citation.json"} </w:instrText>
      </w:r>
      <w:r w:rsidR="00232275">
        <w:rPr>
          <w:rFonts w:eastAsiaTheme="minorHAnsi"/>
          <w:color w:val="000000" w:themeColor="text1"/>
        </w:rPr>
        <w:fldChar w:fldCharType="separate"/>
      </w:r>
      <w:r w:rsidR="00360506" w:rsidRPr="00360506">
        <w:rPr>
          <w:rFonts w:eastAsiaTheme="minorHAnsi"/>
        </w:rPr>
        <w:t>(vs. easy and costless; Gneezy et al. 2012)</w:t>
      </w:r>
      <w:r w:rsidR="00232275">
        <w:rPr>
          <w:rFonts w:eastAsiaTheme="minorHAnsi"/>
          <w:color w:val="000000" w:themeColor="text1"/>
        </w:rPr>
        <w:fldChar w:fldCharType="end"/>
      </w:r>
      <w:r w:rsidRPr="00327F01">
        <w:rPr>
          <w:rFonts w:eastAsiaTheme="minorHAnsi"/>
          <w:color w:val="000000" w:themeColor="text1"/>
        </w:rPr>
        <w:t xml:space="preserve">. </w:t>
      </w:r>
      <w:r>
        <w:rPr>
          <w:rFonts w:eastAsiaTheme="minorHAnsi"/>
          <w:color w:val="000000" w:themeColor="text1"/>
        </w:rPr>
        <w:t>Conversely</w:t>
      </w:r>
      <w:r w:rsidRPr="00327F01">
        <w:rPr>
          <w:rFonts w:eastAsiaTheme="minorHAnsi"/>
          <w:color w:val="000000" w:themeColor="text1"/>
        </w:rPr>
        <w:t xml:space="preserve">, if the initial behavior allows </w:t>
      </w:r>
      <w:r w:rsidR="007917D0">
        <w:rPr>
          <w:rFonts w:eastAsiaTheme="minorHAnsi"/>
          <w:color w:val="000000" w:themeColor="text1"/>
        </w:rPr>
        <w:t xml:space="preserve">the </w:t>
      </w:r>
      <w:r w:rsidR="00B722E9">
        <w:rPr>
          <w:rFonts w:eastAsiaTheme="minorHAnsi"/>
          <w:color w:val="000000" w:themeColor="text1"/>
        </w:rPr>
        <w:t xml:space="preserve">consumer to present the self in a positive light (i.e., engage in impression management), </w:t>
      </w:r>
      <w:r w:rsidRPr="00327F01">
        <w:rPr>
          <w:rFonts w:eastAsiaTheme="minorHAnsi"/>
          <w:color w:val="000000" w:themeColor="text1"/>
        </w:rPr>
        <w:t xml:space="preserve">this can decrease the likelihood of subsequently engaging in meaningful prosocial actions. In </w:t>
      </w:r>
      <w:r w:rsidR="00CA57A8">
        <w:rPr>
          <w:rFonts w:eastAsiaTheme="minorHAnsi"/>
          <w:color w:val="000000" w:themeColor="text1"/>
        </w:rPr>
        <w:t>one example</w:t>
      </w:r>
      <w:r w:rsidRPr="00327F01">
        <w:rPr>
          <w:rFonts w:eastAsiaTheme="minorHAnsi"/>
          <w:color w:val="000000" w:themeColor="text1"/>
        </w:rPr>
        <w:t xml:space="preserve">, </w:t>
      </w:r>
      <w:r w:rsidR="00CA57A8">
        <w:rPr>
          <w:rFonts w:eastAsiaTheme="minorHAnsi"/>
          <w:color w:val="000000" w:themeColor="text1"/>
        </w:rPr>
        <w:t xml:space="preserve">consumers </w:t>
      </w:r>
      <w:r w:rsidRPr="00327F01">
        <w:rPr>
          <w:rFonts w:eastAsiaTheme="minorHAnsi"/>
          <w:color w:val="000000" w:themeColor="text1"/>
        </w:rPr>
        <w:t xml:space="preserve">who </w:t>
      </w:r>
      <w:r w:rsidR="00CA57A8">
        <w:rPr>
          <w:rFonts w:eastAsiaTheme="minorHAnsi"/>
          <w:color w:val="000000" w:themeColor="text1"/>
        </w:rPr>
        <w:t>provided</w:t>
      </w:r>
      <w:r w:rsidRPr="00327F01">
        <w:rPr>
          <w:rFonts w:eastAsiaTheme="minorHAnsi"/>
          <w:color w:val="000000" w:themeColor="text1"/>
        </w:rPr>
        <w:t xml:space="preserve"> </w:t>
      </w:r>
      <w:r w:rsidR="00CA57A8">
        <w:rPr>
          <w:rFonts w:eastAsiaTheme="minorHAnsi"/>
          <w:color w:val="000000" w:themeColor="text1"/>
        </w:rPr>
        <w:t>“</w:t>
      </w:r>
      <w:r w:rsidRPr="00327F01">
        <w:rPr>
          <w:rFonts w:eastAsiaTheme="minorHAnsi"/>
          <w:color w:val="000000" w:themeColor="text1"/>
        </w:rPr>
        <w:t>token</w:t>
      </w:r>
      <w:r w:rsidR="00CA57A8">
        <w:rPr>
          <w:rFonts w:eastAsiaTheme="minorHAnsi"/>
          <w:color w:val="000000" w:themeColor="text1"/>
        </w:rPr>
        <w:t>”</w:t>
      </w:r>
      <w:r w:rsidRPr="00327F01">
        <w:rPr>
          <w:rFonts w:eastAsiaTheme="minorHAnsi"/>
          <w:color w:val="000000" w:themeColor="text1"/>
        </w:rPr>
        <w:t xml:space="preserve"> support for a cause that </w:t>
      </w:r>
      <w:r w:rsidR="00CA57A8">
        <w:rPr>
          <w:rFonts w:eastAsiaTheme="minorHAnsi"/>
          <w:color w:val="000000" w:themeColor="text1"/>
        </w:rPr>
        <w:t xml:space="preserve">allowed them to publicly communicate a positive behavior to other people </w:t>
      </w:r>
      <w:r w:rsidRPr="00327F01">
        <w:rPr>
          <w:rFonts w:eastAsiaTheme="minorHAnsi"/>
          <w:color w:val="000000" w:themeColor="text1"/>
        </w:rPr>
        <w:t>(</w:t>
      </w:r>
      <w:r w:rsidR="005B2E9D">
        <w:rPr>
          <w:rFonts w:eastAsiaTheme="minorHAnsi"/>
          <w:color w:val="000000" w:themeColor="text1"/>
        </w:rPr>
        <w:t>e.g.,</w:t>
      </w:r>
      <w:r w:rsidRPr="00327F01">
        <w:rPr>
          <w:rFonts w:eastAsiaTheme="minorHAnsi"/>
          <w:color w:val="000000" w:themeColor="text1"/>
        </w:rPr>
        <w:t xml:space="preserve"> joining </w:t>
      </w:r>
      <w:r w:rsidR="00CA57A8">
        <w:rPr>
          <w:rFonts w:eastAsiaTheme="minorHAnsi"/>
          <w:color w:val="000000" w:themeColor="text1"/>
        </w:rPr>
        <w:t>a public page on</w:t>
      </w:r>
      <w:r w:rsidRPr="00327F01">
        <w:rPr>
          <w:rFonts w:eastAsiaTheme="minorHAnsi"/>
          <w:color w:val="000000" w:themeColor="text1"/>
        </w:rPr>
        <w:t xml:space="preserve"> Facebook)</w:t>
      </w:r>
      <w:r w:rsidR="00CA57A8">
        <w:rPr>
          <w:rFonts w:eastAsiaTheme="minorHAnsi"/>
          <w:color w:val="000000" w:themeColor="text1"/>
        </w:rPr>
        <w:t xml:space="preserve"> were subsequently less inclined to take part in a </w:t>
      </w:r>
      <w:r w:rsidR="00AD2766">
        <w:rPr>
          <w:rFonts w:eastAsiaTheme="minorHAnsi"/>
          <w:color w:val="000000" w:themeColor="text1"/>
        </w:rPr>
        <w:t xml:space="preserve">meaningful </w:t>
      </w:r>
      <w:r w:rsidRPr="00327F01">
        <w:rPr>
          <w:rFonts w:eastAsiaTheme="minorHAnsi"/>
          <w:color w:val="000000" w:themeColor="text1"/>
        </w:rPr>
        <w:t xml:space="preserve">prosocial </w:t>
      </w:r>
      <w:r w:rsidR="00CA57A8">
        <w:rPr>
          <w:rFonts w:eastAsiaTheme="minorHAnsi"/>
          <w:color w:val="000000" w:themeColor="text1"/>
        </w:rPr>
        <w:t>action</w:t>
      </w:r>
      <w:r w:rsidRPr="00327F01">
        <w:rPr>
          <w:rFonts w:eastAsiaTheme="minorHAnsi"/>
          <w:color w:val="000000" w:themeColor="text1"/>
        </w:rPr>
        <w:t xml:space="preserve">, such as donating money or volunteering for the cause </w:t>
      </w:r>
      <w:r w:rsidR="00232275">
        <w:rPr>
          <w:rFonts w:eastAsiaTheme="minorHAnsi"/>
          <w:color w:val="000000" w:themeColor="text1"/>
        </w:rPr>
        <w:fldChar w:fldCharType="begin"/>
      </w:r>
      <w:r w:rsidR="00360506">
        <w:rPr>
          <w:rFonts w:eastAsiaTheme="minorHAnsi"/>
          <w:color w:val="000000" w:themeColor="text1"/>
        </w:rPr>
        <w:instrText xml:space="preserve"> ADDIN ZOTERO_ITEM CSL_CITATION {"citationID":"arbf7kn3kf","properties":{"formattedCitation":"(Kristofferson, White, and Peloza 2014)","plainCitation":"(Kristofferson, White, and Peloza 2014)","noteIndex":0},"citationItems":[{"id":4704,"uris":["http://zotero.org/groups/2061407/items/CA3TMCIY"],"uri":["http://zotero.org/groups/2061407/items/CA3TMCIY"],"itemData":{"id":4704,"type":"article-journal","title":"The Nature of Slacktivism: How the Social Observability of an Initial Act of Token Support Impacts Subsequent Prosocial Action","container-title":"Journal of Consumer Research","page":"1149–1166","volume":"40","issue":"6","language":"en","author":[{"family":"Kristofferson","given":"Kirk"},{"family":"White","given":"Katherine"},{"family":"Peloza","given":"John"}],"issued":{"date-parts":[["2014"]]}}}],"schema":"https://github.com/citation-style-language/schema/raw/master/csl-citation.json"} </w:instrText>
      </w:r>
      <w:r w:rsidR="00232275">
        <w:rPr>
          <w:rFonts w:eastAsiaTheme="minorHAnsi"/>
          <w:color w:val="000000" w:themeColor="text1"/>
        </w:rPr>
        <w:fldChar w:fldCharType="separate"/>
      </w:r>
      <w:r w:rsidR="00360506" w:rsidRPr="00360506">
        <w:rPr>
          <w:rFonts w:eastAsiaTheme="minorHAnsi"/>
        </w:rPr>
        <w:t>(Kristofferson, White, and Peloza 2014)</w:t>
      </w:r>
      <w:r w:rsidR="00232275">
        <w:rPr>
          <w:rFonts w:eastAsiaTheme="minorHAnsi"/>
          <w:color w:val="000000" w:themeColor="text1"/>
        </w:rPr>
        <w:fldChar w:fldCharType="end"/>
      </w:r>
      <w:r w:rsidRPr="00327F01">
        <w:rPr>
          <w:rFonts w:eastAsiaTheme="minorHAnsi"/>
          <w:color w:val="000000" w:themeColor="text1"/>
        </w:rPr>
        <w:t xml:space="preserve">. </w:t>
      </w:r>
      <w:r w:rsidR="006522B4">
        <w:rPr>
          <w:rFonts w:eastAsiaTheme="minorHAnsi"/>
          <w:color w:val="000000" w:themeColor="text1"/>
        </w:rPr>
        <w:t>People</w:t>
      </w:r>
      <w:r w:rsidR="00CA57A8">
        <w:rPr>
          <w:rFonts w:eastAsiaTheme="minorHAnsi"/>
          <w:color w:val="000000" w:themeColor="text1"/>
        </w:rPr>
        <w:t xml:space="preserve"> who took part in an initial private token behavior subsequently viewed the cause as a reflection of their underlying values and were more likely </w:t>
      </w:r>
      <w:r w:rsidR="005B2E9D">
        <w:rPr>
          <w:rFonts w:eastAsiaTheme="minorHAnsi"/>
          <w:color w:val="000000" w:themeColor="text1"/>
        </w:rPr>
        <w:t xml:space="preserve">to follow </w:t>
      </w:r>
      <w:r w:rsidRPr="00327F01">
        <w:rPr>
          <w:rFonts w:eastAsiaTheme="minorHAnsi"/>
          <w:color w:val="000000" w:themeColor="text1"/>
        </w:rPr>
        <w:t xml:space="preserve">through with consistent behaviors. Thus, </w:t>
      </w:r>
      <w:r>
        <w:rPr>
          <w:rFonts w:eastAsiaTheme="minorHAnsi"/>
          <w:color w:val="000000" w:themeColor="text1"/>
        </w:rPr>
        <w:t xml:space="preserve">those </w:t>
      </w:r>
      <w:r w:rsidRPr="00327F01">
        <w:rPr>
          <w:rFonts w:eastAsiaTheme="minorHAnsi"/>
          <w:color w:val="000000" w:themeColor="text1"/>
        </w:rPr>
        <w:t xml:space="preserve">wishing to </w:t>
      </w:r>
      <w:r w:rsidR="007917D0">
        <w:rPr>
          <w:rFonts w:eastAsiaTheme="minorHAnsi"/>
          <w:color w:val="000000" w:themeColor="text1"/>
        </w:rPr>
        <w:t>support</w:t>
      </w:r>
      <w:r w:rsidR="007917D0" w:rsidRPr="00327F01">
        <w:rPr>
          <w:rFonts w:eastAsiaTheme="minorHAnsi"/>
          <w:color w:val="000000" w:themeColor="text1"/>
        </w:rPr>
        <w:t xml:space="preserve"> </w:t>
      </w:r>
      <w:r>
        <w:rPr>
          <w:rFonts w:eastAsiaTheme="minorHAnsi"/>
          <w:color w:val="000000" w:themeColor="text1"/>
        </w:rPr>
        <w:t xml:space="preserve">enduring </w:t>
      </w:r>
      <w:r w:rsidRPr="00327F01">
        <w:rPr>
          <w:rFonts w:eastAsiaTheme="minorHAnsi"/>
          <w:color w:val="000000" w:themeColor="text1"/>
        </w:rPr>
        <w:t xml:space="preserve">behavior change should </w:t>
      </w:r>
      <w:r w:rsidR="005B2E9D">
        <w:rPr>
          <w:rFonts w:eastAsiaTheme="minorHAnsi"/>
          <w:color w:val="000000" w:themeColor="text1"/>
        </w:rPr>
        <w:t>encourage</w:t>
      </w:r>
      <w:r w:rsidRPr="00327F01">
        <w:rPr>
          <w:rFonts w:eastAsiaTheme="minorHAnsi"/>
          <w:color w:val="000000" w:themeColor="text1"/>
        </w:rPr>
        <w:t xml:space="preserve"> initial sustainable acti</w:t>
      </w:r>
      <w:r>
        <w:rPr>
          <w:rFonts w:eastAsiaTheme="minorHAnsi"/>
          <w:color w:val="000000" w:themeColor="text1"/>
        </w:rPr>
        <w:t xml:space="preserve">ons </w:t>
      </w:r>
      <w:r w:rsidR="00CE0B7F">
        <w:rPr>
          <w:rFonts w:eastAsiaTheme="minorHAnsi"/>
          <w:color w:val="000000" w:themeColor="text1"/>
        </w:rPr>
        <w:t>that</w:t>
      </w:r>
      <w:r>
        <w:rPr>
          <w:rFonts w:eastAsiaTheme="minorHAnsi"/>
          <w:color w:val="000000" w:themeColor="text1"/>
        </w:rPr>
        <w:t xml:space="preserve"> are somewhat effortful, </w:t>
      </w:r>
      <w:r w:rsidR="00802C0D">
        <w:rPr>
          <w:rFonts w:eastAsiaTheme="minorHAnsi"/>
          <w:color w:val="000000" w:themeColor="text1"/>
        </w:rPr>
        <w:t xml:space="preserve">made in </w:t>
      </w:r>
      <w:r w:rsidRPr="00327F01">
        <w:rPr>
          <w:rFonts w:eastAsiaTheme="minorHAnsi"/>
          <w:color w:val="000000" w:themeColor="text1"/>
        </w:rPr>
        <w:t>way</w:t>
      </w:r>
      <w:r w:rsidR="00802C0D">
        <w:rPr>
          <w:rFonts w:eastAsiaTheme="minorHAnsi"/>
          <w:color w:val="000000" w:themeColor="text1"/>
        </w:rPr>
        <w:t>s that feel</w:t>
      </w:r>
      <w:r w:rsidRPr="00327F01">
        <w:rPr>
          <w:rFonts w:eastAsiaTheme="minorHAnsi"/>
          <w:color w:val="000000" w:themeColor="text1"/>
        </w:rPr>
        <w:t xml:space="preserve"> volitional</w:t>
      </w:r>
      <w:r w:rsidR="00802C0D">
        <w:rPr>
          <w:rFonts w:eastAsiaTheme="minorHAnsi"/>
          <w:color w:val="000000" w:themeColor="text1"/>
        </w:rPr>
        <w:t>,</w:t>
      </w:r>
      <w:r w:rsidRPr="00327F01">
        <w:rPr>
          <w:rFonts w:eastAsiaTheme="minorHAnsi"/>
          <w:color w:val="000000" w:themeColor="text1"/>
        </w:rPr>
        <w:t xml:space="preserve"> and</w:t>
      </w:r>
      <w:r>
        <w:rPr>
          <w:rFonts w:eastAsiaTheme="minorHAnsi"/>
          <w:color w:val="000000" w:themeColor="text1"/>
        </w:rPr>
        <w:t xml:space="preserve"> </w:t>
      </w:r>
      <w:r w:rsidR="007917D0">
        <w:rPr>
          <w:rFonts w:eastAsiaTheme="minorHAnsi"/>
          <w:color w:val="000000" w:themeColor="text1"/>
        </w:rPr>
        <w:t xml:space="preserve">are </w:t>
      </w:r>
      <w:r w:rsidR="002D5F55">
        <w:rPr>
          <w:rFonts w:eastAsiaTheme="minorHAnsi"/>
          <w:color w:val="000000" w:themeColor="text1"/>
        </w:rPr>
        <w:t>connected to the consumer’s values</w:t>
      </w:r>
      <w:r w:rsidR="00802C0D">
        <w:rPr>
          <w:rFonts w:eastAsiaTheme="minorHAnsi"/>
          <w:color w:val="000000" w:themeColor="text1"/>
        </w:rPr>
        <w:t xml:space="preserve"> </w:t>
      </w:r>
      <w:r w:rsidR="00232275">
        <w:rPr>
          <w:rFonts w:eastAsiaTheme="minorHAnsi"/>
          <w:color w:val="000000" w:themeColor="text1"/>
        </w:rPr>
        <w:fldChar w:fldCharType="begin"/>
      </w:r>
      <w:r w:rsidR="00360506">
        <w:rPr>
          <w:rFonts w:eastAsiaTheme="minorHAnsi"/>
          <w:color w:val="000000" w:themeColor="text1"/>
        </w:rPr>
        <w:instrText xml:space="preserve"> ADDIN ZOTERO_ITEM CSL_CITATION {"citationID":"qKbsdtEA","properties":{"formattedCitation":"(Evans et al. 2013; Th\\uc0\\u248{}gersen 2005)","plainCitation":"(Evans et al. 2013; Thøgersen 2005)","noteIndex":0},"citationItems":[{"id":4669,"uris":["http://zotero.org/groups/2061407/items/3P5M4RRN"],"uri":["http://zotero.org/groups/2061407/items/3P5M4RRN"],"itemData":{"id":4669,"type":"article-journal","title":"Self-Interest and Pro-Environmental Behaviour","container-title":"Nature Climate Change","page":"122-125","volume":"3","language":"it","author":[{"family":"Evans","given":"Laurel"},{"family":"Maio","given":"Gregory R."},{"family":"Corner","given":"Adam"},{"family":"Hodgetts","given":"Carl J."},{"family":"Ahmed","given":"Sameera"},{"family":"Hahn","given":"Ulrike"}],"issued":{"date-parts":[["2013"]]}}},{"id":4754,"uris":["http://zotero.org/groups/2061407/items/L2HXWB2R"],"uri":["http://zotero.org/groups/2061407/items/L2HXWB2R"],"itemData":{"id":4754,"type":"article-journal","title":"How May Consumer Policy Empower Consumers for Sustainable Lifestyles?","container-title":"Journal of Consumer Policy","page":"143–177","volume":"28","issue":"2","language":"en","author":[{"family":"Thøgersen","given":"John"}],"issued":{"date-parts":[["2005"]]}}}],"schema":"https://github.com/citation-style-language/schema/raw/master/csl-citation.json"} </w:instrText>
      </w:r>
      <w:r w:rsidR="00232275">
        <w:rPr>
          <w:rFonts w:eastAsiaTheme="minorHAnsi"/>
          <w:color w:val="000000" w:themeColor="text1"/>
        </w:rPr>
        <w:fldChar w:fldCharType="separate"/>
      </w:r>
      <w:r w:rsidR="00360506" w:rsidRPr="00360506">
        <w:t>(Evans et al. 2013; Thøgersen 2005)</w:t>
      </w:r>
      <w:r w:rsidR="00232275">
        <w:rPr>
          <w:rFonts w:eastAsiaTheme="minorHAnsi"/>
          <w:color w:val="000000" w:themeColor="text1"/>
        </w:rPr>
        <w:fldChar w:fldCharType="end"/>
      </w:r>
      <w:r w:rsidRPr="00327F01">
        <w:rPr>
          <w:rFonts w:eastAsiaTheme="minorHAnsi"/>
          <w:color w:val="000000" w:themeColor="text1"/>
        </w:rPr>
        <w:t xml:space="preserve">. </w:t>
      </w:r>
    </w:p>
    <w:p w:rsidR="00056D01" w:rsidRPr="00327F01" w:rsidRDefault="00056D01" w:rsidP="007223F2">
      <w:pPr>
        <w:autoSpaceDE w:val="0"/>
        <w:autoSpaceDN w:val="0"/>
        <w:adjustRightInd w:val="0"/>
        <w:spacing w:line="480" w:lineRule="auto"/>
        <w:ind w:firstLine="720"/>
        <w:rPr>
          <w:color w:val="000000" w:themeColor="text1"/>
        </w:rPr>
      </w:pPr>
      <w:r>
        <w:rPr>
          <w:i/>
          <w:color w:val="000000" w:themeColor="text1"/>
        </w:rPr>
        <w:t>Self-</w:t>
      </w:r>
      <w:r w:rsidR="009E73B0">
        <w:rPr>
          <w:i/>
          <w:color w:val="000000" w:themeColor="text1"/>
        </w:rPr>
        <w:t>i</w:t>
      </w:r>
      <w:r w:rsidRPr="009E73B0">
        <w:rPr>
          <w:i/>
          <w:color w:val="000000" w:themeColor="text1"/>
        </w:rPr>
        <w:t>nterest.</w:t>
      </w:r>
      <w:r w:rsidRPr="00327F01">
        <w:rPr>
          <w:b/>
          <w:i/>
          <w:color w:val="000000" w:themeColor="text1"/>
        </w:rPr>
        <w:t xml:space="preserve"> </w:t>
      </w:r>
      <w:r w:rsidRPr="00327F01">
        <w:rPr>
          <w:color w:val="000000" w:themeColor="text1"/>
        </w:rPr>
        <w:t>A</w:t>
      </w:r>
      <w:r w:rsidR="00C41A76">
        <w:rPr>
          <w:color w:val="000000" w:themeColor="text1"/>
        </w:rPr>
        <w:t xml:space="preserve"> time-tested method</w:t>
      </w:r>
      <w:r>
        <w:rPr>
          <w:color w:val="000000" w:themeColor="text1"/>
        </w:rPr>
        <w:t xml:space="preserve"> to appeal to </w:t>
      </w:r>
      <w:r w:rsidRPr="00327F01">
        <w:rPr>
          <w:color w:val="000000" w:themeColor="text1"/>
        </w:rPr>
        <w:t xml:space="preserve">the individual self </w:t>
      </w:r>
      <w:r w:rsidR="003543C7">
        <w:rPr>
          <w:color w:val="000000" w:themeColor="text1"/>
        </w:rPr>
        <w:t>is to offer some sort of self-relevant benefit to the consumer for engaging in the desired behavior</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20mk9pbcqg","properties":{"formattedCitation":"(Evans et al. 2013)","plainCitation":"(Evans et al. 2013)","noteIndex":0},"citationItems":[{"id":4669,"uris":["http://zotero.org/groups/2061407/items/3P5M4RRN"],"uri":["http://zotero.org/groups/2061407/items/3P5M4RRN"],"itemData":{"id":4669,"type":"article-journal","title":"Self-Interest and Pro-Environmental Behaviour","container-title":"Nature Climate Change","page":"122-125","volume":"3","language":"it","author":[{"family":"Evans","given":"Laurel"},{"family":"Maio","given":"Gregory R."},{"family":"Corner","given":"Adam"},{"family":"Hodgetts","given":"Carl J."},{"family":"Ahmed","given":"Sameera"},{"family":"Hahn","given":"Ulrike"}],"issued":{"date-parts":[["2013"]]}}}],"schema":"https://github.com/citation-style-language/schema/raw/master/csl-citation.json"} </w:instrText>
      </w:r>
      <w:r w:rsidR="00232275">
        <w:rPr>
          <w:color w:val="000000" w:themeColor="text1"/>
        </w:rPr>
        <w:fldChar w:fldCharType="separate"/>
      </w:r>
      <w:r w:rsidR="00360506" w:rsidRPr="00360506">
        <w:t>(Evans et al. 2013)</w:t>
      </w:r>
      <w:r w:rsidR="00232275">
        <w:rPr>
          <w:color w:val="000000" w:themeColor="text1"/>
        </w:rPr>
        <w:fldChar w:fldCharType="end"/>
      </w:r>
      <w:r w:rsidRPr="00327F01">
        <w:rPr>
          <w:color w:val="000000" w:themeColor="text1"/>
        </w:rPr>
        <w:t xml:space="preserve">. </w:t>
      </w:r>
      <w:r w:rsidR="003543C7">
        <w:rPr>
          <w:color w:val="000000" w:themeColor="text1"/>
        </w:rPr>
        <w:t>Economic and</w:t>
      </w:r>
      <w:r w:rsidRPr="00327F01">
        <w:rPr>
          <w:color w:val="000000" w:themeColor="text1"/>
        </w:rPr>
        <w:t xml:space="preserve"> </w:t>
      </w:r>
      <w:r w:rsidR="00C85BEE">
        <w:rPr>
          <w:color w:val="000000" w:themeColor="text1"/>
        </w:rPr>
        <w:t>ev</w:t>
      </w:r>
      <w:r w:rsidRPr="00327F01">
        <w:rPr>
          <w:color w:val="000000" w:themeColor="text1"/>
        </w:rPr>
        <w:t xml:space="preserve">olutionary </w:t>
      </w:r>
      <w:r w:rsidR="003543C7">
        <w:rPr>
          <w:color w:val="000000" w:themeColor="text1"/>
        </w:rPr>
        <w:t xml:space="preserve">theories both suggest that appeals to self-interest can be </w:t>
      </w:r>
      <w:r w:rsidR="007223F2">
        <w:rPr>
          <w:color w:val="000000" w:themeColor="text1"/>
        </w:rPr>
        <w:t xml:space="preserve">effectively </w:t>
      </w:r>
      <w:r w:rsidR="003543C7">
        <w:rPr>
          <w:color w:val="000000" w:themeColor="text1"/>
        </w:rPr>
        <w:t xml:space="preserve">leveraged to influence pro-environmental behaviors </w:t>
      </w:r>
      <w:r w:rsidR="00232275">
        <w:rPr>
          <w:color w:val="000000" w:themeColor="text1"/>
        </w:rPr>
        <w:fldChar w:fldCharType="begin"/>
      </w:r>
      <w:r w:rsidR="00360506">
        <w:rPr>
          <w:color w:val="000000" w:themeColor="text1"/>
        </w:rPr>
        <w:instrText xml:space="preserve"> ADDIN ZOTERO_ITEM CSL_CITATION {"citationID":"avigslr8ss","properties":{"formattedCitation":"(Griskevicius, Cant\\uc0\\u250{}, and Vugt 2012)","plainCitation":"(Griskevicius, Cantú, and Vugt 2012)","noteIndex":0},"citationItems":[{"id":4308,"uris":["http://zotero.org/groups/2061407/items/9U5ABZYP"],"uri":["http://zotero.org/groups/2061407/items/9U5ABZYP"],"itemData":{"id":4308,"type":"article-journal","title":"The Evolutionary Bases for Sustainable Behavior: Implications for Marketing, Policy, and Social Entrepreneurship","container-title":"Journal of Public Policy &amp; Marketing","page":"115–128","volume":"31","issue":"1","source":"Google Scholar","shortTitle":"The evolutionary bases for sustainable behavior","author":[{"family":"Griskevicius","given":"Vladas"},{"family":"Cantú","given":"Stephanie M."},{"family":"Vugt","given":"Mark","dropping-particle":"van"}],"issued":{"date-parts":[["2012"]]}}}],"schema":"https://github.com/citation-style-language/schema/raw/master/csl-citation.json"} </w:instrText>
      </w:r>
      <w:r w:rsidR="00232275">
        <w:rPr>
          <w:color w:val="000000" w:themeColor="text1"/>
        </w:rPr>
        <w:fldChar w:fldCharType="separate"/>
      </w:r>
      <w:r w:rsidR="00360506" w:rsidRPr="00360506">
        <w:t>(Griskevicius, Cantú, and Vugt 2012)</w:t>
      </w:r>
      <w:r w:rsidR="00232275">
        <w:rPr>
          <w:color w:val="000000" w:themeColor="text1"/>
        </w:rPr>
        <w:fldChar w:fldCharType="end"/>
      </w:r>
      <w:r w:rsidRPr="00327F01">
        <w:rPr>
          <w:color w:val="000000" w:themeColor="text1"/>
        </w:rPr>
        <w:t xml:space="preserve">. </w:t>
      </w:r>
      <w:r w:rsidR="007223F2">
        <w:rPr>
          <w:color w:val="000000" w:themeColor="text1"/>
        </w:rPr>
        <w:t>One strategy is</w:t>
      </w:r>
      <w:r w:rsidR="00546474">
        <w:rPr>
          <w:color w:val="000000" w:themeColor="text1"/>
        </w:rPr>
        <w:t xml:space="preserve"> to highlight </w:t>
      </w:r>
      <w:r w:rsidR="007223F2">
        <w:rPr>
          <w:color w:val="000000" w:themeColor="text1"/>
        </w:rPr>
        <w:t xml:space="preserve">the </w:t>
      </w:r>
      <w:r w:rsidR="00546474">
        <w:rPr>
          <w:color w:val="000000" w:themeColor="text1"/>
        </w:rPr>
        <w:t xml:space="preserve">self-benefits </w:t>
      </w:r>
      <w:r w:rsidR="007223F2">
        <w:rPr>
          <w:color w:val="000000" w:themeColor="text1"/>
        </w:rPr>
        <w:t>associated with a given pro-environmental product, service, or behavior</w:t>
      </w:r>
      <w:r w:rsidR="001855CE">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XH8W1V8M","properties":{"formattedCitation":"(Brunel and Nelson 2000; Green and Peloza 2014; Nolan et al. 2008; White and Peloza 2009)","plainCitation":"(Brunel and Nelson 2000; Green and Peloza 2014; Nolan et al. 2008; White and Peloza 2009)","noteIndex":0},"citationItems":[{"id":5348,"uris":["http://zotero.org/groups/2061407/items/C4R7IM55"],"uri":["http://zotero.org/groups/2061407/items/C4R7IM55"],"itemData":{"id":5348,"type":"article-journal","title":"Explaining Gendered Responses to “help-Self” and “help-Others” Charity Ad Appeals: The Mediating Role of World-Views","container-title":"Journal of Advertising","page":"15–28","volume":"29","issue":"3","source":"Google Scholar","shortTitle":"Explaining gendered responses to “help-self” and “help-others” charity ad appeals","author":[{"family":"Brunel","given":"Frederic F."},{"family":"Nelson","given":"Michelle R."}],"issued":{"date-parts":[["2000"]]}}},{"id":4683,"uris":["http://zotero.org/groups/2061407/items/NKM8HZCA"],"uri":["http://zotero.org/groups/2061407/items/NKM8HZCA"],"itemData":{"id":4683,"type":"article-journal","title":"Finding the Right Shade of Green: The Effect of Advertising Appeal Type on Environmentally Friendly Consumption,","container-title":"Journal of Advertising","page":"128–141","volume":"43","issue":"2","language":"en","author":[{"family":"Green","given":"Todd"},{"family":"Peloza","given":"John"}],"issued":{"date-parts":[["2014"]]}}},{"id":4716,"uris":["http://zotero.org/groups/2061407/items/24SADWX2"],"uri":["http://zotero.org/groups/2061407/items/24SADWX2"],"itemData":{"id":4716,"type":"article-journal","title":"Normative Social Influence Is Underdetected","container-title":"Personality and Social Psychology Bulletin","page":"913–923","volume":"34","issue":"7","language":"es","author":[{"family":"Nolan","given":"Jessica M."},{"family":"Schultz","given":"P.Wesley"},{"family":"Cialdini","given":"Robert B."},{"family":"Goldstein","given":"Noah J."},{"family":"Griskevicius","given":"Vladas"}],"issued":{"date-parts":[["2008"]]}}},{"id":6483,"uris":["http://zotero.org/groups/2061407/items/LCMBCVKJ"],"uri":["http://zotero.org/groups/2061407/items/LCMBCVKJ"],"itemData":{"id":6483,"type":"article-journal","title":"Self-Benefit versus Other-Benefit Marketing Appeals: Their Effectiveness in Generating Charitable Support","container-title":"Journal of Marketing","page":"109–124","volume":"73","issue":"4","source":"Google Scholar","shortTitle":"Self-benefit versus other-benefit marketing appeals","author":[{"family":"White","given":"Katherine"},{"family":"Peloza","given":"John"}],"issued":{"date-parts":[["2009"]]}}}],"schema":"https://github.com/citation-style-language/schema/raw/master/csl-citation.json"} </w:instrText>
      </w:r>
      <w:r w:rsidR="00232275">
        <w:rPr>
          <w:color w:val="000000" w:themeColor="text1"/>
        </w:rPr>
        <w:fldChar w:fldCharType="separate"/>
      </w:r>
      <w:r w:rsidR="00360506" w:rsidRPr="00360506">
        <w:t>(Brunel and Nelson 2000; Green and Peloza 2014; Nolan et al. 2008; White and Peloza 2009)</w:t>
      </w:r>
      <w:r w:rsidR="00232275">
        <w:rPr>
          <w:color w:val="000000" w:themeColor="text1"/>
        </w:rPr>
        <w:fldChar w:fldCharType="end"/>
      </w:r>
      <w:r w:rsidRPr="00327F01">
        <w:rPr>
          <w:color w:val="000000" w:themeColor="text1"/>
        </w:rPr>
        <w:t xml:space="preserve">. </w:t>
      </w:r>
      <w:r>
        <w:rPr>
          <w:color w:val="000000" w:themeColor="text1"/>
        </w:rPr>
        <w:t>Re</w:t>
      </w:r>
      <w:r w:rsidRPr="00327F01">
        <w:rPr>
          <w:color w:val="000000" w:themeColor="text1"/>
        </w:rPr>
        <w:t>search shows tha</w:t>
      </w:r>
      <w:r>
        <w:rPr>
          <w:color w:val="000000" w:themeColor="text1"/>
        </w:rPr>
        <w:t>t if self-motives are fulfilled (vs. not fulfilled),</w:t>
      </w:r>
      <w:r w:rsidR="007223F2">
        <w:rPr>
          <w:color w:val="000000" w:themeColor="text1"/>
        </w:rPr>
        <w:t xml:space="preserve"> </w:t>
      </w:r>
      <w:r w:rsidRPr="00327F01">
        <w:rPr>
          <w:color w:val="000000" w:themeColor="text1"/>
        </w:rPr>
        <w:t>consumers are more influenced by sustainable attributes</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23ie1dl77j","properties":{"formattedCitation":"(Schuitema and Groot 2015)","plainCitation":"(Schuitema and Groot 2015)","noteIndex":0},"citationItems":[{"id":5347,"uris":["http://zotero.org/groups/2061407/items/9YC64PSG"],"uri":["http://zotero.org/groups/2061407/items/9YC64PSG"],"itemData":{"id":5347,"type":"article-journal","title":"Green Consumerism: The Influence of Product Attributes and Values on Purchasing Intentions","container-title":"Journal of Consumer Behaviour","page":"57–69","volume":"14","issue":"1","source":"Google Scholar","shortTitle":"Green consumerism","author":[{"family":"Schuitema","given":"Geertje"},{"family":"Groot","given":"Judith IM"}],"issued":{"date-parts":[["2015"]]}}}],"schema":"https://github.com/citation-style-language/schema/raw/master/csl-citation.json"} </w:instrText>
      </w:r>
      <w:r w:rsidR="00232275">
        <w:rPr>
          <w:color w:val="000000" w:themeColor="text1"/>
        </w:rPr>
        <w:fldChar w:fldCharType="separate"/>
      </w:r>
      <w:r w:rsidR="00360506" w:rsidRPr="00360506">
        <w:t>(Schuitema and Groot 2015)</w:t>
      </w:r>
      <w:r w:rsidR="00232275">
        <w:rPr>
          <w:color w:val="000000" w:themeColor="text1"/>
        </w:rPr>
        <w:fldChar w:fldCharType="end"/>
      </w:r>
      <w:r w:rsidRPr="00327F01">
        <w:rPr>
          <w:color w:val="000000" w:themeColor="text1"/>
        </w:rPr>
        <w:t xml:space="preserve">. </w:t>
      </w:r>
      <w:r w:rsidR="007223F2">
        <w:rPr>
          <w:color w:val="000000" w:themeColor="text1"/>
        </w:rPr>
        <w:t xml:space="preserve">Another means of appealing </w:t>
      </w:r>
      <w:r w:rsidRPr="00327F01">
        <w:rPr>
          <w:color w:val="000000" w:themeColor="text1"/>
        </w:rPr>
        <w:t xml:space="preserve">to </w:t>
      </w:r>
      <w:r w:rsidR="007223F2">
        <w:rPr>
          <w:color w:val="000000" w:themeColor="text1"/>
        </w:rPr>
        <w:t xml:space="preserve">consumer </w:t>
      </w:r>
      <w:r w:rsidRPr="00327F01">
        <w:rPr>
          <w:color w:val="000000" w:themeColor="text1"/>
        </w:rPr>
        <w:t xml:space="preserve">self-interest is to highlight self-benefits that </w:t>
      </w:r>
      <w:r w:rsidR="007223F2">
        <w:rPr>
          <w:color w:val="000000" w:themeColor="text1"/>
        </w:rPr>
        <w:t xml:space="preserve">can counteract the </w:t>
      </w:r>
      <w:r w:rsidRPr="00327F01">
        <w:rPr>
          <w:color w:val="000000" w:themeColor="text1"/>
        </w:rPr>
        <w:t xml:space="preserve">barriers </w:t>
      </w:r>
      <w:r w:rsidR="007223F2">
        <w:rPr>
          <w:color w:val="000000" w:themeColor="text1"/>
        </w:rPr>
        <w:t xml:space="preserve">to sustainable action </w:t>
      </w:r>
      <w:r w:rsidR="00232275">
        <w:rPr>
          <w:color w:val="000000" w:themeColor="text1"/>
        </w:rPr>
        <w:fldChar w:fldCharType="begin"/>
      </w:r>
      <w:r w:rsidR="00360506">
        <w:rPr>
          <w:color w:val="000000" w:themeColor="text1"/>
        </w:rPr>
        <w:instrText xml:space="preserve"> ADDIN ZOTERO_ITEM CSL_CITATION {"citationID":"XIHWpBvJ","properties":{"formattedCitation":"(Gleim et al. 2013; Lanzini and Th\\uc0\\u248{}gersen 2014)","plainCitation":"(Gleim et al. 2013; Lanzini and Thøgersen 2014)","noteIndex":0},"citationItems":[{"id":5346,"uris":["http://zotero.org/groups/2061407/items/2ZM3QSRP"],"uri":["http://zotero.org/groups/2061407/items/2ZM3QSRP"],"itemData":{"id":5346,"type":"article-journal","title":"Against the Green: A Multi-Method Examination of the Barriers to Green Consumption","container-title":"Journal of Retailing","page":"44–61","volume":"89","issue":"1","source":"Google Scholar","shortTitle":"Against the green","author":[{"family":"Gleim","given":"Mark R."},{"family":"Smith","given":"Jeffery S."},{"family":"Andrews","given":"Demetra"},{"family":"Cronin Jr","given":"J. Joseph"}],"issued":{"date-parts":[["2013"]]}}},{"id":4706,"uris":["http://zotero.org/groups/2061407/items/3NBUVLZ9"],"uri":["http://zotero.org/groups/2061407/items/3NBUVLZ9"],"itemData":{"id":4706,"type":"article-journal","title":"Behavioural Spillover in the Environmental Domain: An Intervention Study","container-title":"Journal of Environmental Psychology","page":"381–390","volume":"40","language":"en","author":[{"family":"Lanzini","given":"Pietro"},{"family":"Thøgersen","given":"John"}],"issued":{"date-parts":[["2014"]]}}}],"schema":"https://github.com/citation-style-language/schema/raw/master/csl-citation.json"} </w:instrText>
      </w:r>
      <w:r w:rsidR="00232275">
        <w:rPr>
          <w:color w:val="000000" w:themeColor="text1"/>
        </w:rPr>
        <w:fldChar w:fldCharType="separate"/>
      </w:r>
      <w:r w:rsidR="00360506" w:rsidRPr="00360506">
        <w:t>(Gleim et al. 2013; Lanzini and Thøgersen 2014)</w:t>
      </w:r>
      <w:r w:rsidR="00232275">
        <w:rPr>
          <w:color w:val="000000" w:themeColor="text1"/>
        </w:rPr>
        <w:fldChar w:fldCharType="end"/>
      </w:r>
      <w:r>
        <w:rPr>
          <w:color w:val="000000" w:themeColor="text1"/>
        </w:rPr>
        <w:t>.</w:t>
      </w:r>
      <w:r w:rsidRPr="00327F01">
        <w:rPr>
          <w:color w:val="000000" w:themeColor="text1"/>
        </w:rPr>
        <w:t xml:space="preserve"> Barriers to sustainable consumption include </w:t>
      </w:r>
      <w:r w:rsidR="007223F2">
        <w:rPr>
          <w:color w:val="000000" w:themeColor="text1"/>
        </w:rPr>
        <w:t>the belief</w:t>
      </w:r>
      <w:r w:rsidRPr="00327F01">
        <w:rPr>
          <w:color w:val="000000" w:themeColor="text1"/>
        </w:rPr>
        <w:t xml:space="preserve"> that sustainable attributes </w:t>
      </w:r>
      <w:r w:rsidR="007223F2">
        <w:rPr>
          <w:color w:val="000000" w:themeColor="text1"/>
        </w:rPr>
        <w:t xml:space="preserve">can have negative implications for other self-relevant attributes including </w:t>
      </w:r>
      <w:r w:rsidR="007223F2" w:rsidRPr="00327F01">
        <w:rPr>
          <w:color w:val="000000" w:themeColor="text1"/>
        </w:rPr>
        <w:t xml:space="preserve">aesthetics </w:t>
      </w:r>
      <w:r w:rsidR="00232275">
        <w:rPr>
          <w:color w:val="000000" w:themeColor="text1"/>
        </w:rPr>
        <w:fldChar w:fldCharType="begin"/>
      </w:r>
      <w:r w:rsidR="00360506">
        <w:rPr>
          <w:color w:val="000000" w:themeColor="text1"/>
        </w:rPr>
        <w:instrText xml:space="preserve"> ADDIN ZOTERO_ITEM CSL_CITATION {"citationID":"avqadcaf9h","properties":{"formattedCitation":"(Luchs and Kumar 2017)","plainCitation":"(Luchs and Kumar 2017)","noteIndex":0},"citationItems":[{"id":4711,"uris":["http://zotero.org/groups/2061407/items/43UNKJVL"],"uri":["http://zotero.org/groups/2061407/items/43UNKJVL"],"itemData":{"id":4711,"type":"article-journal","title":"Yes, But This Other One Looks Better/Works Better”: How Do Consumers Respond to Trade-Offs Between Sustainability and Other Valued Attributes?","container-title":"Journal of Business Ethics","page":"567–584","volume":"140","issue":"3","language":"en","author":[{"family":"Luchs","given":"Michael G."},{"family":"Kumar","given":"Minu"}],"issued":{"date-parts":[["2017"]]}}}],"schema":"https://github.com/citation-style-language/schema/raw/master/csl-citation.json"} </w:instrText>
      </w:r>
      <w:r w:rsidR="00232275">
        <w:rPr>
          <w:color w:val="000000" w:themeColor="text1"/>
        </w:rPr>
        <w:fldChar w:fldCharType="separate"/>
      </w:r>
      <w:r w:rsidR="00360506" w:rsidRPr="00360506">
        <w:t>(Luchs and Kumar 2017)</w:t>
      </w:r>
      <w:r w:rsidR="00232275">
        <w:rPr>
          <w:color w:val="000000" w:themeColor="text1"/>
        </w:rPr>
        <w:fldChar w:fldCharType="end"/>
      </w:r>
      <w:r w:rsidR="007223F2">
        <w:rPr>
          <w:color w:val="000000" w:themeColor="text1"/>
        </w:rPr>
        <w:t>, functional performance</w:t>
      </w:r>
      <w:r w:rsidRPr="00327F01">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4m705689c","properties":{"formattedCitation":"(Luchs et al. 2010; Newman, Gorlin, and Dhar 2014; Truelove et al. 2014)","plainCitation":"(Luchs et al. 2010; Newman, Gorlin, and Dhar 2014; Truelove et al. 2014)","noteIndex":0},"citationItems":[{"id":4819,"uris":["http://zotero.org/groups/2061407/items/NE3K4Q3H"],"uri":["http://zotero.org/groups/2061407/items/NE3K4Q3H"],"itemData":{"id":4819,"type":"article-journal","title":"The Sustainability Liability: Potential Negative Effects of Ethicality on Product Preference","container-title":"Journal of Marketing","page":"18-31","volume":"74","issue":"5","source":"journals.ama.org (Atypon)","abstract":"Manufacturers are increasingly producing and promoting sustainable products (i.e., products that have a positive social and/or environmental impact). However, relatively little is known about how product sustainability affects consumers' preferences. The authors propose that sustainability may not always be an asset, even if most consumers care about social and environmental issues. The degree to which sustainability enhances preference depends on the type of benefit consumers most value for the product category in question. In this research, the authors demonstrate that consumers associate higher product ethicality with gentleness-related attributes and lower product ethicality with strength-related attributes. As a consequence of these associations, the positive effect of product sustainability on consumer preferences is reduced when strength-related attributes are valued, sometimes even resulting in preferences for less sustainable product alternatives (i.e., the “sustainability liability”). Conversely, when gentleness-related attributes are valued, sustainability enhances preference. In addition, the authors show that the potential negative impact of sustainability on product preferences can be attenuated using explicit cues about product strength.","DOI":"10.1509/jmkg.74.5.18","ISSN":"0022-2429","shortTitle":"The Sustainability Liability","journalAbbreviation":"Journal of Marketing","author":[{"family":"Luchs","given":"Michael G."},{"family":"Naylor","given":"Rebecca Walker"},{"family":"Irwin","given":"Julie R."},{"family":"Raghunathan","given":"Rajagopal"}],"issued":{"date-parts":[["2010",9,1]]}}},{"id":4364,"uris":["http://zotero.org/groups/2061407/items/H5MXFL2T"],"uri":["http://zotero.org/groups/2061407/items/H5MXFL2T"],"itemData":{"id":4364,"type":"article-journal","title":"When Going Green Backfires: How Firm Intentions Shape the Evaluation of Socially Beneficial Product Enhancements","container-title":"Journal of Consumer Research","page":"823-839","volume":"41","issue":"3","source":"academic.oup.com","abstract":"Many companies offer products with social benefits that are orthogonal to performance (e.g., green products). The present studies demonstrate that information about a company's intentions in designing the product plays an import role in consumers' evaluations. In particular, consumers are less likely to purchase a green product when they perceive that the company intentionally made the product better for the environment compared to when the same environmental benefit occurred as an unintended side effect. This result is explained by consumers' lay theories about resource allocation: intended (vs. unintended) green enhancements lead consumers to assume that the company diverted resources away from product quality, which in turn drives a reduction in purchase interest. The present studies also identify an important boundary condition based on the type of enhancement and show that the basic intended (vs. unintended) effect generalizes to other types of perceived tradeoffs, such as healthfulness and taste.","DOI":"10.1086/677841","ISSN":"0093-5301","shortTitle":"When Going Green Backfires","journalAbbreviation":"J Consum Res","author":[{"family":"Newman","given":"George E."},{"family":"Gorlin","given":"Margarita"},{"family":"Dhar","given":"Ravi"}],"issued":{"date-parts":[["2014",10,1]]}}},{"id":4759,"uris":["http://zotero.org/groups/2061407/items/MNUR7FRS"],"uri":["http://zotero.org/groups/2061407/items/MNUR7FRS"],"itemData":{"id":4759,"type":"article-journal","title":"Positive and Negative Spillover of Pro-Environmental Behavior: An Integrative Review and Theoretical Framework,","container-title":"Global Environmental Change","page":"127–138","volume":"29","language":"en","author":[{"family":"Truelove","given":"Heather Barnes"},{"family":"Carrico","given":"Amanda R."},{"family":"Weber","given":"Elke U."},{"family":"Raimi","given":"Kaitlin Toner"},{"family":"Vandenbergh","given":"Michael P."}],"issued":{"date-parts":[["2014"]]}}}],"schema":"https://github.com/citation-style-language/schema/raw/master/csl-citation.json"} </w:instrText>
      </w:r>
      <w:r w:rsidR="00232275">
        <w:rPr>
          <w:color w:val="000000" w:themeColor="text1"/>
        </w:rPr>
        <w:fldChar w:fldCharType="separate"/>
      </w:r>
      <w:r w:rsidR="00360506" w:rsidRPr="00360506">
        <w:t>(Luchs et al. 2010; Newman, Gorlin, and Dhar 2014; Truelove et al. 2014)</w:t>
      </w:r>
      <w:r w:rsidR="00232275">
        <w:rPr>
          <w:color w:val="000000" w:themeColor="text1"/>
        </w:rPr>
        <w:fldChar w:fldCharType="end"/>
      </w:r>
      <w:r w:rsidRPr="00327F01">
        <w:rPr>
          <w:color w:val="000000" w:themeColor="text1"/>
        </w:rPr>
        <w:t xml:space="preserve">, effort </w:t>
      </w:r>
      <w:r w:rsidR="00232275">
        <w:rPr>
          <w:color w:val="000000" w:themeColor="text1"/>
        </w:rPr>
        <w:fldChar w:fldCharType="begin"/>
      </w:r>
      <w:r w:rsidR="00360506">
        <w:rPr>
          <w:color w:val="000000" w:themeColor="text1"/>
        </w:rPr>
        <w:instrText xml:space="preserve"> ADDIN ZOTERO_ITEM CSL_CITATION {"citationID":"a1nudsgpkrk","properties":{"formattedCitation":"(Johnstone and Tan 2015)","plainCitation":"(Johnstone and Tan 2015)","noteIndex":0},"citationItems":[{"id":4362,"uris":["http://zotero.org/groups/2061407/items/SQ4D34V2"],"uri":["http://zotero.org/groups/2061407/items/SQ4D34V2"],"itemData":{"id":4362,"type":"article-journal","title":"Exploring the Gap Between Consumers' Green Rhetoric and Purchasing Behaviour","container-title":"Journal of Business Ethics","page":"311-328","volume":"132","issue":"2","source":"EBSCOhost","abstract":"Why do consumers who profess to be concerned about the environment choose not to buy greener products more regularly or even at all? This study explores how consumers' perceptions towards green products, consumers and consumption practices (termed green perceptions) contribute to our understanding of the discrepancy between green attitudes and behaviour. This study identified several barriers to ethical consumption behaviour within a green consumption context. Three key themes emerged from the study, 'it is too hard to be green', 'green stigma' and 'green reservations'. There is currently a perception, based on a number of factors, that it is too hard to be green, which creates a barrier to purchasing green products. Furthermore, some consumers were reluctant or resistant to participate in green consumption practices due to their unfavourable perceptions of green consumers and green messages. This article suggests that green perceptions may influence consumers' intention to purchase green products. Accordingly, it discusses the implications, and suggests avenues for future research.","DOI":"10.1007/s10551-014-2316-3","ISSN":"01674544","journalAbbreviation":"Journal of Business Ethics","author":[{"family":"Johnstone","given":"Micael-Lee"},{"family":"Tan","given":"Lay"}],"issued":{"date-parts":[["2015",12,8]]}}}],"schema":"https://github.com/citation-style-language/schema/raw/master/csl-citation.json"} </w:instrText>
      </w:r>
      <w:r w:rsidR="00232275">
        <w:rPr>
          <w:color w:val="000000" w:themeColor="text1"/>
        </w:rPr>
        <w:fldChar w:fldCharType="separate"/>
      </w:r>
      <w:r w:rsidR="00360506" w:rsidRPr="00360506">
        <w:t>(Johnstone and Tan 2015)</w:t>
      </w:r>
      <w:r w:rsidR="00232275">
        <w:rPr>
          <w:color w:val="000000" w:themeColor="text1"/>
        </w:rPr>
        <w:fldChar w:fldCharType="end"/>
      </w:r>
      <w:r w:rsidRPr="00327F01">
        <w:rPr>
          <w:color w:val="000000" w:themeColor="text1"/>
        </w:rPr>
        <w:t>, or affo</w:t>
      </w:r>
      <w:r>
        <w:rPr>
          <w:color w:val="000000" w:themeColor="text1"/>
        </w:rPr>
        <w:t xml:space="preserve">rdability </w:t>
      </w:r>
      <w:r w:rsidR="00232275">
        <w:rPr>
          <w:color w:val="000000" w:themeColor="text1"/>
        </w:rPr>
        <w:fldChar w:fldCharType="begin"/>
      </w:r>
      <w:r w:rsidR="00360506">
        <w:rPr>
          <w:color w:val="000000" w:themeColor="text1"/>
        </w:rPr>
        <w:instrText xml:space="preserve"> ADDIN ZOTERO_ITEM CSL_CITATION {"citationID":"a148m45s09d","properties":{"formattedCitation":"(Gleim et al. 2013; Hughner et al. 2007)","plainCitation":"(Gleim et al. 2013; Hughner et al. 2007)","noteIndex":0},"citationItems":[{"id":5346,"uris":["http://zotero.org/groups/2061407/items/2ZM3QSRP"],"uri":["http://zotero.org/groups/2061407/items/2ZM3QSRP"],"itemData":{"id":5346,"type":"article-journal","title":"Against the Green: A Multi-Method Examination of the Barriers to Green Consumption","container-title":"Journal of Retailing","page":"44–61","volume":"89","issue":"1","source":"Google Scholar","shortTitle":"Against the green","author":[{"family":"Gleim","given":"Mark R."},{"family":"Smith","given":"Jeffery S."},{"family":"Andrews","given":"Demetra"},{"family":"Cronin Jr","given":"J. Joseph"}],"issued":{"date-parts":[["2013"]]}}},{"id":4695,"uris":["http://zotero.org/groups/2061407/items/EYMHHKWP"],"uri":["http://zotero.org/groups/2061407/items/EYMHHKWP"],"itemData":{"id":4695,"type":"article-journal","title":"Who Are Organic Food Consumers? A Compilation and Review of Why People Purchase Organic Food","container-title":"Journal of Consumer Behavior","page":"94–110","volume":"6","issue":"2","language":"en","author":[{"family":"Hughner","given":"Renée Shaw"},{"family":"McDonagh","given":"Pierre"},{"family":"Prothero","given":"Andrea"},{"family":"Shultz","given":"Clifford J."},{"family":"Stanton","given":"Julie"}],"issued":{"date-parts":[["2007"]]}}}],"schema":"https://github.com/citation-style-language/schema/raw/master/csl-citation.json"} </w:instrText>
      </w:r>
      <w:r w:rsidR="00232275">
        <w:rPr>
          <w:color w:val="000000" w:themeColor="text1"/>
        </w:rPr>
        <w:fldChar w:fldCharType="separate"/>
      </w:r>
      <w:r w:rsidR="00360506" w:rsidRPr="00360506">
        <w:t>(Gleim et al. 2013; Hughner et al. 2007)</w:t>
      </w:r>
      <w:r w:rsidR="00232275">
        <w:rPr>
          <w:color w:val="000000" w:themeColor="text1"/>
        </w:rPr>
        <w:fldChar w:fldCharType="end"/>
      </w:r>
      <w:r>
        <w:rPr>
          <w:color w:val="000000" w:themeColor="text1"/>
        </w:rPr>
        <w:t xml:space="preserve">. </w:t>
      </w:r>
      <w:r w:rsidR="007223F2">
        <w:rPr>
          <w:color w:val="000000" w:themeColor="text1"/>
        </w:rPr>
        <w:t xml:space="preserve">Messages that appeal to self-interest are most effective </w:t>
      </w:r>
      <w:r w:rsidR="006522B4">
        <w:rPr>
          <w:color w:val="000000" w:themeColor="text1"/>
        </w:rPr>
        <w:t>in</w:t>
      </w:r>
      <w:r w:rsidR="007223F2">
        <w:rPr>
          <w:color w:val="000000" w:themeColor="text1"/>
        </w:rPr>
        <w:t xml:space="preserve"> private because th</w:t>
      </w:r>
      <w:r w:rsidR="00BC4784">
        <w:rPr>
          <w:color w:val="000000" w:themeColor="text1"/>
        </w:rPr>
        <w:t>e consumer is more focused on</w:t>
      </w:r>
      <w:r w:rsidR="007223F2">
        <w:rPr>
          <w:color w:val="000000" w:themeColor="text1"/>
        </w:rPr>
        <w:t xml:space="preserve"> the self </w:t>
      </w:r>
      <w:r w:rsidR="00232275">
        <w:rPr>
          <w:color w:val="000000" w:themeColor="text1"/>
        </w:rPr>
        <w:fldChar w:fldCharType="begin"/>
      </w:r>
      <w:r w:rsidR="00360506">
        <w:rPr>
          <w:color w:val="000000" w:themeColor="text1"/>
        </w:rPr>
        <w:instrText xml:space="preserve"> ADDIN ZOTERO_ITEM CSL_CITATION {"citationID":"1lEj15sP","properties":{"formattedCitation":"(Green and Peloza 2014)","plainCitation":"(Green and Peloza 2014)","noteIndex":0},"citationItems":[{"id":4683,"uris":["http://zotero.org/groups/2061407/items/NKM8HZCA"],"uri":["http://zotero.org/groups/2061407/items/NKM8HZCA"],"itemData":{"id":4683,"type":"article-journal","title":"Finding the Right Shade of Green: The Effect of Advertising Appeal Type on Environmentally Friendly Consumption,","container-title":"Journal of Advertising","page":"128–141","volume":"43","issue":"2","language":"en","author":[{"family":"Green","given":"Todd"},{"family":"Peloza","given":"John"}],"issued":{"date-parts":[["2014"]]}}}],"schema":"https://github.com/citation-style-language/schema/raw/master/csl-citation.json"} </w:instrText>
      </w:r>
      <w:r w:rsidR="00232275">
        <w:rPr>
          <w:color w:val="000000" w:themeColor="text1"/>
        </w:rPr>
        <w:fldChar w:fldCharType="separate"/>
      </w:r>
      <w:r w:rsidR="00360506" w:rsidRPr="00360506">
        <w:t>(Green and Peloza 2014)</w:t>
      </w:r>
      <w:r w:rsidR="00232275">
        <w:rPr>
          <w:color w:val="000000" w:themeColor="text1"/>
        </w:rPr>
        <w:fldChar w:fldCharType="end"/>
      </w:r>
      <w:r w:rsidR="007223F2">
        <w:rPr>
          <w:color w:val="000000" w:themeColor="text1"/>
        </w:rPr>
        <w:t xml:space="preserve">. In addition, the individual self can be primed with the wording of an appeal </w:t>
      </w:r>
      <w:r w:rsidR="00232275">
        <w:rPr>
          <w:color w:val="000000" w:themeColor="text1"/>
        </w:rPr>
        <w:fldChar w:fldCharType="begin"/>
      </w:r>
      <w:r w:rsidR="00360506">
        <w:rPr>
          <w:color w:val="000000" w:themeColor="text1"/>
        </w:rPr>
        <w:instrText xml:space="preserve"> ADDIN ZOTERO_ITEM CSL_CITATION {"citationID":"nEGKSs7g","properties":{"formattedCitation":"(e.g., \\uc0\\u8220{}You as an individual can make a difference,\\uc0\\u8221{} White and Simpson 2013)","plainCitation":"(e.g., “You as an individual can make a difference,” White and Simpson 2013)","noteIndex":0},"citationItems":[{"id":4316,"uris":["http://zotero.org/groups/2061407/items/KAV7UCRM"],"uri":["http://zotero.org/groups/2061407/items/KAV7UCRM"],"itemData":{"id":4316,"type":"article-journal","title":"When Do (and Don't) Normative Appeals Influence Sustainable Consumer Behaviors?","container-title":"Journal of Marketing","page":"78–95","volume":"77","issue":"2","source":"Google Scholar","author":[{"family":"White","given":"Katherine"},{"family":"Simpson","given":"Bonnie"}],"issued":{"date-parts":[["2013"]]}},"prefix":"e.g., “You as an individual can make a difference,”"}],"schema":"https://github.com/citation-style-language/schema/raw/master/csl-citation.json"} </w:instrText>
      </w:r>
      <w:r w:rsidR="00232275">
        <w:rPr>
          <w:color w:val="000000" w:themeColor="text1"/>
        </w:rPr>
        <w:fldChar w:fldCharType="separate"/>
      </w:r>
      <w:r w:rsidR="00360506" w:rsidRPr="00360506">
        <w:t>(e.g., “You as an individual can make a difference,” White and Simpson 2013)</w:t>
      </w:r>
      <w:r w:rsidR="00232275">
        <w:rPr>
          <w:color w:val="000000" w:themeColor="text1"/>
        </w:rPr>
        <w:fldChar w:fldCharType="end"/>
      </w:r>
      <w:r w:rsidRPr="00327F01">
        <w:rPr>
          <w:color w:val="000000" w:themeColor="text1"/>
        </w:rPr>
        <w:t>.</w:t>
      </w:r>
      <w:r w:rsidR="00874EF7">
        <w:rPr>
          <w:color w:val="000000" w:themeColor="text1"/>
        </w:rPr>
        <w:t xml:space="preserve"> It has been suggested that us</w:t>
      </w:r>
      <w:r w:rsidR="006522B4">
        <w:rPr>
          <w:color w:val="000000" w:themeColor="text1"/>
        </w:rPr>
        <w:t>ing self-interest appeals alone</w:t>
      </w:r>
      <w:r w:rsidR="00874EF7">
        <w:rPr>
          <w:color w:val="000000" w:themeColor="text1"/>
        </w:rPr>
        <w:t xml:space="preserve"> is often not sufficient to motivate sustainable behavior change </w:t>
      </w:r>
      <w:r w:rsidR="00232275">
        <w:rPr>
          <w:color w:val="000000" w:themeColor="text1"/>
        </w:rPr>
        <w:fldChar w:fldCharType="begin"/>
      </w:r>
      <w:r w:rsidR="00360506">
        <w:rPr>
          <w:color w:val="000000" w:themeColor="text1"/>
        </w:rPr>
        <w:instrText xml:space="preserve"> ADDIN ZOTERO_ITEM CSL_CITATION {"citationID":"rkbngL4l","properties":{"formattedCitation":"(McKenzie-Mohr 2000)","plainCitation":"(McKenzie-Mohr 2000)","noteIndex":0},"citationItems":[{"id":4621,"uris":["http://zotero.org/groups/2061407/items/W7P2YZGG"],"uri":["http://zotero.org/groups/2061407/items/W7P2YZGG"],"itemData":{"id":4621,"type":"article-journal","title":"New Ways to Promote Proenvironmental Behavior: Promoting Sustainable Behavior: An Introduction to Community-Based Social Marketing","container-title":"Journal of Social Issues","page":"543–554","volume":"56","issue":"3","source":"Google Scholar","shortTitle":"New ways to promote proenvironmental behavior","author":[{"family":"McKenzie-Mohr","given":"Doug"}],"issued":{"date-parts":[["2000"]]}}}],"schema":"https://github.com/citation-style-language/schema/raw/master/csl-citation.json"} </w:instrText>
      </w:r>
      <w:r w:rsidR="00232275">
        <w:rPr>
          <w:color w:val="000000" w:themeColor="text1"/>
        </w:rPr>
        <w:fldChar w:fldCharType="separate"/>
      </w:r>
      <w:r w:rsidR="00360506" w:rsidRPr="00360506">
        <w:t>(McKenzie-Mohr 2000)</w:t>
      </w:r>
      <w:r w:rsidR="00232275">
        <w:rPr>
          <w:color w:val="000000" w:themeColor="text1"/>
        </w:rPr>
        <w:fldChar w:fldCharType="end"/>
      </w:r>
      <w:r>
        <w:rPr>
          <w:color w:val="000000" w:themeColor="text1"/>
        </w:rPr>
        <w:t>. W</w:t>
      </w:r>
      <w:r w:rsidRPr="00327F01">
        <w:rPr>
          <w:color w:val="000000" w:themeColor="text1"/>
        </w:rPr>
        <w:t xml:space="preserve">hile </w:t>
      </w:r>
      <w:r w:rsidR="00874EF7">
        <w:rPr>
          <w:color w:val="000000" w:themeColor="text1"/>
        </w:rPr>
        <w:t xml:space="preserve">appeals to self-interest have the benefit of communicating ways to overcome barriers </w:t>
      </w:r>
      <w:r w:rsidR="00631C38">
        <w:rPr>
          <w:color w:val="000000" w:themeColor="text1"/>
        </w:rPr>
        <w:t>to behavior change, a focus on self-</w:t>
      </w:r>
      <w:r w:rsidR="00874EF7">
        <w:rPr>
          <w:color w:val="000000" w:themeColor="text1"/>
        </w:rPr>
        <w:t xml:space="preserve">interest can </w:t>
      </w:r>
      <w:r w:rsidR="00C17A53">
        <w:rPr>
          <w:color w:val="000000" w:themeColor="text1"/>
        </w:rPr>
        <w:t>also crowd</w:t>
      </w:r>
      <w:r w:rsidR="001855CE">
        <w:rPr>
          <w:color w:val="000000" w:themeColor="text1"/>
        </w:rPr>
        <w:t xml:space="preserve"> pro-environmental motivations </w:t>
      </w:r>
      <w:r w:rsidR="00C17A53">
        <w:rPr>
          <w:color w:val="000000" w:themeColor="text1"/>
        </w:rPr>
        <w:t xml:space="preserve">and thus reduce positive spillover to other behaviors </w:t>
      </w:r>
      <w:r w:rsidR="00232275">
        <w:rPr>
          <w:color w:val="000000" w:themeColor="text1"/>
        </w:rPr>
        <w:fldChar w:fldCharType="begin"/>
      </w:r>
      <w:r w:rsidR="00360506">
        <w:rPr>
          <w:color w:val="000000" w:themeColor="text1"/>
        </w:rPr>
        <w:instrText xml:space="preserve"> ADDIN ZOTERO_ITEM CSL_CITATION {"citationID":"a1q4k3dq056","properties":{"formattedCitation":"(Schwartz et al. 2015)","plainCitation":"(Schwartz et al. 2015)","noteIndex":0},"citationItems":[{"id":6550,"uris":["http://zotero.org/groups/2061407/items/EZC8Y6LI"],"uri":["http://zotero.org/groups/2061407/items/EZC8Y6LI"],"itemData":{"id":6550,"type":"article-journal","title":"Advertising Energy Saving Programs: The Potential Environmental Cost of Emphasizing Monetary Savings","container-title":"Journal of Experimental Psychology: Applied","page":"158-166","volume":"21","issue":"2","source":"Google Scholar","shortTitle":"Advertising energy saving programs","author":[{"family":"Schwartz","given":"Daniel"},{"family":"Bruine de Bruin","given":"Wändi"},{"family":"Fischhoff","given":"Baruch"},{"family":"Lave","given":"Lester"}],"issued":{"date-parts":[["2015"]]}}}],"schema":"https://github.com/citation-style-language/schema/raw/master/csl-citation.json"} </w:instrText>
      </w:r>
      <w:r w:rsidR="00232275">
        <w:rPr>
          <w:color w:val="000000" w:themeColor="text1"/>
        </w:rPr>
        <w:fldChar w:fldCharType="separate"/>
      </w:r>
      <w:r w:rsidR="00360506" w:rsidRPr="00360506">
        <w:t>(Schwartz et al. 2015)</w:t>
      </w:r>
      <w:r w:rsidR="00232275">
        <w:rPr>
          <w:color w:val="000000" w:themeColor="text1"/>
        </w:rPr>
        <w:fldChar w:fldCharType="end"/>
      </w:r>
      <w:r w:rsidRPr="00327F01">
        <w:rPr>
          <w:color w:val="000000" w:themeColor="text1"/>
        </w:rPr>
        <w:t xml:space="preserve">. </w:t>
      </w:r>
    </w:p>
    <w:p w:rsidR="00056D01" w:rsidRPr="00327F01" w:rsidRDefault="00056D01" w:rsidP="004A5B29">
      <w:pPr>
        <w:spacing w:line="480" w:lineRule="auto"/>
        <w:ind w:firstLine="720"/>
        <w:rPr>
          <w:rFonts w:eastAsiaTheme="minorHAnsi"/>
          <w:color w:val="000000" w:themeColor="text1"/>
        </w:rPr>
      </w:pPr>
      <w:r>
        <w:rPr>
          <w:i/>
          <w:color w:val="000000" w:themeColor="text1"/>
        </w:rPr>
        <w:t>Self-</w:t>
      </w:r>
      <w:r w:rsidR="009E73B0">
        <w:rPr>
          <w:i/>
          <w:color w:val="000000" w:themeColor="text1"/>
        </w:rPr>
        <w:t>e</w:t>
      </w:r>
      <w:r w:rsidRPr="009E73B0">
        <w:rPr>
          <w:i/>
          <w:color w:val="000000" w:themeColor="text1"/>
        </w:rPr>
        <w:t>fficacy.</w:t>
      </w:r>
      <w:r w:rsidRPr="00327F01">
        <w:rPr>
          <w:rFonts w:eastAsiaTheme="minorHAnsi"/>
          <w:color w:val="000000" w:themeColor="text1"/>
        </w:rPr>
        <w:t xml:space="preserve"> </w:t>
      </w:r>
      <w:r w:rsidR="00877E60">
        <w:rPr>
          <w:rFonts w:eastAsiaTheme="minorHAnsi"/>
          <w:color w:val="000000" w:themeColor="text1"/>
        </w:rPr>
        <w:t xml:space="preserve">One other way in which the </w:t>
      </w:r>
      <w:r w:rsidRPr="00327F01">
        <w:rPr>
          <w:rFonts w:eastAsiaTheme="minorHAnsi"/>
          <w:color w:val="000000" w:themeColor="text1"/>
        </w:rPr>
        <w:t xml:space="preserve">individual self </w:t>
      </w:r>
      <w:r w:rsidR="00877E60">
        <w:rPr>
          <w:rFonts w:eastAsiaTheme="minorHAnsi"/>
          <w:color w:val="000000" w:themeColor="text1"/>
        </w:rPr>
        <w:t>is pivotal in determining sustainable consumer behaviors is related to self</w:t>
      </w:r>
      <w:r w:rsidRPr="00327F01">
        <w:rPr>
          <w:rFonts w:eastAsiaTheme="minorHAnsi"/>
          <w:color w:val="000000" w:themeColor="text1"/>
        </w:rPr>
        <w:t>-efficacy. According to Bandura</w:t>
      </w:r>
      <w:r>
        <w:rPr>
          <w:rFonts w:eastAsiaTheme="minorHAnsi"/>
          <w:color w:val="000000" w:themeColor="text1"/>
        </w:rPr>
        <w:t xml:space="preserve"> </w:t>
      </w:r>
      <w:r w:rsidR="00232275">
        <w:rPr>
          <w:rFonts w:eastAsiaTheme="minorHAnsi"/>
          <w:color w:val="000000" w:themeColor="text1"/>
        </w:rPr>
        <w:fldChar w:fldCharType="begin"/>
      </w:r>
      <w:r w:rsidR="00360506">
        <w:rPr>
          <w:rFonts w:eastAsiaTheme="minorHAnsi"/>
          <w:color w:val="000000" w:themeColor="text1"/>
        </w:rPr>
        <w:instrText xml:space="preserve"> ADDIN ZOTERO_ITEM CSL_CITATION {"citationID":"a11mqvnlktb","properties":{"formattedCitation":"(1977)","plainCitation":"(1977)","noteIndex":0},"citationItems":[{"id":5345,"uris":["http://zotero.org/groups/2061407/items/KI6NCERW"],"uri":["http://zotero.org/groups/2061407/items/KI6NCERW"],"itemData":{"id":5345,"type":"article-journal","title":"Self-Efficacy: Toward a Unifying Theory of Behavioral Change","container-title":"Psychological Review","page":"191","volume":"84","issue":"2","source":"Google Scholar","shortTitle":"Self-efficacy","author":[{"family":"Bandura","given":"Albert"}],"issued":{"date-parts":[["1977"]]}},"suppress-author":true}],"schema":"https://github.com/citation-style-language/schema/raw/master/csl-citation.json"} </w:instrText>
      </w:r>
      <w:r w:rsidR="00232275">
        <w:rPr>
          <w:rFonts w:eastAsiaTheme="minorHAnsi"/>
          <w:color w:val="000000" w:themeColor="text1"/>
        </w:rPr>
        <w:fldChar w:fldCharType="separate"/>
      </w:r>
      <w:r w:rsidR="00360506" w:rsidRPr="00360506">
        <w:rPr>
          <w:rFonts w:eastAsiaTheme="minorHAnsi"/>
        </w:rPr>
        <w:t>(1977)</w:t>
      </w:r>
      <w:r w:rsidR="00232275">
        <w:rPr>
          <w:rFonts w:eastAsiaTheme="minorHAnsi"/>
          <w:color w:val="000000" w:themeColor="text1"/>
        </w:rPr>
        <w:fldChar w:fldCharType="end"/>
      </w:r>
      <w:r w:rsidRPr="00327F01">
        <w:rPr>
          <w:rFonts w:eastAsiaTheme="minorHAnsi"/>
          <w:color w:val="000000" w:themeColor="text1"/>
        </w:rPr>
        <w:t xml:space="preserve">, self-efficacy </w:t>
      </w:r>
      <w:r w:rsidR="00877E60">
        <w:rPr>
          <w:rFonts w:eastAsiaTheme="minorHAnsi"/>
          <w:color w:val="000000" w:themeColor="text1"/>
        </w:rPr>
        <w:t xml:space="preserve">consists of two interrelated components. First, the individual has to have the belief that </w:t>
      </w:r>
      <w:r w:rsidR="00282946">
        <w:rPr>
          <w:rFonts w:eastAsiaTheme="minorHAnsi"/>
          <w:color w:val="000000" w:themeColor="text1"/>
        </w:rPr>
        <w:t xml:space="preserve">he or she </w:t>
      </w:r>
      <w:r w:rsidR="00877E60">
        <w:rPr>
          <w:rFonts w:eastAsiaTheme="minorHAnsi"/>
          <w:color w:val="000000" w:themeColor="text1"/>
        </w:rPr>
        <w:t xml:space="preserve">can indeed undertake the required action. </w:t>
      </w:r>
      <w:r w:rsidRPr="00327F01">
        <w:rPr>
          <w:rFonts w:eastAsiaTheme="minorHAnsi"/>
          <w:color w:val="000000" w:themeColor="text1"/>
        </w:rPr>
        <w:t xml:space="preserve">Second, the </w:t>
      </w:r>
      <w:r w:rsidR="00877E60">
        <w:rPr>
          <w:rFonts w:eastAsiaTheme="minorHAnsi"/>
          <w:color w:val="000000" w:themeColor="text1"/>
        </w:rPr>
        <w:t>individual must belie</w:t>
      </w:r>
      <w:r w:rsidR="00282946">
        <w:rPr>
          <w:rFonts w:eastAsiaTheme="minorHAnsi"/>
          <w:color w:val="000000" w:themeColor="text1"/>
        </w:rPr>
        <w:t>ve</w:t>
      </w:r>
      <w:r w:rsidR="00877E60">
        <w:rPr>
          <w:rFonts w:eastAsiaTheme="minorHAnsi"/>
          <w:color w:val="000000" w:themeColor="text1"/>
        </w:rPr>
        <w:t xml:space="preserve"> that carry</w:t>
      </w:r>
      <w:r w:rsidR="00282946">
        <w:rPr>
          <w:rFonts w:eastAsiaTheme="minorHAnsi"/>
          <w:color w:val="000000" w:themeColor="text1"/>
        </w:rPr>
        <w:t>ing</w:t>
      </w:r>
      <w:r w:rsidR="00877E60">
        <w:rPr>
          <w:rFonts w:eastAsiaTheme="minorHAnsi"/>
          <w:color w:val="000000" w:themeColor="text1"/>
        </w:rPr>
        <w:t xml:space="preserve"> out the behavior will be effective in terms of making </w:t>
      </w:r>
      <w:r w:rsidR="006522B4">
        <w:rPr>
          <w:rFonts w:eastAsiaTheme="minorHAnsi"/>
          <w:color w:val="000000" w:themeColor="text1"/>
        </w:rPr>
        <w:t>an</w:t>
      </w:r>
      <w:r w:rsidR="00877E60">
        <w:rPr>
          <w:rFonts w:eastAsiaTheme="minorHAnsi"/>
          <w:color w:val="000000" w:themeColor="text1"/>
        </w:rPr>
        <w:t xml:space="preserve"> impact. C</w:t>
      </w:r>
      <w:r w:rsidRPr="00327F01">
        <w:rPr>
          <w:rFonts w:eastAsiaTheme="minorHAnsi"/>
          <w:color w:val="000000" w:themeColor="text1"/>
        </w:rPr>
        <w:t>onsumers</w:t>
      </w:r>
      <w:r w:rsidR="000E007F">
        <w:rPr>
          <w:rFonts w:eastAsiaTheme="minorHAnsi"/>
          <w:color w:val="000000" w:themeColor="text1"/>
        </w:rPr>
        <w:t>’</w:t>
      </w:r>
      <w:r w:rsidR="006522B4">
        <w:rPr>
          <w:rFonts w:eastAsiaTheme="minorHAnsi"/>
          <w:color w:val="000000" w:themeColor="text1"/>
        </w:rPr>
        <w:t xml:space="preserve"> </w:t>
      </w:r>
      <w:r w:rsidRPr="00327F01">
        <w:rPr>
          <w:rFonts w:eastAsiaTheme="minorHAnsi"/>
          <w:color w:val="000000" w:themeColor="text1"/>
        </w:rPr>
        <w:t xml:space="preserve">feelings of self-efficacy </w:t>
      </w:r>
      <w:r w:rsidR="00573DEC">
        <w:rPr>
          <w:rFonts w:eastAsiaTheme="minorHAnsi"/>
          <w:color w:val="000000" w:themeColor="text1"/>
        </w:rPr>
        <w:t xml:space="preserve">predict sustainable attitudes, as well as the tendency to stick with pro-environmental behaviors over time </w:t>
      </w:r>
      <w:r w:rsidR="00232275">
        <w:rPr>
          <w:rFonts w:eastAsiaTheme="minorHAnsi"/>
          <w:color w:val="000000" w:themeColor="text1"/>
        </w:rPr>
        <w:fldChar w:fldCharType="begin"/>
      </w:r>
      <w:r w:rsidR="00360506">
        <w:rPr>
          <w:rFonts w:eastAsiaTheme="minorHAnsi"/>
          <w:color w:val="000000" w:themeColor="text1"/>
        </w:rPr>
        <w:instrText xml:space="preserve"> ADDIN ZOTERO_ITEM CSL_CITATION {"citationID":"nxZXWOor","properties":{"formattedCitation":"(Armitage and Conner 2001; Cleveland, Kalamas, and Laroche 2005; Ellen, Wiener, and Cobb-Walgren 1991; Kinnear, Taylor, and Ahmed 1974; White, MacDonnell, and Dahl 2011)","plainCitation":"(Armitage and Conner 2001; Cleveland, Kalamas, and Laroche 2005; Ellen, Wiener, and Cobb-Walgren 1991; Kinnear, Taylor, and Ahmed 1974; White, MacDonnell, and Dahl 2011)","noteIndex":0},"citationItems":[{"id":4584,"uris":["http://zotero.org/groups/2061407/items/4R3IS8DJ"],"uri":["http://zotero.org/groups/2061407/items/4R3IS8DJ"],"itemData":{"id":4584,"type":"article-journal","title":"Efficacy of the Theory of Planned Behaviour: A Meta-Analytic Review","container-title":"British Journal of Social Psychology","page":"471–499","volume":"40","issue":"4","source":"Google Scholar","shortTitle":"Efficacy of the theory of planned behaviour","author":[{"family":"Armitage","given":"Christopher J."},{"family":"Conner","given":"Mark"}],"issued":{"date-parts":[["2001"]]}}},{"id":4589,"uris":["http://zotero.org/groups/2061407/items/U27CNLRI"],"uri":["http://zotero.org/groups/2061407/items/U27CNLRI"],"itemData":{"id":4589,"type":"article-journal","title":"Shades of Green: Linking Environmental Locus of Control and Pro-Environmental Behaviors","container-title":"Journal of Consumer Marketing","page":"198–212","volume":"22","issue":"4","source":"Google Scholar","shortTitle":"Shades of green","author":[{"family":"Cleveland","given":"Mark"},{"family":"Kalamas","given":"Maria"},{"family":"Laroche","given":"Michel"}],"issued":{"date-parts":[["2005"]]}}},{"id":4668,"uris":["http://zotero.org/groups/2061407/items/EQEEP2GE"],"uri":["http://zotero.org/groups/2061407/items/EQEEP2GE"],"itemData":{"id":4668,"type":"article-journal","title":"The Role of Perceived Consumer Effectiveness in Motivating Environmentally Conscious Behaviours","container-title":"Journal of Public Policy and Marketing","page":"102–117","volume":"10","issue":"2","language":"en","author":[{"family":"Ellen","given":"Pam Scholder"},{"family":"Wiener","given":"Joshua Lyle"},{"family":"Cobb-Walgren","given":"Cathy"}],"issued":{"date-parts":[["1991"]]}}},{"id":5344,"uris":["http://zotero.org/groups/2061407/items/A4UYPGTV"],"uri":["http://zotero.org/groups/2061407/items/A4UYPGTV"],"itemData":{"id":5344,"type":"article-journal","title":"Ecologically Concerned Consumers: Who Are They?","container-title":"The Journal of Marketing","page":"20–24","source":"Google Scholar","shortTitle":"Ecologically concerned consumers","author":[{"family":"Kinnear","given":"Thomas C."},{"family":"Taylor","given":"James R."},{"family":"Ahmed","given":"Sadrudin A."}],"issued":{"date-parts":[["1974"]]}}},{"id":4318,"uris":["http://zotero.org/groups/2061407/items/QD96UTIP"],"uri":["http://zotero.org/groups/2061407/items/QD96UTIP"],"itemData":{"id":4318,"type":"article-journal","title":"It's the Mind-Set That Matters: The Role of Construal Level and Message Framing in Influencing Consumer Efficacy and Conservation Behaviors","container-title":"Journal of Marketing Research","page":"472–485","volume":"48","issue":"3","source":"Google Scholar","shortTitle":"It's the mind-set that matters","author":[{"family":"White","given":"Katherine"},{"family":"MacDonnell","given":"Rhiannon"},{"family":"Dahl","given":"Darren W."}],"issued":{"date-parts":[["2011"]]}}}],"schema":"https://github.com/citation-style-language/schema/raw/master/csl-citation.json"} </w:instrText>
      </w:r>
      <w:r w:rsidR="00232275">
        <w:rPr>
          <w:rFonts w:eastAsiaTheme="minorHAnsi"/>
          <w:color w:val="000000" w:themeColor="text1"/>
        </w:rPr>
        <w:fldChar w:fldCharType="separate"/>
      </w:r>
      <w:r w:rsidR="00360506" w:rsidRPr="00360506">
        <w:t>(Armitage and Conner 2001; Cleveland, Kalamas, and Laroche 2005; Ellen, Wiener, and Cobb-Walgren 1991; Kinnear, Taylor, and Ahmed 1974; White, MacDonnell, and Dahl 2011)</w:t>
      </w:r>
      <w:r w:rsidR="00232275">
        <w:rPr>
          <w:rFonts w:eastAsiaTheme="minorHAnsi"/>
          <w:color w:val="000000" w:themeColor="text1"/>
        </w:rPr>
        <w:fldChar w:fldCharType="end"/>
      </w:r>
      <w:r w:rsidRPr="00327F01">
        <w:rPr>
          <w:rFonts w:eastAsiaTheme="minorHAnsi"/>
          <w:color w:val="000000" w:themeColor="text1"/>
        </w:rPr>
        <w:t xml:space="preserve">. According to Peattie </w:t>
      </w:r>
      <w:r w:rsidR="00232275">
        <w:rPr>
          <w:rFonts w:eastAsiaTheme="minorHAnsi"/>
          <w:color w:val="000000" w:themeColor="text1"/>
        </w:rPr>
        <w:fldChar w:fldCharType="begin"/>
      </w:r>
      <w:r w:rsidR="00360506">
        <w:rPr>
          <w:rFonts w:eastAsiaTheme="minorHAnsi"/>
          <w:color w:val="000000" w:themeColor="text1"/>
        </w:rPr>
        <w:instrText xml:space="preserve"> ADDIN ZOTERO_ITEM CSL_CITATION {"citationID":"wti9g55y","properties":{"formattedCitation":"(1999, 2001)","plainCitation":"(1999, 2001)","noteIndex":0},"citationItems":[{"id":4609,"uris":["http://zotero.org/groups/2061407/items/35KD9NKB"],"uri":["http://zotero.org/groups/2061407/items/35KD9NKB"],"itemData":{"id":4609,"type":"article-journal","title":"Trappings versus Substance in the Greening of Marketing Planning","container-title":"Journal of Strategic Marketing","page":"131–148","volume":"7","issue":"2","source":"Google Scholar","author":[{"family":"Peattie","given":"Ken"}],"issued":{"date-parts":[["1999"]]}},"suppress-author":true},{"id":4624,"uris":["http://zotero.org/groups/2061407/items/9V8DFT3X"],"uri":["http://zotero.org/groups/2061407/items/9V8DFT3X"],"itemData":{"id":4624,"type":"article-journal","title":"Golden Goose or Wild Goose? The Hunt for the Green Consumer","container-title":"Business Strategy and the Environment","page":"187–199","volume":"10","issue":"4","source":"Google Scholar","shortTitle":"Golden goose or wild goose?","author":[{"family":"Peattie","given":"Ken"}],"issued":{"date-parts":[["2001"]]}},"suppress-author":true}],"schema":"https://github.com/citation-style-language/schema/raw/master/csl-citation.json"} </w:instrText>
      </w:r>
      <w:r w:rsidR="00232275">
        <w:rPr>
          <w:rFonts w:eastAsiaTheme="minorHAnsi"/>
          <w:color w:val="000000" w:themeColor="text1"/>
        </w:rPr>
        <w:fldChar w:fldCharType="separate"/>
      </w:r>
      <w:r w:rsidR="00360506" w:rsidRPr="00360506">
        <w:rPr>
          <w:rFonts w:eastAsiaTheme="minorHAnsi"/>
        </w:rPr>
        <w:t>(1999, 2001)</w:t>
      </w:r>
      <w:r w:rsidR="00232275">
        <w:rPr>
          <w:rFonts w:eastAsiaTheme="minorHAnsi"/>
          <w:color w:val="000000" w:themeColor="text1"/>
        </w:rPr>
        <w:fldChar w:fldCharType="end"/>
      </w:r>
      <w:r w:rsidRPr="00327F01">
        <w:rPr>
          <w:rFonts w:eastAsiaTheme="minorHAnsi"/>
          <w:color w:val="000000" w:themeColor="text1"/>
        </w:rPr>
        <w:t xml:space="preserve">, </w:t>
      </w:r>
      <w:r>
        <w:rPr>
          <w:rFonts w:eastAsiaTheme="minorHAnsi"/>
          <w:color w:val="000000" w:themeColor="text1"/>
        </w:rPr>
        <w:t xml:space="preserve">consumers are most likely to choose sustainable </w:t>
      </w:r>
      <w:r w:rsidR="006522B4">
        <w:rPr>
          <w:rFonts w:eastAsiaTheme="minorHAnsi"/>
          <w:color w:val="000000" w:themeColor="text1"/>
        </w:rPr>
        <w:t>option</w:t>
      </w:r>
      <w:r w:rsidR="00282946">
        <w:rPr>
          <w:rFonts w:eastAsiaTheme="minorHAnsi"/>
          <w:color w:val="000000" w:themeColor="text1"/>
        </w:rPr>
        <w:t>s</w:t>
      </w:r>
      <w:r>
        <w:rPr>
          <w:rFonts w:eastAsiaTheme="minorHAnsi"/>
          <w:color w:val="000000" w:themeColor="text1"/>
        </w:rPr>
        <w:t xml:space="preserve"> when </w:t>
      </w:r>
      <w:r w:rsidRPr="00327F01">
        <w:rPr>
          <w:rFonts w:eastAsiaTheme="minorHAnsi"/>
          <w:color w:val="000000" w:themeColor="text1"/>
        </w:rPr>
        <w:t>the degree of consumer compromise is low</w:t>
      </w:r>
      <w:r w:rsidR="00C41A76">
        <w:rPr>
          <w:rFonts w:eastAsiaTheme="minorHAnsi"/>
          <w:color w:val="000000" w:themeColor="text1"/>
        </w:rPr>
        <w:t>,</w:t>
      </w:r>
      <w:r w:rsidRPr="00327F01">
        <w:rPr>
          <w:rFonts w:eastAsiaTheme="minorHAnsi"/>
          <w:color w:val="000000" w:themeColor="text1"/>
        </w:rPr>
        <w:t xml:space="preserve"> and there is high confidence that a particular b</w:t>
      </w:r>
      <w:r w:rsidR="00EC75C9">
        <w:rPr>
          <w:rFonts w:eastAsiaTheme="minorHAnsi"/>
          <w:color w:val="000000" w:themeColor="text1"/>
        </w:rPr>
        <w:t>ehavior will make a difference</w:t>
      </w:r>
      <w:r w:rsidR="006522B4">
        <w:rPr>
          <w:rFonts w:eastAsiaTheme="minorHAnsi"/>
          <w:color w:val="000000" w:themeColor="text1"/>
        </w:rPr>
        <w:t xml:space="preserve"> (e.g., self-efficacy is high)</w:t>
      </w:r>
      <w:r w:rsidR="00EC75C9">
        <w:rPr>
          <w:rFonts w:eastAsiaTheme="minorHAnsi"/>
          <w:color w:val="000000" w:themeColor="text1"/>
        </w:rPr>
        <w:t>.</w:t>
      </w:r>
      <w:r w:rsidRPr="00327F01">
        <w:rPr>
          <w:rFonts w:eastAsiaTheme="minorHAnsi"/>
          <w:color w:val="000000" w:themeColor="text1"/>
        </w:rPr>
        <w:t xml:space="preserve"> </w:t>
      </w:r>
    </w:p>
    <w:p w:rsidR="00FA1C89" w:rsidRPr="00FA1C89" w:rsidRDefault="00056D01" w:rsidP="00D91700">
      <w:pPr>
        <w:autoSpaceDE w:val="0"/>
        <w:autoSpaceDN w:val="0"/>
        <w:adjustRightInd w:val="0"/>
        <w:spacing w:line="480" w:lineRule="auto"/>
        <w:ind w:firstLine="720"/>
        <w:rPr>
          <w:color w:val="000000"/>
        </w:rPr>
      </w:pPr>
      <w:r w:rsidRPr="009E73B0">
        <w:rPr>
          <w:i/>
          <w:color w:val="000000" w:themeColor="text1"/>
        </w:rPr>
        <w:t>Individual</w:t>
      </w:r>
      <w:r>
        <w:rPr>
          <w:i/>
          <w:color w:val="000000" w:themeColor="text1"/>
        </w:rPr>
        <w:t xml:space="preserve"> </w:t>
      </w:r>
      <w:r w:rsidR="009E73B0">
        <w:rPr>
          <w:i/>
          <w:color w:val="000000" w:themeColor="text1"/>
        </w:rPr>
        <w:t>d</w:t>
      </w:r>
      <w:r w:rsidRPr="009E73B0">
        <w:rPr>
          <w:i/>
          <w:color w:val="000000" w:themeColor="text1"/>
        </w:rPr>
        <w:t>ifferences</w:t>
      </w:r>
      <w:r w:rsidRPr="00327F01">
        <w:rPr>
          <w:b/>
          <w:i/>
          <w:color w:val="000000" w:themeColor="text1"/>
        </w:rPr>
        <w:t xml:space="preserve">. </w:t>
      </w:r>
      <w:r w:rsidR="00573DEC" w:rsidRPr="00573DEC">
        <w:rPr>
          <w:color w:val="000000" w:themeColor="text1"/>
        </w:rPr>
        <w:t>One import</w:t>
      </w:r>
      <w:r w:rsidR="00595DC3">
        <w:rPr>
          <w:color w:val="000000" w:themeColor="text1"/>
        </w:rPr>
        <w:t xml:space="preserve">ant individual difference is </w:t>
      </w:r>
      <w:r w:rsidR="00573DEC" w:rsidRPr="00573DEC">
        <w:rPr>
          <w:i/>
          <w:color w:val="000000" w:themeColor="text1"/>
        </w:rPr>
        <w:t>p</w:t>
      </w:r>
      <w:r w:rsidRPr="00327F01">
        <w:rPr>
          <w:i/>
          <w:color w:val="000000" w:themeColor="text1"/>
        </w:rPr>
        <w:t>ersonal norms</w:t>
      </w:r>
      <w:r>
        <w:rPr>
          <w:color w:val="000000" w:themeColor="text1"/>
        </w:rPr>
        <w:t xml:space="preserve"> </w:t>
      </w:r>
      <w:r w:rsidR="00595DC3">
        <w:rPr>
          <w:color w:val="000000" w:themeColor="text1"/>
        </w:rPr>
        <w:t>or</w:t>
      </w:r>
      <w:r w:rsidR="00573DEC">
        <w:rPr>
          <w:color w:val="000000" w:themeColor="text1"/>
        </w:rPr>
        <w:t xml:space="preserve"> beliefs regarding a sense of </w:t>
      </w:r>
      <w:r w:rsidRPr="00327F01">
        <w:rPr>
          <w:color w:val="000000" w:themeColor="text1"/>
        </w:rPr>
        <w:t xml:space="preserve">personal obligation that are linked to one’s </w:t>
      </w:r>
      <w:r w:rsidR="00D91700">
        <w:rPr>
          <w:color w:val="000000" w:themeColor="text1"/>
        </w:rPr>
        <w:t>self-</w:t>
      </w:r>
      <w:r w:rsidRPr="00327F01">
        <w:rPr>
          <w:color w:val="000000" w:themeColor="text1"/>
        </w:rPr>
        <w:t>standards</w:t>
      </w:r>
      <w:r w:rsidR="00D91700">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mfie9BQP","properties":{"formattedCitation":"(Bamberg, Hunecke, and Bl\\uc0\\u246{}baum 2007; Jansson, Marell, and Nordlund 2010; Schwartz 1977; Stern and Dietz 1994)","plainCitation":"(Bamberg, Hunecke, and Blöbaum 2007; Jansson, Marell, and Nordlund 2010; Schwartz 1977; Stern and Dietz 1994)","noteIndex":0},"citationItems":[{"id":4952,"uris":["http://zotero.org/groups/2061407/items/6WKU7ABC"],"uri":["http://zotero.org/groups/2061407/items/6WKU7ABC"],"itemData":{"id":4952,"type":"article-journal","title":"Social Context, Personal Norms and the Use of Public Transportation: Two Field Studies","container-title":"Journal of Environmental Psychology","page":"190–203","volume":"27","issue":"3","source":"Google Scholar","shortTitle":"Social context, personal norms and the use of public transportation","author":[{"family":"Bamberg","given":"Sebastian"},{"family":"Hunecke","given":"Marcel"},{"family":"Blöbaum","given":"Anke"}],"issued":{"date-parts":[["2007"]]}}},{"id":4696,"uris":["http://zotero.org/groups/2061407/items/T97H9WBN"],"uri":["http://zotero.org/groups/2061407/items/T97H9WBN"],"itemData":{"id":4696,"type":"article-journal","title":"Green Consumer Behaviour: Determinants of Curtailment and Eco-Innovation Adoption","container-title":"Journal of Consumer Marketing","page":"358–370","volume":"27","issue":"4","language":"fr","author":[{"family":"Jansson","given":"Johan"},{"family":"Marell","given":"Agneta"},{"family":"Nordlund","given":"Annika"}],"issued":{"date-parts":[["2010"]]}}},{"id":5334,"uris":["http://zotero.org/groups/2061407/items/52YE6NN6"],"uri":["http://zotero.org/groups/2061407/items/52YE6NN6"],"itemData":{"id":5334,"type":"article-journal","title":"Normative Influences on Altruism","container-title":"Advances in Experimental Social Psychology","page":"221–279","volume":"10","source":"Google Scholar","author":[{"family":"Schwartz","given":"Shalom H."}],"issued":{"date-parts":[["1977"]]}}},{"id":4850,"uris":["http://zotero.org/groups/2061407/items/TGNL8BS3"],"uri":["http://zotero.org/groups/2061407/items/TGNL8BS3"],"itemData":{"id":4850,"type":"article-journal","title":"The Value Basis of Environmental Concern","container-title":"Journal of Social Issues","page":"65-84","volume":"50","issue":"3","source":"Wiley Online Library","abstract":"This article describes and presents initial empirical tests of a theory that links values, beliefs, attitudes, and behavior within a preference construction framework that emphasizes the activation of personal environmental norms. Environmental concern is related to egoistic, social-altruistic, and biospheric value orientations and also to beliefs about the consequences of environmental changes for valued objects. Two studies generally support the hypothesized relationships and demonstrate links to the broader theory of values. However, the biospheric value orientation postulated in the theoretical literature on environmentalism does not differentiate from social-altruism in a general population sample. Results are discussed in terms of value change, the role of social structural factors (including gender) in environmentalism, theories of risk perception, and the mobilization strategies of social movements, including environmental justice movements.","DOI":"10.1111/j.1540-4560.1994.tb02420.x","ISSN":"1540-4560","language":"en","author":[{"family":"Stern","given":"Paul C."},{"family":"Dietz","given":"Thomas"}],"issued":{"date-parts":[["1994",10,1]]}}}],"schema":"https://github.com/citation-style-language/schema/raw/master/csl-citation.json"} </w:instrText>
      </w:r>
      <w:r w:rsidR="00232275">
        <w:rPr>
          <w:color w:val="000000" w:themeColor="text1"/>
        </w:rPr>
        <w:fldChar w:fldCharType="separate"/>
      </w:r>
      <w:r w:rsidR="00360506" w:rsidRPr="00360506">
        <w:t>(Bamberg, Hunecke, and Blöbaum 2007; Jansson, Marell, and Nordlund 2010; Schwartz 1977; Stern and Dietz 1994)</w:t>
      </w:r>
      <w:r w:rsidR="00232275">
        <w:rPr>
          <w:color w:val="000000" w:themeColor="text1"/>
        </w:rPr>
        <w:fldChar w:fldCharType="end"/>
      </w:r>
      <w:r>
        <w:rPr>
          <w:color w:val="000000" w:themeColor="text1"/>
        </w:rPr>
        <w:t>. Individual differences in p</w:t>
      </w:r>
      <w:r w:rsidRPr="00E50A8B">
        <w:rPr>
          <w:color w:val="000000" w:themeColor="text1"/>
        </w:rPr>
        <w:t>ersonal norm</w:t>
      </w:r>
      <w:r>
        <w:rPr>
          <w:color w:val="000000" w:themeColor="text1"/>
        </w:rPr>
        <w:t>s</w:t>
      </w:r>
      <w:r w:rsidRPr="00327F01">
        <w:rPr>
          <w:color w:val="000000" w:themeColor="text1"/>
        </w:rPr>
        <w:t xml:space="preserve"> around sustainability</w:t>
      </w:r>
      <w:r>
        <w:rPr>
          <w:color w:val="000000" w:themeColor="text1"/>
        </w:rPr>
        <w:t xml:space="preserve"> predict</w:t>
      </w:r>
      <w:r w:rsidRPr="00327F01">
        <w:rPr>
          <w:color w:val="000000" w:themeColor="text1"/>
        </w:rPr>
        <w:t xml:space="preserve"> </w:t>
      </w:r>
      <w:r w:rsidR="00D91700">
        <w:rPr>
          <w:color w:val="000000" w:themeColor="text1"/>
        </w:rPr>
        <w:t>sustainable</w:t>
      </w:r>
      <w:r w:rsidRPr="00327F01">
        <w:rPr>
          <w:color w:val="000000" w:themeColor="text1"/>
        </w:rPr>
        <w:t xml:space="preserve"> behaviors including recycling</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45Nij9sJ","properties":{"formattedCitation":"(Guagnano, Stern, and Dietz 1995)","plainCitation":"(Guagnano, Stern, and Dietz 1995)","noteIndex":0},"citationItems":[{"id":4686,"uris":["http://zotero.org/groups/2061407/items/W4ACR7X9"],"uri":["http://zotero.org/groups/2061407/items/W4ACR7X9"],"itemData":{"id":4686,"type":"article-journal","title":"Influences on Attitude-Behavior Relationships: A Natural Experiment with Curbside Recycling,","container-title":"Environment and Behavior","page":"699–718","volume":"27","issue":"5","language":"en","author":[{"family":"Guagnano","given":"Gregory A."},{"family":"Stern","given":"Paul C."},{"family":"Dietz","given":"Thomas"}],"issued":{"date-parts":[["1995"]]}}}],"schema":"https://github.com/citation-style-language/schema/raw/master/csl-citation.json"} </w:instrText>
      </w:r>
      <w:r w:rsidR="00232275">
        <w:rPr>
          <w:color w:val="000000" w:themeColor="text1"/>
        </w:rPr>
        <w:fldChar w:fldCharType="separate"/>
      </w:r>
      <w:r w:rsidR="00360506" w:rsidRPr="00360506">
        <w:t>(Guagnano, Stern, and Dietz 1995)</w:t>
      </w:r>
      <w:r w:rsidR="00232275">
        <w:rPr>
          <w:color w:val="000000" w:themeColor="text1"/>
        </w:rPr>
        <w:fldChar w:fldCharType="end"/>
      </w:r>
      <w:r w:rsidRPr="00327F01">
        <w:rPr>
          <w:color w:val="000000" w:themeColor="text1"/>
        </w:rPr>
        <w:t xml:space="preserve">, </w:t>
      </w:r>
      <w:r w:rsidR="00DB7366">
        <w:rPr>
          <w:color w:val="000000" w:themeColor="text1"/>
        </w:rPr>
        <w:t>selecting sustainable food</w:t>
      </w:r>
      <w:r w:rsidR="00DB7366" w:rsidRPr="00327F01">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v72ddgkm1","properties":{"formattedCitation":"(Wiidegren 1998)","plainCitation":"(Wiidegren 1998)","noteIndex":0},"citationItems":[{"id":4771,"uris":["http://zotero.org/groups/2061407/items/GW89B9Q2"],"uri":["http://zotero.org/groups/2061407/items/GW89B9Q2"],"itemData":{"id":4771,"type":"article-journal","title":"The New Environmental Paradigm and Personal Norms,","container-title":"Environment and Behavior","page":"75–100","volume":"30","issue":"1","language":"it","author":[{"family":"Wiidegren","given":"Örjan"}],"issued":{"date-parts":[["1998"]]}}}],"schema":"https://github.com/citation-style-language/schema/raw/master/csl-citation.json"} </w:instrText>
      </w:r>
      <w:r w:rsidR="00232275">
        <w:rPr>
          <w:color w:val="000000" w:themeColor="text1"/>
        </w:rPr>
        <w:fldChar w:fldCharType="separate"/>
      </w:r>
      <w:r w:rsidR="00360506" w:rsidRPr="00360506">
        <w:t>(Wiidegren 1998)</w:t>
      </w:r>
      <w:r w:rsidR="00232275">
        <w:rPr>
          <w:color w:val="000000" w:themeColor="text1"/>
        </w:rPr>
        <w:fldChar w:fldCharType="end"/>
      </w:r>
      <w:r w:rsidR="00DB7366">
        <w:rPr>
          <w:color w:val="000000" w:themeColor="text1"/>
        </w:rPr>
        <w:t>, and being willing to pay more for sustainable options</w:t>
      </w:r>
      <w:r w:rsidRPr="00327F01">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1mp8g85c81","properties":{"formattedCitation":"(Guagnano, Dietz, and Stern 1994; Stern, Dietz, and Kalof 1993)","plainCitation":"(Guagnano, Dietz, and Stern 1994; Stern, Dietz, and Kalof 1993)","noteIndex":0},"citationItems":[{"id":4800,"uris":["http://zotero.org/groups/2061407/items/2RTPAISZ"],"uri":["http://zotero.org/groups/2061407/items/2RTPAISZ"],"itemData":{"id":4800,"type":"article-journal","title":"Willingness to Pay for Public Goods: A Test of the Contribution Model","container-title":"Psychological Science","page":"411–415","volume":"5","issue":"6","source":"Google Scholar","shortTitle":"Willingness to pay for public goods","author":[{"family":"Guagnano","given":"Gregory A."},{"family":"Dietz","given":"Thomas"},{"family":"Stern","given":"Paul C."}],"issued":{"date-parts":[["1994"]]}}},{"id":4843,"uris":["http://zotero.org/groups/2061407/items/3R9YSBFG"],"uri":["http://zotero.org/groups/2061407/items/3R9YSBFG"],"itemData":{"id":4843,"type":"article-journal","title":"Value Orientations, Gender, and Environmental Concern","container-title":"Environment and Behavior","page":"322-348","volume":"25","issue":"5","source":"SAGE Journals","abstract":"A social-psychological model is developed to examine the proposition that environmentalism represents a new way of thinking. It presumes that action in support of environmental quality may derive from any of three value orientations: egoistic, social-altruistic, or biospheric, and that gender may be implicated in the relation between these orientations and behavior. Behavioral intentions are modeled as the sum across values of the strength of a value times the strength of beliefs about the consequences of environmental conditions for valued objects. Evidence from a survey of 349 college students shows that beliefs about consequences for each type of valued object independently predict willingness to take political action, but only beliefs about consequences for self reliably predict willingness to pay through taxes. This result is consistent with other recent findings from contingent valuation surveys. Women have stronger beliefs than men about consequences for self, others, and the biosphere, but there is no gender difference in the strength of value orientations.","DOI":"10.1177/0013916593255002","ISSN":"0013-9165","journalAbbreviation":"Environment and Behavior","language":"en","author":[{"family":"Stern","given":"Paul C."},{"family":"Dietz","given":"Thomas"},{"family":"Kalof","given":"Linda"}],"issued":{"date-parts":[["1993",9,1]]}}}],"schema":"https://github.com/citation-style-language/schema/raw/master/csl-citation.json"} </w:instrText>
      </w:r>
      <w:r w:rsidR="00232275">
        <w:rPr>
          <w:color w:val="000000" w:themeColor="text1"/>
        </w:rPr>
        <w:fldChar w:fldCharType="separate"/>
      </w:r>
      <w:r w:rsidR="00360506" w:rsidRPr="00360506">
        <w:t>(Guagnano, Dietz, and Stern 1994; Stern, Dietz, and Kalof 1993)</w:t>
      </w:r>
      <w:r w:rsidR="00232275">
        <w:rPr>
          <w:color w:val="000000" w:themeColor="text1"/>
        </w:rPr>
        <w:fldChar w:fldCharType="end"/>
      </w:r>
      <w:r w:rsidR="00DB7366">
        <w:rPr>
          <w:color w:val="000000" w:themeColor="text1"/>
        </w:rPr>
        <w:t>. Other research has focused on individual differences in preferences for green products and behavior</w:t>
      </w:r>
      <w:r w:rsidR="00595DC3">
        <w:rPr>
          <w:color w:val="000000" w:themeColor="text1"/>
        </w:rPr>
        <w:t>s</w:t>
      </w:r>
      <w:r w:rsidR="00DB7366">
        <w:rPr>
          <w:color w:val="000000" w:themeColor="text1"/>
        </w:rPr>
        <w:t xml:space="preserve">. </w:t>
      </w:r>
      <w:r w:rsidRPr="00327F01">
        <w:rPr>
          <w:color w:val="000000" w:themeColor="text1"/>
        </w:rPr>
        <w:t xml:space="preserve">One segmentation </w:t>
      </w:r>
      <w:r w:rsidR="00012371">
        <w:rPr>
          <w:color w:val="000000" w:themeColor="text1"/>
        </w:rPr>
        <w:t xml:space="preserve">refers to the </w:t>
      </w:r>
      <w:r w:rsidRPr="00327F01">
        <w:rPr>
          <w:color w:val="000000" w:themeColor="text1"/>
        </w:rPr>
        <w:t>“LOHAS</w:t>
      </w:r>
      <w:r w:rsidR="00012371">
        <w:rPr>
          <w:color w:val="000000" w:themeColor="text1"/>
        </w:rPr>
        <w:t>” consumer segment,</w:t>
      </w:r>
      <w:r w:rsidRPr="00327F01">
        <w:rPr>
          <w:color w:val="000000" w:themeColor="text1"/>
        </w:rPr>
        <w:t xml:space="preserve"> which stands for “lifestyles of health and sustainability”</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ma7rlth0e","properties":{"formattedCitation":"(Natural Marketing Institute 2017)","plainCitation":"(Natural Marketing Institute 2017)","noteIndex":0},"citationItems":[{"id":4825,"uris":["http://zotero.org/groups/2061407/items/2HWYWIW4"],"uri":["http://zotero.org/groups/2061407/items/2HWYWIW4"],"itemData":{"id":4825,"type":"webpage","title":"LOHAS Segmentation","URL":"http://www.nmisolutions.com/index.php/syndicated-data/segmentation-algorithms-a-panels/lohas-segmentation","author":[{"literal":"Natural Marketing Institute"}],"issued":{"date-parts":[["2017"]]},"accessed":{"date-parts":[["2017",10,23]]}}}],"schema":"https://github.com/citation-style-language/schema/raw/master/csl-citation.json"} </w:instrText>
      </w:r>
      <w:r w:rsidR="00232275">
        <w:rPr>
          <w:color w:val="000000" w:themeColor="text1"/>
        </w:rPr>
        <w:fldChar w:fldCharType="separate"/>
      </w:r>
      <w:r w:rsidR="00360506" w:rsidRPr="00360506">
        <w:t>(Natural Marketing Institute 2017)</w:t>
      </w:r>
      <w:r w:rsidR="00232275">
        <w:rPr>
          <w:color w:val="000000" w:themeColor="text1"/>
        </w:rPr>
        <w:fldChar w:fldCharType="end"/>
      </w:r>
      <w:r w:rsidRPr="00327F01">
        <w:rPr>
          <w:color w:val="000000" w:themeColor="text1"/>
        </w:rPr>
        <w:t xml:space="preserve">. </w:t>
      </w:r>
      <w:r>
        <w:rPr>
          <w:color w:val="000000" w:themeColor="text1"/>
        </w:rPr>
        <w:t>Marketers can find success</w:t>
      </w:r>
      <w:r w:rsidRPr="00327F01">
        <w:rPr>
          <w:color w:val="000000" w:themeColor="text1"/>
        </w:rPr>
        <w:t xml:space="preserve"> target</w:t>
      </w:r>
      <w:r>
        <w:rPr>
          <w:color w:val="000000" w:themeColor="text1"/>
        </w:rPr>
        <w:t>ing</w:t>
      </w:r>
      <w:r w:rsidRPr="00327F01">
        <w:rPr>
          <w:color w:val="000000" w:themeColor="text1"/>
        </w:rPr>
        <w:t xml:space="preserve"> those with strong personal norms </w:t>
      </w:r>
      <w:r>
        <w:rPr>
          <w:color w:val="000000" w:themeColor="text1"/>
        </w:rPr>
        <w:t xml:space="preserve">and beliefs </w:t>
      </w:r>
      <w:r w:rsidRPr="00327F01">
        <w:rPr>
          <w:color w:val="000000" w:themeColor="text1"/>
        </w:rPr>
        <w:t xml:space="preserve">around sustainability </w:t>
      </w:r>
      <w:r>
        <w:rPr>
          <w:color w:val="000000" w:themeColor="text1"/>
        </w:rPr>
        <w:t>or</w:t>
      </w:r>
      <w:r w:rsidRPr="00327F01">
        <w:rPr>
          <w:color w:val="000000" w:themeColor="text1"/>
        </w:rPr>
        <w:t xml:space="preserve"> </w:t>
      </w:r>
      <w:r w:rsidR="00C41A76">
        <w:rPr>
          <w:color w:val="000000" w:themeColor="text1"/>
        </w:rPr>
        <w:t xml:space="preserve">by </w:t>
      </w:r>
      <w:r w:rsidRPr="00327F01">
        <w:rPr>
          <w:color w:val="000000" w:themeColor="text1"/>
        </w:rPr>
        <w:t>strengthen</w:t>
      </w:r>
      <w:r>
        <w:rPr>
          <w:color w:val="000000" w:themeColor="text1"/>
        </w:rPr>
        <w:t>ing</w:t>
      </w:r>
      <w:r w:rsidRPr="00327F01">
        <w:rPr>
          <w:color w:val="000000" w:themeColor="text1"/>
        </w:rPr>
        <w:t xml:space="preserve"> </w:t>
      </w:r>
      <w:r>
        <w:rPr>
          <w:color w:val="000000" w:themeColor="text1"/>
        </w:rPr>
        <w:t xml:space="preserve">existing personal norms </w:t>
      </w:r>
      <w:r w:rsidRPr="00327F01">
        <w:rPr>
          <w:color w:val="000000" w:themeColor="text1"/>
        </w:rPr>
        <w:t>via priming</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Pizo4UwC","properties":{"formattedCitation":"(Peloza, White, and Shang 2013; Steg 2015; Verplanken and Holland 2002)","plainCitation":"(Peloza, White, and Shang 2013; Steg 2015; Verplanken and Holland 2002)","noteIndex":0},"citationItems":[{"id":4725,"uris":["http://zotero.org/groups/2061407/items/NDD5BRH8"],"uri":["http://zotero.org/groups/2061407/items/NDD5BRH8"],"itemData":{"id":4725,"type":"article-journal","title":"Good and Guilt-Free: The Role of Self- Accountability in Influencing Preferences for Products with Ethical Attributes","container-title":"Journal of Marketing","page":"104–119","volume":"77","issue":"1","language":"en","author":[{"family":"Peloza","given":"John"},{"family":"White","given":"Katherine"},{"family":"Shang","given":"Jingzhi"}],"issued":{"date-parts":[["2013"]]}}},{"id":5349,"uris":["http://zotero.org/groups/2061407/items/HDEPAYJT"],"uri":["http://zotero.org/groups/2061407/items/HDEPAYJT"],"itemData":{"id":5349,"type":"article-journal","title":"Environmental Psychology and Sustainable Consumption","container-title":"Handbook of Research in Sustainable Consumption","page":"70–83","source":"Google Scholar","author":[{"family":"Steg","given":"Linda"}],"issued":{"date-parts":[["2015"]]}}},{"id":4440,"uris":["http://zotero.org/groups/2061407/items/UK5CM75X"],"uri":["http://zotero.org/groups/2061407/items/UK5CM75X"],"itemData":{"id":4440,"type":"article-journal","title":"Motivated Decision Making: Effects of Activation and Self-Centrality of Values on Choices and Behavior.","container-title":"Journal of Personality and Social Psychology","page":"434","volume":"82","issue":"3","source":"Google Scholar","shortTitle":"Motivated decision making","author":[{"family":"Verplanken","given":"Bas"},{"family":"Holland","given":"Rob W."}],"issued":{"date-parts":[["2002"]]}}}],"schema":"https://github.com/citation-style-language/schema/raw/master/csl-citation.json"} </w:instrText>
      </w:r>
      <w:r w:rsidR="00232275">
        <w:rPr>
          <w:color w:val="000000" w:themeColor="text1"/>
        </w:rPr>
        <w:fldChar w:fldCharType="separate"/>
      </w:r>
      <w:r w:rsidR="00360506" w:rsidRPr="00360506">
        <w:t>(Peloza, White, and Shang 2013; Steg 2015; Verplanken and Holland 2002)</w:t>
      </w:r>
      <w:r w:rsidR="00232275">
        <w:rPr>
          <w:color w:val="000000" w:themeColor="text1"/>
        </w:rPr>
        <w:fldChar w:fldCharType="end"/>
      </w:r>
      <w:r>
        <w:rPr>
          <w:color w:val="000000" w:themeColor="text1"/>
        </w:rPr>
        <w:t>.</w:t>
      </w:r>
      <w:r w:rsidR="006F7A87">
        <w:rPr>
          <w:color w:val="000000" w:themeColor="text1"/>
        </w:rPr>
        <w:t xml:space="preserve"> </w:t>
      </w:r>
      <w:r w:rsidR="00DF4B8B">
        <w:rPr>
          <w:color w:val="000000"/>
        </w:rPr>
        <w:t>In addition, i</w:t>
      </w:r>
      <w:r w:rsidR="006F7A87" w:rsidRPr="00CD1CB0">
        <w:rPr>
          <w:color w:val="000000"/>
        </w:rPr>
        <w:t xml:space="preserve">ndividual differences in mindfulness </w:t>
      </w:r>
      <w:r w:rsidR="00232275" w:rsidRPr="00CD1CB0">
        <w:rPr>
          <w:color w:val="000000"/>
        </w:rPr>
        <w:fldChar w:fldCharType="begin"/>
      </w:r>
      <w:r w:rsidR="00360506">
        <w:rPr>
          <w:color w:val="000000"/>
        </w:rPr>
        <w:instrText xml:space="preserve"> ADDIN ZOTERO_ITEM CSL_CITATION {"citationID":"wwFXLhwG","properties":{"formattedCitation":"(Bahl et al. 2016; Barber and Deale 2014; Sheth, Sethia, and Srinivas 2011)","plainCitation":"(Bahl et al. 2016; Barber and Deale 2014; Sheth, Sethia, and Srinivas 2011)","noteIndex":0},"citationItems":[{"id":6096,"uris":["http://zotero.org/groups/2061407/items/SSF5BHDT"],"uri":["http://zotero.org/groups/2061407/items/SSF5BHDT"],"itemData":{"id":6096,"type":"article-journal","title":"Mindfulness: Its Transformative Potential for Consumer, Societal, and Environmental Well-Being","container-title":"Journal of Public Policy &amp; Marketing","page":"198–210","volume":"35","issue":"2","source":"Google Scholar","shortTitle":"Mindfulness","author":[{"family":"Bahl","given":"Shalini"},{"family":"Milne","given":"George R."},{"family":"Ross","given":"Spencer M."},{"family":"Mick","given":"David Glen"},{"family":"Grier","given":"Sonya A."},{"family":"Chugani","given":"Sunaina K."},{"family":"Chan","given":"Steven S."},{"family":"Gould","given":"Stephen"},{"family":"Cho","given":"Yoon-Na"},{"family":"Dorsey","given":"Joshua D."}],"issued":{"date-parts":[["2016"]]}}},{"id":4615,"uris":["http://zotero.org/groups/2061407/items/FP3XQUMV"],"uri":["http://zotero.org/groups/2061407/items/FP3XQUMV"],"itemData":{"id":4615,"type":"article-journal","title":"Tapping Mindfulness to Shape Hotel Guests’ Sustainable Behavior","container-title":"Cornell Hospitality Quarterly","page":"100–114","volume":"55","issue":"1","source":"Google Scholar","author":[{"family":"Barber","given":"Nelson A."},{"family":"Deale","given":"Cynthia"}],"issued":{"date-parts":[["2014"]]}}},{"id":4742,"uris":["http://zotero.org/groups/2061407/items/YMHDT9Y9"],"uri":["http://zotero.org/groups/2061407/items/YMHDT9Y9"],"itemData":{"id":4742,"type":"article-journal","title":"Mindful Consumption: A Customer-Centric Approach to Sustainability,","container-title":"Journal of the Academy of Marketing Science","page":"21–39","volume":"39","issue":"1","language":"en","author":[{"family":"Sheth","given":"Jagdish N."},{"family":"Sethia","given":"Nirmal K."},{"family":"Srinivas","given":"Shanthi"}],"issued":{"date-parts":[["2011"]]}}}],"schema":"https://github.com/citation-style-language/schema/raw/master/csl-citation.json"} </w:instrText>
      </w:r>
      <w:r w:rsidR="00232275" w:rsidRPr="00CD1CB0">
        <w:rPr>
          <w:color w:val="000000"/>
        </w:rPr>
        <w:fldChar w:fldCharType="separate"/>
      </w:r>
      <w:r w:rsidR="00360506" w:rsidRPr="00360506">
        <w:t>(Bahl et al. 2016; Barber and Deale 2014; Sheth, Sethia, and Srinivas 2011)</w:t>
      </w:r>
      <w:r w:rsidR="00232275" w:rsidRPr="00CD1CB0">
        <w:rPr>
          <w:color w:val="000000"/>
        </w:rPr>
        <w:fldChar w:fldCharType="end"/>
      </w:r>
      <w:r w:rsidR="00DF4B8B">
        <w:rPr>
          <w:color w:val="000000"/>
        </w:rPr>
        <w:t>, as well as perceptions of feeling connected to nature</w:t>
      </w:r>
      <w:r w:rsidR="00125887">
        <w:rPr>
          <w:color w:val="000000"/>
        </w:rPr>
        <w:t xml:space="preserve"> </w:t>
      </w:r>
      <w:r w:rsidR="00232275">
        <w:rPr>
          <w:color w:val="000000"/>
        </w:rPr>
        <w:fldChar w:fldCharType="begin"/>
      </w:r>
      <w:r w:rsidR="00360506">
        <w:rPr>
          <w:color w:val="000000"/>
        </w:rPr>
        <w:instrText xml:space="preserve"> ADDIN ZOTERO_ITEM CSL_CITATION {"citationID":"emeRjOKR","properties":{"formattedCitation":"(Nisbet, Zelenski, and Murphy 2009)","plainCitation":"(Nisbet, Zelenski, and Murphy 2009)","noteIndex":0},"citationItems":[{"id":4984,"uris":["http://zotero.org/groups/2061407/items/HR3XWN82"],"uri":["http://zotero.org/groups/2061407/items/HR3XWN82"],"itemData":{"id":4984,"type":"article-journal","title":"The Nature Relatedness Scale: Linking Individuals' Connection With Nature to Environmental Concern and Behavior","container-title":"Environment and Behavior","page":"715-740","volume":"41","issue":"5","source":"CrossRef","DOI":"10.1177/0013916508318748","ISSN":"0013-9165, 1552-390X","shortTitle":"The Nature Relatedness Scale","language":"en","author":[{"family":"Nisbet","given":"Elizabeth K."},{"family":"Zelenski","given":"John M."},{"family":"Murphy","given":"Steven A."}],"issued":{"date-parts":[["2009",9]]}}}],"schema":"https://github.com/citation-style-language/schema/raw/master/csl-citation.json"} </w:instrText>
      </w:r>
      <w:r w:rsidR="00232275">
        <w:rPr>
          <w:color w:val="000000"/>
        </w:rPr>
        <w:fldChar w:fldCharType="separate"/>
      </w:r>
      <w:r w:rsidR="00360506" w:rsidRPr="00360506">
        <w:t>(Nisbet, Zelenski, and Murphy 2009)</w:t>
      </w:r>
      <w:r w:rsidR="00232275">
        <w:rPr>
          <w:color w:val="000000"/>
        </w:rPr>
        <w:fldChar w:fldCharType="end"/>
      </w:r>
      <w:r w:rsidR="00EE5539">
        <w:rPr>
          <w:color w:val="000000"/>
        </w:rPr>
        <w:t xml:space="preserve"> have </w:t>
      </w:r>
      <w:r w:rsidR="00DF4B8B">
        <w:rPr>
          <w:color w:val="000000"/>
        </w:rPr>
        <w:t>been shown to predict environmental concern and sustainable behaviors</w:t>
      </w:r>
      <w:r w:rsidR="006F7A87">
        <w:rPr>
          <w:color w:val="000000"/>
        </w:rPr>
        <w:t>.</w:t>
      </w:r>
      <w:r w:rsidR="00FA1C89">
        <w:rPr>
          <w:color w:val="000000"/>
        </w:rPr>
        <w:t xml:space="preserve"> </w:t>
      </w:r>
      <w:r w:rsidR="00D16E33">
        <w:rPr>
          <w:color w:val="000000"/>
        </w:rPr>
        <w:t>Further</w:t>
      </w:r>
      <w:r w:rsidR="00FA1C89">
        <w:rPr>
          <w:color w:val="000000"/>
        </w:rPr>
        <w:t xml:space="preserve">, </w:t>
      </w:r>
      <w:r w:rsidR="00D91700">
        <w:rPr>
          <w:color w:val="000000"/>
        </w:rPr>
        <w:t xml:space="preserve">traits such as </w:t>
      </w:r>
      <w:r w:rsidR="00FA1C89">
        <w:rPr>
          <w:color w:val="000000"/>
        </w:rPr>
        <w:t xml:space="preserve">extraversion, agreeableness, conscientiousness, and environmental concern predict </w:t>
      </w:r>
      <w:r w:rsidR="004E025C">
        <w:rPr>
          <w:color w:val="000000"/>
        </w:rPr>
        <w:t xml:space="preserve">reports of </w:t>
      </w:r>
      <w:r w:rsidR="00FA1C89">
        <w:rPr>
          <w:color w:val="000000"/>
        </w:rPr>
        <w:t xml:space="preserve">green buying behaviors </w:t>
      </w:r>
      <w:r w:rsidR="00232275">
        <w:rPr>
          <w:color w:val="000000"/>
        </w:rPr>
        <w:fldChar w:fldCharType="begin"/>
      </w:r>
      <w:r w:rsidR="008A388F">
        <w:rPr>
          <w:color w:val="000000"/>
        </w:rPr>
        <w:instrText xml:space="preserve"> ADDIN ZOTERO_ITEM CSL_CITATION {"citationID":"IqqGP8IQ","properties":{"formattedCitation":"(Fraj and Martinez 2006; Mainieri et al. 1997)","plainCitation":"(Fraj and Martinez 2006; Mainieri et al. 1997)","noteIndex":0},"citationItems":[{"id":7550,"uris":["http://zotero.org/groups/2061407/items/2X76LCPP"],"uri":["http://zotero.org/groups/2061407/items/2X76LCPP"],"itemData":{"id":7550,"type":"article-journal","title":"Influence of personality on ecological consumer behaviour","container-title":"Journal of Consumer Behaviour","page":"167-181","volume":"5","issue":"3","source":"Wiley Online Library","abstract":"We have recently seen the appearance of many studies which attempt to discover the behaviour patterns of ecological consumers. For that reason, it seems necessary to analyse the variables that shape this consumer profile. In this study, we have focused on psychographic variables and, in particular, on personality features. Following a survey with a random sample of 573 individuals, we designed a theoretical model which included the Big-Five Factor Structure scale and the environmental attitude dimension referred to as “actual commitment” to measure personality and ecological behaviour, respectively. We carried out several principal factor analyses in order to validate these scales and afterwards, we performed a structural equation analysis and a logit analysis. Findings support our hypotheses since they reveal that personality is a multifaceted concept, which is positively related to ecological behaviour. Firms should focus on those people who are characterised by personality features such as extroversion, agreeableness and conscientiousness in order to persuade them to demand their products. Copyright © 2006 John Wiley &amp; Sons, Ltd.","DOI":"10.1002/cb.169","ISSN":"1479-1838","language":"en","author":[{"family":"Fraj","given":"Elena"},{"family":"Martinez","given":"Eva"}],"issued":{"date-parts":[["2006"]]}}},{"id":7548,"uris":["http://zotero.org/groups/2061407/items/495E456X"],"uri":["http://zotero.org/groups/2061407/items/495E456X"],"itemData":{"id":7548,"type":"article-journal","title":"Green Buying: The Influence of Environmental Concern on Consumer Behavior","container-title":"The Journal of Social Psychology","page":"189-204","volume":"137","issue":"2","source":"Taylor and Francis+NEJM","abstract":"Variables that predict “green buying” (i.e., buying products that are environmentally beneficial) were investigated. Predictor variables included awareness about environmental impacts of products, specific environmental beliefs of consumers, several general environmental attitude scales, demographic variables, and several proenvironment behaviors other than buying behavior. A written questionnaire, mailed to randomly selected residents of 8 middle-class communities in the Los Angeles area, was answered by 201 respondents. The results of hierarchical multiple regression analyses supported the hypotheses under study: Specific consumer beliefs predicted several green-buying variables as well as general environmental attitudes, whereas general environmental attitudes predicted only one aspect of green buying. Women were significantly higher than men on two aspects of green buying and on the environmental attitude scales. Home ownership was positively related to recycling behavior.","DOI":"10.1080/00224549709595430","ISSN":"0022-4545","shortTitle":"Green Buying","author":[{"family":"Mainieri","given":"Tina"},{"family":"Barnett","given":"Elaine G."},{"family":"Valdero","given":"Trisha R."},{"family":"Unipan","given":"John B."},{"family":"Oskamp","given":"Stuart"}],"issued":{"date-parts":[["1997",4,1]]}}}],"schema":"https://github.com/citation-style-language/schema/raw/master/csl-citation.json"} </w:instrText>
      </w:r>
      <w:r w:rsidR="00232275">
        <w:rPr>
          <w:color w:val="000000"/>
        </w:rPr>
        <w:fldChar w:fldCharType="separate"/>
      </w:r>
      <w:r w:rsidR="00360506" w:rsidRPr="00360506">
        <w:t>(Fraj and Martinez 2006; Mainieri et al. 1997)</w:t>
      </w:r>
      <w:r w:rsidR="00232275">
        <w:rPr>
          <w:color w:val="000000"/>
        </w:rPr>
        <w:fldChar w:fldCharType="end"/>
      </w:r>
      <w:r w:rsidR="008A388F">
        <w:rPr>
          <w:color w:val="000000"/>
        </w:rPr>
        <w:t>.</w:t>
      </w:r>
      <w:r w:rsidR="00FA1C89" w:rsidRPr="00FA1C89">
        <w:rPr>
          <w:color w:val="000000"/>
        </w:rPr>
        <w:t xml:space="preserve"> </w:t>
      </w:r>
    </w:p>
    <w:p w:rsidR="00056D01" w:rsidRPr="00246B19" w:rsidRDefault="00012371" w:rsidP="004A5B29">
      <w:pPr>
        <w:autoSpaceDE w:val="0"/>
        <w:autoSpaceDN w:val="0"/>
        <w:adjustRightInd w:val="0"/>
        <w:spacing w:line="480" w:lineRule="auto"/>
        <w:ind w:firstLine="720"/>
        <w:rPr>
          <w:color w:val="000000" w:themeColor="text1"/>
        </w:rPr>
      </w:pPr>
      <w:r>
        <w:rPr>
          <w:rFonts w:eastAsiaTheme="minorHAnsi"/>
          <w:color w:val="000000" w:themeColor="text1"/>
        </w:rPr>
        <w:t>Finally</w:t>
      </w:r>
      <w:r w:rsidR="00282946">
        <w:rPr>
          <w:rFonts w:eastAsiaTheme="minorHAnsi"/>
          <w:color w:val="000000" w:themeColor="text1"/>
        </w:rPr>
        <w:t>,</w:t>
      </w:r>
      <w:r>
        <w:rPr>
          <w:rFonts w:eastAsiaTheme="minorHAnsi"/>
          <w:color w:val="000000" w:themeColor="text1"/>
        </w:rPr>
        <w:t xml:space="preserve"> demographics have been shown to relate to </w:t>
      </w:r>
      <w:r w:rsidR="00056D01" w:rsidRPr="00327F01">
        <w:rPr>
          <w:rFonts w:eastAsiaTheme="minorHAnsi"/>
          <w:color w:val="000000" w:themeColor="text1"/>
        </w:rPr>
        <w:t>sustainable consumption behaviors</w:t>
      </w:r>
      <w:r w:rsidR="00056D01">
        <w:rPr>
          <w:rFonts w:eastAsiaTheme="minorHAnsi"/>
          <w:color w:val="000000" w:themeColor="text1"/>
        </w:rPr>
        <w:t xml:space="preserve"> </w:t>
      </w:r>
      <w:r w:rsidR="00232275">
        <w:rPr>
          <w:rFonts w:eastAsiaTheme="minorHAnsi"/>
          <w:color w:val="000000" w:themeColor="text1"/>
        </w:rPr>
        <w:fldChar w:fldCharType="begin"/>
      </w:r>
      <w:r w:rsidR="00360506">
        <w:rPr>
          <w:rFonts w:eastAsiaTheme="minorHAnsi"/>
          <w:color w:val="000000" w:themeColor="text1"/>
        </w:rPr>
        <w:instrText xml:space="preserve"> ADDIN ZOTERO_ITEM CSL_CITATION {"citationID":"a9bu7bbf55","properties":{"formattedCitation":"(Diamantopoulos et al. 2003)","plainCitation":"(Diamantopoulos et al. 2003)","noteIndex":0},"citationItems":[{"id":5339,"uris":["http://zotero.org/groups/2061407/items/KQFQ8EGZ"],"uri":["http://zotero.org/groups/2061407/items/KQFQ8EGZ"],"itemData":{"id":5339,"type":"article-journal","title":"Can Socio-Demographics Still Play a Role in Profiling Green Consumers? A Review of the Evidence and an Empirical Investigation","container-title":"Journal of Business Research","page":"465–480","volume":"56","issue":"6","source":"Google Scholar","shortTitle":"Can socio-demographics still play a role in profiling green consumers?","author":[{"family":"Diamantopoulos","given":"Adamantios"},{"family":"Schlegelmilch","given":"Bodo B."},{"family":"Sinkovics","given":"Rudolf R."},{"family":"Bohlen","given":"Greg M."}],"issued":{"date-parts":[["2003"]]}}}],"schema":"https://github.com/citation-style-language/schema/raw/master/csl-citation.json"} </w:instrText>
      </w:r>
      <w:r w:rsidR="00232275">
        <w:rPr>
          <w:rFonts w:eastAsiaTheme="minorHAnsi"/>
          <w:color w:val="000000" w:themeColor="text1"/>
        </w:rPr>
        <w:fldChar w:fldCharType="separate"/>
      </w:r>
      <w:r w:rsidR="00360506" w:rsidRPr="00360506">
        <w:rPr>
          <w:rFonts w:eastAsiaTheme="minorHAnsi"/>
        </w:rPr>
        <w:t>(Diamantopoulos et al. 2003)</w:t>
      </w:r>
      <w:r w:rsidR="00232275">
        <w:rPr>
          <w:rFonts w:eastAsiaTheme="minorHAnsi"/>
          <w:color w:val="000000" w:themeColor="text1"/>
        </w:rPr>
        <w:fldChar w:fldCharType="end"/>
      </w:r>
      <w:r>
        <w:rPr>
          <w:rFonts w:eastAsiaTheme="minorHAnsi"/>
          <w:color w:val="000000" w:themeColor="text1"/>
        </w:rPr>
        <w:t>. Sometimes g</w:t>
      </w:r>
      <w:r w:rsidR="00056D01" w:rsidRPr="00327F01">
        <w:rPr>
          <w:rFonts w:eastAsiaTheme="minorHAnsi"/>
          <w:color w:val="000000" w:themeColor="text1"/>
        </w:rPr>
        <w:t xml:space="preserve">ender differences </w:t>
      </w:r>
      <w:r>
        <w:rPr>
          <w:rFonts w:eastAsiaTheme="minorHAnsi"/>
          <w:color w:val="000000" w:themeColor="text1"/>
        </w:rPr>
        <w:t>have been noted, wherein females are more likely to exhibit sustainable consumer</w:t>
      </w:r>
      <w:r w:rsidR="00056D01" w:rsidRPr="00327F01">
        <w:rPr>
          <w:rFonts w:eastAsiaTheme="minorHAnsi"/>
          <w:color w:val="000000" w:themeColor="text1"/>
        </w:rPr>
        <w:t xml:space="preserve"> behavior</w:t>
      </w:r>
      <w:r w:rsidR="00056D01">
        <w:rPr>
          <w:rFonts w:eastAsiaTheme="minorHAnsi"/>
          <w:color w:val="000000" w:themeColor="text1"/>
        </w:rPr>
        <w:t xml:space="preserve">s </w:t>
      </w:r>
      <w:r w:rsidR="00232275">
        <w:rPr>
          <w:rFonts w:eastAsiaTheme="minorHAnsi"/>
          <w:color w:val="000000" w:themeColor="text1"/>
        </w:rPr>
        <w:fldChar w:fldCharType="begin"/>
      </w:r>
      <w:r w:rsidR="00360506">
        <w:rPr>
          <w:rFonts w:eastAsiaTheme="minorHAnsi"/>
          <w:color w:val="000000" w:themeColor="text1"/>
        </w:rPr>
        <w:instrText xml:space="preserve"> ADDIN ZOTERO_ITEM CSL_CITATION {"citationID":"VQsdMm4r","properties":{"formattedCitation":"(Dietz, Kalof, and Stern 2002; Eagly 2009; Luchs and Mooradian 2012)","plainCitation":"(Dietz, Kalof, and Stern 2002; Eagly 2009; Luchs and Mooradian 2012)","noteIndex":0},"citationItems":[{"id":4663,"uris":["http://zotero.org/groups/2061407/items/7UX5N8KA"],"uri":["http://zotero.org/groups/2061407/items/7UX5N8KA"],"itemData":{"id":4663,"type":"article-journal","title":"Gender, Values, and Environmentalism","container-title":"Social Science Quarterly","page":"353–364","volume":"83","issue":"1","language":"it","author":[{"family":"Dietz","given":"Thomas"},{"family":"Kalof","given":"Linda"},{"family":"Stern","given":"Paul C."}],"issued":{"date-parts":[["2002"]]}}},{"id":4667,"uris":["http://zotero.org/groups/2061407/items/GK5SRHDS"],"uri":["http://zotero.org/groups/2061407/items/GK5SRHDS"],"itemData":{"id":4667,"type":"article-journal","title":"The His and Hers of Prosocial Behavior: An Examination of the Social Psychology of Gender","container-title":"American Psychologist","page":"644–658","volume":"64","issue":"8","language":"en","author":[{"family":"Eagly","given":"Alice H."}],"issued":{"date-parts":[["2009"]]}}},{"id":4817,"uris":["http://zotero.org/groups/2061407/items/AM5YE5YE"],"uri":["http://zotero.org/groups/2061407/items/AM5YE5YE"],"itemData":{"id":4817,"type":"article-journal","title":"Sex, Personality, and Sustainable Consumer Behaviour: Elucidating the Gender Effect","container-title":"Journal of Consumer Policy","page":"127–144","volume":"35","issue":"1","source":"Google Scholar","shortTitle":"Sex, personality, and sustainable consumer behaviour","author":[{"family":"Luchs","given":"Michael G."},{"family":"Mooradian","given":"Todd A."}],"issued":{"date-parts":[["2012"]]}}}],"schema":"https://github.com/citation-style-language/schema/raw/master/csl-citation.json"} </w:instrText>
      </w:r>
      <w:r w:rsidR="00232275">
        <w:rPr>
          <w:rFonts w:eastAsiaTheme="minorHAnsi"/>
          <w:color w:val="000000" w:themeColor="text1"/>
        </w:rPr>
        <w:fldChar w:fldCharType="separate"/>
      </w:r>
      <w:r w:rsidR="00360506" w:rsidRPr="00360506">
        <w:t>(Dietz, Kalof, and Stern 2002; Eagly 2009; Luchs and Mooradian 2012)</w:t>
      </w:r>
      <w:r w:rsidR="00232275">
        <w:rPr>
          <w:rFonts w:eastAsiaTheme="minorHAnsi"/>
          <w:color w:val="000000" w:themeColor="text1"/>
        </w:rPr>
        <w:fldChar w:fldCharType="end"/>
      </w:r>
      <w:r w:rsidR="00056D01" w:rsidRPr="00327F01">
        <w:rPr>
          <w:rFonts w:eastAsiaTheme="minorHAnsi"/>
          <w:color w:val="000000" w:themeColor="text1"/>
        </w:rPr>
        <w:t xml:space="preserve">. </w:t>
      </w:r>
      <w:r w:rsidR="004500BE">
        <w:rPr>
          <w:rFonts w:eastAsiaTheme="minorHAnsi"/>
          <w:color w:val="000000" w:themeColor="text1"/>
        </w:rPr>
        <w:t>This might be partl</w:t>
      </w:r>
      <w:r w:rsidR="006522B4">
        <w:rPr>
          <w:rFonts w:eastAsiaTheme="minorHAnsi"/>
          <w:color w:val="000000" w:themeColor="text1"/>
        </w:rPr>
        <w:t xml:space="preserve">y due </w:t>
      </w:r>
      <w:r w:rsidR="00282946">
        <w:rPr>
          <w:rFonts w:eastAsiaTheme="minorHAnsi"/>
          <w:color w:val="000000" w:themeColor="text1"/>
        </w:rPr>
        <w:t xml:space="preserve">to </w:t>
      </w:r>
      <w:r w:rsidR="006522B4">
        <w:rPr>
          <w:rFonts w:eastAsiaTheme="minorHAnsi"/>
          <w:color w:val="000000" w:themeColor="text1"/>
        </w:rPr>
        <w:t xml:space="preserve">the fact that females tend to be </w:t>
      </w:r>
      <w:r w:rsidR="004500BE">
        <w:rPr>
          <w:rFonts w:eastAsiaTheme="minorHAnsi"/>
          <w:color w:val="000000" w:themeColor="text1"/>
        </w:rPr>
        <w:t xml:space="preserve">higher in traits such as agreeableness, </w:t>
      </w:r>
      <w:r w:rsidR="00056D01" w:rsidRPr="00327F01">
        <w:rPr>
          <w:rFonts w:eastAsiaTheme="minorHAnsi"/>
          <w:color w:val="000000" w:themeColor="text1"/>
        </w:rPr>
        <w:t xml:space="preserve">interdependence, </w:t>
      </w:r>
      <w:r w:rsidR="004500BE">
        <w:rPr>
          <w:rFonts w:eastAsiaTheme="minorHAnsi"/>
          <w:color w:val="000000" w:themeColor="text1"/>
        </w:rPr>
        <w:t xml:space="preserve">and openness to experience </w:t>
      </w:r>
      <w:r w:rsidR="00232275">
        <w:rPr>
          <w:rFonts w:eastAsiaTheme="minorHAnsi"/>
          <w:color w:val="000000" w:themeColor="text1"/>
        </w:rPr>
        <w:fldChar w:fldCharType="begin"/>
      </w:r>
      <w:r w:rsidR="00360506">
        <w:rPr>
          <w:rFonts w:eastAsiaTheme="minorHAnsi"/>
          <w:color w:val="000000" w:themeColor="text1"/>
        </w:rPr>
        <w:instrText xml:space="preserve"> ADDIN ZOTERO_ITEM CSL_CITATION {"citationID":"kwTqDw9t","properties":{"formattedCitation":"(Eagly 2009; Luchs and Mooradian 2012)","plainCitation":"(Eagly 2009; Luchs and Mooradian 2012)","noteIndex":0},"citationItems":[{"id":4667,"uris":["http://zotero.org/groups/2061407/items/GK5SRHDS"],"uri":["http://zotero.org/groups/2061407/items/GK5SRHDS"],"itemData":{"id":4667,"type":"article-journal","title":"The His and Hers of Prosocial Behavior: An Examination of the Social Psychology of Gender","container-title":"American Psychologist","page":"644–658","volume":"64","issue":"8","language":"en","author":[{"family":"Eagly","given":"Alice H."}],"issued":{"date-parts":[["2009"]]}}},{"id":4817,"uris":["http://zotero.org/groups/2061407/items/AM5YE5YE"],"uri":["http://zotero.org/groups/2061407/items/AM5YE5YE"],"itemData":{"id":4817,"type":"article-journal","title":"Sex, Personality, and Sustainable Consumer Behaviour: Elucidating the Gender Effect","container-title":"Journal of Consumer Policy","page":"127–144","volume":"35","issue":"1","source":"Google Scholar","shortTitle":"Sex, personality, and sustainable consumer behaviour","author":[{"family":"Luchs","given":"Michael G."},{"family":"Mooradian","given":"Todd A."}],"issued":{"date-parts":[["2012"]]}}}],"schema":"https://github.com/citation-style-language/schema/raw/master/csl-citation.json"} </w:instrText>
      </w:r>
      <w:r w:rsidR="00232275">
        <w:rPr>
          <w:rFonts w:eastAsiaTheme="minorHAnsi"/>
          <w:color w:val="000000" w:themeColor="text1"/>
        </w:rPr>
        <w:fldChar w:fldCharType="separate"/>
      </w:r>
      <w:r w:rsidR="00360506" w:rsidRPr="00360506">
        <w:rPr>
          <w:rFonts w:eastAsiaTheme="minorHAnsi"/>
        </w:rPr>
        <w:t>(Eagly 2009; Luchs and Mooradian 2012)</w:t>
      </w:r>
      <w:r w:rsidR="00232275">
        <w:rPr>
          <w:rFonts w:eastAsiaTheme="minorHAnsi"/>
          <w:color w:val="000000" w:themeColor="text1"/>
        </w:rPr>
        <w:fldChar w:fldCharType="end"/>
      </w:r>
      <w:r w:rsidR="00056D01" w:rsidRPr="00327F01">
        <w:rPr>
          <w:rFonts w:eastAsiaTheme="minorHAnsi"/>
          <w:color w:val="000000" w:themeColor="text1"/>
        </w:rPr>
        <w:t xml:space="preserve">. Other work </w:t>
      </w:r>
      <w:r w:rsidR="00452F67">
        <w:rPr>
          <w:rFonts w:eastAsiaTheme="minorHAnsi"/>
          <w:color w:val="000000" w:themeColor="text1"/>
        </w:rPr>
        <w:t>finds</w:t>
      </w:r>
      <w:r w:rsidR="00056D01" w:rsidRPr="00327F01">
        <w:rPr>
          <w:color w:val="000000" w:themeColor="text1"/>
        </w:rPr>
        <w:t xml:space="preserve"> that those </w:t>
      </w:r>
      <w:r w:rsidR="00452F67">
        <w:rPr>
          <w:color w:val="000000" w:themeColor="text1"/>
        </w:rPr>
        <w:t xml:space="preserve">who are more liberal, </w:t>
      </w:r>
      <w:r w:rsidR="00056D01" w:rsidRPr="00327F01">
        <w:rPr>
          <w:color w:val="000000" w:themeColor="text1"/>
        </w:rPr>
        <w:t>you</w:t>
      </w:r>
      <w:r w:rsidR="00452F67">
        <w:rPr>
          <w:color w:val="000000" w:themeColor="text1"/>
        </w:rPr>
        <w:t xml:space="preserve">nger, and more highly educated are more likely to engage in pro-environmental behaviors </w:t>
      </w:r>
      <w:r w:rsidR="00232275">
        <w:rPr>
          <w:color w:val="000000" w:themeColor="text1"/>
        </w:rPr>
        <w:fldChar w:fldCharType="begin"/>
      </w:r>
      <w:r w:rsidR="00360506">
        <w:rPr>
          <w:color w:val="000000" w:themeColor="text1"/>
        </w:rPr>
        <w:instrText xml:space="preserve"> ADDIN ZOTERO_ITEM CSL_CITATION {"citationID":"a1p1gjm4t4f","properties":{"formattedCitation":"(Gilg, Barr, and Ford 2005; Granzin and Olsen 1991; Roberts 1993; Semenza et al. 2008)","plainCitation":"(Gilg, Barr, and Ford 2005; Granzin and Olsen 1991; Roberts 1993; Semenza et al. 2008)","noteIndex":0},"citationItems":[{"id":5338,"uris":["http://zotero.org/groups/2061407/items/C3EBVTCH"],"uri":["http://zotero.org/groups/2061407/items/C3EBVTCH"],"itemData":{"id":5338,"type":"article-journal","title":"Green Consumption or Sustainable Lifestyles? Identifying the Sustainable Consumer","container-title":"Futures","page":"481–504","volume":"37","issue":"6","source":"Google Scholar","shortTitle":"Green consumption or sustainable lifestyles?","author":[{"family":"Gilg","given":"Andrew"},{"family":"Barr","given":"Stewart"},{"family":"Ford","given":"Nicholas"}],"issued":{"date-parts":[["2005"]]}}},{"id":5340,"uris":["http://zotero.org/groups/2061407/items/LWJJ6MUQ"],"uri":["http://zotero.org/groups/2061407/items/LWJJ6MUQ"],"itemData":{"id":5340,"type":"article-journal","title":"Characterizing Participants in Activities Protecting the Environment: A Focus on Donating, Recycling, and Conservation Behaviors","container-title":"Journal of Public Policy &amp; Marketing","page":"1–27","volume":"10","issue":"2","source":"Google Scholar","shortTitle":"Characterizing participants in activities protecting the environment","author":[{"family":"Granzin","given":"Kent L."},{"family":"Olsen","given":"Janeen E."}],"issued":{"date-parts":[["1991"]]}}},{"id":4732,"uris":["http://zotero.org/groups/2061407/items/DY84MJ32"],"uri":["http://zotero.org/groups/2061407/items/DY84MJ32"],"itemData":{"id":4732,"type":"article-journal","title":"Sex Differences in Socially Responsible Consumers' Behavior,","container-title":"Psychological Reports","page":"139–148","volume":"73","issue":"1","language":"es","author":[{"family":"Roberts","given":"James A."}],"issued":{"date-parts":[["1993"]]}}},{"id":4593,"uris":["http://zotero.org/groups/2061407/items/DX5MKAQW"],"uri":["http://zotero.org/groups/2061407/items/DX5MKAQW"],"itemData":{"id":4593,"type":"article-journal","title":"Public Perception of Climate Change: Voluntary Mitigation and Barriers to Behavior Change","container-title":"American Journal of Preventive Medicine","page":"479-487","volume":"35","issue":"5","source":"ScienceDirect","abstract":"Mitigating global climate change requires not only government action but also cooperation from consumers. Population-based, cross-sectional surveys were conducted among 1202 respondents in Portland OR and Houston TX between June and September 2007 regarding awareness, concern, and behavior change related to climate change. The data were subjected to both quantitative and qualitative analyses. Awareness about climate change is virtually universal (98% in Portland and 92% in Houston) with the vast majority reporting some level of concern (90% in Portland and 82% in Houston). A multivariate analysis revealed significant predictors of behavior change: individuals with heightened concern about climate change (p&lt;0.001); respondents with higher level of education (p= 0.03); younger compared with older individuals (p&lt;0.001); and Portlanders more likely to change behavior compared with Houstonians (p&lt;0.001). Of those who changed behavior, 43% reported having reduced their energy usage at home, 39% had reduced gasoline consumption, and 26% engaged in other behaviors, largely recycling. Qualitative data indicate a number of cognitive, behavioral, and structural obstacles to voluntary mitigation. Although consumers are interested in global climate change–mitigation strategies and willing to act accordingly, considerable impediments remain. Government policy must eliminate economic, structural, and social barriers to change and advance accessible and economical alternatives. Individual-level mitigation can be a policy option under favorable contextual conditions, as these results indicate, but must be accompanied by mitigation efforts from industry, commerce, and government.","DOI":"10.1016/j.amepre.2008.08.020","ISSN":"0749-3797","shortTitle":"Public Perception of Climate Change","journalAbbreviation":"American Journal of Preventive Medicine","author":[{"family":"Semenza","given":"Jan C."},{"family":"Hall","given":"David E."},{"family":"Wilson","given":"Daniel J."},{"family":"Bontempo","given":"Brian D."},{"family":"Sailor","given":"David J."},{"family":"George","given":"Linda A."}],"issued":{"date-parts":[["2008",11,1]]}}}],"schema":"https://github.com/citation-style-language/schema/raw/master/csl-citation.json"} </w:instrText>
      </w:r>
      <w:r w:rsidR="00232275">
        <w:rPr>
          <w:color w:val="000000" w:themeColor="text1"/>
        </w:rPr>
        <w:fldChar w:fldCharType="separate"/>
      </w:r>
      <w:r w:rsidR="00360506" w:rsidRPr="00360506">
        <w:t>(Gilg, Barr, and Ford 2005; Granzin and Olsen 1991; Roberts 1993; Semenza et al. 2008)</w:t>
      </w:r>
      <w:r w:rsidR="00232275">
        <w:rPr>
          <w:color w:val="000000" w:themeColor="text1"/>
        </w:rPr>
        <w:fldChar w:fldCharType="end"/>
      </w:r>
      <w:r w:rsidR="00056D01">
        <w:rPr>
          <w:color w:val="000000" w:themeColor="text1"/>
        </w:rPr>
        <w:t xml:space="preserve">. </w:t>
      </w:r>
      <w:r w:rsidR="00056D01">
        <w:rPr>
          <w:rFonts w:eastAsiaTheme="minorHAnsi"/>
          <w:color w:val="000000" w:themeColor="text1"/>
        </w:rPr>
        <w:t>I</w:t>
      </w:r>
      <w:r w:rsidR="00056D01" w:rsidRPr="00327F01">
        <w:rPr>
          <w:rFonts w:eastAsiaTheme="minorHAnsi"/>
          <w:color w:val="000000" w:themeColor="text1"/>
        </w:rPr>
        <w:t>t</w:t>
      </w:r>
      <w:r w:rsidR="00452F67">
        <w:rPr>
          <w:rFonts w:eastAsiaTheme="minorHAnsi"/>
          <w:color w:val="000000" w:themeColor="text1"/>
        </w:rPr>
        <w:t xml:space="preserve"> </w:t>
      </w:r>
      <w:r w:rsidR="00056D01">
        <w:rPr>
          <w:rFonts w:eastAsiaTheme="minorHAnsi"/>
          <w:color w:val="000000" w:themeColor="text1"/>
        </w:rPr>
        <w:t xml:space="preserve">makes sense to target </w:t>
      </w:r>
      <w:r w:rsidR="00452F67">
        <w:rPr>
          <w:rFonts w:eastAsiaTheme="minorHAnsi"/>
          <w:color w:val="000000" w:themeColor="text1"/>
        </w:rPr>
        <w:t>responsive</w:t>
      </w:r>
      <w:r w:rsidR="00056D01">
        <w:rPr>
          <w:rFonts w:eastAsiaTheme="minorHAnsi"/>
          <w:color w:val="000000" w:themeColor="text1"/>
        </w:rPr>
        <w:t xml:space="preserve"> segments with sustainability appeals, as they</w:t>
      </w:r>
      <w:r w:rsidR="00056D01" w:rsidRPr="00327F01">
        <w:rPr>
          <w:rFonts w:eastAsiaTheme="minorHAnsi"/>
          <w:color w:val="000000" w:themeColor="text1"/>
        </w:rPr>
        <w:t xml:space="preserve"> are more likely to </w:t>
      </w:r>
      <w:r w:rsidR="00452F67">
        <w:rPr>
          <w:rFonts w:eastAsiaTheme="minorHAnsi"/>
          <w:color w:val="000000" w:themeColor="text1"/>
        </w:rPr>
        <w:t xml:space="preserve">positively </w:t>
      </w:r>
      <w:r w:rsidR="00056D01" w:rsidRPr="00327F01">
        <w:rPr>
          <w:rFonts w:eastAsiaTheme="minorHAnsi"/>
          <w:color w:val="000000" w:themeColor="text1"/>
        </w:rPr>
        <w:t xml:space="preserve">respond to sustainable products, services, and behaviors </w:t>
      </w:r>
      <w:r w:rsidR="00232275">
        <w:rPr>
          <w:rFonts w:eastAsiaTheme="minorHAnsi"/>
          <w:color w:val="000000" w:themeColor="text1"/>
        </w:rPr>
        <w:fldChar w:fldCharType="begin"/>
      </w:r>
      <w:r w:rsidR="00360506">
        <w:rPr>
          <w:rFonts w:eastAsiaTheme="minorHAnsi"/>
          <w:color w:val="000000" w:themeColor="text1"/>
        </w:rPr>
        <w:instrText xml:space="preserve"> ADDIN ZOTERO_ITEM CSL_CITATION {"citationID":"a15gn2tde41","properties":{"formattedCitation":"(Anderson Jr and Cunningham 1972; Kinnear, Taylor, and Ahmed 1974; Laroche, Bergeron, and Barbaro-Forleo 2001)","plainCitation":"(Anderson Jr and Cunningham 1972; Kinnear, Taylor, and Ahmed 1974; Laroche, Bergeron, and Barbaro-Forleo 2001)","noteIndex":0},"citationItems":[{"id":5215,"uris":["http://zotero.org/groups/2061407/items/A9F5E5YW"],"uri":["http://zotero.org/groups/2061407/items/A9F5E5YW"],"itemData":{"id":5215,"type":"article-journal","title":"The Socially Conscious Consumer","container-title":"The Journal of Marketing","page":"23–31","volume":"36","issue":"3","source":"Google Scholar","author":[{"family":"Anderson Jr","given":"W. Thomas"},{"family":"Cunningham","given":"William H."}],"issued":{"date-parts":[["1972"]]}}},{"id":5344,"uris":["http://zotero.org/groups/2061407/items/A4UYPGTV"],"uri":["http://zotero.org/groups/2061407/items/A4UYPGTV"],"itemData":{"id":5344,"type":"article-journal","title":"Ecologically Concerned Consumers: Who Are They?","container-title":"The Journal of Marketing","page":"20–24","source":"Google Scholar","shortTitle":"Ecologically concerned consumers","author":[{"family":"Kinnear","given":"Thomas C."},{"family":"Taylor","given":"James R."},{"family":"Ahmed","given":"Sadrudin A."}],"issued":{"date-parts":[["1974"]]}}},{"id":5337,"uris":["http://zotero.org/groups/2061407/items/MFQ3LMCE"],"uri":["http://zotero.org/groups/2061407/items/MFQ3LMCE"],"itemData":{"id":5337,"type":"article-journal","title":"Targeting Consumers Who Are Willing to Pay More for Environmentally Friendly Products","container-title":"Journal of Consumer Marketing","page":"503–520","volume":"18","issue":"6","source":"Google Scholar","author":[{"family":"Laroche","given":"Michel"},{"family":"Bergeron","given":"Jasmin"},{"family":"Barbaro-Forleo","given":"Guido"}],"issued":{"date-parts":[["2001"]]}}}],"schema":"https://github.com/citation-style-language/schema/raw/master/csl-citation.json"} </w:instrText>
      </w:r>
      <w:r w:rsidR="00232275">
        <w:rPr>
          <w:rFonts w:eastAsiaTheme="minorHAnsi"/>
          <w:color w:val="000000" w:themeColor="text1"/>
        </w:rPr>
        <w:fldChar w:fldCharType="separate"/>
      </w:r>
      <w:r w:rsidR="00360506" w:rsidRPr="00360506">
        <w:rPr>
          <w:rFonts w:eastAsiaTheme="minorHAnsi"/>
        </w:rPr>
        <w:t>(Anderson Jr and Cunningham 1972; Kinnear, Taylor, and Ahmed 1974; Laroche, Bergeron, and Barbaro-Forleo 2001)</w:t>
      </w:r>
      <w:r w:rsidR="00232275">
        <w:rPr>
          <w:rFonts w:eastAsiaTheme="minorHAnsi"/>
          <w:color w:val="000000" w:themeColor="text1"/>
        </w:rPr>
        <w:fldChar w:fldCharType="end"/>
      </w:r>
      <w:r w:rsidR="00056D01" w:rsidRPr="00327F01">
        <w:rPr>
          <w:rFonts w:eastAsiaTheme="minorHAnsi"/>
          <w:color w:val="000000" w:themeColor="text1"/>
        </w:rPr>
        <w:t>.</w:t>
      </w:r>
      <w:r w:rsidR="00671495">
        <w:rPr>
          <w:rFonts w:eastAsiaTheme="minorHAnsi"/>
          <w:color w:val="000000" w:themeColor="text1"/>
        </w:rPr>
        <w:t xml:space="preserve"> </w:t>
      </w:r>
      <w:r w:rsidR="00452F67">
        <w:rPr>
          <w:rFonts w:eastAsiaTheme="minorHAnsi"/>
          <w:color w:val="000000" w:themeColor="text1"/>
        </w:rPr>
        <w:t>Further, i</w:t>
      </w:r>
      <w:r w:rsidR="00671495">
        <w:rPr>
          <w:rFonts w:eastAsiaTheme="minorHAnsi"/>
          <w:color w:val="000000" w:themeColor="text1"/>
        </w:rPr>
        <w:t>nterventions</w:t>
      </w:r>
      <w:r w:rsidR="00056D01" w:rsidRPr="00327F01">
        <w:rPr>
          <w:rFonts w:eastAsiaTheme="minorHAnsi"/>
          <w:color w:val="000000" w:themeColor="text1"/>
        </w:rPr>
        <w:t xml:space="preserve"> should be tailored to reflect the specific needs</w:t>
      </w:r>
      <w:r w:rsidR="009506A9">
        <w:rPr>
          <w:rFonts w:eastAsiaTheme="minorHAnsi"/>
          <w:color w:val="000000" w:themeColor="text1"/>
        </w:rPr>
        <w:t xml:space="preserve"> and motivations</w:t>
      </w:r>
      <w:r w:rsidR="00056D01" w:rsidRPr="00327F01">
        <w:rPr>
          <w:rFonts w:eastAsiaTheme="minorHAnsi"/>
          <w:color w:val="000000" w:themeColor="text1"/>
        </w:rPr>
        <w:t xml:space="preserve">, </w:t>
      </w:r>
      <w:r w:rsidR="009506A9">
        <w:rPr>
          <w:rFonts w:eastAsiaTheme="minorHAnsi"/>
          <w:color w:val="000000" w:themeColor="text1"/>
        </w:rPr>
        <w:t xml:space="preserve">barriers, and benefits of the target consumer </w:t>
      </w:r>
      <w:r w:rsidR="00232275">
        <w:rPr>
          <w:rFonts w:eastAsiaTheme="minorHAnsi"/>
          <w:color w:val="000000" w:themeColor="text1"/>
        </w:rPr>
        <w:fldChar w:fldCharType="begin"/>
      </w:r>
      <w:r w:rsidR="00360506">
        <w:rPr>
          <w:rFonts w:eastAsiaTheme="minorHAnsi"/>
          <w:color w:val="000000" w:themeColor="text1"/>
        </w:rPr>
        <w:instrText xml:space="preserve"> ADDIN ZOTERO_ITEM CSL_CITATION {"citationID":"WufsZ4fg","properties":{"formattedCitation":"(Abrahamse et al. 2007; Daamen et al. 2001)","plainCitation":"(Abrahamse et al. 2007; Daamen et al. 2001)","noteIndex":0},"citationItems":[{"id":4640,"uris":["http://zotero.org/groups/2061407/items/CDQ2QKPB"],"uri":["http://zotero.org/groups/2061407/items/CDQ2QKPB"],"itemData":{"id":4640,"type":"article-journal","title":"The Effect of Tailored Information, Goal Setting and Feedback on Household Energy Use, Energy Related Behaviors and Behavioral Determinants","container-title":"Journal of Environmental Psychology","page":"265–276","volume":"27","issue":"4","author":[{"family":"Abrahamse","given":"Wokje"},{"family":"Steg","given":"Linda"},{"family":"Vlek","given":"Charles"},{"family":"Rothengatter","given":"Talib"}],"issued":{"date-parts":[["2007"]]}}},{"id":4660,"uris":["http://zotero.org/groups/2061407/items/L8Q8NJ6W"],"uri":["http://zotero.org/groups/2061407/items/L8Q8NJ6W"],"itemData":{"id":4660,"type":"article-journal","title":"Improving Environmental Behavior in Companies: The Effectiveness of Tailored Versus Nontailored Interventions","container-title":"Environment and Behavior","page":"229–248","volume":"33","issue":"2","language":"en","author":[{"family":"Daamen","given":"Dancker D. L."},{"family":"Staats","given":"Henk"},{"family":"Wilke","given":"Henk A. M."},{"family":"Engelen","given":"Mirjam"}],"issued":{"date-parts":[["2001"]]}}}],"schema":"https://github.com/citation-style-language/schema/raw/master/csl-citation.json"} </w:instrText>
      </w:r>
      <w:r w:rsidR="00232275">
        <w:rPr>
          <w:rFonts w:eastAsiaTheme="minorHAnsi"/>
          <w:color w:val="000000" w:themeColor="text1"/>
        </w:rPr>
        <w:fldChar w:fldCharType="separate"/>
      </w:r>
      <w:r w:rsidR="00360506" w:rsidRPr="00360506">
        <w:rPr>
          <w:rFonts w:eastAsiaTheme="minorHAnsi"/>
        </w:rPr>
        <w:t>(Abrahamse et al. 2007; Daamen et al. 2001)</w:t>
      </w:r>
      <w:r w:rsidR="00232275">
        <w:rPr>
          <w:rFonts w:eastAsiaTheme="minorHAnsi"/>
          <w:color w:val="000000" w:themeColor="text1"/>
        </w:rPr>
        <w:fldChar w:fldCharType="end"/>
      </w:r>
      <w:r w:rsidR="00056D01" w:rsidRPr="00327F01">
        <w:rPr>
          <w:rFonts w:eastAsiaTheme="minorHAnsi"/>
          <w:color w:val="000000" w:themeColor="text1"/>
        </w:rPr>
        <w:t>.</w:t>
      </w:r>
      <w:r w:rsidR="00056D01" w:rsidRPr="00327F01">
        <w:rPr>
          <w:rFonts w:eastAsiaTheme="minorHAnsi"/>
          <w:color w:val="000000" w:themeColor="text1"/>
        </w:rPr>
        <w:br/>
      </w:r>
      <w:r w:rsidR="00056D01" w:rsidRPr="00246B19">
        <w:rPr>
          <w:rFonts w:eastAsiaTheme="minorHAnsi"/>
          <w:i/>
          <w:color w:val="000000" w:themeColor="text1"/>
        </w:rPr>
        <w:t>Feelings and Cognition</w:t>
      </w:r>
      <w:r w:rsidR="00056D01" w:rsidRPr="00246B19">
        <w:rPr>
          <w:rFonts w:eastAsiaTheme="minorHAnsi"/>
          <w:color w:val="000000" w:themeColor="text1"/>
        </w:rPr>
        <w:t xml:space="preserve"> </w:t>
      </w:r>
    </w:p>
    <w:p w:rsidR="00056D01" w:rsidRPr="008313BC" w:rsidRDefault="002E5076" w:rsidP="008313BC">
      <w:pPr>
        <w:spacing w:line="480" w:lineRule="auto"/>
        <w:ind w:firstLine="720"/>
      </w:pPr>
      <w:r w:rsidRPr="00246B19">
        <w:t xml:space="preserve">We introduce the concepts of feelings and cognition together because, generally speaking, consumers take one of two different routes </w:t>
      </w:r>
      <w:r w:rsidR="00D53CE1" w:rsidRPr="00246B19">
        <w:t>to action</w:t>
      </w:r>
      <w:r w:rsidR="00AD3DA4">
        <w:t>—o</w:t>
      </w:r>
      <w:r w:rsidR="00595DC3">
        <w:t xml:space="preserve">ne that is </w:t>
      </w:r>
      <w:r w:rsidR="00D53CE1" w:rsidRPr="00246B19">
        <w:t>driven by affect</w:t>
      </w:r>
      <w:r w:rsidR="00570CDD">
        <w:t xml:space="preserve"> or one that is </w:t>
      </w:r>
      <w:r w:rsidR="00595DC3">
        <w:t xml:space="preserve">more </w:t>
      </w:r>
      <w:r w:rsidR="00D53CE1" w:rsidRPr="00246B19">
        <w:t xml:space="preserve">driven by </w:t>
      </w:r>
      <w:r w:rsidRPr="00246B19">
        <w:t>cogniti</w:t>
      </w:r>
      <w:r w:rsidR="00D53CE1" w:rsidRPr="00246B19">
        <w:t>on</w:t>
      </w:r>
      <w:r w:rsidR="003A5824">
        <w:t xml:space="preserve"> </w:t>
      </w:r>
      <w:r w:rsidR="00232275">
        <w:rPr>
          <w:rFonts w:eastAsiaTheme="minorHAnsi"/>
          <w:color w:val="000000" w:themeColor="text1"/>
        </w:rPr>
        <w:fldChar w:fldCharType="begin"/>
      </w:r>
      <w:r w:rsidR="003A5824">
        <w:rPr>
          <w:rFonts w:eastAsiaTheme="minorHAnsi"/>
          <w:color w:val="000000" w:themeColor="text1"/>
        </w:rPr>
        <w:instrText xml:space="preserve"> ADDIN ZOTERO_ITEM CSL_CITATION {"citationID":"BG08Y8AM","properties":{"formattedCitation":"(Shiv and Fedorikhin 1999)","plainCitation":"(Shiv and Fedorikhin 1999)","noteIndex":0},"citationItems":[{"id":7307,"uris":["http://zotero.org/groups/2061407/items/M3AUPHRN"],"uri":["http://zotero.org/groups/2061407/items/M3AUPHRN"],"itemData":{"id":7307,"type":"article-journal","title":"Heart and mind in conflict: The interplay of affect and cognition in consumer decision making","container-title":"Journal of Consumer Research","page":"278–292","volume":"26","issue":"3","source":"Google Scholar","shortTitle":"Heart and mind in conflict","author":[{"family":"Shiv","given":"Baba"},{"family":"Fedorikhin","given":"Alexander"}],"issued":{"date-parts":[["1999"]]}}}],"schema":"https://github.com/citation-style-language/schema/raw/master/csl-citation.json"} </w:instrText>
      </w:r>
      <w:r w:rsidR="00232275">
        <w:rPr>
          <w:rFonts w:eastAsiaTheme="minorHAnsi"/>
          <w:color w:val="000000" w:themeColor="text1"/>
        </w:rPr>
        <w:fldChar w:fldCharType="separate"/>
      </w:r>
      <w:r w:rsidR="00360506" w:rsidRPr="00360506">
        <w:rPr>
          <w:rFonts w:eastAsiaTheme="minorHAnsi"/>
        </w:rPr>
        <w:t>(Shiv and Fedorikhin 1999)</w:t>
      </w:r>
      <w:r w:rsidR="00232275">
        <w:rPr>
          <w:rFonts w:eastAsiaTheme="minorHAnsi"/>
          <w:color w:val="000000" w:themeColor="text1"/>
        </w:rPr>
        <w:fldChar w:fldCharType="end"/>
      </w:r>
      <w:r w:rsidR="00F108F9">
        <w:rPr>
          <w:rFonts w:eastAsiaTheme="minorHAnsi"/>
          <w:color w:val="000000" w:themeColor="text1"/>
        </w:rPr>
        <w:t xml:space="preserve">. </w:t>
      </w:r>
      <w:r w:rsidRPr="00246B19">
        <w:t xml:space="preserve">This proposition is consistent with theories suggesting that either </w:t>
      </w:r>
      <w:r w:rsidR="00EB72BD" w:rsidRPr="00246B19">
        <w:t xml:space="preserve">an </w:t>
      </w:r>
      <w:r w:rsidR="00D53CE1" w:rsidRPr="00246B19">
        <w:t xml:space="preserve">intuitive, </w:t>
      </w:r>
      <w:r w:rsidRPr="00246B19">
        <w:t xml:space="preserve">affective route or a </w:t>
      </w:r>
      <w:r w:rsidR="00D53CE1" w:rsidRPr="00246B19">
        <w:t xml:space="preserve">more </w:t>
      </w:r>
      <w:r w:rsidRPr="00246B19">
        <w:t>deliberative</w:t>
      </w:r>
      <w:r w:rsidR="00D53CE1" w:rsidRPr="00246B19">
        <w:t xml:space="preserve">, </w:t>
      </w:r>
      <w:r w:rsidRPr="00246B19">
        <w:t>cogn</w:t>
      </w:r>
      <w:r w:rsidR="00570CDD">
        <w:t xml:space="preserve">itive route can dominate in </w:t>
      </w:r>
      <w:r w:rsidRPr="00246B19">
        <w:t>decision</w:t>
      </w:r>
      <w:r w:rsidR="00FB0CED">
        <w:t>-</w:t>
      </w:r>
      <w:r w:rsidRPr="00246B19">
        <w:t xml:space="preserve">making </w:t>
      </w:r>
      <w:r w:rsidR="00232275">
        <w:rPr>
          <w:rFonts w:eastAsiaTheme="minorHAnsi"/>
          <w:color w:val="000000" w:themeColor="text1"/>
        </w:rPr>
        <w:fldChar w:fldCharType="begin"/>
      </w:r>
      <w:r w:rsidR="007A57B6">
        <w:rPr>
          <w:rFonts w:eastAsiaTheme="minorHAnsi"/>
          <w:color w:val="000000" w:themeColor="text1"/>
        </w:rPr>
        <w:instrText xml:space="preserve"> ADDIN ZOTERO_ITEM CSL_CITATION {"citationID":"O1ddiOO3","properties":{"formattedCitation":"(Epstein 2003; Kahneman 2003, 2011)","plainCitation":"(Epstein 2003; Kahneman 2003, 2011)","noteIndex":0},"citationItems":[{"id":7309,"uris":["http://zotero.org/groups/2061407/items/WHCM6SY7"],"uri":["http://zotero.org/groups/2061407/items/WHCM6SY7"],"itemData":{"id":7309,"type":"chapter","title":"Cognitive-Experiential Self-Theory of Personality","container-title":"Handbook of Psychology","publisher":"American Cancer Society","page":"159-184","source":"Wiley Online Library","abstract":"Cognitive-experiential self-theory (CEST) is a psychodynamic theory of personality that achieves a high degree of integration through a synthesis of the psychodynamic, emotional unconscious of psychoanalysis, the affect-free unconscious of cognitive science, and principles of learning theory. According to CEST, people operate by two information-processing systems, a predominantly conscious, verbal, rational system and a predominantly preconscious, automatic, experiential, learning system. The two systems operate in parallel by different rules and are interactive. The influence of the experiential system on the rational system can account for everything that the psychoanalytic unconscious can and, unlike the latter, to do so in a manner consistent with evolutionary principles and cognitive science. An extensive research program is described that provides support for many of the assumptions in CEST, including the operating principles of the experiential system and the interaction of the two systems. The implications of the theory are discussed for psychotherapy and psychological research. According to CEST, there are three basic ways in which psychotherapeutic change can occur: by using the rational system to correct the experiential system, by learning directly from emotionally significant experience, and by communicating with the experiential system in its own medium (e.g., fantasy, imagery, metaphor). It is important in research to take into account the two processing systems and their influence on each other, rather than following the more customary procedure of assuming there is a single, unified system.","URL":"http://onlinelibrary.wiley.com/doi/abs/10.1002/0471264385.wei0507","ISBN":"978-0-471-26438-5","note":"DOI: 10.1002/0471264385.wei0507","language":"en","author":[{"family":"Epstein","given":"Seymour"}],"issued":{"date-parts":[["2003"]]},"accessed":{"date-parts":[["2018",6,13]]}}},{"id":7310,"uris":["http://zotero.org/groups/2061407/items/UFC5FM5P"],"uri":["http://zotero.org/groups/2061407/items/UFC5FM5P"],"itemData":{"id":7310,"type":"article-journal","title":"A Psychological Perspective on Economics","container-title":"American Economic Review","page":"162–168","volume":"93","issue":"2","source":"Google Scholar","author":[{"family":"Kahneman","given":"Daniel"}],"issued":{"date-parts":[["2003"]]}}},{"id":7316,"uris":["http://zotero.org/groups/2061407/items/KHJ456TF"],"uri":["http://zotero.org/groups/2061407/items/KHJ456TF"],"itemData":{"id":7316,"type":"book","title":"Thinking, Fast and Slow","collection-title":"Thinking, Fast and Slow","publisher":"Farrar, Straus and Giroux","publisher-place":"New York, NY, US","number-of-pages":"499","source":"APA PsycNET","event-place":"New York, NY, US","abstract":"In the highly anticipated Thinking, Fast and Slow, Kahneman takes us on a groundbreaking tour of the mind and explains the two systems that drive the way we think. System 1 is fast, intuitive, and emotional; System 2 is slower, more deliberative, and more logical. Kahneman exposes the extraordinary capabilities—and also the faults and biases—of fast thinking, and reveals the pervasive influence of intuitive impressions on our thoughts and behavior. The impact of loss aversion and overconfidence on corporate strategies, the difficulties of predicting what will make us happy in the future, the challenges of properly framing risks at work and at home, the profound effect of cognitive biases on everything from playing the stock market to planning the next vacation—each of these can be understood only by knowing how the two systems shape our judgments and decisions. Engaging the reader in a lively conversation about how we think, Kahneman reveals where we can and cannot trust our intuitions and how we can tap into the benefits of slow thinking. He offers practical and enlightening insights into how choices are made in both our business and our personal lives—and how we can use different techniques to guard against the mental glitches that often get us into trouble. Thinking, Fast and Slow will transform the way you think about thinking. (PsycINFO Database Record (c) 2016 APA, all rights reserved)","ISBN":"978-0-374-27563-1","author":[{"family":"Kahneman","given":"Daniel"}],"issued":{"date-parts":[["2011"]]}}}],"schema":"https://github.com/citation-style-language/schema/raw/master/csl-citation.json"} </w:instrText>
      </w:r>
      <w:r w:rsidR="00232275">
        <w:rPr>
          <w:rFonts w:eastAsiaTheme="minorHAnsi"/>
          <w:color w:val="000000" w:themeColor="text1"/>
        </w:rPr>
        <w:fldChar w:fldCharType="separate"/>
      </w:r>
      <w:r w:rsidR="00360506" w:rsidRPr="00360506">
        <w:rPr>
          <w:rFonts w:eastAsiaTheme="minorHAnsi"/>
        </w:rPr>
        <w:t>(Epstein 2003; Kahneman 2003, 2011)</w:t>
      </w:r>
      <w:r w:rsidR="00232275">
        <w:rPr>
          <w:rFonts w:eastAsiaTheme="minorHAnsi"/>
          <w:color w:val="000000" w:themeColor="text1"/>
        </w:rPr>
        <w:fldChar w:fldCharType="end"/>
      </w:r>
      <w:r w:rsidRPr="00246B19">
        <w:t>. We note that while affective reactions are often more automatic in n</w:t>
      </w:r>
      <w:r w:rsidR="00570CDD">
        <w:t xml:space="preserve">ature </w:t>
      </w:r>
      <w:r w:rsidR="00232275">
        <w:rPr>
          <w:rFonts w:eastAsiaTheme="minorHAnsi"/>
          <w:color w:val="000000" w:themeColor="text1"/>
        </w:rPr>
        <w:fldChar w:fldCharType="begin"/>
      </w:r>
      <w:r w:rsidR="003A5824">
        <w:rPr>
          <w:rFonts w:eastAsiaTheme="minorHAnsi"/>
          <w:color w:val="000000" w:themeColor="text1"/>
        </w:rPr>
        <w:instrText xml:space="preserve"> ADDIN ZOTERO_ITEM CSL_CITATION {"citationID":"eh8qCBft","properties":{"formattedCitation":"(Zajonc 1980)","plainCitation":"(Zajonc 1980)","noteIndex":0},"citationItems":[{"id":7321,"uris":["http://zotero.org/groups/2061407/items/SJRPKY6V"],"uri":["http://zotero.org/groups/2061407/items/SJRPKY6V"],"itemData":{"id":7321,"type":"article-journal","title":"Feeling and thinking: Preferences need no inferences","container-title":"American Psychologist","page":"151-175","volume":"35","issue":"2","source":"APA PsycNET","abstract":"Affect is considered by most contemporary theories to be postcognitive, that is, to occur only after considerable cognitive operations have been accomplished. Yet a number of experimental results on preferences, attitudes, impression formation, and decision making, as well as some clinical phenomena, suggest that affective judgments may be fairly independent of, and precede in time, the sorts of perceptual and cognitive operations commonly assumed to be the basis of these affective judgments. Affective reactions to stimuli are often the very first reactions of the organism, and for lower organisms they are the dominant reactions. Affective reactions can occur without extensive perceptual and cognitive encoding, are made with greater confidence than cognitive judgments, and can be made sooner. Experimental evidence is presented demonstrating that reliable affective discriminations (like–dislike ratings) can be made in the total absence of recognition memory (old–new judgments). Various differences between judgments based on affect and those based on perceptual and cognitive processes are examined. It is concluded that affect and cognition are under the control of separate and partially independent systems that can influence each other in a variety of ways, and that both constitute independent sources of effects in information processing. (139 ref) (PsycINFO Database Record (c) 2016 APA, all rights reserved)","DOI":"10.1037/0003-066X.35.2.151","ISSN":"1935-990X(Electronic),0003-066X(Print)","shortTitle":"Feeling and thinking","author":[{"family":"Zajonc","given":"R. B."}],"issued":{"date-parts":[["1980"]]}}}],"schema":"https://github.com/citation-style-language/schema/raw/master/csl-citation.json"} </w:instrText>
      </w:r>
      <w:r w:rsidR="00232275">
        <w:rPr>
          <w:rFonts w:eastAsiaTheme="minorHAnsi"/>
          <w:color w:val="000000" w:themeColor="text1"/>
        </w:rPr>
        <w:fldChar w:fldCharType="separate"/>
      </w:r>
      <w:r w:rsidR="00360506" w:rsidRPr="00360506">
        <w:rPr>
          <w:rFonts w:eastAsiaTheme="minorHAnsi"/>
        </w:rPr>
        <w:t>(Zajonc 1980)</w:t>
      </w:r>
      <w:r w:rsidR="00232275">
        <w:rPr>
          <w:rFonts w:eastAsiaTheme="minorHAnsi"/>
          <w:color w:val="000000" w:themeColor="text1"/>
        </w:rPr>
        <w:fldChar w:fldCharType="end"/>
      </w:r>
      <w:r w:rsidRPr="00246B19">
        <w:t xml:space="preserve">, more controlled, high-order affective reactions can </w:t>
      </w:r>
      <w:r w:rsidR="00D53CE1" w:rsidRPr="00246B19">
        <w:t xml:space="preserve">also </w:t>
      </w:r>
      <w:r w:rsidRPr="00246B19">
        <w:t>emerge after the cognitive consideration of informa</w:t>
      </w:r>
      <w:r w:rsidR="00570CDD">
        <w:t>tion and consequences</w:t>
      </w:r>
      <w:r w:rsidR="003A5824">
        <w:t xml:space="preserve"> </w:t>
      </w:r>
      <w:r w:rsidR="00232275">
        <w:rPr>
          <w:rFonts w:eastAsiaTheme="minorHAnsi"/>
          <w:color w:val="000000" w:themeColor="text1"/>
        </w:rPr>
        <w:fldChar w:fldCharType="begin"/>
      </w:r>
      <w:r w:rsidR="001915A4">
        <w:rPr>
          <w:rFonts w:eastAsiaTheme="minorHAnsi"/>
          <w:color w:val="000000" w:themeColor="text1"/>
        </w:rPr>
        <w:instrText xml:space="preserve"> ADDIN ZOTERO_ITEM CSL_CITATION {"citationID":"JtqNkLHj","properties":{"formattedCitation":"(Shiv and Fedorikhin 1999)","plainCitation":"(Shiv and Fedorikhin 1999)","noteIndex":0},"citationItems":[{"id":7307,"uris":["http://zotero.org/groups/2061407/items/M3AUPHRN"],"uri":["http://zotero.org/groups/2061407/items/M3AUPHRN"],"itemData":{"id":7307,"type":"article-journal","title":"Heart and mind in conflict: The interplay of affect and cognition in consumer decision making","container-title":"Journal of Consumer Research","page":"278–292","volume":"26","issue":"3","source":"Google Scholar","shortTitle":"Heart and mind in conflict","author":[{"family":"Shiv","given":"Baba"},{"family":"Fedorikhin","given":"Alexander"}],"issued":{"date-parts":[["1999"]]}}}],"schema":"https://github.com/citation-style-language/schema/raw/master/csl-citation.json"} </w:instrText>
      </w:r>
      <w:r w:rsidR="00232275">
        <w:rPr>
          <w:rFonts w:eastAsiaTheme="minorHAnsi"/>
          <w:color w:val="000000" w:themeColor="text1"/>
        </w:rPr>
        <w:fldChar w:fldCharType="separate"/>
      </w:r>
      <w:r w:rsidR="00360506" w:rsidRPr="00360506">
        <w:rPr>
          <w:rFonts w:eastAsiaTheme="minorHAnsi"/>
        </w:rPr>
        <w:t>(Shiv and Fedorikhin 1999)</w:t>
      </w:r>
      <w:r w:rsidR="00232275">
        <w:rPr>
          <w:rFonts w:eastAsiaTheme="minorHAnsi"/>
          <w:color w:val="000000" w:themeColor="text1"/>
        </w:rPr>
        <w:fldChar w:fldCharType="end"/>
      </w:r>
      <w:r w:rsidRPr="00246B19">
        <w:t xml:space="preserve">. </w:t>
      </w:r>
      <w:r w:rsidR="00573387">
        <w:t xml:space="preserve">We first outline how negative and positive emotions can impact pro-environmental behaviors. </w:t>
      </w:r>
      <w:r w:rsidR="00056D01" w:rsidRPr="00327F01">
        <w:rPr>
          <w:color w:val="000000" w:themeColor="text1"/>
        </w:rPr>
        <w:t xml:space="preserve">Then we </w:t>
      </w:r>
      <w:r w:rsidR="00573387">
        <w:rPr>
          <w:color w:val="000000" w:themeColor="text1"/>
        </w:rPr>
        <w:t xml:space="preserve">discuss the role </w:t>
      </w:r>
      <w:r w:rsidR="00056D01" w:rsidRPr="00327F01">
        <w:rPr>
          <w:color w:val="000000" w:themeColor="text1"/>
        </w:rPr>
        <w:t xml:space="preserve">of </w:t>
      </w:r>
      <w:r w:rsidR="00573387">
        <w:rPr>
          <w:color w:val="000000" w:themeColor="text1"/>
        </w:rPr>
        <w:t>cognition in</w:t>
      </w:r>
      <w:r w:rsidR="00792339">
        <w:rPr>
          <w:color w:val="000000" w:themeColor="text1"/>
        </w:rPr>
        <w:t xml:space="preserve"> sustainable actions. </w:t>
      </w:r>
    </w:p>
    <w:p w:rsidR="00056D01" w:rsidRDefault="00056D01" w:rsidP="004A5B29">
      <w:pPr>
        <w:autoSpaceDE w:val="0"/>
        <w:autoSpaceDN w:val="0"/>
        <w:adjustRightInd w:val="0"/>
        <w:spacing w:line="480" w:lineRule="auto"/>
        <w:ind w:firstLine="720"/>
        <w:rPr>
          <w:color w:val="000000"/>
          <w:shd w:val="clear" w:color="auto" w:fill="FFFFFF"/>
        </w:rPr>
      </w:pPr>
      <w:r w:rsidRPr="009E73B0">
        <w:rPr>
          <w:i/>
          <w:color w:val="000000" w:themeColor="text1"/>
        </w:rPr>
        <w:t xml:space="preserve">Negative </w:t>
      </w:r>
      <w:r w:rsidR="009E73B0">
        <w:rPr>
          <w:i/>
          <w:color w:val="000000" w:themeColor="text1"/>
        </w:rPr>
        <w:t>e</w:t>
      </w:r>
      <w:r w:rsidRPr="009E73B0">
        <w:rPr>
          <w:i/>
          <w:color w:val="000000" w:themeColor="text1"/>
        </w:rPr>
        <w:t>motions</w:t>
      </w:r>
      <w:r w:rsidRPr="00327F01">
        <w:rPr>
          <w:color w:val="000000" w:themeColor="text1"/>
        </w:rPr>
        <w:t>. Consumers often consider the negative emotional consequences, such as guilt, sadness, or fear, of either not engaging in sustainable behaviors or engaging in</w:t>
      </w:r>
      <w:r>
        <w:rPr>
          <w:color w:val="000000" w:themeColor="text1"/>
        </w:rPr>
        <w:t xml:space="preserve"> unsustainable behaviors </w:t>
      </w:r>
      <w:r w:rsidR="00232275">
        <w:rPr>
          <w:color w:val="000000" w:themeColor="text1"/>
        </w:rPr>
        <w:fldChar w:fldCharType="begin"/>
      </w:r>
      <w:r>
        <w:rPr>
          <w:color w:val="000000" w:themeColor="text1"/>
        </w:rPr>
        <w:instrText xml:space="preserve"> ADDIN ZOTERO_TEMP </w:instrText>
      </w:r>
      <w:r w:rsidR="00232275">
        <w:rPr>
          <w:color w:val="000000" w:themeColor="text1"/>
        </w:rPr>
        <w:fldChar w:fldCharType="separate"/>
      </w:r>
      <w:r>
        <w:t>(Rees, Klug, and Bamberg 2015)</w:t>
      </w:r>
      <w:r w:rsidR="00232275">
        <w:rPr>
          <w:color w:val="000000" w:themeColor="text1"/>
        </w:rPr>
        <w:fldChar w:fldCharType="end"/>
      </w:r>
      <w:r w:rsidRPr="00327F01">
        <w:rPr>
          <w:color w:val="000000" w:themeColor="text1"/>
        </w:rPr>
        <w:t xml:space="preserve">. </w:t>
      </w:r>
      <w:r w:rsidR="00EC75C9">
        <w:rPr>
          <w:color w:val="000000" w:themeColor="text1"/>
        </w:rPr>
        <w:t>Generally speaking</w:t>
      </w:r>
      <w:r w:rsidRPr="00327F01">
        <w:rPr>
          <w:color w:val="000000" w:themeColor="text1"/>
        </w:rPr>
        <w:t xml:space="preserve">, it is important to </w:t>
      </w:r>
      <w:r w:rsidR="00EB0205">
        <w:rPr>
          <w:color w:val="000000" w:themeColor="text1"/>
        </w:rPr>
        <w:t>avoid</w:t>
      </w:r>
      <w:r w:rsidRPr="00327F01">
        <w:rPr>
          <w:color w:val="000000" w:themeColor="text1"/>
        </w:rPr>
        <w:t xml:space="preserve"> creat</w:t>
      </w:r>
      <w:r w:rsidR="00EB0205">
        <w:rPr>
          <w:color w:val="000000" w:themeColor="text1"/>
        </w:rPr>
        <w:t>ing</w:t>
      </w:r>
      <w:r w:rsidRPr="00327F01">
        <w:rPr>
          <w:color w:val="000000" w:themeColor="text1"/>
        </w:rPr>
        <w:t xml:space="preserve"> negative emotional states that are too intense</w:t>
      </w:r>
      <w:r w:rsidR="008A6C23">
        <w:rPr>
          <w:color w:val="000000" w:themeColor="text1"/>
        </w:rPr>
        <w:t>,</w:t>
      </w:r>
      <w:r w:rsidRPr="00327F01">
        <w:rPr>
          <w:color w:val="000000" w:themeColor="text1"/>
        </w:rPr>
        <w:t xml:space="preserve"> as these can lead to defensive consumer responses </w:t>
      </w:r>
      <w:r w:rsidR="00232275">
        <w:rPr>
          <w:color w:val="000000" w:themeColor="text1"/>
        </w:rPr>
        <w:fldChar w:fldCharType="begin"/>
      </w:r>
      <w:r w:rsidR="00360506">
        <w:rPr>
          <w:color w:val="000000" w:themeColor="text1"/>
        </w:rPr>
        <w:instrText xml:space="preserve"> ADDIN ZOTERO_ITEM CSL_CITATION {"citationID":"a163gr5t0fn","properties":{"formattedCitation":"(Kollmuss and Agyeman 2002)","plainCitation":"(Kollmuss and Agyeman 2002)","noteIndex":0},"citationItems":[{"id":5199,"uris":["http://zotero.org/groups/2061407/items/EEX65AN4"],"uri":["http://zotero.org/groups/2061407/items/EEX65AN4"],"itemData":{"id":5199,"type":"article-journal","title":"Mind the Gap: Why Do People Act Environmentally and What Are the Barriers to Pro-Environmental Behavior?","container-title":"Environmental Education Research","page":"239–260","volume":"8","issue":"3","source":"Google Scholar","shortTitle":"Mind the gap","author":[{"family":"Kollmuss","given":"Anja"},{"family":"Agyeman","given":"Julian"}],"issued":{"date-parts":[["2002"]]}}}],"schema":"https://github.com/citation-style-language/schema/raw/master/csl-citation.json"} </w:instrText>
      </w:r>
      <w:r w:rsidR="00232275">
        <w:rPr>
          <w:color w:val="000000" w:themeColor="text1"/>
        </w:rPr>
        <w:fldChar w:fldCharType="separate"/>
      </w:r>
      <w:r w:rsidR="00360506" w:rsidRPr="00360506">
        <w:t>(Kollmuss and Agyeman 2002)</w:t>
      </w:r>
      <w:r w:rsidR="00232275">
        <w:rPr>
          <w:color w:val="000000" w:themeColor="text1"/>
        </w:rPr>
        <w:fldChar w:fldCharType="end"/>
      </w:r>
      <w:r w:rsidRPr="00327F01">
        <w:rPr>
          <w:color w:val="000000" w:themeColor="text1"/>
        </w:rPr>
        <w:t xml:space="preserve">. </w:t>
      </w:r>
      <w:r>
        <w:rPr>
          <w:color w:val="000000"/>
          <w:shd w:val="clear" w:color="auto" w:fill="FFFFFF"/>
        </w:rPr>
        <w:t>Instead, m</w:t>
      </w:r>
      <w:r w:rsidRPr="00327F01">
        <w:rPr>
          <w:color w:val="000000"/>
          <w:shd w:val="clear" w:color="auto" w:fill="FFFFFF"/>
        </w:rPr>
        <w:t xml:space="preserve">ore subtle activation of negative emotions can be effective </w:t>
      </w:r>
      <w:r w:rsidR="00232275">
        <w:rPr>
          <w:color w:val="000000"/>
          <w:shd w:val="clear" w:color="auto" w:fill="FFFFFF"/>
        </w:rPr>
        <w:fldChar w:fldCharType="begin"/>
      </w:r>
      <w:r w:rsidR="00360506">
        <w:rPr>
          <w:color w:val="000000"/>
          <w:shd w:val="clear" w:color="auto" w:fill="FFFFFF"/>
        </w:rPr>
        <w:instrText xml:space="preserve"> ADDIN ZOTERO_ITEM CSL_CITATION {"citationID":"7OP3us9l","properties":{"formattedCitation":"(e.g., Meng and Trudel 2017; Peloza, White, and Shang 2013)","plainCitation":"(e.g., Meng and Trudel 2017; Peloza, White, and Shang 2013)","noteIndex":0},"citationItems":[{"id":5811,"uris":["http://zotero.org/groups/2061407/items/B5J38MQ5"],"uri":["http://zotero.org/groups/2061407/items/B5J38MQ5"],"itemData":{"id":5811,"type":"article-journal","title":"Using Emoticons to Encourage Students to Recycle","container-title":"The Journal of Environmental Education","page":"196–204","volume":"48","issue":"3","source":"Google Scholar","author":[{"family":"Meng","given":"Matthew D."},{"family":"Trudel","given":"Remi"}],"issued":{"date-parts":[["2017"]]}},"prefix":"e.g., "},{"id":4725,"uris":["http://zotero.org/groups/2061407/items/NDD5BRH8"],"uri":["http://zotero.org/groups/2061407/items/NDD5BRH8"],"itemData":{"id":4725,"type":"article-journal","title":"Good and Guilt-Free: The Role of Self- Accountability in Influencing Preferences for Products with Ethical Attributes","container-title":"Journal of Marketing","page":"104–119","volume":"77","issue":"1","language":"en","author":[{"family":"Peloza","given":"John"},{"family":"White","given":"Katherine"},{"family":"Shang","given":"Jingzhi"}],"issued":{"date-parts":[["2013"]]}}}],"schema":"https://github.com/citation-style-language/schema/raw/master/csl-citation.json"} </w:instrText>
      </w:r>
      <w:r w:rsidR="00232275">
        <w:rPr>
          <w:color w:val="000000"/>
          <w:shd w:val="clear" w:color="auto" w:fill="FFFFFF"/>
        </w:rPr>
        <w:fldChar w:fldCharType="separate"/>
      </w:r>
      <w:r w:rsidR="00360506" w:rsidRPr="00360506">
        <w:t>(e.g., Meng and Trudel 2017; Peloza, White, and Shang 2013)</w:t>
      </w:r>
      <w:r w:rsidR="00232275">
        <w:rPr>
          <w:color w:val="000000"/>
          <w:shd w:val="clear" w:color="auto" w:fill="FFFFFF"/>
        </w:rPr>
        <w:fldChar w:fldCharType="end"/>
      </w:r>
      <w:r w:rsidRPr="00327F01">
        <w:rPr>
          <w:color w:val="000000"/>
          <w:shd w:val="clear" w:color="auto" w:fill="FFFFFF"/>
        </w:rPr>
        <w:t xml:space="preserve">. We next </w:t>
      </w:r>
      <w:r w:rsidR="008A6C23">
        <w:rPr>
          <w:color w:val="000000"/>
          <w:shd w:val="clear" w:color="auto" w:fill="FFFFFF"/>
        </w:rPr>
        <w:t>addre</w:t>
      </w:r>
      <w:r w:rsidRPr="00327F01">
        <w:rPr>
          <w:color w:val="000000"/>
          <w:shd w:val="clear" w:color="auto" w:fill="FFFFFF"/>
        </w:rPr>
        <w:t>ss the impact of specific negative emotions</w:t>
      </w:r>
      <w:r>
        <w:rPr>
          <w:color w:val="000000"/>
          <w:shd w:val="clear" w:color="auto" w:fill="FFFFFF"/>
        </w:rPr>
        <w:t>:</w:t>
      </w:r>
      <w:r w:rsidRPr="00327F01">
        <w:rPr>
          <w:color w:val="000000"/>
          <w:shd w:val="clear" w:color="auto" w:fill="FFFFFF"/>
        </w:rPr>
        <w:t xml:space="preserve"> fear, guilt, and sadness. </w:t>
      </w:r>
    </w:p>
    <w:p w:rsidR="00056D01" w:rsidRPr="00FF5A12" w:rsidRDefault="006522B4" w:rsidP="004A5B29">
      <w:pPr>
        <w:autoSpaceDE w:val="0"/>
        <w:autoSpaceDN w:val="0"/>
        <w:adjustRightInd w:val="0"/>
        <w:spacing w:line="480" w:lineRule="auto"/>
        <w:ind w:firstLine="720"/>
      </w:pPr>
      <w:r>
        <w:t>Advertising communications</w:t>
      </w:r>
      <w:r w:rsidR="00056D01" w:rsidRPr="00327F01">
        <w:t xml:space="preserve"> </w:t>
      </w:r>
      <w:r w:rsidR="006420F9">
        <w:t>regarding green consumption</w:t>
      </w:r>
      <w:r w:rsidR="00056D01" w:rsidRPr="00327F01">
        <w:t xml:space="preserve"> frequently use </w:t>
      </w:r>
      <w:r w:rsidR="00056D01" w:rsidRPr="00B13ABD">
        <w:rPr>
          <w:i/>
        </w:rPr>
        <w:t>fear appeals</w:t>
      </w:r>
      <w:r w:rsidR="00056D01" w:rsidRPr="00327F01">
        <w:t xml:space="preserve"> that highlight the negative consequences of a given action or inaction </w:t>
      </w:r>
      <w:r w:rsidR="00232275" w:rsidRPr="00327F01">
        <w:fldChar w:fldCharType="begin"/>
      </w:r>
      <w:r w:rsidR="00360506">
        <w:instrText xml:space="preserve"> ADDIN ZOTERO_ITEM CSL_CITATION {"citationID":"XWk5JbVH","properties":{"formattedCitation":"(Banerjee, Gulas, and Iyer 1995)","plainCitation":"(Banerjee, Gulas, and Iyer 1995)","noteIndex":0},"citationItems":[{"id":4986,"uris":["http://zotero.org/groups/2061407/items/98B7EM8G"],"uri":["http://zotero.org/groups/2061407/items/98B7EM8G"],"itemData":{"id":4986,"type":"article-journal","title":"Shades of Green: A Multidimensional Analysis of Environmental Advertising","container-title":"Journal of Advertising","page":"21–31","volume":"24","issue":"2","source":"Google Scholar","shortTitle":"Shades of green","author":[{"family":"Banerjee","given":"Subhabrata"},{"family":"Gulas","given":"Charles S."},{"family":"Iyer","given":"Easwar"}],"issued":{"date-parts":[["1995"]]}}}],"schema":"https://github.com/citation-style-language/schema/raw/master/csl-citation.json"} </w:instrText>
      </w:r>
      <w:r w:rsidR="00232275" w:rsidRPr="00327F01">
        <w:fldChar w:fldCharType="separate"/>
      </w:r>
      <w:r w:rsidR="00360506" w:rsidRPr="00360506">
        <w:t>(Banerjee, Gulas, and Iyer 1995)</w:t>
      </w:r>
      <w:r w:rsidR="00232275" w:rsidRPr="00327F01">
        <w:fldChar w:fldCharType="end"/>
      </w:r>
      <w:r w:rsidR="00056D01">
        <w:t>, such as</w:t>
      </w:r>
      <w:r w:rsidR="00056D01" w:rsidRPr="00327F01">
        <w:t xml:space="preserve"> dramatic imagery </w:t>
      </w:r>
      <w:r w:rsidR="00056D01">
        <w:t>related to the</w:t>
      </w:r>
      <w:r w:rsidR="00056D01" w:rsidRPr="00327F01">
        <w:t xml:space="preserve"> consequences of climate change </w:t>
      </w:r>
      <w:r w:rsidR="00232275" w:rsidRPr="00327F01">
        <w:fldChar w:fldCharType="begin"/>
      </w:r>
      <w:r w:rsidR="00360506">
        <w:instrText xml:space="preserve"> ADDIN ZOTERO_ITEM CSL_CITATION {"citationID":"9Ig2ioty","properties":{"formattedCitation":"(O\\uc0\\u8217{}Neill and Nicholson-Cole 2009)","plainCitation":"(O’Neill and Nicholson-Cole 2009)","noteIndex":0},"citationItems":[{"id":4995,"uris":["http://zotero.org/groups/2061407/items/GQYJQV8R"],"uri":["http://zotero.org/groups/2061407/items/GQYJQV8R"],"itemData":{"id":4995,"type":"article-journal","title":"“Fear Won't Do It”: Promoting Positive Engagement With Climate Change Through Visual and Iconic Representations","container-title":"Science Communication","page":"355-379","volume":"30","issue":"3","source":"SAGE Journals","abstract":"Fear-inducing representations of climate change are widely employed in the public domain. However, there is a lack of clarity in the literature about the impacts that fearful messages in climate change communications have on people's senses of engagement with the issue and associated implications for public engagement strategies. Some literature suggests that using fearful representations of climate change may be counterproductive. The authors explore this assertion in the context of two empirical studies that investigated the role of visual, and iconic, representations of climate change for public engagement respectively. Results demonstrate that although such representations have much potential for attracting people's attention to climate change, fear is generally an ineffective tool for motivating genuine personal engagement. Nonthreatening imagery and icons that link to individuals' everyday emotions and concerns in the context of this macro-environmental issue tend to be the most engaging. Recommendations for constructively engaging individuals with climate change are given.","DOI":"10.1177/1075547008329201","ISSN":"1075-5470","shortTitle":"“Fear Won't Do It”","journalAbbreviation":"Science Communication","language":"en","author":[{"family":"O'Neill","given":"Saffron"},{"family":"Nicholson-Cole","given":"Sophie"}],"issued":{"date-parts":[["2009",3,1]]}}}],"schema":"https://github.com/citation-style-language/schema/raw/master/csl-citation.json"} </w:instrText>
      </w:r>
      <w:r w:rsidR="00232275" w:rsidRPr="00327F01">
        <w:fldChar w:fldCharType="separate"/>
      </w:r>
      <w:r w:rsidR="00360506" w:rsidRPr="00360506">
        <w:t>(O’Neill and Nicholson-Cole 2009)</w:t>
      </w:r>
      <w:r w:rsidR="00232275" w:rsidRPr="00327F01">
        <w:fldChar w:fldCharType="end"/>
      </w:r>
      <w:r w:rsidR="00056D01" w:rsidRPr="00327F01">
        <w:t xml:space="preserve">. </w:t>
      </w:r>
      <w:r w:rsidR="00056D01" w:rsidRPr="00C106FF">
        <w:t xml:space="preserve">Fear is a </w:t>
      </w:r>
      <w:r w:rsidR="00056D01" w:rsidRPr="00C106FF">
        <w:rPr>
          <w:lang w:val="en-CA"/>
        </w:rPr>
        <w:t xml:space="preserve">highly arousing negative emotion associated with appraisals of low certainty and lack of individual control </w:t>
      </w:r>
      <w:r w:rsidR="00232275" w:rsidRPr="00C106FF">
        <w:rPr>
          <w:lang w:val="en-CA"/>
        </w:rPr>
        <w:fldChar w:fldCharType="begin"/>
      </w:r>
      <w:r w:rsidR="00360506">
        <w:rPr>
          <w:lang w:val="en-CA"/>
        </w:rPr>
        <w:instrText xml:space="preserve"> ADDIN ZOTERO_ITEM CSL_CITATION {"citationID":"XHXCDGc7","properties":{"formattedCitation":"(Lerner and Keltner 2000)","plainCitation":"(Lerner and Keltner 2000)","noteIndex":0},"citationItems":[{"id":6496,"uris":["http://zotero.org/groups/2061407/items/JAFPGWLD"],"uri":["http://zotero.org/groups/2061407/items/JAFPGWLD"],"itemData":{"id":6496,"type":"article-journal","title":"Beyond Valence: Toward a Model of Emotion-Specific Influences on Judgement and Choice","container-title":"Cognition &amp; Emotion","page":"473–493","volume":"14","issue":"4","source":"Google Scholar","shortTitle":"Beyond valence","author":[{"family":"Lerner","given":"Jennifer S."},{"family":"Keltner","given":"Dacher"}],"issued":{"date-parts":[["2000"]]}}}],"schema":"https://github.com/citation-style-language/schema/raw/master/csl-citation.json"} </w:instrText>
      </w:r>
      <w:r w:rsidR="00232275" w:rsidRPr="00C106FF">
        <w:rPr>
          <w:lang w:val="en-CA"/>
        </w:rPr>
        <w:fldChar w:fldCharType="separate"/>
      </w:r>
      <w:r w:rsidR="00360506" w:rsidRPr="00360506">
        <w:t>(Lerner and Keltner 2000)</w:t>
      </w:r>
      <w:r w:rsidR="00232275" w:rsidRPr="00C106FF">
        <w:fldChar w:fldCharType="end"/>
      </w:r>
      <w:r w:rsidR="00056D01" w:rsidRPr="00C106FF">
        <w:t xml:space="preserve">. </w:t>
      </w:r>
      <w:r w:rsidR="00573387">
        <w:t xml:space="preserve">On the one hand, environmental threats </w:t>
      </w:r>
      <w:r w:rsidR="00EE5539">
        <w:t xml:space="preserve">often </w:t>
      </w:r>
      <w:r w:rsidR="00573387">
        <w:t xml:space="preserve">are communicated in ways that leave the individual feeling that the consequences are uncertain and temporally distant. This can make the situation seem less </w:t>
      </w:r>
      <w:r w:rsidR="00056D01" w:rsidRPr="00327F01">
        <w:t>dangerous</w:t>
      </w:r>
      <w:r w:rsidR="00056D01">
        <w:t xml:space="preserve">, </w:t>
      </w:r>
      <w:r>
        <w:t>leading to</w:t>
      </w:r>
      <w:r w:rsidR="00056D01">
        <w:t xml:space="preserve"> inaction</w:t>
      </w:r>
      <w:r w:rsidR="00056D01" w:rsidRPr="00327F01">
        <w:t xml:space="preserve"> </w:t>
      </w:r>
      <w:r w:rsidR="00232275" w:rsidRPr="00327F01">
        <w:fldChar w:fldCharType="begin"/>
      </w:r>
      <w:r w:rsidR="00360506">
        <w:instrText xml:space="preserve"> ADDIN ZOTERO_ITEM CSL_CITATION {"citationID":"UqBU6ZTl","properties":{"formattedCitation":"(Hathaway 2017; Lowe et al. 2006)","plainCitation":"(Hathaway 2017; Lowe et al. 2006)","noteIndex":0},"citationItems":[{"id":4993,"uris":["http://zotero.org/groups/2061407/items/7554ZCLM"],"uri":["http://zotero.org/groups/2061407/items/7554ZCLM"],"itemData":{"id":4993,"type":"article-journal","title":"Overcoming Fear, Denial, Myopia, and Paralysis: Scientific and Spiritual Insights into the Emotional Factors Affecting Our Response to the Ecological Crisis","container-title":"Worldviews: Global Religions, Culture &amp; Ecology","page":"175-193","volume":"21","issue":"2","source":"EBSCOhost","abstract":"Drawing on insights from neuroscience, psychology, Buddhism and the Beatitudes of Jesus, this paper explores the role emotions play in influencing human responses to the ecological crisis. While political, technological and economic factors contributing to this crisis are often analyzed, emotional factors tend to be neglected or underestimated. Humans may be suffering from a condition analogous to the \"myopia for the future\" described by Antonio Damasio which impedes both our perception of the crisis and our response to it. Traditional Buddhist psychology's analysis of the \"three poisons\" provides helpful insights into why humans may fail to respond to distressing information. At the same time, emotions have the potential to empower humanity to overcome the interwoven dynamics of denial, despair and addiction and to facilitate a collective response to the ecological crisis. Joanna Macy has developed an integrated set of interactive, spiritual practices to enable persons to reconnect emotionally to the entire Earth community, overcome both despair and myopia for the future, and take meaningful action to heal the world. The Aramaic version of Matthew's Beatitudes as interpreted by Neil Douglas-Klotz also models a spiritual process for overcoming despair by working with and through emotions to empower restorative action.","DOI":"10.1163/15685357-02002100","ISSN":"13635247","shortTitle":"Overcoming Fear, Denial, Myopia, and Paralysis","journalAbbreviation":"Worldviews: Global Religions, Culture &amp; Ecology","author":[{"family":"Hathaway","given":"Mark D."}],"issued":{"date-parts":[["2017",6]]}}},{"id":5001,"uris":["http://zotero.org/groups/2061407/items/5LGP5SBL"],"uri":["http://zotero.org/groups/2061407/items/5LGP5SBL"],"itemData":{"id":5001,"type":"article-journal","title":"Does Tomorrow Ever Come? Disaster Narrative and Public Perceptions of Climate Change","container-title":"Public Understanding of Science","page":"435–457","volume":"15","issue":"4","source":"Google Scholar","shortTitle":"Does tomorrow ever come?","author":[{"family":"Lowe","given":"Thomas"},{"family":"Brown","given":"Katrina"},{"family":"Dessai","given":"Suraje"},{"family":"França Doria","given":"Miguel","non-dropping-particle":"de"},{"family":"Haynes","given":"Kat"},{"family":"Vincent","given":"Katharine"}],"issued":{"date-parts":[["2006"]]}}}],"schema":"https://github.com/citation-style-language/schema/raw/master/csl-citation.json"} </w:instrText>
      </w:r>
      <w:r w:rsidR="00232275" w:rsidRPr="00327F01">
        <w:fldChar w:fldCharType="separate"/>
      </w:r>
      <w:r w:rsidR="00360506" w:rsidRPr="00360506">
        <w:t>(Hathaway 2017; Lowe et al. 2006)</w:t>
      </w:r>
      <w:r w:rsidR="00232275" w:rsidRPr="00327F01">
        <w:fldChar w:fldCharType="end"/>
      </w:r>
      <w:r w:rsidR="00056D01" w:rsidRPr="00327F01">
        <w:t xml:space="preserve">. </w:t>
      </w:r>
      <w:r w:rsidR="006420F9">
        <w:t xml:space="preserve">However, </w:t>
      </w:r>
      <w:r>
        <w:t xml:space="preserve">using </w:t>
      </w:r>
      <w:r w:rsidR="00056D01">
        <w:t>strong fear appeals can</w:t>
      </w:r>
      <w:r w:rsidR="00056D01" w:rsidRPr="00327F01">
        <w:t xml:space="preserve"> lead to a sense of being unable </w:t>
      </w:r>
      <w:r w:rsidR="00C2366F">
        <w:t xml:space="preserve">to </w:t>
      </w:r>
      <w:r>
        <w:t>overcome</w:t>
      </w:r>
      <w:r w:rsidR="00056D01" w:rsidRPr="00327F01">
        <w:t xml:space="preserve"> the threat </w:t>
      </w:r>
      <w:r w:rsidR="00056D01">
        <w:t xml:space="preserve">and </w:t>
      </w:r>
      <w:r w:rsidR="00056D01" w:rsidRPr="00327F01">
        <w:t xml:space="preserve">may </w:t>
      </w:r>
      <w:r w:rsidR="00831078">
        <w:t>result in</w:t>
      </w:r>
      <w:r w:rsidR="00056D01">
        <w:t xml:space="preserve"> </w:t>
      </w:r>
      <w:r w:rsidR="00056D01" w:rsidRPr="00327F01">
        <w:t xml:space="preserve">denial </w:t>
      </w:r>
      <w:r w:rsidR="00232275" w:rsidRPr="00327F01">
        <w:fldChar w:fldCharType="begin"/>
      </w:r>
      <w:r w:rsidR="00360506">
        <w:instrText xml:space="preserve"> ADDIN ZOTERO_ITEM CSL_CITATION {"citationID":"vly6oErr","properties":{"formattedCitation":"(O\\uc0\\u8217{}Neill and Nicholson-Cole 2009)","plainCitation":"(O’Neill and Nicholson-Cole 2009)","noteIndex":0},"citationItems":[{"id":4995,"uris":["http://zotero.org/groups/2061407/items/GQYJQV8R"],"uri":["http://zotero.org/groups/2061407/items/GQYJQV8R"],"itemData":{"id":4995,"type":"article-journal","title":"“Fear Won't Do It”: Promoting Positive Engagement With Climate Change Through Visual and Iconic Representations","container-title":"Science Communication","page":"355-379","volume":"30","issue":"3","source":"SAGE Journals","abstract":"Fear-inducing representations of climate change are widely employed in the public domain. However, there is a lack of clarity in the literature about the impacts that fearful messages in climate change communications have on people's senses of engagement with the issue and associated implications for public engagement strategies. Some literature suggests that using fearful representations of climate change may be counterproductive. The authors explore this assertion in the context of two empirical studies that investigated the role of visual, and iconic, representations of climate change for public engagement respectively. Results demonstrate that although such representations have much potential for attracting people's attention to climate change, fear is generally an ineffective tool for motivating genuine personal engagement. Nonthreatening imagery and icons that link to individuals' everyday emotions and concerns in the context of this macro-environmental issue tend to be the most engaging. Recommendations for constructively engaging individuals with climate change are given.","DOI":"10.1177/1075547008329201","ISSN":"1075-5470","shortTitle":"“Fear Won't Do It”","journalAbbreviation":"Science Communication","language":"en","author":[{"family":"O'Neill","given":"Saffron"},{"family":"Nicholson-Cole","given":"Sophie"}],"issued":{"date-parts":[["2009",3,1]]}}}],"schema":"https://github.com/citation-style-language/schema/raw/master/csl-citation.json"} </w:instrText>
      </w:r>
      <w:r w:rsidR="00232275" w:rsidRPr="00327F01">
        <w:fldChar w:fldCharType="separate"/>
      </w:r>
      <w:r w:rsidR="00360506" w:rsidRPr="00360506">
        <w:t>(O’Neill and Nicholson-Cole 2009)</w:t>
      </w:r>
      <w:r w:rsidR="00232275" w:rsidRPr="00327F01">
        <w:fldChar w:fldCharType="end"/>
      </w:r>
      <w:r w:rsidR="00056D01" w:rsidRPr="00327F01">
        <w:t xml:space="preserve">. </w:t>
      </w:r>
      <w:r w:rsidR="006420F9">
        <w:t>Because of this,</w:t>
      </w:r>
      <w:r w:rsidR="00056D01" w:rsidRPr="00327F01">
        <w:t xml:space="preserve"> it is best to </w:t>
      </w:r>
      <w:r w:rsidR="00056D01">
        <w:t xml:space="preserve">use </w:t>
      </w:r>
      <w:r w:rsidR="00056D01" w:rsidRPr="00085DE9">
        <w:rPr>
          <w:i/>
        </w:rPr>
        <w:t>moderate</w:t>
      </w:r>
      <w:r w:rsidR="00056D01">
        <w:t xml:space="preserve"> fear appeals and to combine these </w:t>
      </w:r>
      <w:r w:rsidR="00D91700">
        <w:t>with information about efficacy and w</w:t>
      </w:r>
      <w:r w:rsidR="00056D01" w:rsidRPr="00327F01">
        <w:t xml:space="preserve">hat </w:t>
      </w:r>
      <w:r w:rsidR="00C2366F">
        <w:t>actions</w:t>
      </w:r>
      <w:r w:rsidR="00056D01" w:rsidRPr="00327F01">
        <w:t xml:space="preserve"> to take </w:t>
      </w:r>
      <w:r w:rsidR="00232275">
        <w:fldChar w:fldCharType="begin"/>
      </w:r>
      <w:r w:rsidR="00360506">
        <w:instrText xml:space="preserve"> ADDIN ZOTERO_ITEM CSL_CITATION {"citationID":"YKQWcuya","properties":{"formattedCitation":"(Li 2014; Osbaldiston and Sheldon 2002)","plainCitation":"(Li 2014; Osbaldiston and Sheldon 2002)","noteIndex":0},"citationItems":[{"id":5813,"uris":["http://zotero.org/groups/2061407/items/KN3PYE6J"],"uri":["http://zotero.org/groups/2061407/items/KN3PYE6J"],"itemData":{"id":5813,"type":"article-journal","title":"Fear Appeals and College Students’ Attitudes and Behavioral Intentions Toward Global Warming","container-title":"The Journal of Environmental Education","page":"243–257","volume":"45","issue":"4","source":"Google Scholar","author":[{"family":"Li","given":"Shu-Chu Sarrina"}],"issued":{"date-parts":[["2014"]]}}},{"id":5815,"uris":["http://zotero.org/groups/2061407/items/J3RXCBB7"],"uri":["http://zotero.org/groups/2061407/items/J3RXCBB7"],"itemData":{"id":5815,"type":"chapter","title":"Social Dilemmas and Sustainability: Promoting Peoples' Motivation to \"Cooperate with the Future\"","container-title":"Psychology of Sustainable Development. Schmuck, Peter, and Wesley P. Schultz, eds.","publisher":"Springer Science &amp; Business Media","page":"37–58","source":"Google Scholar","shortTitle":"Social dilemmas and sustainability","author":[{"family":"Osbaldiston","given":"Richard"},{"family":"Sheldon","given":"Kennon M."}],"issued":{"date-parts":[["2002"]]}}}],"schema":"https://github.com/citation-style-language/schema/raw/master/csl-citation.json"} </w:instrText>
      </w:r>
      <w:r w:rsidR="00232275">
        <w:fldChar w:fldCharType="separate"/>
      </w:r>
      <w:r w:rsidR="00360506" w:rsidRPr="00360506">
        <w:t>(Li 2014; Osbaldiston and Sheldon 2002)</w:t>
      </w:r>
      <w:r w:rsidR="00232275">
        <w:fldChar w:fldCharType="end"/>
      </w:r>
      <w:r w:rsidR="00056D01" w:rsidRPr="00327F01">
        <w:t xml:space="preserve">. </w:t>
      </w:r>
    </w:p>
    <w:p w:rsidR="00056D01" w:rsidRPr="009E451C" w:rsidRDefault="00056D01" w:rsidP="004A5B29">
      <w:pPr>
        <w:spacing w:line="480" w:lineRule="auto"/>
        <w:ind w:firstLine="720"/>
        <w:rPr>
          <w:color w:val="000000" w:themeColor="text1"/>
        </w:rPr>
      </w:pPr>
      <w:r w:rsidRPr="00085DE9">
        <w:rPr>
          <w:i/>
          <w:color w:val="000000" w:themeColor="text1"/>
        </w:rPr>
        <w:t>Guilt</w:t>
      </w:r>
      <w:r w:rsidRPr="00327F01">
        <w:rPr>
          <w:color w:val="000000" w:themeColor="text1"/>
        </w:rPr>
        <w:t xml:space="preserve"> </w:t>
      </w:r>
      <w:r>
        <w:rPr>
          <w:color w:val="000000" w:themeColor="text1"/>
        </w:rPr>
        <w:t xml:space="preserve">can be </w:t>
      </w:r>
      <w:r w:rsidRPr="00327F01">
        <w:rPr>
          <w:color w:val="000000" w:themeColor="text1"/>
        </w:rPr>
        <w:t>particularly influential on sustainable intentions and behaviors</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5f3bSd17","properties":{"formattedCitation":"(Carrus, Passafaro, and Bonnes 2008; Jim\\uc0\\u233{}nez and Yang 2008; Luchs and Mooradian 2012; Mallett, Melchiori, and Strickroth 2013; Onwezen, Antonides, and Bartels 2013)","plainCitation":"(Carrus, Passafaro, and Bonnes 2008; Jiménez and Yang 2008; Luchs and Mooradian 2012; Mallett, Melchiori, and Strickroth 2013; Onwezen, Antonides, and Bartels 2013)","noteIndex":0},"citationItems":[{"id":4933,"uris":["http://zotero.org/groups/2061407/items/PCHN9RWE"],"uri":["http://zotero.org/groups/2061407/items/PCHN9RWE"],"itemData":{"id":4933,"type":"article-journal","title":"Emotions, Habits and Rational Choices in Ecological Behaviours: The Case of Recycling and Use of Public Transportation","container-title":"Journal of Environmental Psychology","page":"51–62","volume":"28","issue":"1","source":"Google Scholar","shortTitle":"Emotions, habits and rational choices in ecological behaviours","author":[{"family":"Carrus","given":"Giuseppe"},{"family":"Passafaro","given":"Paola"},{"family":"Bonnes","given":"Mirilia"}],"issued":{"date-parts":[["2008"]]}}},{"id":5817,"uris":["http://zotero.org/groups/2061407/items/9C4CEFEH"],"uri":["http://zotero.org/groups/2061407/items/9C4CEFEH"],"itemData":{"id":5817,"type":"article-journal","title":"How Guilt Level Affects Green Advertising Effectiveness","container-title":"Journal of Creative Communications","page":"231–254","volume":"3","issue":"3","source":"Google Scholar","author":[{"family":"Jiménez","given":"Marissa"},{"family":"Yang","given":"Kenneth C. C."}],"issued":{"date-parts":[["2008"]]}}},{"id":4817,"uris":["http://zotero.org/groups/2061407/items/AM5YE5YE"],"uri":["http://zotero.org/groups/2061407/items/AM5YE5YE"],"itemData":{"id":4817,"type":"article-journal","title":"Sex, Personality, and Sustainable Consumer Behaviour: Elucidating the Gender Effect","container-title":"Journal of Consumer Policy","page":"127–144","volume":"35","issue":"1","source":"Google Scholar","shortTitle":"Sex, personality, and sustainable consumer behaviour","author":[{"family":"Luchs","given":"Michael G."},{"family":"Mooradian","given":"Todd A."}],"issued":{"date-parts":[["2012"]]}}},{"id":5128,"uris":["http://zotero.org/groups/2061407/items/Z3KFNKZF"],"uri":["http://zotero.org/groups/2061407/items/Z3KFNKZF"],"itemData":{"id":5128,"type":"article-journal","title":"Self-Confrontation via a Carbon Footprint Calculator Increases Guilt and Support for a Proenvironmental Group","container-title":"Ecopsychology","page":"9-16","volume":"5","issue":"1","source":"online.liebertpub.com (Atypon)","abstract":"Guilt occurs when people realize they have violated personal or social standards for behavior. For example, past research found that confronting Whites for racist behavior created guilt, which motivated behavior change. Carbon footprint calculators provide a venue for self-confrontation about the impact of one's behavior on the environment. In Study 1, participants were randomly assigned to learn their carbon footprint was larger or smaller than the average United States' citizen. Participants confronted with a larger-than-average carbon footprint reported more personal guilt, but not shame or anger, than participants who learned they had a smaller-than-average carbon footprint. In Study 2, participants confronted with evidence that Americans had a larger carbon footprint than other industrialized nations reported more collective guilt, but no less collective pride, than participants who learned Americans had a smaller carbon footprint. Collective guilt then partially mediated the association between carbon footprint feedback and support for a proenvironmental group.","DOI":"10.1089/eco.2012.0067","journalAbbreviation":"Ecopsychology","author":[{"family":"Mallett","given":"Robyn K."},{"family":"Melchiori","given":"Kala J."},{"family":"Strickroth","given":"Theresa"}],"issued":{"date-parts":[["2013",3,1]]}}},{"id":4969,"uris":["http://zotero.org/groups/2061407/items/FQWJVFCB"],"uri":["http://zotero.org/groups/2061407/items/FQWJVFCB"],"itemData":{"id":4969,"type":"article-journal","title":"The Norm Activation Model: An Exploration of the Functions of Anticipated Pride and Guilt in Pro-Environmental Behaviour","container-title":"Journal of Economic Psychology","page":"141-153","volume":"39","source":"CrossRef","DOI":"10.1016/j.joep.2013.07.005","ISSN":"01674870","shortTitle":"The Norm Activation Model","language":"en","author":[{"family":"Onwezen","given":"Marleen C."},{"family":"Antonides","given":"Gerrit"},{"family":"Bartels","given":"Jos"}],"issued":{"date-parts":[["2013",12]]}}}],"schema":"https://github.com/citation-style-language/schema/raw/master/csl-citation.json"} </w:instrText>
      </w:r>
      <w:r w:rsidR="00232275">
        <w:rPr>
          <w:color w:val="000000" w:themeColor="text1"/>
        </w:rPr>
        <w:fldChar w:fldCharType="separate"/>
      </w:r>
      <w:r w:rsidR="00360506" w:rsidRPr="00360506">
        <w:t>(Carrus, Passafaro, and Bonnes 2008; Jiménez and Yang 2008; Luchs and Mooradian 2012; Mallett, Melchiori, and Strickroth 2013; Onwezen, Antonides, and Bartels 2013)</w:t>
      </w:r>
      <w:r w:rsidR="00232275">
        <w:rPr>
          <w:color w:val="000000" w:themeColor="text1"/>
        </w:rPr>
        <w:fldChar w:fldCharType="end"/>
      </w:r>
      <w:r w:rsidRPr="00327F01">
        <w:rPr>
          <w:color w:val="000000" w:themeColor="text1"/>
        </w:rPr>
        <w:t xml:space="preserve">. </w:t>
      </w:r>
      <w:r w:rsidRPr="00C106FF">
        <w:rPr>
          <w:color w:val="000000" w:themeColor="text1"/>
        </w:rPr>
        <w:t xml:space="preserve">This is largely due to the appraisal of individual responsibility associated with guilt </w:t>
      </w:r>
      <w:r w:rsidR="00232275" w:rsidRPr="00C106FF">
        <w:rPr>
          <w:color w:val="000000" w:themeColor="text1"/>
          <w:lang w:val="en-CA"/>
        </w:rPr>
        <w:fldChar w:fldCharType="begin"/>
      </w:r>
      <w:r w:rsidR="00360506">
        <w:rPr>
          <w:color w:val="000000" w:themeColor="text1"/>
          <w:lang w:val="en-CA"/>
        </w:rPr>
        <w:instrText xml:space="preserve"> ADDIN ZOTERO_ITEM CSL_CITATION {"citationID":"IX1BxLBn","properties":{"formattedCitation":"(Lerner and Keltner 2000)","plainCitation":"(Lerner and Keltner 2000)","noteIndex":0},"citationItems":[{"id":6496,"uris":["http://zotero.org/groups/2061407/items/JAFPGWLD"],"uri":["http://zotero.org/groups/2061407/items/JAFPGWLD"],"itemData":{"id":6496,"type":"article-journal","title":"Beyond Valence: Toward a Model of Emotion-Specific Influences on Judgement and Choice","container-title":"Cognition &amp; Emotion","page":"473–493","volume":"14","issue":"4","source":"Google Scholar","shortTitle":"Beyond valence","author":[{"family":"Lerner","given":"Jennifer S."},{"family":"Keltner","given":"Dacher"}],"issued":{"date-parts":[["2000"]]}}}],"schema":"https://github.com/citation-style-language/schema/raw/master/csl-citation.json"} </w:instrText>
      </w:r>
      <w:r w:rsidR="00232275" w:rsidRPr="00C106FF">
        <w:rPr>
          <w:color w:val="000000" w:themeColor="text1"/>
          <w:lang w:val="en-CA"/>
        </w:rPr>
        <w:fldChar w:fldCharType="separate"/>
      </w:r>
      <w:r w:rsidR="00360506" w:rsidRPr="00360506">
        <w:t>(Lerner and Keltner 2000)</w:t>
      </w:r>
      <w:r w:rsidR="00232275" w:rsidRPr="00C106FF">
        <w:rPr>
          <w:color w:val="000000" w:themeColor="text1"/>
        </w:rPr>
        <w:fldChar w:fldCharType="end"/>
      </w:r>
      <w:r w:rsidR="00831078">
        <w:rPr>
          <w:color w:val="000000" w:themeColor="text1"/>
        </w:rPr>
        <w:t>,</w:t>
      </w:r>
      <w:r>
        <w:rPr>
          <w:color w:val="000000" w:themeColor="text1"/>
        </w:rPr>
        <w:t xml:space="preserve"> leading to people </w:t>
      </w:r>
      <w:r w:rsidRPr="00327F01">
        <w:t>feel</w:t>
      </w:r>
      <w:r>
        <w:t>ing</w:t>
      </w:r>
      <w:r w:rsidRPr="00327F01">
        <w:t xml:space="preserve"> morally responsible for the environment and </w:t>
      </w:r>
      <w:r>
        <w:t>behaving</w:t>
      </w:r>
      <w:r w:rsidRPr="00327F01">
        <w:t xml:space="preserve"> in an environmentally friendly manner </w:t>
      </w:r>
      <w:r w:rsidR="00232275" w:rsidRPr="00327F01">
        <w:fldChar w:fldCharType="begin"/>
      </w:r>
      <w:r w:rsidR="00360506">
        <w:instrText xml:space="preserve"> ADDIN ZOTERO_ITEM CSL_CITATION {"citationID":"YB2nFa45","properties":{"formattedCitation":"(Kaiser and Shimoda 1999)","plainCitation":"(Kaiser and Shimoda 1999)","noteIndex":0},"citationItems":[{"id":4956,"uris":["http://zotero.org/groups/2061407/items/NN55PD89"],"uri":["http://zotero.org/groups/2061407/items/NN55PD89"],"itemData":{"id":4956,"type":"article-journal","title":"Responsibility as a Predictor of Ecological Behaviour","container-title":"Journal of Environmental Psychology","page":"243–253","volume":"19","issue":"3","source":"Google Scholar","author":[{"family":"Kaiser","given":"Florian G."},{"family":"Shimoda","given":"Todd A."}],"issued":{"date-parts":[["1999"]]}}}],"schema":"https://github.com/citation-style-language/schema/raw/master/csl-citation.json"} </w:instrText>
      </w:r>
      <w:r w:rsidR="00232275" w:rsidRPr="00327F01">
        <w:fldChar w:fldCharType="separate"/>
      </w:r>
      <w:r w:rsidR="00360506" w:rsidRPr="00360506">
        <w:t>(Kaiser and Shimoda 1999)</w:t>
      </w:r>
      <w:r w:rsidR="00232275" w:rsidRPr="00327F01">
        <w:fldChar w:fldCharType="end"/>
      </w:r>
      <w:r w:rsidRPr="00327F01">
        <w:t xml:space="preserve">. </w:t>
      </w:r>
      <w:r>
        <w:rPr>
          <w:color w:val="000000" w:themeColor="text1"/>
        </w:rPr>
        <w:t>R</w:t>
      </w:r>
      <w:r w:rsidRPr="00327F01">
        <w:rPr>
          <w:color w:val="000000" w:themeColor="text1"/>
        </w:rPr>
        <w:t xml:space="preserve">esearch </w:t>
      </w:r>
      <w:r>
        <w:rPr>
          <w:color w:val="000000" w:themeColor="text1"/>
        </w:rPr>
        <w:t>involving</w:t>
      </w:r>
      <w:r>
        <w:t xml:space="preserve"> </w:t>
      </w:r>
      <w:r w:rsidRPr="00C106FF">
        <w:rPr>
          <w:i/>
        </w:rPr>
        <w:t>anticipated guilt</w:t>
      </w:r>
      <w:r w:rsidRPr="00327F01">
        <w:t xml:space="preserve"> </w:t>
      </w:r>
      <w:r w:rsidR="00232275">
        <w:rPr>
          <w:color w:val="000000" w:themeColor="text1"/>
        </w:rPr>
        <w:fldChar w:fldCharType="begin"/>
      </w:r>
      <w:r w:rsidR="00360506">
        <w:rPr>
          <w:color w:val="000000" w:themeColor="text1"/>
        </w:rPr>
        <w:instrText xml:space="preserve"> ADDIN ZOTERO_ITEM CSL_CITATION {"citationID":"sXSEaXAg","properties":{"formattedCitation":"(Grob 1995; Kaiser 2006; Mallett 2012; Peloza, White, and Shang 2013; Theotokis and Manganari 2015)","plainCitation":"(Grob 1995; Kaiser 2006; Mallett 2012; Peloza, White, and Shang 2013; Theotokis and Manganari 2015)","noteIndex":0},"citationItems":[{"id":4935,"uris":["http://zotero.org/groups/2061407/items/25MPTQZ6"],"uri":["http://zotero.org/groups/2061407/items/25MPTQZ6"],"itemData":{"id":4935,"type":"article-journal","title":"A Structural Model of Environmental Attitudes and Behaviour","container-title":"Journal of Environmental Psychology","page":"209–220","volume":"15","issue":"3","source":"Google Scholar","author":[{"family":"Grob","given":"Alexander"}],"issued":{"date-parts":[["1995"]]}}},{"id":4937,"uris":["http://zotero.org/groups/2061407/items/7NMWWJ2S"],"uri":["http://zotero.org/groups/2061407/items/7NMWWJ2S"],"itemData":{"id":4937,"type":"article-journal","title":"A Moral Extension of the Theory of Planned Behavior: Norms and Anticipated Feelings of Regret in Conservationism","container-title":"Personality and Individual Differences","page":"71–81","volume":"41","issue":"1","source":"Google Scholar","shortTitle":"A moral extension of the theory of planned behavior","author":[{"family":"Kaiser","given":"Florian G."}],"issued":{"date-parts":[["2006"]]}}},{"id":5820,"uris":["http://zotero.org/groups/2061407/items/SW873DFI"],"uri":["http://zotero.org/groups/2061407/items/SW873DFI"],"itemData":{"id":5820,"type":"article-journal","title":"Eco-Guilt Motivates Eco-Friendly Behavior","container-title":"Ecopsychology","page":"223–231","volume":"4","issue":"3","source":"Google Scholar","author":[{"family":"Mallett","given":"Robyn K."}],"issued":{"date-parts":[["2012"]]}}},{"id":4725,"uris":["http://zotero.org/groups/2061407/items/NDD5BRH8"],"uri":["http://zotero.org/groups/2061407/items/NDD5BRH8"],"itemData":{"id":4725,"type":"article-journal","title":"Good and Guilt-Free: The Role of Self- Accountability in Influencing Preferences for Products with Ethical Attributes","container-title":"Journal of Marketing","page":"104–119","volume":"77","issue":"1","language":"en","author":[{"family":"Peloza","given":"John"},{"family":"White","given":"Katherine"},{"family":"Shang","given":"Jingzhi"}],"issued":{"date-parts":[["2013"]]}}},{"id":4358,"uris":["http://zotero.org/groups/2061407/items/B4MC7H2W"],"uri":["http://zotero.org/groups/2061407/items/B4MC7H2W"],"itemData":{"id":4358,"type":"article-journal","title":"The Impact of Choice Architecture on Sustainable Consumer Behavior: The Role of Guilt","container-title":"Journal of Business Ethics","page":"423-437","volume":"131","issue":"2","source":"EBSCOhost","abstract":"Companies often encourage consumers to engage in sustainable behaviors using their services in a more environmentally friendly or green way, such as reusing the towels in a hotel or replacing paper bank statements by electronic statements. Sometimes, the option of green service is implied as the default and consumers can opt-out, while in other cases consumers need to explicitly ask ( opt-in) for switching to a green service. This research examines the effectiveness of choice architecture and particularly the different default policies-i.e., the alternative the consumer receives if he/she does not explicitly request otherwise-in engaging consumer green behavior. In four experiments, we show that the opt-out default policy is more effective than the opt-in, because it increases anticipated guilt. This effect is stronger for consumers who are less conscious for the environment (Study 1).We also show that a forced choice policy, in which the consumer is not automatically assigned to any condition and is forced to choose between the green and the non-green service option, is more effective than the opt-in policy and not significantly more effective than the opt-out policy (Study 2). Finally, we show that the role of defaults is weakened (enhanced), if a negotiated (reciprocal) cooperation strategy is used (Study 3). The article contributes to the literature of defaults and provides managerial and public policy implications for the design of green services.","DOI":"10.1007/s10551-014-2287-4","ISSN":"01674544","shortTitle":"The Impact of Choice Architecture on Sustainable Consumer Behavior","journalAbbreviation":"Journal of Business Ethics","author":[{"family":"Theotokis","given":"Aristeidis"},{"family":"Manganari","given":"Emmanouela"}],"issued":{"date-parts":[["2015",10]]}}}],"schema":"https://github.com/citation-style-language/schema/raw/master/csl-citation.json"} </w:instrText>
      </w:r>
      <w:r w:rsidR="00232275">
        <w:rPr>
          <w:color w:val="000000" w:themeColor="text1"/>
        </w:rPr>
        <w:fldChar w:fldCharType="separate"/>
      </w:r>
      <w:r w:rsidR="00360506" w:rsidRPr="00360506">
        <w:t>(Grob 1995; Kaiser 2006; Mallett 2012; Peloza, White, and Shang 2013; Theotokis and Manganari 2015)</w:t>
      </w:r>
      <w:r w:rsidR="00232275">
        <w:rPr>
          <w:color w:val="000000" w:themeColor="text1"/>
        </w:rPr>
        <w:fldChar w:fldCharType="end"/>
      </w:r>
      <w:r>
        <w:rPr>
          <w:color w:val="000000" w:themeColor="text1"/>
        </w:rPr>
        <w:t xml:space="preserve"> </w:t>
      </w:r>
      <w:r w:rsidR="00831078">
        <w:rPr>
          <w:color w:val="000000" w:themeColor="text1"/>
        </w:rPr>
        <w:t xml:space="preserve">shows that </w:t>
      </w:r>
      <w:r w:rsidR="00792339">
        <w:rPr>
          <w:color w:val="000000" w:themeColor="text1"/>
        </w:rPr>
        <w:t>guilt</w:t>
      </w:r>
      <w:r>
        <w:rPr>
          <w:color w:val="000000" w:themeColor="text1"/>
        </w:rPr>
        <w:t xml:space="preserve"> </w:t>
      </w:r>
      <w:r w:rsidRPr="00327F01">
        <w:t xml:space="preserve">can influence people to act in a pro-environmental manner </w:t>
      </w:r>
      <w:r w:rsidR="00232275" w:rsidRPr="00327F01">
        <w:fldChar w:fldCharType="begin"/>
      </w:r>
      <w:r w:rsidR="00360506">
        <w:instrText xml:space="preserve"> ADDIN ZOTERO_ITEM CSL_CITATION {"citationID":"K7P3L7HJ","properties":{"formattedCitation":"(Peloza, White, and Shang 2013; Steenhaut and Kenhove 2006)","plainCitation":"(Peloza, White, and Shang 2013; Steenhaut and Kenhove 2006)","noteIndex":0},"citationItems":[{"id":4725,"uris":["http://zotero.org/groups/2061407/items/NDD5BRH8"],"uri":["http://zotero.org/groups/2061407/items/NDD5BRH8"],"itemData":{"id":4725,"type":"article-journal","title":"Good and Guilt-Free: The Role of Self- Accountability in Influencing Preferences for Products with Ethical Attributes","container-title":"Journal of Marketing","page":"104–119","volume":"77","issue":"1","language":"en","author":[{"family":"Peloza","given":"John"},{"family":"White","given":"Katherine"},{"family":"Shang","given":"Jingzhi"}],"issued":{"date-parts":[["2013"]]}}},{"id":4745,"uris":["http://zotero.org/groups/2061407/items/TTIXPHAZ"],"uri":["http://zotero.org/groups/2061407/items/TTIXPHAZ"],"itemData":{"id":4745,"type":"article-journal","title":"The Mediating Role of Anticipated Guilt in Consumers’ Ethical Decision-Making","container-title":"Journal of Business Ethics","page":"269–288","volume":"69","issue":"3","language":"en","author":[{"family":"Steenhaut","given":"Sarah"},{"family":"Kenhove","given":"Patrick Van"}],"issued":{"date-parts":[["2006"]]}}}],"schema":"https://github.com/citation-style-language/schema/raw/master/csl-citation.json"} </w:instrText>
      </w:r>
      <w:r w:rsidR="00232275" w:rsidRPr="00327F01">
        <w:fldChar w:fldCharType="separate"/>
      </w:r>
      <w:r w:rsidR="00360506" w:rsidRPr="00360506">
        <w:t>(Peloza, White, and Shang 2013; Steenhaut and Kenhove 2006)</w:t>
      </w:r>
      <w:r w:rsidR="00232275" w:rsidRPr="00327F01">
        <w:fldChar w:fldCharType="end"/>
      </w:r>
      <w:r w:rsidRPr="00327F01">
        <w:t xml:space="preserve">. </w:t>
      </w:r>
      <w:r>
        <w:rPr>
          <w:color w:val="000000" w:themeColor="text1"/>
        </w:rPr>
        <w:t xml:space="preserve">Importantly, </w:t>
      </w:r>
      <w:r w:rsidRPr="00327F01">
        <w:rPr>
          <w:color w:val="000000" w:themeColor="text1"/>
        </w:rPr>
        <w:t xml:space="preserve">anticipated guilt </w:t>
      </w:r>
      <w:r>
        <w:rPr>
          <w:color w:val="000000" w:themeColor="text1"/>
        </w:rPr>
        <w:t>is</w:t>
      </w:r>
      <w:r w:rsidRPr="00327F01">
        <w:rPr>
          <w:color w:val="000000" w:themeColor="text1"/>
        </w:rPr>
        <w:t xml:space="preserve"> more effect</w:t>
      </w:r>
      <w:r>
        <w:rPr>
          <w:color w:val="000000" w:themeColor="text1"/>
        </w:rPr>
        <w:t>ive</w:t>
      </w:r>
      <w:r w:rsidRPr="00327F01">
        <w:rPr>
          <w:color w:val="000000" w:themeColor="text1"/>
        </w:rPr>
        <w:t xml:space="preserve"> at encouraging </w:t>
      </w:r>
      <w:r w:rsidR="00595DC3">
        <w:rPr>
          <w:color w:val="000000" w:themeColor="text1"/>
        </w:rPr>
        <w:t>sustainable</w:t>
      </w:r>
      <w:r w:rsidRPr="00327F01">
        <w:rPr>
          <w:color w:val="000000" w:themeColor="text1"/>
        </w:rPr>
        <w:t xml:space="preserve"> behavior when </w:t>
      </w:r>
      <w:r>
        <w:rPr>
          <w:color w:val="000000" w:themeColor="text1"/>
        </w:rPr>
        <w:t xml:space="preserve">consumers are subtly asked </w:t>
      </w:r>
      <w:r w:rsidRPr="00327F01">
        <w:rPr>
          <w:color w:val="000000" w:themeColor="text1"/>
        </w:rPr>
        <w:t xml:space="preserve">to consider their </w:t>
      </w:r>
      <w:r>
        <w:rPr>
          <w:color w:val="000000" w:themeColor="text1"/>
        </w:rPr>
        <w:t>own self-standards of behavior (personal norms)</w:t>
      </w:r>
      <w:r w:rsidRPr="00327F01">
        <w:rPr>
          <w:color w:val="000000" w:themeColor="text1"/>
        </w:rPr>
        <w:t xml:space="preserve">, rather than </w:t>
      </w:r>
      <w:r w:rsidR="00831078">
        <w:rPr>
          <w:color w:val="000000" w:themeColor="text1"/>
        </w:rPr>
        <w:t>when they are</w:t>
      </w:r>
      <w:r>
        <w:rPr>
          <w:color w:val="000000" w:themeColor="text1"/>
        </w:rPr>
        <w:t xml:space="preserve"> exposed to explicit guilt appeals</w:t>
      </w:r>
      <w:r w:rsidRPr="00327F01">
        <w:rPr>
          <w:color w:val="000000" w:themeColor="text1"/>
        </w:rPr>
        <w:t xml:space="preserve">, which can backfire </w:t>
      </w:r>
      <w:r w:rsidR="00232275">
        <w:rPr>
          <w:color w:val="000000" w:themeColor="text1"/>
        </w:rPr>
        <w:fldChar w:fldCharType="begin"/>
      </w:r>
      <w:r w:rsidR="00360506">
        <w:rPr>
          <w:color w:val="000000" w:themeColor="text1"/>
        </w:rPr>
        <w:instrText xml:space="preserve"> ADDIN ZOTERO_ITEM CSL_CITATION {"citationID":"7b5ZcE6t","properties":{"formattedCitation":"(Peloza, White, and Shang 2013)","plainCitation":"(Peloza, White, and Shang 2013)","noteIndex":0},"citationItems":[{"id":4725,"uris":["http://zotero.org/groups/2061407/items/NDD5BRH8"],"uri":["http://zotero.org/groups/2061407/items/NDD5BRH8"],"itemData":{"id":4725,"type":"article-journal","title":"Good and Guilt-Free: The Role of Self- Accountability in Influencing Preferences for Products with Ethical Attributes","container-title":"Journal of Marketing","page":"104–119","volume":"77","issue":"1","language":"en","author":[{"family":"Peloza","given":"John"},{"family":"White","given":"Katherine"},{"family":"Shang","given":"Jingzhi"}],"issued":{"date-parts":[["2013"]]}}}],"schema":"https://github.com/citation-style-language/schema/raw/master/csl-citation.json"} </w:instrText>
      </w:r>
      <w:r w:rsidR="00232275">
        <w:rPr>
          <w:color w:val="000000" w:themeColor="text1"/>
        </w:rPr>
        <w:fldChar w:fldCharType="separate"/>
      </w:r>
      <w:r w:rsidR="004D52C3">
        <w:t>(Peloza et al.</w:t>
      </w:r>
      <w:r w:rsidR="00360506" w:rsidRPr="00360506">
        <w:t xml:space="preserve"> 2013)</w:t>
      </w:r>
      <w:r w:rsidR="00232275">
        <w:rPr>
          <w:color w:val="000000" w:themeColor="text1"/>
        </w:rPr>
        <w:fldChar w:fldCharType="end"/>
      </w:r>
      <w:r w:rsidRPr="00327F01">
        <w:rPr>
          <w:color w:val="000000" w:themeColor="text1"/>
        </w:rPr>
        <w:t>.</w:t>
      </w:r>
      <w:r w:rsidR="00573387">
        <w:rPr>
          <w:color w:val="000000" w:themeColor="text1"/>
        </w:rPr>
        <w:t xml:space="preserve"> </w:t>
      </w:r>
      <w:r w:rsidR="00573387">
        <w:t>G</w:t>
      </w:r>
      <w:r w:rsidR="00573387" w:rsidRPr="00327F01">
        <w:t xml:space="preserve">uilt </w:t>
      </w:r>
      <w:r w:rsidR="00573387">
        <w:t xml:space="preserve">can also be </w:t>
      </w:r>
      <w:r w:rsidR="00573387" w:rsidRPr="00327F01">
        <w:t>experienced</w:t>
      </w:r>
      <w:r w:rsidR="00573387">
        <w:t xml:space="preserve"> as a result of the actions of one’s own group. Such c</w:t>
      </w:r>
      <w:r w:rsidRPr="00052AE0">
        <w:rPr>
          <w:i/>
        </w:rPr>
        <w:t>ollective guilt</w:t>
      </w:r>
      <w:r w:rsidRPr="00327F01">
        <w:t xml:space="preserve"> </w:t>
      </w:r>
      <w:r w:rsidR="004F43E6">
        <w:t xml:space="preserve">can </w:t>
      </w:r>
      <w:r>
        <w:t xml:space="preserve">be a </w:t>
      </w:r>
      <w:r w:rsidRPr="00327F01">
        <w:t xml:space="preserve">motivator of </w:t>
      </w:r>
      <w:r w:rsidR="00573387">
        <w:t>pro-environmental action</w:t>
      </w:r>
      <w:r w:rsidRPr="00327F01">
        <w:t xml:space="preserve"> </w:t>
      </w:r>
      <w:r w:rsidR="00232275" w:rsidRPr="00327F01">
        <w:fldChar w:fldCharType="begin"/>
      </w:r>
      <w:r w:rsidR="00360506">
        <w:instrText xml:space="preserve"> ADDIN ZOTERO_ITEM CSL_CITATION {"citationID":"cWJUrPoG","properties":{"formattedCitation":"(Ferguson, Branscombe, and Reynolds 2011)","plainCitation":"(Ferguson, Branscombe, and Reynolds 2011)","noteIndex":0},"citationItems":[{"id":4670,"uris":["http://zotero.org/groups/2061407/items/N9E7362Q"],"uri":["http://zotero.org/groups/2061407/items/N9E7362Q"],"itemData":{"id":4670,"type":"article-journal","title":"The Effect of Intergroup Comparison on Willingness to Perform Sustainable Behavior","container-title":"Journal of Environmental Psychology","page":"275–281","volume":"31","issue":"4","language":"en","author":[{"family":"Ferguson","given":"Mark A."},{"family":"Branscombe","given":"Nyla R."},{"family":"Reynolds","given":"Katherine J."}],"issued":{"date-parts":[["2011"]]}}}],"schema":"https://github.com/citation-style-language/schema/raw/master/csl-citation.json"} </w:instrText>
      </w:r>
      <w:r w:rsidR="00232275" w:rsidRPr="00327F01">
        <w:fldChar w:fldCharType="separate"/>
      </w:r>
      <w:r w:rsidR="00360506" w:rsidRPr="00360506">
        <w:t>(Ferguson, Branscombe, and Reynolds 2011)</w:t>
      </w:r>
      <w:r w:rsidR="00232275" w:rsidRPr="00327F01">
        <w:fldChar w:fldCharType="end"/>
      </w:r>
      <w:r w:rsidRPr="00327F01">
        <w:t xml:space="preserve">. For example, </w:t>
      </w:r>
      <w:r w:rsidR="00573387">
        <w:t xml:space="preserve">research suggests that information </w:t>
      </w:r>
      <w:r w:rsidR="00C2366F">
        <w:t xml:space="preserve">conveying </w:t>
      </w:r>
      <w:r w:rsidR="00573387">
        <w:t xml:space="preserve">that </w:t>
      </w:r>
      <w:r w:rsidRPr="00327F01">
        <w:t xml:space="preserve">one's country has </w:t>
      </w:r>
      <w:r w:rsidR="00A82052">
        <w:t xml:space="preserve">a </w:t>
      </w:r>
      <w:r w:rsidR="00573387">
        <w:t xml:space="preserve">significant </w:t>
      </w:r>
      <w:r w:rsidRPr="00327F01">
        <w:t>carbon footprint</w:t>
      </w:r>
      <w:r w:rsidR="00573387">
        <w:t xml:space="preserve"> </w:t>
      </w:r>
      <w:r w:rsidRPr="00327F01">
        <w:t>lead</w:t>
      </w:r>
      <w:r w:rsidR="00573387">
        <w:t>s</w:t>
      </w:r>
      <w:r w:rsidRPr="00327F01">
        <w:t xml:space="preserve"> to </w:t>
      </w:r>
      <w:r w:rsidR="00573387">
        <w:t xml:space="preserve">feelings of </w:t>
      </w:r>
      <w:r w:rsidRPr="00327F01">
        <w:t>collective guilt</w:t>
      </w:r>
      <w:r w:rsidR="00170DF0">
        <w:t xml:space="preserve">, and also </w:t>
      </w:r>
      <w:r w:rsidR="00573387">
        <w:t>predicts willingness to support a sustainable cause</w:t>
      </w:r>
      <w:r w:rsidRPr="00327F01">
        <w:t xml:space="preserve"> </w:t>
      </w:r>
      <w:r w:rsidR="00232275" w:rsidRPr="00327F01">
        <w:fldChar w:fldCharType="begin"/>
      </w:r>
      <w:r w:rsidR="00360506">
        <w:instrText xml:space="preserve"> ADDIN ZOTERO_ITEM CSL_CITATION {"citationID":"KXYHdxsk","properties":{"formattedCitation":"(Mallett, Melchiori, and Strickroth 2013)","plainCitation":"(Mallett, Melchiori, and Strickroth 2013)","noteIndex":0},"citationItems":[{"id":5128,"uris":["http://zotero.org/groups/2061407/items/Z3KFNKZF"],"uri":["http://zotero.org/groups/2061407/items/Z3KFNKZF"],"itemData":{"id":5128,"type":"article-journal","title":"Self-Confrontation via a Carbon Footprint Calculator Increases Guilt and Support for a Proenvironmental Group","container-title":"Ecopsychology","page":"9-16","volume":"5","issue":"1","source":"online.liebertpub.com (Atypon)","abstract":"Guilt occurs when people realize they have violated personal or social standards for behavior. For example, past research found that confronting Whites for racist behavior created guilt, which motivated behavior change. Carbon footprint calculators provide a venue for self-confrontation about the impact of one's behavior on the environment. In Study 1, participants were randomly assigned to learn their carbon footprint was larger or smaller than the average United States' citizen. Participants confronted with a larger-than-average carbon footprint reported more personal guilt, but not shame or anger, than participants who learned they had a smaller-than-average carbon footprint. In Study 2, participants confronted with evidence that Americans had a larger carbon footprint than other industrialized nations reported more collective guilt, but no less collective pride, than participants who learned Americans had a smaller carbon footprint. Collective guilt then partially mediated the association between carbon footprint feedback and support for a proenvironmental group.","DOI":"10.1089/eco.2012.0067","journalAbbreviation":"Ecopsychology","author":[{"family":"Mallett","given":"Robyn K."},{"family":"Melchiori","given":"Kala J."},{"family":"Strickroth","given":"Theresa"}],"issued":{"date-parts":[["2013",3,1]]}}}],"schema":"https://github.com/citation-style-language/schema/raw/master/csl-citation.json"} </w:instrText>
      </w:r>
      <w:r w:rsidR="00232275" w:rsidRPr="00327F01">
        <w:fldChar w:fldCharType="separate"/>
      </w:r>
      <w:r w:rsidR="00360506" w:rsidRPr="00360506">
        <w:t>(Mallett, Melchiori, and Strickroth 2013)</w:t>
      </w:r>
      <w:r w:rsidR="00232275" w:rsidRPr="00327F01">
        <w:fldChar w:fldCharType="end"/>
      </w:r>
      <w:r w:rsidR="00170DF0">
        <w:t xml:space="preserve"> and </w:t>
      </w:r>
      <w:r w:rsidR="00573387">
        <w:t>to engage in</w:t>
      </w:r>
      <w:r w:rsidRPr="00327F01">
        <w:t xml:space="preserve"> </w:t>
      </w:r>
      <w:r w:rsidR="00573387">
        <w:t>sustainable</w:t>
      </w:r>
      <w:r w:rsidRPr="00327F01">
        <w:t xml:space="preserve"> </w:t>
      </w:r>
      <w:r>
        <w:t>behavior</w:t>
      </w:r>
      <w:r w:rsidRPr="00327F01">
        <w:t>s</w:t>
      </w:r>
      <w:r w:rsidR="00573387">
        <w:t xml:space="preserve"> </w:t>
      </w:r>
      <w:r w:rsidR="00232275" w:rsidRPr="00327F01">
        <w:fldChar w:fldCharType="begin"/>
      </w:r>
      <w:r w:rsidR="00360506">
        <w:instrText xml:space="preserve"> ADDIN ZOTERO_ITEM CSL_CITATION {"citationID":"pT7jX11n","properties":{"formattedCitation":"(Ferguson, Branscombe, and Reynolds 2011)","plainCitation":"(Ferguson, Branscombe, and Reynolds 2011)","noteIndex":0},"citationItems":[{"id":4670,"uris":["http://zotero.org/groups/2061407/items/N9E7362Q"],"uri":["http://zotero.org/groups/2061407/items/N9E7362Q"],"itemData":{"id":4670,"type":"article-journal","title":"The Effect of Intergroup Comparison on Willingness to Perform Sustainable Behavior","container-title":"Journal of Environmental Psychology","page":"275–281","volume":"31","issue":"4","language":"en","author":[{"family":"Ferguson","given":"Mark A."},{"family":"Branscombe","given":"Nyla R."},{"family":"Reynolds","given":"Katherine J."}],"issued":{"date-parts":[["2011"]]}}}],"schema":"https://github.com/citation-style-language/schema/raw/master/csl-citation.json"} </w:instrText>
      </w:r>
      <w:r w:rsidR="00232275" w:rsidRPr="00327F01">
        <w:fldChar w:fldCharType="separate"/>
      </w:r>
      <w:r w:rsidR="00360506" w:rsidRPr="00360506">
        <w:t>(Ferguson, Branscombe, and Reynolds 2011)</w:t>
      </w:r>
      <w:r w:rsidR="00232275" w:rsidRPr="00327F01">
        <w:fldChar w:fldCharType="end"/>
      </w:r>
      <w:r w:rsidRPr="00327F01">
        <w:t>.</w:t>
      </w:r>
      <w:r w:rsidR="009E73B0">
        <w:rPr>
          <w:color w:val="000000" w:themeColor="text1"/>
        </w:rPr>
        <w:t xml:space="preserve">  </w:t>
      </w:r>
    </w:p>
    <w:p w:rsidR="00056D01" w:rsidRPr="009E73B0" w:rsidRDefault="00056D01" w:rsidP="004F43E6">
      <w:pPr>
        <w:spacing w:line="480" w:lineRule="auto"/>
        <w:ind w:firstLine="720"/>
        <w:rPr>
          <w:color w:val="000000" w:themeColor="text1"/>
        </w:rPr>
      </w:pPr>
      <w:r w:rsidRPr="00327F01">
        <w:rPr>
          <w:color w:val="000000" w:themeColor="text1"/>
        </w:rPr>
        <w:t xml:space="preserve">In addition to fear and guilt, </w:t>
      </w:r>
      <w:r w:rsidR="004F43E6">
        <w:rPr>
          <w:color w:val="000000" w:themeColor="text1"/>
        </w:rPr>
        <w:t xml:space="preserve">sadness has been examined as a driver of sustainable attitudes and behaviors </w:t>
      </w:r>
      <w:r w:rsidR="00232275">
        <w:rPr>
          <w:color w:val="000000" w:themeColor="text1"/>
        </w:rPr>
        <w:fldChar w:fldCharType="begin"/>
      </w:r>
      <w:r w:rsidR="00360506">
        <w:rPr>
          <w:color w:val="000000" w:themeColor="text1"/>
        </w:rPr>
        <w:instrText xml:space="preserve"> ADDIN ZOTERO_ITEM CSL_CITATION {"citationID":"a9UtOb3X","properties":{"formattedCitation":"(Schwartz and Loewenstein 2017; Sevillano, Aragon\\uc0\\u233{}s, and Schultz 2007)","plainCitation":"(Schwartz and Loewenstein 2017; Sevillano, Aragonés, and Schultz 2007)","noteIndex":0},"citationItems":[{"id":5822,"uris":["http://zotero.org/groups/2061407/items/95T7KFUX"],"uri":["http://zotero.org/groups/2061407/items/95T7KFUX"],"itemData":{"id":5822,"type":"article-journal","title":"The Chill of the Moment: Emotions and Pro-Environmental Behavior","container-title":"Journal of Public Policy &amp; Marketing","page":"255-268","volume":"36","issue":"2","source":"Google Scholar","shortTitle":"The Chill of the Moment","author":[{"family":"Schwartz","given":"Daniel"},{"family":"Loewenstein","given":"George"}],"issued":{"date-parts":[["2017"]]}}},{"id":5824,"uris":["http://zotero.org/groups/2061407/items/3H7EPCXP"],"uri":["http://zotero.org/groups/2061407/items/3H7EPCXP"],"itemData":{"id":5824,"type":"article-journal","title":"Perspective Taking, Environmental Concern, and the Moderating Role of Dispositional Empathy","container-title":"Environment and Behavior","page":"685–705","volume":"39","issue":"5","source":"Google Scholar","author":[{"family":"Sevillano","given":"Verónica"},{"family":"Aragonés","given":"Juan I."},{"family":"Schultz","given":"P. Wesley"}],"issued":{"date-parts":[["2007"]]}}}],"schema":"https://github.com/citation-style-language/schema/raw/master/csl-citation.json"} </w:instrText>
      </w:r>
      <w:r w:rsidR="00232275">
        <w:rPr>
          <w:color w:val="000000" w:themeColor="text1"/>
        </w:rPr>
        <w:fldChar w:fldCharType="separate"/>
      </w:r>
      <w:r w:rsidR="00360506" w:rsidRPr="00360506">
        <w:t>(Schwartz and Loewenstein 2017; Sevillano, Aragonés, and Schultz 2007)</w:t>
      </w:r>
      <w:r w:rsidR="00232275">
        <w:rPr>
          <w:color w:val="000000" w:themeColor="text1"/>
        </w:rPr>
        <w:fldChar w:fldCharType="end"/>
      </w:r>
      <w:r>
        <w:rPr>
          <w:color w:val="000000" w:themeColor="text1"/>
        </w:rPr>
        <w:t xml:space="preserve">. </w:t>
      </w:r>
      <w:r w:rsidR="004D52C3">
        <w:rPr>
          <w:color w:val="000000" w:themeColor="text1"/>
        </w:rPr>
        <w:t xml:space="preserve">Sadness can </w:t>
      </w:r>
      <w:r w:rsidR="004F43E6">
        <w:rPr>
          <w:color w:val="000000" w:themeColor="text1"/>
        </w:rPr>
        <w:t xml:space="preserve">lead to more pro-environmental behaviors such as using </w:t>
      </w:r>
      <w:r w:rsidR="004F43E6" w:rsidRPr="004F43E6">
        <w:rPr>
          <w:color w:val="000000" w:themeColor="text1"/>
        </w:rPr>
        <w:t xml:space="preserve">an energy-footprint calculator and </w:t>
      </w:r>
      <w:r w:rsidR="004F43E6">
        <w:rPr>
          <w:color w:val="000000" w:themeColor="text1"/>
        </w:rPr>
        <w:t>allocating higher donatio</w:t>
      </w:r>
      <w:r w:rsidR="004D52C3">
        <w:rPr>
          <w:color w:val="000000" w:themeColor="text1"/>
        </w:rPr>
        <w:t>n amounts to a sustainable</w:t>
      </w:r>
      <w:r w:rsidR="004F43E6">
        <w:rPr>
          <w:color w:val="000000" w:themeColor="text1"/>
        </w:rPr>
        <w:t xml:space="preserve"> cause </w:t>
      </w:r>
      <w:r w:rsidR="00232275">
        <w:rPr>
          <w:color w:val="000000" w:themeColor="text1"/>
        </w:rPr>
        <w:fldChar w:fldCharType="begin"/>
      </w:r>
      <w:r w:rsidR="00360506">
        <w:rPr>
          <w:color w:val="000000" w:themeColor="text1"/>
        </w:rPr>
        <w:instrText xml:space="preserve"> ADDIN ZOTERO_ITEM CSL_CITATION {"citationID":"l5TKc0hJ","properties":{"formattedCitation":"(Schwartz and Loewenstein 2017)","plainCitation":"(Schwartz and Loewenstein 2017)","noteIndex":0},"citationItems":[{"id":5822,"uris":["http://zotero.org/groups/2061407/items/95T7KFUX"],"uri":["http://zotero.org/groups/2061407/items/95T7KFUX"],"itemData":{"id":5822,"type":"article-journal","title":"The Chill of the Moment: Emotions and Pro-Environmental Behavior","container-title":"Journal of Public Policy &amp; Marketing","page":"255-268","volume":"36","issue":"2","source":"Google Scholar","shortTitle":"The Chill of the Moment","author":[{"family":"Schwartz","given":"Daniel"},{"family":"Loewenstein","given":"George"}],"issued":{"date-parts":[["2017"]]}}}],"schema":"https://github.com/citation-style-language/schema/raw/master/csl-citation.json"} </w:instrText>
      </w:r>
      <w:r w:rsidR="00232275">
        <w:rPr>
          <w:color w:val="000000" w:themeColor="text1"/>
        </w:rPr>
        <w:fldChar w:fldCharType="separate"/>
      </w:r>
      <w:r w:rsidR="00360506" w:rsidRPr="00360506">
        <w:t>(Schwartz and Loewenstein 2017)</w:t>
      </w:r>
      <w:r w:rsidR="00232275">
        <w:rPr>
          <w:color w:val="000000" w:themeColor="text1"/>
        </w:rPr>
        <w:fldChar w:fldCharType="end"/>
      </w:r>
      <w:r w:rsidRPr="00327F01">
        <w:rPr>
          <w:color w:val="000000" w:themeColor="text1"/>
        </w:rPr>
        <w:t xml:space="preserve">. However, </w:t>
      </w:r>
      <w:r w:rsidR="004F43E6">
        <w:rPr>
          <w:color w:val="000000" w:themeColor="text1"/>
        </w:rPr>
        <w:t xml:space="preserve">when the emotion had dissipated, differences in sustainable actions </w:t>
      </w:r>
      <w:r w:rsidR="00F21A14">
        <w:rPr>
          <w:color w:val="000000" w:themeColor="text1"/>
        </w:rPr>
        <w:t xml:space="preserve">were eliminated </w:t>
      </w:r>
      <w:r w:rsidR="004F43E6">
        <w:rPr>
          <w:color w:val="000000" w:themeColor="text1"/>
        </w:rPr>
        <w:t xml:space="preserve">between those who had received the sadness message </w:t>
      </w:r>
      <w:r w:rsidR="00D16E33">
        <w:rPr>
          <w:color w:val="000000" w:themeColor="text1"/>
        </w:rPr>
        <w:t>versus</w:t>
      </w:r>
      <w:r w:rsidR="00F21A14">
        <w:rPr>
          <w:color w:val="000000" w:themeColor="text1"/>
        </w:rPr>
        <w:t xml:space="preserve"> </w:t>
      </w:r>
      <w:r w:rsidR="004F43E6">
        <w:rPr>
          <w:color w:val="000000" w:themeColor="text1"/>
        </w:rPr>
        <w:t>a non-affective message</w:t>
      </w:r>
      <w:r w:rsidRPr="00327F01">
        <w:rPr>
          <w:color w:val="000000" w:themeColor="text1"/>
        </w:rPr>
        <w:t>. Thus,</w:t>
      </w:r>
      <w:r w:rsidR="004D52C3">
        <w:rPr>
          <w:color w:val="000000" w:themeColor="text1"/>
        </w:rPr>
        <w:t xml:space="preserve"> emotions such as</w:t>
      </w:r>
      <w:r w:rsidRPr="00327F01">
        <w:rPr>
          <w:color w:val="000000" w:themeColor="text1"/>
        </w:rPr>
        <w:t xml:space="preserve"> </w:t>
      </w:r>
      <w:r w:rsidR="004D52C3">
        <w:rPr>
          <w:color w:val="000000" w:themeColor="text1"/>
        </w:rPr>
        <w:t>sadness are</w:t>
      </w:r>
      <w:r w:rsidR="004F43E6">
        <w:rPr>
          <w:color w:val="000000" w:themeColor="text1"/>
        </w:rPr>
        <w:t xml:space="preserve"> more influential when </w:t>
      </w:r>
      <w:r w:rsidR="004D52C3">
        <w:rPr>
          <w:color w:val="000000" w:themeColor="text1"/>
        </w:rPr>
        <w:t>they are</w:t>
      </w:r>
      <w:r w:rsidR="004F43E6">
        <w:rPr>
          <w:color w:val="000000" w:themeColor="text1"/>
        </w:rPr>
        <w:t xml:space="preserve"> currently experienced. </w:t>
      </w:r>
    </w:p>
    <w:p w:rsidR="00056D01" w:rsidRPr="00327F01" w:rsidRDefault="00056D01" w:rsidP="004A5B29">
      <w:pPr>
        <w:autoSpaceDE w:val="0"/>
        <w:autoSpaceDN w:val="0"/>
        <w:adjustRightInd w:val="0"/>
        <w:spacing w:line="480" w:lineRule="auto"/>
        <w:ind w:firstLine="720"/>
        <w:rPr>
          <w:color w:val="000000" w:themeColor="text1"/>
          <w:spacing w:val="1"/>
          <w:lang w:val="en-GB"/>
        </w:rPr>
      </w:pPr>
      <w:r w:rsidRPr="009E73B0">
        <w:rPr>
          <w:i/>
        </w:rPr>
        <w:t xml:space="preserve">Positive </w:t>
      </w:r>
      <w:r w:rsidR="009E73B0">
        <w:rPr>
          <w:i/>
        </w:rPr>
        <w:t>e</w:t>
      </w:r>
      <w:r w:rsidRPr="009E73B0">
        <w:rPr>
          <w:i/>
        </w:rPr>
        <w:t>motions</w:t>
      </w:r>
      <w:r w:rsidRPr="00000C97">
        <w:t>.</w:t>
      </w:r>
      <w:r w:rsidRPr="00327F01">
        <w:t xml:space="preserve"> </w:t>
      </w:r>
      <w:r w:rsidR="005D21E9">
        <w:rPr>
          <w:color w:val="000000" w:themeColor="text1"/>
        </w:rPr>
        <w:t>Consumers are more inclined to engage in pro-environmental actions</w:t>
      </w:r>
      <w:r w:rsidRPr="00327F01">
        <w:rPr>
          <w:color w:val="000000" w:themeColor="text1"/>
        </w:rPr>
        <w:t xml:space="preserve"> </w:t>
      </w:r>
      <w:r w:rsidR="003C20C0">
        <w:rPr>
          <w:color w:val="000000" w:themeColor="text1"/>
        </w:rPr>
        <w:t xml:space="preserve">when they derive some hedonic pleasure or positive affect from the behavior </w:t>
      </w:r>
      <w:r w:rsidR="00232275">
        <w:rPr>
          <w:color w:val="000000" w:themeColor="text1"/>
        </w:rPr>
        <w:fldChar w:fldCharType="begin"/>
      </w:r>
      <w:r w:rsidR="00360506">
        <w:rPr>
          <w:color w:val="000000" w:themeColor="text1"/>
        </w:rPr>
        <w:instrText xml:space="preserve"> ADDIN ZOTERO_ITEM CSL_CITATION {"citationID":"aocbifqmva","properties":{"formattedCitation":"(Corral-Verdugo et al. 2009)","plainCitation":"(Corral-Verdugo et al. 2009)","noteIndex":0},"citationItems":[{"id":5343,"uris":["http://zotero.org/groups/2061407/items/PVMT2ENA"],"uri":["http://zotero.org/groups/2061407/items/PVMT2ENA"],"itemData":{"id":5343,"type":"article-journal","title":"Correlates of Pro-Sustainability Orientation: The Affinity Towards Diversity","container-title":"Journal of Environmental Psychology","page":"34–43","volume":"29","issue":"1","source":"Google Scholar","shortTitle":"Correlates of pro-sustainability orientation","author":[{"family":"Corral-Verdugo","given":"Víctor"},{"family":"Bonnes","given":"Mirilia"},{"family":"Tapia-Fonllem","given":"César"},{"family":"Fraijo-Sing","given":"Blanca"},{"family":"Frías-Armenta","given":"Martha"},{"family":"Carrus","given":"Giuseppe"}],"issued":{"date-parts":[["2009"]]}}}],"schema":"https://github.com/citation-style-language/schema/raw/master/csl-citation.json"} </w:instrText>
      </w:r>
      <w:r w:rsidR="00232275">
        <w:rPr>
          <w:color w:val="000000" w:themeColor="text1"/>
        </w:rPr>
        <w:fldChar w:fldCharType="separate"/>
      </w:r>
      <w:r w:rsidR="00360506" w:rsidRPr="00360506">
        <w:t>(Corral-Verdugo et al. 2009)</w:t>
      </w:r>
      <w:r w:rsidR="00232275">
        <w:rPr>
          <w:color w:val="000000" w:themeColor="text1"/>
        </w:rPr>
        <w:fldChar w:fldCharType="end"/>
      </w:r>
      <w:r w:rsidRPr="00327F01">
        <w:rPr>
          <w:color w:val="000000" w:themeColor="text1"/>
        </w:rPr>
        <w:t xml:space="preserve">. </w:t>
      </w:r>
      <w:r w:rsidR="003C20C0">
        <w:rPr>
          <w:color w:val="000000" w:themeColor="text1"/>
        </w:rPr>
        <w:t>Sustainable behaviors</w:t>
      </w:r>
      <w:r w:rsidRPr="00327F01">
        <w:rPr>
          <w:color w:val="000000" w:themeColor="text1"/>
        </w:rPr>
        <w:t xml:space="preserve"> can both decrease</w:t>
      </w:r>
      <w:r>
        <w:rPr>
          <w:color w:val="000000" w:themeColor="text1"/>
        </w:rPr>
        <w:t xml:space="preserve"> </w:t>
      </w:r>
      <w:r w:rsidRPr="00327F01">
        <w:rPr>
          <w:color w:val="000000" w:themeColor="text1"/>
        </w:rPr>
        <w:t xml:space="preserve">negative and increase positive emotions </w:t>
      </w:r>
      <w:r w:rsidR="00232275">
        <w:rPr>
          <w:color w:val="000000" w:themeColor="text1"/>
        </w:rPr>
        <w:fldChar w:fldCharType="begin"/>
      </w:r>
      <w:r w:rsidR="00360506">
        <w:rPr>
          <w:color w:val="000000" w:themeColor="text1"/>
        </w:rPr>
        <w:instrText xml:space="preserve"> ADDIN ZOTERO_ITEM CSL_CITATION {"citationID":"a1qdm9o8tch","properties":{"formattedCitation":"(Onwezen, Antonides, and Bartels 2013; Rezvani, Jansson, and Bengtsson 2017; Sun and Trudel 2017)","plainCitation":"(Onwezen, Antonides, and Bartels 2013; Rezvani, Jansson, and Bengtsson 2017; Sun and Trudel 2017)","noteIndex":0},"citationItems":[{"id":4969,"uris":["http://zotero.org/groups/2061407/items/FQWJVFCB"],"uri":["http://zotero.org/groups/2061407/items/FQWJVFCB"],"itemData":{"id":4969,"type":"article-journal","title":"The Norm Activation Model: An Exploration of the Functions of Anticipated Pride and Guilt in Pro-Environmental Behaviour","container-title":"Journal of Economic Psychology","page":"141-153","volume":"39","source":"CrossRef","DOI":"10.1016/j.joep.2013.07.005","ISSN":"01674870","shortTitle":"The Norm Activation Model","language":"en","author":[{"family":"Onwezen","given":"Marleen C."},{"family":"Antonides","given":"Gerrit"},{"family":"Bartels","given":"Jos"}],"issued":{"date-parts":[["2013",12]]}}},{"id":4352,"uris":["http://zotero.org/groups/2061407/items/44YFZJGX"],"uri":["http://zotero.org/groups/2061407/items/44YFZJGX"],"itemData":{"id":4352,"type":"article-journal","title":"Cause I'll Feel Good! An Investigation into the Effects of Anticipated Emotions and Personal Moral Norms on Consumer Pro-Environmental Behavior","container-title":"Journal of Promotion Management","page":"163-183","volume":"23","issue":"1","source":"EBSCOhost","abstract":"Anticipated emotions and moral norms have previously been found to influence consumer adoption of pro-environmental products in different ways. However norms and emotions have seldom been combined in order to understand their relations in motivating consumers to adopt sustainable products. Despite the environmental benefits of sustainable products, consumer adoption is slow to take off. Utilizing data from an online survey (N= 576), this study finds that anticipated emotions directly influence consumer adoption and the effect of moral norms is mediated by the anticipated emotions. This study extends the norm activation model and implies communicating positive emotions for promoting sustainable products.","DOI":"10.1080/10496491.2016.1267681","ISSN":"10496491","journalAbbreviation":"Journal of Promotion Management","author":[{"family":"Rezvani","given":"Zeinab"},{"family":"Jansson","given":"Johan"},{"family":"Bengtsson","given":"Maria"}],"issued":{"date-parts":[["2017",2,1]]}}},{"id":4747,"uris":["http://zotero.org/groups/2061407/items/BAZVPN7C"],"uri":["http://zotero.org/groups/2061407/items/BAZVPN7C"],"itemData":{"id":4747,"type":"article-journal","title":"The Effect of Recycling Versus Trashing on Consumption: Theory and Experimental Evidence","container-title":"Journal of Marketing Research","page":"293–305","volume":"54","issue":"2","language":"en","author":[{"family":"Sun","given":"Monic"},{"family":"Trudel","given":"Remi"}],"issued":{"date-parts":[["2017"]]}}}],"schema":"https://github.com/citation-style-language/schema/raw/master/csl-citation.json"} </w:instrText>
      </w:r>
      <w:r w:rsidR="00232275">
        <w:rPr>
          <w:color w:val="000000" w:themeColor="text1"/>
        </w:rPr>
        <w:fldChar w:fldCharType="separate"/>
      </w:r>
      <w:r w:rsidR="00360506" w:rsidRPr="00360506">
        <w:t>(Onwezen, Antonides, and Bartels 2013; Rezvani, Jansson, and Bengtsson 2017; Sun and Trudel 2017)</w:t>
      </w:r>
      <w:r w:rsidR="00232275">
        <w:rPr>
          <w:color w:val="000000" w:themeColor="text1"/>
        </w:rPr>
        <w:fldChar w:fldCharType="end"/>
      </w:r>
      <w:r w:rsidR="003C20C0">
        <w:rPr>
          <w:color w:val="000000" w:themeColor="text1"/>
        </w:rPr>
        <w:t>. E</w:t>
      </w:r>
      <w:r w:rsidRPr="00327F01">
        <w:rPr>
          <w:color w:val="000000" w:themeColor="text1"/>
        </w:rPr>
        <w:t xml:space="preserve">ngaging in sustainable actions </w:t>
      </w:r>
      <w:r w:rsidR="003C20C0">
        <w:rPr>
          <w:color w:val="000000" w:themeColor="text1"/>
        </w:rPr>
        <w:t>has been shown to lead to “warm glow” feelings</w:t>
      </w:r>
      <w:r>
        <w:rPr>
          <w:color w:val="000000" w:themeColor="text1"/>
        </w:rPr>
        <w:t xml:space="preserve"> that </w:t>
      </w:r>
      <w:r w:rsidR="003C20C0">
        <w:rPr>
          <w:color w:val="000000" w:themeColor="text1"/>
        </w:rPr>
        <w:t xml:space="preserve">can </w:t>
      </w:r>
      <w:r w:rsidRPr="00327F01">
        <w:rPr>
          <w:color w:val="000000" w:themeColor="text1"/>
        </w:rPr>
        <w:t>spill</w:t>
      </w:r>
      <w:r w:rsidR="00E17994">
        <w:rPr>
          <w:color w:val="000000" w:themeColor="text1"/>
        </w:rPr>
        <w:t xml:space="preserve"> </w:t>
      </w:r>
      <w:r w:rsidRPr="00327F01">
        <w:rPr>
          <w:color w:val="000000" w:themeColor="text1"/>
        </w:rPr>
        <w:t xml:space="preserve">over </w:t>
      </w:r>
      <w:r w:rsidR="003C20C0">
        <w:rPr>
          <w:color w:val="000000" w:themeColor="text1"/>
        </w:rPr>
        <w:t xml:space="preserve">and lead to more favorable evaluations of the </w:t>
      </w:r>
      <w:r w:rsidRPr="00327F01">
        <w:rPr>
          <w:color w:val="000000" w:themeColor="text1"/>
        </w:rPr>
        <w:t xml:space="preserve">overall service experience </w:t>
      </w:r>
      <w:r w:rsidR="00232275">
        <w:rPr>
          <w:color w:val="000000" w:themeColor="text1"/>
        </w:rPr>
        <w:fldChar w:fldCharType="begin"/>
      </w:r>
      <w:r w:rsidR="00360506">
        <w:rPr>
          <w:color w:val="000000" w:themeColor="text1"/>
        </w:rPr>
        <w:instrText xml:space="preserve"> ADDIN ZOTERO_ITEM CSL_CITATION {"citationID":"a1le5lb8iuu","properties":{"formattedCitation":"(Giebelhausen et al. 2016)","plainCitation":"(Giebelhausen et al. 2016)","noteIndex":0},"citationItems":[{"id":5826,"uris":["http://zotero.org/groups/2061407/items/3VJMN2D5"],"uri":["http://zotero.org/groups/2061407/items/3VJMN2D5"],"itemData":{"id":5826,"type":"article-journal","title":"Adjusting the Warm-Glow Thermostat: How Incentivizing Participation in Voluntary Green Programs Moderates Their Impact on Service Satisfaction","container-title":"Journal of Marketing","page":"56–71","volume":"80","issue":"4","source":"Google Scholar","shortTitle":"Adjusting the warm-glow thermostat","author":[{"family":"Giebelhausen","given":"Michael"},{"family":"Chun","given":"HaeEun Helen"},{"family":"Cronin Jr","given":"J. Joseph"},{"family":"Hult","given":"G. Tomas M."}],"issued":{"date-parts":[["2016"]]}}}],"schema":"https://github.com/citation-style-language/schema/raw/master/csl-citation.json"} </w:instrText>
      </w:r>
      <w:r w:rsidR="00232275">
        <w:rPr>
          <w:color w:val="000000" w:themeColor="text1"/>
        </w:rPr>
        <w:fldChar w:fldCharType="separate"/>
      </w:r>
      <w:r w:rsidR="00360506" w:rsidRPr="00360506">
        <w:t>(Giebelhausen et al. 2016)</w:t>
      </w:r>
      <w:r w:rsidR="00232275">
        <w:rPr>
          <w:color w:val="000000" w:themeColor="text1"/>
        </w:rPr>
        <w:fldChar w:fldCharType="end"/>
      </w:r>
      <w:r>
        <w:rPr>
          <w:color w:val="000000" w:themeColor="text1"/>
        </w:rPr>
        <w:t>. Moreover, p</w:t>
      </w:r>
      <w:r w:rsidRPr="00327F01">
        <w:rPr>
          <w:color w:val="000000" w:themeColor="text1"/>
        </w:rPr>
        <w:t>ositive emotions such as</w:t>
      </w:r>
      <w:r>
        <w:rPr>
          <w:color w:val="000000" w:themeColor="text1"/>
          <w:spacing w:val="1"/>
          <w:lang w:val="en-GB"/>
        </w:rPr>
        <w:t xml:space="preserve"> joy and pride </w:t>
      </w:r>
      <w:r w:rsidR="003C20C0">
        <w:rPr>
          <w:color w:val="000000" w:themeColor="text1"/>
          <w:spacing w:val="1"/>
          <w:lang w:val="en-GB"/>
        </w:rPr>
        <w:t xml:space="preserve">have been shown to </w:t>
      </w:r>
      <w:r>
        <w:rPr>
          <w:color w:val="000000" w:themeColor="text1"/>
          <w:spacing w:val="1"/>
          <w:lang w:val="en-GB"/>
        </w:rPr>
        <w:t xml:space="preserve">inﬂuence consumer intentions to decrease </w:t>
      </w:r>
      <w:r w:rsidRPr="00327F01">
        <w:rPr>
          <w:color w:val="000000" w:themeColor="text1"/>
          <w:spacing w:val="1"/>
          <w:lang w:val="en-GB"/>
        </w:rPr>
        <w:t>use of plastic water bottles</w:t>
      </w:r>
      <w:r w:rsidR="004768D7">
        <w:rPr>
          <w:color w:val="000000" w:themeColor="text1"/>
          <w:spacing w:val="1"/>
          <w:lang w:val="en-GB"/>
        </w:rPr>
        <w:t>;</w:t>
      </w:r>
      <w:r w:rsidRPr="00327F01">
        <w:rPr>
          <w:color w:val="000000" w:themeColor="text1"/>
        </w:rPr>
        <w:t xml:space="preserve"> and </w:t>
      </w:r>
      <w:r w:rsidRPr="00327F01">
        <w:rPr>
          <w:color w:val="000000" w:themeColor="text1"/>
          <w:spacing w:val="1"/>
          <w:lang w:val="en-GB"/>
        </w:rPr>
        <w:t xml:space="preserve">optimism </w:t>
      </w:r>
      <w:r w:rsidR="003C20C0">
        <w:rPr>
          <w:color w:val="000000" w:themeColor="text1"/>
          <w:spacing w:val="1"/>
          <w:lang w:val="en-GB"/>
        </w:rPr>
        <w:t>can motivate</w:t>
      </w:r>
      <w:r>
        <w:rPr>
          <w:color w:val="000000" w:themeColor="text1"/>
          <w:spacing w:val="1"/>
          <w:lang w:val="en-GB"/>
        </w:rPr>
        <w:t xml:space="preserve"> the maintenance of sus</w:t>
      </w:r>
      <w:r w:rsidRPr="00327F01">
        <w:rPr>
          <w:color w:val="000000" w:themeColor="text1"/>
          <w:spacing w:val="1"/>
          <w:lang w:val="en-GB"/>
        </w:rPr>
        <w:t xml:space="preserve">tainable behaviors over time </w:t>
      </w:r>
      <w:r w:rsidR="00232275">
        <w:rPr>
          <w:color w:val="000000" w:themeColor="text1"/>
          <w:spacing w:val="1"/>
          <w:lang w:val="en-GB"/>
        </w:rPr>
        <w:fldChar w:fldCharType="begin"/>
      </w:r>
      <w:r w:rsidR="00360506">
        <w:rPr>
          <w:color w:val="000000" w:themeColor="text1"/>
          <w:spacing w:val="1"/>
          <w:lang w:val="en-GB"/>
        </w:rPr>
        <w:instrText xml:space="preserve"> ADDIN ZOTERO_ITEM CSL_CITATION {"citationID":"a1gbm79mq02","properties":{"formattedCitation":"(Peter and Honea 2012)","plainCitation":"(Peter and Honea 2012)","noteIndex":0},"citationItems":[{"id":5828,"uris":["http://zotero.org/groups/2061407/items/35IUDZ82"],"uri":["http://zotero.org/groups/2061407/items/35IUDZ82"],"itemData":{"id":5828,"type":"article-journal","title":"Targeting Social Messages with Emotions of Change: The Call for Optimism","container-title":"Journal of Public Policy &amp; Marketing","page":"269–283","volume":"31","issue":"2","source":"Google Scholar","shortTitle":"Targeting social messages with emotions of change","author":[{"family":"Peter","given":"Paula C."},{"family":"Honea","given":"Heather"}],"issued":{"date-parts":[["2012"]]}}}],"schema":"https://github.com/citation-style-language/schema/raw/master/csl-citation.json"} </w:instrText>
      </w:r>
      <w:r w:rsidR="00232275">
        <w:rPr>
          <w:color w:val="000000" w:themeColor="text1"/>
          <w:spacing w:val="1"/>
          <w:lang w:val="en-GB"/>
        </w:rPr>
        <w:fldChar w:fldCharType="separate"/>
      </w:r>
      <w:r w:rsidR="00360506" w:rsidRPr="00360506">
        <w:t>(Peter and Honea 2012)</w:t>
      </w:r>
      <w:r w:rsidR="00232275">
        <w:rPr>
          <w:color w:val="000000" w:themeColor="text1"/>
          <w:spacing w:val="1"/>
          <w:lang w:val="en-GB"/>
        </w:rPr>
        <w:fldChar w:fldCharType="end"/>
      </w:r>
      <w:r w:rsidRPr="00327F01">
        <w:rPr>
          <w:color w:val="000000" w:themeColor="text1"/>
          <w:spacing w:val="1"/>
          <w:lang w:val="en-GB"/>
        </w:rPr>
        <w:t xml:space="preserve">. </w:t>
      </w:r>
    </w:p>
    <w:p w:rsidR="00056D01" w:rsidRPr="00327F01" w:rsidRDefault="00056D01" w:rsidP="004A5B29">
      <w:pPr>
        <w:autoSpaceDE w:val="0"/>
        <w:autoSpaceDN w:val="0"/>
        <w:adjustRightInd w:val="0"/>
        <w:spacing w:line="480" w:lineRule="auto"/>
        <w:ind w:firstLine="720"/>
        <w:rPr>
          <w:color w:val="000000" w:themeColor="text1"/>
        </w:rPr>
      </w:pPr>
      <w:r w:rsidRPr="00327F01">
        <w:rPr>
          <w:color w:val="000000" w:themeColor="text1"/>
        </w:rPr>
        <w:t xml:space="preserve">Research </w:t>
      </w:r>
      <w:r w:rsidR="00BA789A">
        <w:rPr>
          <w:color w:val="000000" w:themeColor="text1"/>
        </w:rPr>
        <w:t>further</w:t>
      </w:r>
      <w:r w:rsidR="003C20C0">
        <w:rPr>
          <w:color w:val="000000" w:themeColor="text1"/>
        </w:rPr>
        <w:t xml:space="preserve"> finds that </w:t>
      </w:r>
      <w:r w:rsidRPr="00327F01">
        <w:rPr>
          <w:color w:val="000000" w:themeColor="text1"/>
        </w:rPr>
        <w:t xml:space="preserve">feelings of </w:t>
      </w:r>
      <w:r w:rsidRPr="00C106FF">
        <w:rPr>
          <w:i/>
          <w:color w:val="000000" w:themeColor="text1"/>
        </w:rPr>
        <w:t>affinity towards nature</w:t>
      </w:r>
      <w:r w:rsidR="00D16E33">
        <w:rPr>
          <w:color w:val="000000" w:themeColor="text1"/>
        </w:rPr>
        <w:t xml:space="preserve"> </w:t>
      </w:r>
      <w:r w:rsidR="003C20C0">
        <w:rPr>
          <w:color w:val="000000" w:themeColor="text1"/>
        </w:rPr>
        <w:t xml:space="preserve">predict sustainable attitudes and </w:t>
      </w:r>
      <w:r w:rsidRPr="00327F01">
        <w:rPr>
          <w:color w:val="000000" w:themeColor="text1"/>
        </w:rPr>
        <w:t xml:space="preserve">intentions </w:t>
      </w:r>
      <w:r w:rsidR="00232275">
        <w:rPr>
          <w:color w:val="000000" w:themeColor="text1"/>
        </w:rPr>
        <w:fldChar w:fldCharType="begin"/>
      </w:r>
      <w:r w:rsidR="00360506">
        <w:rPr>
          <w:color w:val="000000" w:themeColor="text1"/>
        </w:rPr>
        <w:instrText xml:space="preserve"> ADDIN ZOTERO_ITEM CSL_CITATION {"citationID":"a2db1qe33jq","properties":{"formattedCitation":"(Kals, Schumacher, and Montada 1999)","plainCitation":"(Kals, Schumacher, and Montada 1999)","noteIndex":0},"citationItems":[{"id":5830,"uris":["http://zotero.org/groups/2061407/items/SS8DFNXX"],"uri":["http://zotero.org/groups/2061407/items/SS8DFNXX"],"itemData":{"id":5830,"type":"article-journal","title":"Emotional Affinity Toward Nature as a Motivational Basis to Protect Nature","container-title":"Environment and Behavior","page":"178–202","volume":"31","issue":"2","source":"Google Scholar","author":[{"family":"Kals","given":"Elisabeth"},{"family":"Schumacher","given":"Daniel"},{"family":"Montada","given":"Leo"}],"issued":{"date-parts":[["1999"]]}}}],"schema":"https://github.com/citation-style-language/schema/raw/master/csl-citation.json"} </w:instrText>
      </w:r>
      <w:r w:rsidR="00232275">
        <w:rPr>
          <w:color w:val="000000" w:themeColor="text1"/>
        </w:rPr>
        <w:fldChar w:fldCharType="separate"/>
      </w:r>
      <w:r w:rsidR="00360506" w:rsidRPr="00360506">
        <w:t>(Kals, Schumacher, and Montada 1999)</w:t>
      </w:r>
      <w:r w:rsidR="00232275">
        <w:rPr>
          <w:color w:val="000000" w:themeColor="text1"/>
        </w:rPr>
        <w:fldChar w:fldCharType="end"/>
      </w:r>
      <w:r w:rsidR="00D16E33">
        <w:rPr>
          <w:color w:val="000000" w:themeColor="text1"/>
        </w:rPr>
        <w:t xml:space="preserve">. Further, </w:t>
      </w:r>
      <w:r w:rsidRPr="00327F01">
        <w:rPr>
          <w:color w:val="000000" w:themeColor="text1"/>
        </w:rPr>
        <w:t xml:space="preserve">research </w:t>
      </w:r>
      <w:r w:rsidR="00232275">
        <w:rPr>
          <w:color w:val="000000" w:themeColor="text1"/>
        </w:rPr>
        <w:fldChar w:fldCharType="begin"/>
      </w:r>
      <w:r w:rsidR="00360506">
        <w:rPr>
          <w:color w:val="000000" w:themeColor="text1"/>
        </w:rPr>
        <w:instrText xml:space="preserve"> ADDIN ZOTERO_ITEM CSL_CITATION {"citationID":"as96ad7tl6","properties":{"formattedCitation":"(Wang, Mukhopadhyay, and Patrick 2017)","plainCitation":"(Wang, Mukhopadhyay, and Patrick 2017)","noteIndex":0},"citationItems":[{"id":5832,"uris":["http://zotero.org/groups/2061407/items/8GRTTLDM"],"uri":["http://zotero.org/groups/2061407/items/8GRTTLDM"],"itemData":{"id":5832,"type":"article-journal","title":"Getting Consumers to Recycle NOW! When and Why Cuteness Appeals Influence Prosocial and Sustainable Behavior","container-title":"Journal of Public Policy &amp; Marketing","page":"269–283","volume":"36","issue":"2","source":"Google Scholar","author":[{"family":"Wang","given":"Tingting"},{"family":"Mukhopadhyay","given":"Anirban"},{"family":"Patrick","given":"Vanessa M."}],"issued":{"date-parts":[["2017"]]}}}],"schema":"https://github.com/citation-style-language/schema/raw/master/csl-citation.json"} </w:instrText>
      </w:r>
      <w:r w:rsidR="00232275">
        <w:rPr>
          <w:color w:val="000000" w:themeColor="text1"/>
        </w:rPr>
        <w:fldChar w:fldCharType="separate"/>
      </w:r>
      <w:r w:rsidR="00360506" w:rsidRPr="00360506">
        <w:t>(Wang, Mukhopadhyay, and Patrick 2017)</w:t>
      </w:r>
      <w:r w:rsidR="00232275">
        <w:rPr>
          <w:color w:val="000000" w:themeColor="text1"/>
        </w:rPr>
        <w:fldChar w:fldCharType="end"/>
      </w:r>
      <w:r w:rsidRPr="00327F01">
        <w:rPr>
          <w:color w:val="000000" w:themeColor="text1"/>
        </w:rPr>
        <w:t xml:space="preserve"> demonstrate</w:t>
      </w:r>
      <w:r w:rsidR="00BA789A">
        <w:rPr>
          <w:color w:val="000000" w:themeColor="text1"/>
        </w:rPr>
        <w:t>s</w:t>
      </w:r>
      <w:r w:rsidRPr="00327F01">
        <w:rPr>
          <w:color w:val="000000" w:themeColor="text1"/>
        </w:rPr>
        <w:t xml:space="preserve"> positive sustainable actions in response to “cute” appeals (e.g., communications featuring cute animals), particularly when the consumer exhibits “approach” motivational tendencies. </w:t>
      </w:r>
      <w:r>
        <w:rPr>
          <w:color w:val="000000" w:themeColor="text1"/>
        </w:rPr>
        <w:t>This</w:t>
      </w:r>
      <w:r w:rsidRPr="00327F01">
        <w:rPr>
          <w:color w:val="000000" w:themeColor="text1"/>
        </w:rPr>
        <w:t xml:space="preserve"> is driven by increased feelings of tenderness in response to such appeals. </w:t>
      </w:r>
      <w:r w:rsidR="003C20C0">
        <w:rPr>
          <w:color w:val="000000" w:themeColor="text1"/>
        </w:rPr>
        <w:t>On the other hand</w:t>
      </w:r>
      <w:r w:rsidRPr="00327F01">
        <w:rPr>
          <w:color w:val="000000" w:themeColor="text1"/>
        </w:rPr>
        <w:t xml:space="preserve">, research suggests that positive emotions can work to </w:t>
      </w:r>
      <w:r w:rsidRPr="00FC45DB">
        <w:rPr>
          <w:i/>
          <w:color w:val="000000" w:themeColor="text1"/>
        </w:rPr>
        <w:t>negatively</w:t>
      </w:r>
      <w:r w:rsidRPr="00327F01">
        <w:rPr>
          <w:color w:val="000000" w:themeColor="text1"/>
        </w:rPr>
        <w:t xml:space="preserve"> impact sustainable consum</w:t>
      </w:r>
      <w:r w:rsidR="003C20C0">
        <w:rPr>
          <w:color w:val="000000" w:themeColor="text1"/>
        </w:rPr>
        <w:t xml:space="preserve">er behaviors. For example, </w:t>
      </w:r>
      <w:r w:rsidRPr="00327F01">
        <w:rPr>
          <w:color w:val="000000" w:themeColor="text1"/>
        </w:rPr>
        <w:t xml:space="preserve">unsustainable </w:t>
      </w:r>
      <w:r w:rsidR="00D16E33">
        <w:rPr>
          <w:color w:val="000000" w:themeColor="text1"/>
        </w:rPr>
        <w:t>actions</w:t>
      </w:r>
      <w:r w:rsidRPr="00327F01">
        <w:rPr>
          <w:color w:val="000000" w:themeColor="text1"/>
        </w:rPr>
        <w:t xml:space="preserve"> such as </w:t>
      </w:r>
      <w:r w:rsidR="003C20C0">
        <w:rPr>
          <w:color w:val="000000" w:themeColor="text1"/>
        </w:rPr>
        <w:t>driving gas-powered automobiles are linked to</w:t>
      </w:r>
      <w:r w:rsidR="00000C97">
        <w:rPr>
          <w:color w:val="000000" w:themeColor="text1"/>
        </w:rPr>
        <w:t xml:space="preserve"> positive symbolic and affect</w:t>
      </w:r>
      <w:r w:rsidR="00D16E33">
        <w:rPr>
          <w:color w:val="000000" w:themeColor="text1"/>
        </w:rPr>
        <w:t>ive benefits</w:t>
      </w:r>
      <w:r w:rsidR="00000C97">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kw6rXihs","properties":{"formattedCitation":"(Steg 2005)","plainCitation":"(Steg 2005)","noteIndex":0},"citationItems":[{"id":5834,"uris":["http://zotero.org/groups/2061407/items/7DSSCVVF"],"uri":["http://zotero.org/groups/2061407/items/7DSSCVVF"],"itemData":{"id":5834,"type":"article-journal","title":"Car Use: Lust and Must. Instrumental, Symbolic and Affective Motives for Car Use","container-title":"Transportation Research Part A: Policy and Practice","page":"147–162","volume":"39","issue":"2","source":"Google Scholar","shortTitle":"Car use","author":[{"family":"Steg","given":"Linda"}],"issued":{"date-parts":[["2005"]]}}}],"schema":"https://github.com/citation-style-language/schema/raw/master/csl-citation.json"} </w:instrText>
      </w:r>
      <w:r w:rsidR="00232275">
        <w:rPr>
          <w:color w:val="000000" w:themeColor="text1"/>
        </w:rPr>
        <w:fldChar w:fldCharType="separate"/>
      </w:r>
      <w:r w:rsidR="00360506" w:rsidRPr="00360506">
        <w:t>(Steg 2005)</w:t>
      </w:r>
      <w:r w:rsidR="00232275">
        <w:rPr>
          <w:color w:val="000000" w:themeColor="text1"/>
        </w:rPr>
        <w:fldChar w:fldCharType="end"/>
      </w:r>
      <w:r w:rsidRPr="00327F01">
        <w:rPr>
          <w:color w:val="000000" w:themeColor="text1"/>
        </w:rPr>
        <w:t xml:space="preserve">. </w:t>
      </w:r>
    </w:p>
    <w:p w:rsidR="00056D01" w:rsidRPr="00327F01" w:rsidRDefault="00056D01" w:rsidP="004A5B29">
      <w:pPr>
        <w:autoSpaceDE w:val="0"/>
        <w:autoSpaceDN w:val="0"/>
        <w:adjustRightInd w:val="0"/>
        <w:spacing w:line="480" w:lineRule="auto"/>
        <w:ind w:firstLine="720"/>
        <w:rPr>
          <w:color w:val="000000" w:themeColor="text1"/>
        </w:rPr>
      </w:pPr>
      <w:r w:rsidRPr="00327F01">
        <w:rPr>
          <w:color w:val="000000" w:themeColor="text1"/>
        </w:rPr>
        <w:t xml:space="preserve">Research has examined the role of </w:t>
      </w:r>
      <w:r>
        <w:rPr>
          <w:color w:val="000000" w:themeColor="text1"/>
        </w:rPr>
        <w:t xml:space="preserve">specific positive emotions such as </w:t>
      </w:r>
      <w:r w:rsidRPr="00884213">
        <w:rPr>
          <w:i/>
          <w:color w:val="000000" w:themeColor="text1"/>
        </w:rPr>
        <w:t>pride</w:t>
      </w:r>
      <w:r w:rsidRPr="00327F01">
        <w:rPr>
          <w:color w:val="000000" w:themeColor="text1"/>
        </w:rPr>
        <w:t xml:space="preserve"> in determining sustainable consumer behaviors </w:t>
      </w:r>
      <w:r w:rsidR="00232275">
        <w:rPr>
          <w:color w:val="000000" w:themeColor="text1"/>
        </w:rPr>
        <w:fldChar w:fldCharType="begin"/>
      </w:r>
      <w:r w:rsidR="00360506">
        <w:rPr>
          <w:color w:val="000000" w:themeColor="text1"/>
        </w:rPr>
        <w:instrText xml:space="preserve"> ADDIN ZOTERO_ITEM CSL_CITATION {"citationID":"a1tnrupcfcm","properties":{"formattedCitation":"(Bissing-Olson, Fielding, and Iyer 2016)","plainCitation":"(Bissing-Olson, Fielding, and Iyer 2016)","noteIndex":0},"citationItems":[{"id":4393,"uris":["http://zotero.org/groups/2061407/items/IJUGMGXM"],"uri":["http://zotero.org/groups/2061407/items/IJUGMGXM"],"itemData":{"id":4393,"type":"article-journal","title":"Experiences of Pride, Not Guilt, Predict Pro-Environmental Behavior When Pro-Environmental Descriptive Norms Are More Positive","container-title":"Journal of Environmental Psychology","page":"145-153","volume":"45","issue":"Supplement C","source":"ScienceDirect","abstract":"Emotions can greatly influence behavior, yet research on links between incidental emotions and pro-environmental behavior is limited. The present study uses an experience sampling design to examine how pride and guilt relate to daily pro-environmental behavior. Ninety-six university students recorded their engagement in specific pro-environmental behaviors, and their feelings of pride and guilt about these behaviors, at four time points each day for three consecutive days. Results showed that pro-environmental behavior during a 2.5-h time period was positively related to pride, and negatively related to guilt, during that same time period. Pride about environmental behavior was positively related to subsequent engagement in pro-environmental behavior (i.e., during the following 2.5-h time period), but only for people who perceived more positive pro-environmental descriptive norms. Guilt was not related to subsequent pro-environmental behavior. We discuss implications for further research on the complex associations between daily experiences of moral emotions and pro-environmental behavior.","DOI":"10.1016/j.jenvp.2016.01.001","ISSN":"0272-4944","journalAbbreviation":"Journal of Environmental Psychology","author":[{"family":"Bissing-Olson","given":"Megan J."},{"family":"Fielding","given":"Kelly S."},{"family":"Iyer","given":"Aarti"}],"issued":{"date-parts":[["2016",3,1]]}}}],"schema":"https://github.com/citation-style-language/schema/raw/master/csl-citation.json"} </w:instrText>
      </w:r>
      <w:r w:rsidR="00232275">
        <w:rPr>
          <w:color w:val="000000" w:themeColor="text1"/>
        </w:rPr>
        <w:fldChar w:fldCharType="separate"/>
      </w:r>
      <w:r w:rsidR="00360506" w:rsidRPr="00360506">
        <w:t>(Bissing-Olson, Fielding, and Iyer 2016)</w:t>
      </w:r>
      <w:r w:rsidR="00232275">
        <w:rPr>
          <w:color w:val="000000" w:themeColor="text1"/>
        </w:rPr>
        <w:fldChar w:fldCharType="end"/>
      </w:r>
      <w:r w:rsidRPr="00327F01">
        <w:rPr>
          <w:color w:val="000000" w:themeColor="text1"/>
        </w:rPr>
        <w:t xml:space="preserve">. </w:t>
      </w:r>
      <w:r>
        <w:rPr>
          <w:color w:val="000000" w:themeColor="text1"/>
        </w:rPr>
        <w:t>P</w:t>
      </w:r>
      <w:r w:rsidRPr="00327F01">
        <w:rPr>
          <w:color w:val="000000" w:themeColor="text1"/>
        </w:rPr>
        <w:t>ride</w:t>
      </w:r>
      <w:r>
        <w:rPr>
          <w:color w:val="000000" w:themeColor="text1"/>
        </w:rPr>
        <w:t xml:space="preserve"> </w:t>
      </w:r>
      <w:r w:rsidRPr="00327F01">
        <w:rPr>
          <w:color w:val="000000" w:themeColor="text1"/>
        </w:rPr>
        <w:t xml:space="preserve">is a self-conscious and moral emotion stemming from a sense of responsibility for a positive outcome </w:t>
      </w:r>
      <w:r w:rsidR="00232275" w:rsidRPr="00327F01">
        <w:fldChar w:fldCharType="begin"/>
      </w:r>
      <w:r w:rsidR="00360506">
        <w:instrText xml:space="preserve"> ADDIN ZOTERO_ITEM CSL_CITATION {"citationID":"EmTH3XZS","properties":{"formattedCitation":"(Lerner and Keltner 2000)","plainCitation":"(Lerner and Keltner 2000)","noteIndex":0},"citationItems":[{"id":6496,"uris":["http://zotero.org/groups/2061407/items/JAFPGWLD"],"uri":["http://zotero.org/groups/2061407/items/JAFPGWLD"],"itemData":{"id":6496,"type":"article-journal","title":"Beyond Valence: Toward a Model of Emotion-Specific Influences on Judgement and Choice","container-title":"Cognition &amp; Emotion","page":"473–493","volume":"14","issue":"4","source":"Google Scholar","shortTitle":"Beyond valence","author":[{"family":"Lerner","given":"Jennifer S."},{"family":"Keltner","given":"Dacher"}],"issued":{"date-parts":[["2000"]]}}}],"schema":"https://github.com/citation-style-language/schema/raw/master/csl-citation.json"} </w:instrText>
      </w:r>
      <w:r w:rsidR="00232275" w:rsidRPr="00327F01">
        <w:fldChar w:fldCharType="separate"/>
      </w:r>
      <w:r w:rsidR="00360506" w:rsidRPr="00360506">
        <w:t>(Lerner and Keltner 2000)</w:t>
      </w:r>
      <w:r w:rsidR="00232275" w:rsidRPr="00327F01">
        <w:fldChar w:fldCharType="end"/>
      </w:r>
      <w:r w:rsidRPr="00327F01">
        <w:t>. T</w:t>
      </w:r>
      <w:r w:rsidRPr="00327F01">
        <w:rPr>
          <w:color w:val="000000" w:themeColor="text1"/>
        </w:rPr>
        <w:t xml:space="preserve">hose who feel a sense of pride </w:t>
      </w:r>
      <w:r w:rsidR="003C20C0">
        <w:rPr>
          <w:color w:val="000000" w:themeColor="text1"/>
        </w:rPr>
        <w:t>have been shown to be</w:t>
      </w:r>
      <w:r w:rsidRPr="00327F01">
        <w:rPr>
          <w:color w:val="000000" w:themeColor="text1"/>
        </w:rPr>
        <w:t xml:space="preserve"> more likely to subsequently engage in </w:t>
      </w:r>
      <w:r w:rsidR="003C20C0">
        <w:rPr>
          <w:color w:val="000000" w:themeColor="text1"/>
        </w:rPr>
        <w:t>sustainable</w:t>
      </w:r>
      <w:r w:rsidRPr="00327F01">
        <w:rPr>
          <w:color w:val="000000" w:themeColor="text1"/>
        </w:rPr>
        <w:t xml:space="preserve"> behaviors</w:t>
      </w:r>
      <w:r>
        <w:rPr>
          <w:color w:val="000000" w:themeColor="text1"/>
        </w:rPr>
        <w:t xml:space="preserve">, in part because pride </w:t>
      </w:r>
      <w:r w:rsidRPr="00327F01">
        <w:rPr>
          <w:color w:val="000000" w:themeColor="text1"/>
        </w:rPr>
        <w:t>enhance</w:t>
      </w:r>
      <w:r>
        <w:rPr>
          <w:color w:val="000000" w:themeColor="text1"/>
        </w:rPr>
        <w:t>s</w:t>
      </w:r>
      <w:r w:rsidRPr="00327F01">
        <w:rPr>
          <w:color w:val="000000" w:themeColor="text1"/>
        </w:rPr>
        <w:t xml:space="preserve"> feelings of effectiveness </w:t>
      </w:r>
      <w:r w:rsidR="00232275">
        <w:rPr>
          <w:color w:val="000000" w:themeColor="text1"/>
        </w:rPr>
        <w:fldChar w:fldCharType="begin"/>
      </w:r>
      <w:r w:rsidR="00360506">
        <w:rPr>
          <w:color w:val="000000" w:themeColor="text1"/>
        </w:rPr>
        <w:instrText xml:space="preserve"> ADDIN ZOTERO_ITEM CSL_CITATION {"citationID":"K8Bku9nM","properties":{"formattedCitation":"(Antonetti and Maklan 2014)","plainCitation":"(Antonetti and Maklan 2014)","noteIndex":0},"citationItems":[{"id":4356,"uris":["http://zotero.org/groups/2061407/items/SBV7TJV2"],"uri":["http://zotero.org/groups/2061407/items/SBV7TJV2"],"itemData":{"id":4356,"type":"article-journal","title":"Feelings That Make a Difference: How Guilt and Pride Convince Consumers of the Effectiveness of Sustainable Consumption Choices","container-title":"Journal of Business Ethics","page":"117-134","volume":"124","issue":"1","source":"EBSCOhost","abstract":"A significant body of research concludes that stable beliefs of perceived consumer effectiveness lead to sustainable consumption choices. Consumers who believe that their decisions can significantly affect environmental and social issues are more likely to behave sustainably. Little is known, however, about how perceived consumer effectiveness can be increased. We find that feelings of guilt and pride, activated by a single consumption episode, can regulate sustainable consumption by affecting consumers' general perception of effectiveness. This paper demonstrates the impact that guilt and pride have on perceived consumer effectiveness and shows how this effect rests on the ability of these emotions to influence perceptions of agency. After experiencing guilt or pride, consumers see themselves as the cause of relevant sustainability outcomes. The process of causal attribution associated with these emotions influences consumers' use of neutralization techniques. Through the reduction in consumers' ability to neutralize their sense of personal responsibility, guilt and pride positively influence perceived consumer effectiveness. The inability to rationalize-away their personal responsibility, persuades consumers that they affect sustainability outcomes through their decisions. The research advances our understanding of sustainable consumption and identifies a new avenue for the regulation of individual consumer behavior that has significant implications for the development of sustainable marketing initiatives.","DOI":"10.1007/s10551-013-1841-9","ISSN":"01674544","shortTitle":"Feelings that Make a Difference","journalAbbreviation":"Journal of Business Ethics","author":[{"family":"Antonetti","given":"Paolo"},{"family":"Maklan","given":"Stan"}],"issued":{"date-parts":[["2014",9,25]]}}}],"schema":"https://github.com/citation-style-language/schema/raw/master/csl-citation.json"} </w:instrText>
      </w:r>
      <w:r w:rsidR="00232275">
        <w:rPr>
          <w:color w:val="000000" w:themeColor="text1"/>
        </w:rPr>
        <w:fldChar w:fldCharType="separate"/>
      </w:r>
      <w:r w:rsidR="00360506" w:rsidRPr="00360506">
        <w:t>(Antonetti and Maklan 2014)</w:t>
      </w:r>
      <w:r w:rsidR="00232275">
        <w:rPr>
          <w:color w:val="000000" w:themeColor="text1"/>
        </w:rPr>
        <w:fldChar w:fldCharType="end"/>
      </w:r>
      <w:r>
        <w:rPr>
          <w:color w:val="000000" w:themeColor="text1"/>
        </w:rPr>
        <w:t xml:space="preserve">. </w:t>
      </w:r>
      <w:r>
        <w:t>Finally, p</w:t>
      </w:r>
      <w:r w:rsidRPr="00D80291">
        <w:t>ositive</w:t>
      </w:r>
      <w:r w:rsidRPr="00327F01">
        <w:t xml:space="preserve"> environmental actions </w:t>
      </w:r>
      <w:r>
        <w:t>c</w:t>
      </w:r>
      <w:r w:rsidRPr="00327F01">
        <w:t xml:space="preserve">an lead to feelings of </w:t>
      </w:r>
      <w:r w:rsidRPr="00862B53">
        <w:rPr>
          <w:i/>
        </w:rPr>
        <w:t>hope</w:t>
      </w:r>
      <w:r w:rsidR="00003752">
        <w:rPr>
          <w:i/>
        </w:rPr>
        <w:t>,</w:t>
      </w:r>
      <w:r w:rsidRPr="00327F01">
        <w:t xml:space="preserve"> which can increase climate activism and </w:t>
      </w:r>
      <w:r w:rsidR="006420F9">
        <w:t>sustainable behaviors</w:t>
      </w:r>
      <w:r w:rsidRPr="00327F01">
        <w:t xml:space="preserve"> </w:t>
      </w:r>
      <w:r w:rsidR="00232275" w:rsidRPr="00327F01">
        <w:fldChar w:fldCharType="begin"/>
      </w:r>
      <w:r w:rsidR="00360506">
        <w:instrText xml:space="preserve"> ADDIN ZOTERO_ITEM CSL_CITATION {"citationID":"mBQxyd4j","properties":{"formattedCitation":"(Feldman and Hart 2018; Smith and Leiserowitz 2014)","plainCitation":"(Feldman and Hart 2018; Smith and Leiserowitz 2014)","noteIndex":0},"citationItems":[{"id":5009,"uris":["http://zotero.org/groups/2061407/items/D22TK6KT"],"uri":["http://zotero.org/groups/2061407/items/D22TK6KT"],"itemData":{"id":5009,"type":"article-journal","title":"Is There Any Hope? How Climate Change News Imagery and Text Influence Audience Emotions and Support for Climate Mitigation Policies","container-title":"Risk Analysis","volume":"38","issue":"3","source":"Wiley Online Library","abstract":"Using a national sample, this study experimentally tests the effects of news visuals and texts that emphasize either the causes and impacts of climate change or actions that can be taken to address climate change. We test the effects of variations in text and imagery on discrete emotions (i.e., hope, fear, and anger) and, indirectly, on support for climate mitigation policies. Political ideology is examined as a moderator. The findings indicate that news images and texts that focus on climate-oriented actions can increase hope and, in the case of texts, decrease fear and anger, and these effects generally hold across the ideological spectrum. In turn, the influence of emotions on policy support depends on ideology: Hope and fear increase support for climate policies for all ideological groups but particularly conservatives, whereas anger polarizes the opinions of liberals and conservatives. Implications for climate change communication that appeals to emotions are discussed.","URL":"http://onlinelibrary.wiley.com/doi/10.1111/risa.12868/abstract","DOI":"10.1111/risa.12868","ISSN":"1539-6924","shortTitle":"Is There Any Hope?","journalAbbreviation":"Risk Analysis","language":"en","author":[{"family":"Feldman","given":"Lauren"},{"family":"Hart","given":"P. Sol"}],"issued":{"date-parts":[["2018"]]},"accessed":{"date-parts":[["2017",12,4]]}}},{"id":5026,"uris":["http://zotero.org/groups/2061407/items/6LR4WU2Y"],"uri":["http://zotero.org/groups/2061407/items/6LR4WU2Y"],"itemData":{"id":5026,"type":"article-journal","title":"The Role of Emotion in Global Warming Policy Support and Opposition","container-title":"Risk Analysis","page":"937–948","volume":"34","issue":"5","source":"Google Scholar","author":[{"family":"Smith","given":"Nicholas"},{"family":"Leiserowitz","given":"Anthony"}],"issued":{"date-parts":[["2014"]]}}}],"schema":"https://github.com/citation-style-language/schema/raw/master/csl-citation.json"} </w:instrText>
      </w:r>
      <w:r w:rsidR="00232275" w:rsidRPr="00327F01">
        <w:fldChar w:fldCharType="separate"/>
      </w:r>
      <w:r w:rsidR="00360506" w:rsidRPr="00360506">
        <w:t>(Feldman and Hart 2018; Smith and Leiserowitz 2014)</w:t>
      </w:r>
      <w:r w:rsidR="00232275" w:rsidRPr="00327F01">
        <w:fldChar w:fldCharType="end"/>
      </w:r>
      <w:r w:rsidR="003C20C0" w:rsidRPr="00327F01">
        <w:t>.</w:t>
      </w:r>
      <w:r w:rsidR="003C20C0" w:rsidRPr="00327F01">
        <w:rPr>
          <w:color w:val="000000" w:themeColor="text1"/>
        </w:rPr>
        <w:t xml:space="preserve"> </w:t>
      </w:r>
      <w:r w:rsidR="003C20C0">
        <w:t xml:space="preserve">Feelings of hope can be </w:t>
      </w:r>
      <w:r w:rsidR="00C641CB">
        <w:t xml:space="preserve">augmented </w:t>
      </w:r>
      <w:r w:rsidR="003C20C0">
        <w:t xml:space="preserve">by framing climate change as a health issue, as opposed to an environmental issue </w:t>
      </w:r>
      <w:r w:rsidR="00232275" w:rsidRPr="00327F01">
        <w:fldChar w:fldCharType="begin"/>
      </w:r>
      <w:r w:rsidR="00360506">
        <w:instrText xml:space="preserve"> ADDIN ZOTERO_ITEM CSL_CITATION {"citationID":"UNmHl7k8","properties":{"formattedCitation":"(Myers et al. 2012)","plainCitation":"(Myers et al. 2012)","noteIndex":0},"citationItems":[{"id":5029,"uris":["http://zotero.org/groups/2061407/items/QVR8LHVK"],"uri":["http://zotero.org/groups/2061407/items/QVR8LHVK"],"itemData":{"id":5029,"type":"article-journal","title":"A Public Health Frame Arouses Hopeful Emotions About Climate Change","container-title":"Climatic Change","page":"1105–1112","volume":"113","issue":"3-4","source":"Google Scholar","author":[{"family":"Myers","given":"Teresa A."},{"family":"Nisbet","given":"Matthew C."},{"family":"Maibach","given":"Edward W."},{"family":"Leiserowitz","given":"Anthony A."}],"issued":{"date-parts":[["2012"]]}}}],"schema":"https://github.com/citation-style-language/schema/raw/master/csl-citation.json"} </w:instrText>
      </w:r>
      <w:r w:rsidR="00232275" w:rsidRPr="00327F01">
        <w:fldChar w:fldCharType="separate"/>
      </w:r>
      <w:r w:rsidR="00360506" w:rsidRPr="00360506">
        <w:t>(Myers et al. 2012)</w:t>
      </w:r>
      <w:r w:rsidR="00232275" w:rsidRPr="00327F01">
        <w:fldChar w:fldCharType="end"/>
      </w:r>
      <w:r w:rsidRPr="00327F01">
        <w:t xml:space="preserve">. </w:t>
      </w:r>
    </w:p>
    <w:p w:rsidR="00056D01" w:rsidRPr="00446C96" w:rsidRDefault="00056D01" w:rsidP="004A5B29">
      <w:pPr>
        <w:autoSpaceDE w:val="0"/>
        <w:autoSpaceDN w:val="0"/>
        <w:adjustRightInd w:val="0"/>
        <w:spacing w:line="480" w:lineRule="auto"/>
        <w:ind w:firstLine="720"/>
        <w:rPr>
          <w:b/>
          <w:i/>
          <w:color w:val="000000" w:themeColor="text1"/>
        </w:rPr>
      </w:pPr>
      <w:r w:rsidRPr="009E73B0">
        <w:rPr>
          <w:i/>
          <w:color w:val="000000" w:themeColor="text1"/>
        </w:rPr>
        <w:t>Cognition.</w:t>
      </w:r>
      <w:r w:rsidRPr="00327F01">
        <w:rPr>
          <w:b/>
          <w:i/>
          <w:color w:val="000000" w:themeColor="text1"/>
        </w:rPr>
        <w:t xml:space="preserve"> </w:t>
      </w:r>
      <w:r>
        <w:rPr>
          <w:color w:val="000000" w:themeColor="text1"/>
        </w:rPr>
        <w:t>One</w:t>
      </w:r>
      <w:r w:rsidR="004C2EA9">
        <w:rPr>
          <w:color w:val="000000" w:themeColor="text1"/>
        </w:rPr>
        <w:t xml:space="preserve"> basic</w:t>
      </w:r>
      <w:r>
        <w:rPr>
          <w:color w:val="000000" w:themeColor="text1"/>
        </w:rPr>
        <w:t xml:space="preserve"> means of persuading</w:t>
      </w:r>
      <w:r w:rsidRPr="00D80291">
        <w:rPr>
          <w:color w:val="000000" w:themeColor="text1"/>
        </w:rPr>
        <w:t xml:space="preserve"> </w:t>
      </w:r>
      <w:r w:rsidRPr="00D80291">
        <w:t xml:space="preserve">consumers to engage in </w:t>
      </w:r>
      <w:r w:rsidR="00222A04">
        <w:t xml:space="preserve">pro-environmental behaviors is to present information that communicates the </w:t>
      </w:r>
      <w:r w:rsidRPr="00D80291">
        <w:t>desired (and undesired) sustainable behaviors and the</w:t>
      </w:r>
      <w:r w:rsidR="00222A04">
        <w:t>ir</w:t>
      </w:r>
      <w:r w:rsidRPr="00D80291">
        <w:t xml:space="preserve"> consequences </w:t>
      </w:r>
      <w:r w:rsidR="00232275">
        <w:fldChar w:fldCharType="begin"/>
      </w:r>
      <w:r w:rsidR="00360506">
        <w:instrText xml:space="preserve"> ADDIN ZOTERO_ITEM CSL_CITATION {"citationID":"su72ZH3J","properties":{"formattedCitation":"(McKenzie-Mohr 2000)","plainCitation":"(McKenzie-Mohr 2000)","noteIndex":0},"citationItems":[{"id":4621,"uris":["http://zotero.org/groups/2061407/items/W7P2YZGG"],"uri":["http://zotero.org/groups/2061407/items/W7P2YZGG"],"itemData":{"id":4621,"type":"article-journal","title":"New Ways to Promote Proenvironmental Behavior: Promoting Sustainable Behavior: An Introduction to Community-Based Social Marketing","container-title":"Journal of Social Issues","page":"543–554","volume":"56","issue":"3","source":"Google Scholar","shortTitle":"New ways to promote proenvironmental behavior","author":[{"family":"McKenzie-Mohr","given":"Doug"}],"issued":{"date-parts":[["2000"]]}}}],"schema":"https://github.com/citation-style-language/schema/raw/master/csl-citation.json"} </w:instrText>
      </w:r>
      <w:r w:rsidR="00232275">
        <w:fldChar w:fldCharType="separate"/>
      </w:r>
      <w:r w:rsidR="00360506" w:rsidRPr="00360506">
        <w:t>(McKenzie-Mohr 2000)</w:t>
      </w:r>
      <w:r w:rsidR="00232275">
        <w:fldChar w:fldCharType="end"/>
      </w:r>
      <w:r w:rsidRPr="00D80291">
        <w:t xml:space="preserve">. </w:t>
      </w:r>
      <w:r>
        <w:rPr>
          <w:lang w:val="en-GB"/>
        </w:rPr>
        <w:t xml:space="preserve">Indeed, </w:t>
      </w:r>
      <w:r w:rsidR="00222A04">
        <w:rPr>
          <w:lang w:val="en-GB"/>
        </w:rPr>
        <w:t xml:space="preserve">some have lamented that </w:t>
      </w:r>
      <w:r>
        <w:rPr>
          <w:lang w:val="en-GB"/>
        </w:rPr>
        <w:t>people’s dearth</w:t>
      </w:r>
      <w:r w:rsidRPr="00D80291">
        <w:rPr>
          <w:lang w:val="en-GB"/>
        </w:rPr>
        <w:t xml:space="preserve"> of knowledge</w:t>
      </w:r>
      <w:r w:rsidR="00BB4407">
        <w:rPr>
          <w:lang w:val="en-GB"/>
        </w:rPr>
        <w:t>—</w:t>
      </w:r>
      <w:r>
        <w:rPr>
          <w:rFonts w:ascii="giffordTimes New Roman" w:hAnsi="giffordTimes New Roman"/>
          <w:lang w:val="en-GB"/>
        </w:rPr>
        <w:t>d</w:t>
      </w:r>
      <w:r w:rsidRPr="00B062DE">
        <w:rPr>
          <w:rFonts w:ascii="giffordTimes New Roman" w:hAnsi="giffordTimes New Roman"/>
          <w:lang w:val="en-GB"/>
        </w:rPr>
        <w:t xml:space="preserve">ue to factors such </w:t>
      </w:r>
      <w:r>
        <w:rPr>
          <w:rFonts w:ascii="giffordTimes New Roman" w:hAnsi="giffordTimes New Roman"/>
          <w:lang w:val="en-GB"/>
        </w:rPr>
        <w:t xml:space="preserve">as </w:t>
      </w:r>
      <w:r w:rsidRPr="00B062DE">
        <w:rPr>
          <w:rFonts w:ascii="giffordTimes New Roman" w:hAnsi="giffordTimes New Roman"/>
          <w:lang w:val="en-GB"/>
        </w:rPr>
        <w:t xml:space="preserve">lack of exposure to information </w:t>
      </w:r>
      <w:r w:rsidR="00232275">
        <w:rPr>
          <w:rFonts w:ascii="giffordTimes New Roman" w:hAnsi="giffordTimes New Roman"/>
          <w:lang w:val="en-GB"/>
        </w:rPr>
        <w:fldChar w:fldCharType="begin"/>
      </w:r>
      <w:r w:rsidR="00360506">
        <w:rPr>
          <w:rFonts w:ascii="giffordTimes New Roman" w:hAnsi="giffordTimes New Roman"/>
          <w:lang w:val="en-GB"/>
        </w:rPr>
        <w:instrText xml:space="preserve"> ADDIN ZOTERO_ITEM CSL_CITATION {"citationID":"a1j1is447th","properties":{"formattedCitation":"(Gifford 2011)","plainCitation":"(Gifford 2011)","noteIndex":0},"citationItems":[{"id":4677,"uris":["http://zotero.org/groups/2061407/items/VY29F32K"],"uri":["http://zotero.org/groups/2061407/items/VY29F32K"],"itemData":{"id":4677,"type":"article-journal","title":"The Dragons of Inaction: Psychological Barriers That Limit Climate Change Mitigation and Adaptation","container-title":"American Psychologist","page":"290","volume":"66","issue":"4","language":"en","author":[{"family":"Gifford","given":"Robert"}],"issued":{"date-parts":[["2011"]]}}}],"schema":"https://github.com/citation-style-language/schema/raw/master/csl-citation.json"} </w:instrText>
      </w:r>
      <w:r w:rsidR="00232275">
        <w:rPr>
          <w:rFonts w:ascii="giffordTimes New Roman" w:hAnsi="giffordTimes New Roman"/>
          <w:lang w:val="en-GB"/>
        </w:rPr>
        <w:fldChar w:fldCharType="separate"/>
      </w:r>
      <w:r w:rsidR="00360506" w:rsidRPr="00360506">
        <w:rPr>
          <w:rFonts w:ascii="giffordTimes New Roman" w:hAnsi="giffordTimes New Roman"/>
        </w:rPr>
        <w:t>(Gifford 2011)</w:t>
      </w:r>
      <w:r w:rsidR="00232275">
        <w:rPr>
          <w:rFonts w:ascii="giffordTimes New Roman" w:hAnsi="giffordTimes New Roman"/>
          <w:lang w:val="en-GB"/>
        </w:rPr>
        <w:fldChar w:fldCharType="end"/>
      </w:r>
      <w:r w:rsidRPr="00B062DE">
        <w:rPr>
          <w:rFonts w:ascii="giffordTimes New Roman" w:hAnsi="giffordTimes New Roman"/>
          <w:lang w:val="en-GB"/>
        </w:rPr>
        <w:t>, information</w:t>
      </w:r>
      <w:r w:rsidRPr="00D80291">
        <w:rPr>
          <w:lang w:val="en-GB"/>
        </w:rPr>
        <w:t xml:space="preserve"> overload </w:t>
      </w:r>
      <w:r w:rsidR="00232275" w:rsidRPr="00D80291">
        <w:rPr>
          <w:lang w:val="en-GB"/>
        </w:rPr>
        <w:fldChar w:fldCharType="begin"/>
      </w:r>
      <w:r w:rsidR="00360506">
        <w:rPr>
          <w:lang w:val="en-GB"/>
        </w:rPr>
        <w:instrText xml:space="preserve"> ADDIN ZOTERO_ITEM CSL_CITATION {"citationID":"UQ61jpH4","properties":{"formattedCitation":"(Horne 2009; Neumann, Roberts, and Cauvin 2012)","plainCitation":"(Horne 2009; Neumann, Roberts, and Cauvin 2012)","noteIndex":0},"citationItems":[{"id":5102,"uris":["http://zotero.org/groups/2061407/items/VN3T9JJ7"],"uri":["http://zotero.org/groups/2061407/items/VN3T9JJ7"],"itemData":{"id":5102,"type":"article-journal","title":"Limits to Labels: The Role of Eco-Labels in the Assessment of Product Sustainability and Routes to Sustainable Consumption","container-title":"International Journal of Consumer Studies","page":"175–182","volume":"33","issue":"2","source":"Google Scholar","shortTitle":"Limits to labels","author":[{"family":"Horne","given":"Ralph E."}],"issued":{"date-parts":[["2009"]]}}},{"id":5107,"uris":["http://zotero.org/groups/2061407/items/YK6XD4G7"],"uri":["http://zotero.org/groups/2061407/items/YK6XD4G7"],"itemData":{"id":5107,"type":"chapter","title":"Management Control Systems Dilemma: Reconciling Sustainability with Information Overload","container-title":"Advances in Management Accounting","publisher":"Emerald Group Publishing Limited","page":"1-28","volume":"20","number-of-volumes":"0","source":"emeraldinsight.com (Atypon)","URL":"http://www.emeraldinsight.com/doi/abs/10.1108/S1474-7871(2012)0000020007","note":"DOI: 10.1108/S1474-7871(2012)0000020007","shortTitle":"Management Control Systems Dilemma","author":[{"family":"Neumann","given":"Bruce R."},{"family":"Roberts","given":"Michael L."},{"family":"Cauvin","given":"Eric"}],"issued":{"date-parts":[["2012",1,1]]},"accessed":{"date-parts":[["2017",12,9]]}}}],"schema":"https://github.com/citation-style-language/schema/raw/master/csl-citation.json"} </w:instrText>
      </w:r>
      <w:r w:rsidR="00232275" w:rsidRPr="00D80291">
        <w:rPr>
          <w:lang w:val="en-GB"/>
        </w:rPr>
        <w:fldChar w:fldCharType="separate"/>
      </w:r>
      <w:r w:rsidR="00360506" w:rsidRPr="00360506">
        <w:t>(Horne 2009; Neumann, Roberts, and Cauvin 2012)</w:t>
      </w:r>
      <w:r w:rsidR="00232275" w:rsidRPr="00D80291">
        <w:rPr>
          <w:lang w:val="en-GB"/>
        </w:rPr>
        <w:fldChar w:fldCharType="end"/>
      </w:r>
      <w:r w:rsidR="00BB4407">
        <w:rPr>
          <w:lang w:val="en-GB"/>
        </w:rPr>
        <w:t>,</w:t>
      </w:r>
      <w:r w:rsidRPr="00D80291">
        <w:rPr>
          <w:lang w:val="en-GB"/>
        </w:rPr>
        <w:t xml:space="preserve"> and confusion </w:t>
      </w:r>
      <w:r w:rsidR="00232275" w:rsidRPr="00D80291">
        <w:rPr>
          <w:lang w:val="en-GB"/>
        </w:rPr>
        <w:fldChar w:fldCharType="begin"/>
      </w:r>
      <w:r w:rsidR="00360506">
        <w:rPr>
          <w:lang w:val="en-GB"/>
        </w:rPr>
        <w:instrText xml:space="preserve"> ADDIN ZOTERO_ITEM CSL_CITATION {"citationID":"cWEmjakx","properties":{"formattedCitation":"(Carrigan and Attalla 2001; Chen and Chang 2013)","plainCitation":"(Carrigan and Attalla 2001; Chen and Chang 2013)","noteIndex":0},"citationItems":[{"id":5037,"uris":["http://zotero.org/groups/2061407/items/WVX2HDAX"],"uri":["http://zotero.org/groups/2061407/items/WVX2HDAX"],"itemData":{"id":5037,"type":"article-journal","title":"The Myth of the Ethical Consumer–Do Ethics Matter in Purchase Behaviour?","container-title":"Journal of Consumer Marketing","page":"560–578","volume":"18","issue":"7","source":"Google Scholar","author":[{"family":"Carrigan","given":"Marylyn"},{"family":"Attalla","given":"Ahmad"}],"issued":{"date-parts":[["2001"]]}}},{"id":5105,"uris":["http://zotero.org/groups/2061407/items/LHRA7D37"],"uri":["http://zotero.org/groups/2061407/items/LHRA7D37"],"itemData":{"id":5105,"type":"article-journal","title":"Greenwash and Green Trust: The Mediation Effects of Green Consumer Confusion and Green Perceived Risk","container-title":"Journal of Business Ethics","page":"489–500","volume":"114","issue":"3","source":"Google Scholar","shortTitle":"Greenwash and green trust","author":[{"family":"Chen","given":"Yu-Shan"},{"family":"Chang","given":"Ching-Hsun"}],"issued":{"date-parts":[["2013"]]}}}],"schema":"https://github.com/citation-style-language/schema/raw/master/csl-citation.json"} </w:instrText>
      </w:r>
      <w:r w:rsidR="00232275" w:rsidRPr="00D80291">
        <w:rPr>
          <w:lang w:val="en-GB"/>
        </w:rPr>
        <w:fldChar w:fldCharType="separate"/>
      </w:r>
      <w:r w:rsidR="00360506" w:rsidRPr="00360506">
        <w:t>(Carrigan and Attalla 2001; Chen and Chang 2013)</w:t>
      </w:r>
      <w:r w:rsidR="00232275" w:rsidRPr="00D80291">
        <w:rPr>
          <w:lang w:val="en-GB"/>
        </w:rPr>
        <w:fldChar w:fldCharType="end"/>
      </w:r>
      <w:r w:rsidR="00BB4407">
        <w:rPr>
          <w:lang w:val="en-GB"/>
        </w:rPr>
        <w:t>—</w:t>
      </w:r>
      <w:r w:rsidR="00CB36C0">
        <w:rPr>
          <w:lang w:val="en-GB"/>
        </w:rPr>
        <w:t xml:space="preserve">can contribute </w:t>
      </w:r>
      <w:r w:rsidR="009A2931">
        <w:rPr>
          <w:lang w:val="en-GB"/>
        </w:rPr>
        <w:t xml:space="preserve">to </w:t>
      </w:r>
      <w:r w:rsidR="00170DF0">
        <w:rPr>
          <w:lang w:val="en-GB"/>
        </w:rPr>
        <w:t>low uptake of pro</w:t>
      </w:r>
      <w:r w:rsidR="00CB36C0">
        <w:rPr>
          <w:lang w:val="en-GB"/>
        </w:rPr>
        <w:t xml:space="preserve">-environmental </w:t>
      </w:r>
      <w:r>
        <w:rPr>
          <w:rFonts w:ascii="giffordTimes New Roman" w:hAnsi="giffordTimes New Roman"/>
          <w:lang w:val="en-GB"/>
        </w:rPr>
        <w:t>behavior</w:t>
      </w:r>
      <w:r w:rsidRPr="00B062DE">
        <w:rPr>
          <w:rFonts w:ascii="giffordTimes New Roman" w:hAnsi="giffordTimes New Roman"/>
          <w:lang w:val="en-GB"/>
        </w:rPr>
        <w:t xml:space="preserve">s. </w:t>
      </w:r>
      <w:r w:rsidRPr="00D80291">
        <w:t>In</w:t>
      </w:r>
      <w:r>
        <w:t xml:space="preserve">formation via appeals that highlight </w:t>
      </w:r>
      <w:r w:rsidRPr="00D80291">
        <w:t>why the desired beh</w:t>
      </w:r>
      <w:r>
        <w:t xml:space="preserve">avior or product is sustainable </w:t>
      </w:r>
      <w:r w:rsidRPr="00D80291">
        <w:t>can be effective in giving consumer</w:t>
      </w:r>
      <w:r>
        <w:t>s</w:t>
      </w:r>
      <w:r w:rsidRPr="00D80291">
        <w:t xml:space="preserve"> the initial </w:t>
      </w:r>
      <w:r w:rsidR="00BB4407">
        <w:t>knowledge</w:t>
      </w:r>
      <w:r w:rsidRPr="00D80291">
        <w:t xml:space="preserve"> they need </w:t>
      </w:r>
      <w:r>
        <w:t xml:space="preserve">regarding actions and their consequences </w:t>
      </w:r>
      <w:r w:rsidR="00232275">
        <w:fldChar w:fldCharType="begin"/>
      </w:r>
      <w:r w:rsidR="00360506">
        <w:instrText xml:space="preserve"> ADDIN ZOTERO_ITEM CSL_CITATION {"citationID":"tXm4TUfh","properties":{"formattedCitation":"(Peattie and Peattie 2009; Sussman and O\\uc0\\u8217{}Brien 2016)","plainCitation":"(Peattie and Peattie 2009; Sussman and O’Brien 2016)","noteIndex":0},"citationItems":[{"id":4724,"uris":["http://zotero.org/groups/2061407/items/IF8BKR96"],"uri":["http://zotero.org/groups/2061407/items/IF8BKR96"],"itemData":{"id":4724,"type":"article-journal","title":"Social Marketing: A Pathway to Consumption Reduction?","container-title":"Journal of Business Research","page":"260–268","volume":"62","issue":"2","language":"en","author":[{"family":"Peattie","given":"Ken"},{"family":"Peattie","given":"Sue"}],"issued":{"date-parts":[["2009"]]}}},{"id":6505,"uris":["http://zotero.org/groups/2061407/items/GJP8NQTE"],"uri":["http://zotero.org/groups/2061407/items/GJP8NQTE"],"itemData":{"id":6505,"type":"paper-conference","title":"Knowing When to Spend: Unintended Financial Consequences of Earmarking to Encourage Savings","publisher":"American Marketing Association","source":"Google Scholar","shortTitle":"Knowing When to Spend","author":[{"family":"Sussman","given":"Abigail B."},{"family":"O’Brien","given":"Rourke L."}],"issued":{"date-parts":[["2016"]]}}}],"schema":"https://github.com/citation-style-language/schema/raw/master/csl-citation.json"} </w:instrText>
      </w:r>
      <w:r w:rsidR="00232275">
        <w:fldChar w:fldCharType="separate"/>
      </w:r>
      <w:r w:rsidR="00360506" w:rsidRPr="00360506">
        <w:t>(Peattie and Peattie 2009; Sussman and O’Brien 2016)</w:t>
      </w:r>
      <w:r w:rsidR="00232275">
        <w:fldChar w:fldCharType="end"/>
      </w:r>
      <w:r w:rsidRPr="00D80291">
        <w:t xml:space="preserve">. </w:t>
      </w:r>
      <w:r>
        <w:t>Meta-analytic reviews</w:t>
      </w:r>
      <w:r w:rsidR="00CB36C0">
        <w:t xml:space="preserve"> suggest that information has a </w:t>
      </w:r>
      <w:r w:rsidRPr="00D80291">
        <w:t>significant</w:t>
      </w:r>
      <w:r w:rsidR="00CB36C0">
        <w:t>, albeit</w:t>
      </w:r>
      <w:r w:rsidRPr="00D80291">
        <w:t xml:space="preserve"> moderate </w:t>
      </w:r>
      <w:r w:rsidR="00CB36C0">
        <w:t>influence on pro-environmental actions</w:t>
      </w:r>
      <w:r>
        <w:t xml:space="preserve"> </w:t>
      </w:r>
      <w:r w:rsidR="00232275">
        <w:fldChar w:fldCharType="begin"/>
      </w:r>
      <w:r w:rsidR="00360506">
        <w:instrText xml:space="preserve"> ADDIN ZOTERO_ITEM CSL_CITATION {"citationID":"zR8GjWso","properties":{"formattedCitation":"(Delmas, Fischlein, and Asensio 2013; Osbaldiston and Schott 2012)","plainCitation":"(Delmas, Fischlein, and Asensio 2013; Osbaldiston and Schott 2012)","noteIndex":0},"citationItems":[{"id":4910,"uris":["http://zotero.org/groups/2061407/items/85SPADAR"],"uri":["http://zotero.org/groups/2061407/items/85SPADAR"],"itemData":{"id":4910,"type":"article-journal","title":"Information Strategies and Energy Conservation Behavior: A Meta-Analysis of Experimental Studies from 1975 to 2012","container-title":"Energy Policy","page":"729–739","volume":"61","source":"Google Scholar","shortTitle":"Information strategies and energy conservation behavior","author":[{"family":"Delmas","given":"Magali A."},{"family":"Fischlein","given":"Miriam"},{"family":"Asensio","given":"Omar I."}],"issued":{"date-parts":[["2013"]]}}},{"id":4456,"uris":["http://zotero.org/groups/2061407/items/UPUDENQQ"],"uri":["http://zotero.org/groups/2061407/items/UPUDENQQ"],"itemData":{"id":4456,"type":"article-journal","title":"Environmental Sustainability and Behavioral Science: Meta-Analysis of Proenvironmental Behavior Experiments","container-title":"Environment and Behavior","page":"257-299","volume":"44","issue":"2","source":"SAGE Journals","abstract":"To provide practitioners with useful information about how to promote proenvironmental behavior (PEB), a meta-analysis was performed on 87 published reports containing 253 experimental treatments that measured an observed, not self-reported, behavioral outcome. Most studies combined multiple treatments, and this confounding precluded definitive conclusions about which individual treatments are most effective. Treatments that included cognitive dissonance, goal setting, social modeling, and prompts provided the overall largest effect sizes (Hedge’s g &gt; 0.60). Further analyses indicated that different treatments have been more effective for certain behaviors. Although average effect sizes are based on small numbers of studies, effective combinations of treatments and behaviors are making it easy to recycle, setting goals for conserving gasoline, and modeling home energy conservation. The results also reveal several gaps in the literature that should guide further research, including both treatments and PEB that have not been tested.","DOI":"10.1177/0013916511402673","ISSN":"0013-9165","shortTitle":"Environmental Sustainability and Behavioral Science","journalAbbreviation":"Environment and Behavior","language":"en","author":[{"family":"Osbaldiston","given":"Richard"},{"family":"Schott","given":"John Paul"}],"issued":{"date-parts":[["2012",3,1]]}}}],"schema":"https://github.com/citation-style-language/schema/raw/master/csl-citation.json"} </w:instrText>
      </w:r>
      <w:r w:rsidR="00232275">
        <w:fldChar w:fldCharType="separate"/>
      </w:r>
      <w:r w:rsidR="00360506" w:rsidRPr="00360506">
        <w:t>(Delmas, Fischlein, and Asensio 2013; Osbaldiston and Schott 2012)</w:t>
      </w:r>
      <w:r w:rsidR="00232275">
        <w:fldChar w:fldCharType="end"/>
      </w:r>
      <w:r w:rsidRPr="00D80291">
        <w:t>.</w:t>
      </w:r>
    </w:p>
    <w:p w:rsidR="00056D01" w:rsidRPr="00D80291" w:rsidRDefault="001E3824" w:rsidP="004A5B29">
      <w:pPr>
        <w:autoSpaceDE w:val="0"/>
        <w:autoSpaceDN w:val="0"/>
        <w:adjustRightInd w:val="0"/>
        <w:spacing w:line="480" w:lineRule="auto"/>
        <w:ind w:firstLine="720"/>
      </w:pPr>
      <w:r w:rsidRPr="001E3824">
        <w:rPr>
          <w:i/>
        </w:rPr>
        <w:t>Eco-labeling</w:t>
      </w:r>
      <w:r>
        <w:t xml:space="preserve">. </w:t>
      </w:r>
      <w:r w:rsidR="00AF23EE">
        <w:t xml:space="preserve">Eco-labeling is one means of conveying information about the sustainable attributes </w:t>
      </w:r>
      <w:r w:rsidR="00056D01">
        <w:t>of a product</w:t>
      </w:r>
      <w:r w:rsidR="00AF23EE">
        <w:t xml:space="preserve"> or brand</w:t>
      </w:r>
      <w:r w:rsidR="00056D01">
        <w:t xml:space="preserve"> </w:t>
      </w:r>
      <w:r w:rsidR="00232275">
        <w:fldChar w:fldCharType="begin"/>
      </w:r>
      <w:r w:rsidR="00360506">
        <w:instrText xml:space="preserve"> ADDIN ZOTERO_ITEM CSL_CITATION {"citationID":"zAVKhUFt","properties":{"formattedCitation":"(Parguel, Beno\\uc0\\u238{}t-Moreau, and Larceneux 2011)","plainCitation":"(Parguel, Benoît-Moreau, and Larceneux 2011)","noteIndex":0},"citationItems":[{"id":6000,"uris":["http://zotero.org/groups/2061407/items/CU4YR43W"],"uri":["http://zotero.org/groups/2061407/items/CU4YR43W"],"itemData":{"id":6000,"type":"article-journal","title":"How Sustainability Ratings Might Deter ‘Greenwashing’: A Closer Look at Ethical Corporate Communication","container-title":"Journal of Business Ethics","page":"15","volume":"102","issue":"1","source":"Google Scholar","shortTitle":"How sustainability ratings might deter ‘greenwashing’","author":[{"family":"Parguel","given":"Béatrice"},{"family":"Benoît-Moreau","given":"Florence"},{"family":"Larceneux","given":"Fabrice"}],"issued":{"date-parts":[["2011"]]}}}],"schema":"https://github.com/citation-style-language/schema/raw/master/csl-citation.json"} </w:instrText>
      </w:r>
      <w:r w:rsidR="00232275">
        <w:fldChar w:fldCharType="separate"/>
      </w:r>
      <w:r w:rsidR="00360506" w:rsidRPr="00360506">
        <w:t>(Parguel, Benoît-Moreau, and Larceneux 2011)</w:t>
      </w:r>
      <w:r w:rsidR="00232275">
        <w:fldChar w:fldCharType="end"/>
      </w:r>
      <w:r w:rsidR="00056D01">
        <w:t>.</w:t>
      </w:r>
      <w:r w:rsidR="00056D01" w:rsidRPr="00D80291">
        <w:t xml:space="preserve"> </w:t>
      </w:r>
      <w:r w:rsidR="00AF23EE">
        <w:t>Labels</w:t>
      </w:r>
      <w:r w:rsidR="00AF23EE" w:rsidRPr="00D80291">
        <w:t xml:space="preserve"> that </w:t>
      </w:r>
      <w:r w:rsidR="00AF23EE">
        <w:t xml:space="preserve">are attention-grabbing, easily understandable, and </w:t>
      </w:r>
      <w:r w:rsidR="00AF23EE" w:rsidRPr="00D80291">
        <w:t>consistent across categories</w:t>
      </w:r>
      <w:r w:rsidR="00AF23EE">
        <w:t xml:space="preserve"> can enable consumers to make better informed pro-environmental </w:t>
      </w:r>
      <w:r w:rsidR="00AF23EE" w:rsidRPr="00D80291">
        <w:t xml:space="preserve">decisions </w:t>
      </w:r>
      <w:r w:rsidR="00232275" w:rsidRPr="00D80291">
        <w:fldChar w:fldCharType="begin"/>
      </w:r>
      <w:r w:rsidR="00360506">
        <w:instrText xml:space="preserve"> ADDIN ZOTERO_ITEM CSL_CITATION {"citationID":"nRiu8cB1","properties":{"formattedCitation":"(Borin, Cerf, and Krishnan 2011; Taufique, Vocino, and Polonsky 2017; Th\\uc0\\u248{}gersen 2000)","plainCitation":"(Borin, Cerf, and Krishnan 2011; Taufique, Vocino, and Polonsky 2017; Thøgersen 2000)","noteIndex":0},"citationItems":[{"id":5044,"uris":["http://zotero.org/groups/2061407/items/YZBQ3C3T"],"uri":["http://zotero.org/groups/2061407/items/YZBQ3C3T"],"itemData":{"id":5044,"type":"article-journal","title":"Consumer Effects of Environmental Impact in Product Labeling","container-title":"Journal of Consumer Marketing","page":"76–86","volume":"28","issue":"1","source":"Google Scholar","author":[{"family":"Borin","given":"Norm"},{"family":"Cerf","given":"Douglas C."},{"family":"Krishnan","given":"Ragi"}],"issued":{"date-parts":[["2011"]]}}},{"id":4334,"uris":["http://zotero.org/groups/2061407/items/ZAWQR7E6"],"uri":["http://zotero.org/groups/2061407/items/ZAWQR7E6"],"itemData":{"id":4334,"type":"article-journal","title":"The Influence of Eco-Label Knowledge and Trust on Pro-Environmental Consumer Behaviour in an Emerging Market","container-title":"Journal of Strategic Marketing","page":"511-529","volume":"25","issue":"7","source":"EBSCOhost","abstract":"Consumers are increasingly concerned about the negative environmental implications of purchasing goods, which in turn shape their behaviour. Yet, there are indications that consumers do not always act on these concerns, causing an attitude–behaviour gap. For consumers to make ecologically responsible purchases, they need relevant product environmental information. Therefore, marketers and firms are increasingly integrating more detailed environmental information in their offerings, including eco-labels with externally validated information. This study integrates consumers’ knowledge and trust in eco-labels with their environmental knowledge to determine how these affect pro-environmental consumer behaviour (PECB). The findings suggest environmental and eco-label knowledge is positively associated with attitudes towards the environment, and that positive environmental attitudes and trust in eco-labels affect PECB. This implies that firms, policy-makers and accreditation organisations (i.e. labelling) can educate consumers about eco-labels and the environment to increase PECB. Such strategies will also build consumer knowledge and trust in eco-labels, necessary for facilitating PECB.","DOI":"10.1080/0965254X.2016.1240219","ISSN":"0965254X","journalAbbreviation":"Journal of Strategic Marketing","author":[{"family":"Taufique","given":"Khan Md Raziuddin"},{"family":"Vocino","given":"Andrea"},{"family":"Polonsky","given":"Michael Jay"}],"issued":{"date-parts":[["2017",11]]}}},{"id":5047,"uris":["http://zotero.org/groups/2061407/items/BN9FRRHW"],"uri":["http://zotero.org/groups/2061407/items/BN9FRRHW"],"itemData":{"id":5047,"type":"article-journal","title":"Psychological Determinants of Paying Attention to Eco-Labels in Purchase Decisions: Model Development and Multinational Validation","container-title":"Journal of Consumer Policy","page":"285–313","volume":"23","issue":"3","source":"Google Scholar","shortTitle":"Psychological determinants of paying attention to eco-labels in purchase decisions","author":[{"family":"Thøgersen","given":"John"}],"issued":{"date-parts":[["2000"]]}}}],"schema":"https://github.com/citation-style-language/schema/raw/master/csl-citation.json"} </w:instrText>
      </w:r>
      <w:r w:rsidR="00232275" w:rsidRPr="00D80291">
        <w:fldChar w:fldCharType="separate"/>
      </w:r>
      <w:r w:rsidR="00360506" w:rsidRPr="00360506">
        <w:t>(Borin, Cerf, and Krishnan 2011; Taufique, Vocino, and Polonsky 2017; Thøgersen 2000)</w:t>
      </w:r>
      <w:r w:rsidR="00232275" w:rsidRPr="00D80291">
        <w:fldChar w:fldCharType="end"/>
      </w:r>
      <w:r w:rsidR="00AF23EE" w:rsidRPr="00D80291">
        <w:t xml:space="preserve">. </w:t>
      </w:r>
      <w:r w:rsidR="00AF23EE">
        <w:t xml:space="preserve">It has been suggested that positive eco-labels would be more impactful if they were </w:t>
      </w:r>
      <w:r w:rsidR="00056D01" w:rsidRPr="00D80291">
        <w:rPr>
          <w:rFonts w:eastAsiaTheme="minorHAnsi"/>
          <w:color w:val="000000"/>
        </w:rPr>
        <w:t>cont</w:t>
      </w:r>
      <w:r w:rsidR="00AF23EE">
        <w:rPr>
          <w:rFonts w:eastAsiaTheme="minorHAnsi"/>
          <w:color w:val="000000"/>
        </w:rPr>
        <w:t>rasted against negative labels that</w:t>
      </w:r>
      <w:r w:rsidR="006B7F0C">
        <w:rPr>
          <w:rFonts w:eastAsiaTheme="minorHAnsi"/>
          <w:color w:val="000000"/>
        </w:rPr>
        <w:t xml:space="preserve"> highlight</w:t>
      </w:r>
      <w:r w:rsidR="00AF23EE">
        <w:rPr>
          <w:rFonts w:eastAsiaTheme="minorHAnsi"/>
          <w:color w:val="000000"/>
        </w:rPr>
        <w:t xml:space="preserve"> products with </w:t>
      </w:r>
      <w:r w:rsidR="00056D01" w:rsidRPr="00D80291">
        <w:rPr>
          <w:rFonts w:eastAsiaTheme="minorHAnsi"/>
          <w:color w:val="000000"/>
        </w:rPr>
        <w:t xml:space="preserve">environmentally harmful </w:t>
      </w:r>
      <w:r w:rsidR="00AF23EE">
        <w:rPr>
          <w:rFonts w:eastAsiaTheme="minorHAnsi"/>
          <w:color w:val="000000"/>
        </w:rPr>
        <w:t>attributes</w:t>
      </w:r>
      <w:r w:rsidR="00056D01" w:rsidRPr="00D80291">
        <w:rPr>
          <w:rFonts w:eastAsiaTheme="minorHAnsi"/>
          <w:color w:val="000000"/>
        </w:rPr>
        <w:t xml:space="preserve"> </w:t>
      </w:r>
      <w:r w:rsidR="00232275">
        <w:rPr>
          <w:rFonts w:eastAsiaTheme="minorHAnsi"/>
          <w:color w:val="000000"/>
        </w:rPr>
        <w:fldChar w:fldCharType="begin"/>
      </w:r>
      <w:r w:rsidR="00360506">
        <w:rPr>
          <w:rFonts w:eastAsiaTheme="minorHAnsi"/>
          <w:color w:val="000000"/>
        </w:rPr>
        <w:instrText xml:space="preserve"> ADDIN ZOTERO_ITEM CSL_CITATION {"citationID":"z8pg6K0O","properties":{"formattedCitation":"(Borin, Cerf, and Krishnan 2011)","plainCitation":"(Borin, Cerf, and Krishnan 2011)","noteIndex":0},"citationItems":[{"id":5044,"uris":["http://zotero.org/groups/2061407/items/YZBQ3C3T"],"uri":["http://zotero.org/groups/2061407/items/YZBQ3C3T"],"itemData":{"id":5044,"type":"article-journal","title":"Consumer Effects of Environmental Impact in Product Labeling","container-title":"Journal of Consumer Marketing","page":"76–86","volume":"28","issue":"1","source":"Google Scholar","author":[{"family":"Borin","given":"Norm"},{"family":"Cerf","given":"Douglas C."},{"family":"Krishnan","given":"Ragi"}],"issued":{"date-parts":[["2011"]]}}}],"schema":"https://github.com/citation-style-language/schema/raw/master/csl-citation.json"} </w:instrText>
      </w:r>
      <w:r w:rsidR="00232275">
        <w:rPr>
          <w:rFonts w:eastAsiaTheme="minorHAnsi"/>
          <w:color w:val="000000"/>
        </w:rPr>
        <w:fldChar w:fldCharType="separate"/>
      </w:r>
      <w:r w:rsidR="00360506" w:rsidRPr="00360506">
        <w:rPr>
          <w:rFonts w:eastAsiaTheme="minorHAnsi"/>
        </w:rPr>
        <w:t>(Borin, Cerf, and Krishnan 2011)</w:t>
      </w:r>
      <w:r w:rsidR="00232275">
        <w:rPr>
          <w:rFonts w:eastAsiaTheme="minorHAnsi"/>
          <w:color w:val="000000"/>
        </w:rPr>
        <w:fldChar w:fldCharType="end"/>
      </w:r>
      <w:r w:rsidR="00056D01" w:rsidRPr="00D80291">
        <w:rPr>
          <w:rFonts w:eastAsiaTheme="minorHAnsi"/>
          <w:color w:val="000000"/>
        </w:rPr>
        <w:t>.</w:t>
      </w:r>
      <w:r w:rsidR="00056D01" w:rsidRPr="00D80291">
        <w:rPr>
          <w:lang w:val="en-GB"/>
        </w:rPr>
        <w:t xml:space="preserve"> </w:t>
      </w:r>
      <w:r w:rsidR="00AF23EE">
        <w:rPr>
          <w:lang w:val="en-GB"/>
        </w:rPr>
        <w:t xml:space="preserve">Moreover, eco-labeling can seem more transparent and unbiased if it is certified by a </w:t>
      </w:r>
      <w:r w:rsidR="00AF23EE">
        <w:t xml:space="preserve">third party that </w:t>
      </w:r>
      <w:r w:rsidR="00056D01" w:rsidRPr="00D80291">
        <w:t xml:space="preserve">validates the </w:t>
      </w:r>
      <w:r w:rsidR="00AF23EE">
        <w:t>s</w:t>
      </w:r>
      <w:r w:rsidR="002A144E">
        <w:t>ustainability</w:t>
      </w:r>
      <w:r w:rsidR="00AF23EE">
        <w:t xml:space="preserve"> claims</w:t>
      </w:r>
      <w:r w:rsidR="00056D01" w:rsidRPr="00D80291">
        <w:t xml:space="preserve"> </w:t>
      </w:r>
      <w:r w:rsidR="00232275" w:rsidRPr="00D80291">
        <w:fldChar w:fldCharType="begin"/>
      </w:r>
      <w:r w:rsidR="00360506">
        <w:instrText xml:space="preserve"> ADDIN ZOTERO_ITEM CSL_CITATION {"citationID":"pqiGx8bW","properties":{"formattedCitation":"(Manget, Roche, and M\\uc0\\u252{}nnich 2009)","plainCitation":"(Manget, Roche, and Münnich 2009)","noteIndex":0},"citationItems":[{"id":5040,"uris":["http://zotero.org/groups/2061407/items/BQXUQN3W"],"uri":["http://zotero.org/groups/2061407/items/BQXUQN3W"],"itemData":{"id":5040,"type":"article-journal","title":"Capturing the Green Advantage for Consumer Companies","container-title":"The Boston Consulting Group","volume":"13","source":"Google Scholar","author":[{"family":"Manget","given":"Joe"},{"family":"Roche","given":"Catherine"},{"family":"Münnich","given":"Felix"}],"issued":{"date-parts":[["2009"]]}}}],"schema":"https://github.com/citation-style-language/schema/raw/master/csl-citation.json"} </w:instrText>
      </w:r>
      <w:r w:rsidR="00232275" w:rsidRPr="00D80291">
        <w:fldChar w:fldCharType="separate"/>
      </w:r>
      <w:r w:rsidR="00360506" w:rsidRPr="00360506">
        <w:t>(Manget, Roche, and Münnich 2009)</w:t>
      </w:r>
      <w:r w:rsidR="00232275" w:rsidRPr="00D80291">
        <w:fldChar w:fldCharType="end"/>
      </w:r>
      <w:r w:rsidR="00056D01" w:rsidRPr="00D80291">
        <w:t xml:space="preserve">. </w:t>
      </w:r>
      <w:r w:rsidR="00E81570">
        <w:t>Importantl</w:t>
      </w:r>
      <w:r w:rsidR="006B7F0C">
        <w:t xml:space="preserve">y, research suggests that </w:t>
      </w:r>
      <w:r w:rsidR="00E81570">
        <w:t xml:space="preserve">interventions </w:t>
      </w:r>
      <w:r w:rsidR="006B7F0C">
        <w:t xml:space="preserve">that only provide </w:t>
      </w:r>
      <w:r w:rsidR="00E81570">
        <w:t xml:space="preserve">information </w:t>
      </w:r>
      <w:r w:rsidR="006B7F0C">
        <w:t xml:space="preserve">are </w:t>
      </w:r>
      <w:r w:rsidR="00056D01" w:rsidRPr="00D80291">
        <w:t xml:space="preserve">often not enough to </w:t>
      </w:r>
      <w:r w:rsidR="006B7F0C">
        <w:t>spur long-term sustainable</w:t>
      </w:r>
      <w:r w:rsidR="00E81570">
        <w:t xml:space="preserve"> changes </w:t>
      </w:r>
      <w:r w:rsidR="00232275">
        <w:fldChar w:fldCharType="begin"/>
      </w:r>
      <w:r w:rsidR="00360506">
        <w:instrText xml:space="preserve"> ADDIN ZOTERO_ITEM CSL_CITATION {"citationID":"kLE8pd34","properties":{"formattedCitation":"(Abrahamse et al. 2005; Geller, Paterson, and Talbott 1982)","plainCitation":"(Abrahamse et al. 2005; Geller, Paterson, and Talbott 1982)","noteIndex":0},"citationItems":[{"id":4510,"uris":["http://zotero.org/groups/2061407/items/HHB8IGW7"],"uri":["http://zotero.org/groups/2061407/items/HHB8IGW7"],"itemData":{"id":4510,"type":"article-journal","title":"A Review of Intervention Studies Aimed at Household Energy Conservation","container-title":"Journal of Environmental Psychology","page":"273–291","volume":"25","issue":"3","source":"Google Scholar","author":[{"family":"Abrahamse","given":"Wokje"},{"family":"Steg","given":"Linda"},{"family":"Vlek","given":"Charles"},{"family":"Rothengatter","given":"Talib"}],"issued":{"date-parts":[["2005"]]}}},{"id":4515,"uris":["http://zotero.org/groups/2061407/items/LYALJMLC"],"uri":["http://zotero.org/groups/2061407/items/LYALJMLC"],"itemData":{"id":4515,"type":"article-journal","title":"A Behavioral Analysis of Incentive Prompts for Motivating Seat Belt Use","container-title":"Journal of Applied Behavior Analysis","page":"403–413","volume":"15","issue":"3","source":"Google Scholar","author":[{"family":"Geller","given":"E. Scott"},{"family":"Paterson","given":"Lisa"},{"family":"Talbott","given":"Elizabeth"}],"issued":{"date-parts":[["1982"]]}}}],"schema":"https://github.com/citation-style-language/schema/raw/master/csl-citation.json"} </w:instrText>
      </w:r>
      <w:r w:rsidR="00232275">
        <w:fldChar w:fldCharType="separate"/>
      </w:r>
      <w:r w:rsidR="00360506" w:rsidRPr="00360506">
        <w:t>(Abrahamse et al. 2005; Geller, Paterson, and Talbott 1982)</w:t>
      </w:r>
      <w:r w:rsidR="00232275">
        <w:fldChar w:fldCharType="end"/>
      </w:r>
      <w:r w:rsidR="00056D01">
        <w:t xml:space="preserve">. </w:t>
      </w:r>
      <w:r w:rsidR="00E81570">
        <w:rPr>
          <w:lang w:val="en-GB"/>
        </w:rPr>
        <w:t>Because of this</w:t>
      </w:r>
      <w:r w:rsidR="00056D01">
        <w:rPr>
          <w:lang w:val="en-GB"/>
        </w:rPr>
        <w:t xml:space="preserve">, combining information with other tactics can be an effective strategy </w:t>
      </w:r>
      <w:r w:rsidR="00232275">
        <w:rPr>
          <w:lang w:val="en-GB"/>
        </w:rPr>
        <w:fldChar w:fldCharType="begin"/>
      </w:r>
      <w:r w:rsidR="00360506">
        <w:rPr>
          <w:lang w:val="en-GB"/>
        </w:rPr>
        <w:instrText xml:space="preserve"> ADDIN ZOTERO_ITEM CSL_CITATION {"citationID":"CmTow4HS","properties":{"formattedCitation":"(Peattie and Peattie 2009)","plainCitation":"(Peattie and Peattie 2009)","noteIndex":0},"citationItems":[{"id":4724,"uris":["http://zotero.org/groups/2061407/items/IF8BKR96"],"uri":["http://zotero.org/groups/2061407/items/IF8BKR96"],"itemData":{"id":4724,"type":"article-journal","title":"Social Marketing: A Pathway to Consumption Reduction?","container-title":"Journal of Business Research","page":"260–268","volume":"62","issue":"2","language":"en","author":[{"family":"Peattie","given":"Ken"},{"family":"Peattie","given":"Sue"}],"issued":{"date-parts":[["2009"]]}}}],"schema":"https://github.com/citation-style-language/schema/raw/master/csl-citation.json"} </w:instrText>
      </w:r>
      <w:r w:rsidR="00232275">
        <w:rPr>
          <w:lang w:val="en-GB"/>
        </w:rPr>
        <w:fldChar w:fldCharType="separate"/>
      </w:r>
      <w:r w:rsidR="00360506" w:rsidRPr="00360506">
        <w:t>(Peattie and Peattie 2009)</w:t>
      </w:r>
      <w:r w:rsidR="00232275">
        <w:rPr>
          <w:lang w:val="en-GB"/>
        </w:rPr>
        <w:fldChar w:fldCharType="end"/>
      </w:r>
      <w:r w:rsidR="00056D01">
        <w:rPr>
          <w:lang w:val="en-GB"/>
        </w:rPr>
        <w:t>.</w:t>
      </w:r>
    </w:p>
    <w:p w:rsidR="005D0C0E" w:rsidRPr="00502090" w:rsidRDefault="00056D01" w:rsidP="004A5B29">
      <w:pPr>
        <w:autoSpaceDE w:val="0"/>
        <w:autoSpaceDN w:val="0"/>
        <w:adjustRightInd w:val="0"/>
        <w:spacing w:line="480" w:lineRule="auto"/>
      </w:pPr>
      <w:r>
        <w:tab/>
      </w:r>
      <w:r w:rsidR="001E3824" w:rsidRPr="001E3824">
        <w:rPr>
          <w:i/>
        </w:rPr>
        <w:t>Framing</w:t>
      </w:r>
      <w:r w:rsidR="001E3824">
        <w:t xml:space="preserve">. </w:t>
      </w:r>
      <w:r>
        <w:t xml:space="preserve">Marketers </w:t>
      </w:r>
      <w:r w:rsidR="009278C9">
        <w:t xml:space="preserve">can </w:t>
      </w:r>
      <w:r>
        <w:t xml:space="preserve">strategically choose </w:t>
      </w:r>
      <w:r w:rsidR="009278C9">
        <w:t>message framing</w:t>
      </w:r>
      <w:r>
        <w:t xml:space="preserve"> to encourage sustainable choices</w:t>
      </w:r>
      <w:r w:rsidR="00112470">
        <w:t xml:space="preserve"> </w:t>
      </w:r>
      <w:r w:rsidR="00232275">
        <w:fldChar w:fldCharType="begin"/>
      </w:r>
      <w:r w:rsidR="00360506">
        <w:instrText xml:space="preserve"> ADDIN ZOTERO_ITEM CSL_CITATION {"citationID":"a1vge6snr4l","properties":{"formattedCitation":"(Ungemach et al. 2017)","plainCitation":"(Ungemach et al. 2017)","noteIndex":0},"citationItems":[{"id":6530,"uris":["http://zotero.org/groups/2061407/items/VPHW77XS"],"uri":["http://zotero.org/groups/2061407/items/VPHW77XS"],"itemData":{"id":6530,"type":"article-journal","title":"Translated Attributes as Choice Architecture: Aligning Objectives and Choices Through Decision Signposts","container-title":"Management Science","page":"1-15","volume":"Articles in Advance","source":"Google Scholar","shortTitle":"Translated Attributes as Choice Architecture","author":[{"family":"Ungemach","given":"Christoph"},{"family":"Camilleri","given":"Adrian R."},{"family":"Johnson","given":"Eric J."},{"family":"Larrick","given":"Richard P."},{"family":"Weber","given":"Elke U."}],"issued":{"date-parts":[["2017"]]}}}],"schema":"https://github.com/citation-style-language/schema/raw/master/csl-citation.json"} </w:instrText>
      </w:r>
      <w:r w:rsidR="00232275">
        <w:fldChar w:fldCharType="separate"/>
      </w:r>
      <w:r w:rsidR="00360506" w:rsidRPr="00360506">
        <w:t>(Ungemach et al. 2017)</w:t>
      </w:r>
      <w:r w:rsidR="00232275">
        <w:fldChar w:fldCharType="end"/>
      </w:r>
      <w:r>
        <w:t xml:space="preserve">. For example, consumers care much more about future losses than about future gains </w:t>
      </w:r>
      <w:r w:rsidR="00232275">
        <w:fldChar w:fldCharType="begin"/>
      </w:r>
      <w:r w:rsidR="00360506">
        <w:instrText xml:space="preserve"> ADDIN ZOTERO_ITEM CSL_CITATION {"citationID":"XpEXr5Te","properties":{"formattedCitation":"(Hardisty and Weber 2009; Thaler 1981)","plainCitation":"(Hardisty and Weber 2009; Thaler 1981)","noteIndex":0},"citationItems":[{"id":4586,"uris":["http://zotero.org/groups/2061407/items/QCDJ5YPH"],"uri":["http://zotero.org/groups/2061407/items/QCDJ5YPH"],"itemData":{"id":4586,"type":"article-journal","title":"Discounting Future Green: Money versus the Environment","container-title":"Journal of Experimental Psychology: General","page":"329","volume":"138","issue":"3","source":"Google Scholar","shortTitle":"Discounting future green","author":[{"family":"Hardisty","given":"David J."},{"family":"Weber","given":"Elke U."}],"issued":{"date-parts":[["2009"]]}}},{"id":5209,"uris":["http://zotero.org/groups/2061407/items/8JDCHQQ9"],"uri":["http://zotero.org/groups/2061407/items/8JDCHQQ9"],"itemData":{"id":5209,"type":"article-journal","title":"Some Empirical Evidence on Dynamic Inconsistency","container-title":"Economics Letters","page":"201–207","volume":"8","issue":"3","source":"Google Scholar","author":[{"family":"Thaler","given":"Richard"}],"issued":{"date-parts":[["1981"]]}}}],"schema":"https://github.com/citation-style-language/schema/raw/master/csl-citation.json"} </w:instrText>
      </w:r>
      <w:r w:rsidR="00232275">
        <w:fldChar w:fldCharType="separate"/>
      </w:r>
      <w:r w:rsidR="00360506" w:rsidRPr="00360506">
        <w:t>(Hardisty and Weber 2009; Thaler 1981)</w:t>
      </w:r>
      <w:r w:rsidR="00232275">
        <w:fldChar w:fldCharType="end"/>
      </w:r>
      <w:r>
        <w:t>. Therefore, when promoting energy</w:t>
      </w:r>
      <w:r w:rsidR="00F14C95">
        <w:t>-</w:t>
      </w:r>
      <w:r>
        <w:t>efficient appliances, labels should compare energy costs rather than savings</w:t>
      </w:r>
      <w:r w:rsidRPr="00D80291">
        <w:t xml:space="preserve"> </w:t>
      </w:r>
      <w:r w:rsidR="00232275" w:rsidRPr="00D80291">
        <w:fldChar w:fldCharType="begin"/>
      </w:r>
      <w:r w:rsidR="00360506">
        <w:instrText xml:space="preserve"> ADDIN ZOTERO_ITEM CSL_CITATION {"citationID":"ogAbcZsZ","properties":{"formattedCitation":"(Bull 2012; Min et al. 2014)","plainCitation":"(Bull 2012; Min et al. 2014)","noteIndex":0},"citationItems":[{"id":5092,"uris":["http://zotero.org/groups/2061407/items/AB7DCAGQ"],"uri":["http://zotero.org/groups/2061407/items/AB7DCAGQ"],"itemData":{"id":5092,"type":"article-journal","title":"Loads of Green Washing—Can Behavioural Economics Increase Willingness-to-Pay for Efficient Washing Machines in the UK?","container-title":"Energy Policy","page":"242–252","volume":"50","source":"Google Scholar","author":[{"family":"Bull","given":"Joe"}],"issued":{"date-parts":[["2012"]]}}},{"id":5089,"uris":["http://zotero.org/groups/2061407/items/UWJ4EK8W"],"uri":["http://zotero.org/groups/2061407/items/UWJ4EK8W"],"itemData":{"id":5089,"type":"article-journal","title":"Labeling Energy Cost on Light Bulbs Lowers Implicit Discount Rates","container-title":"Ecological Economics","page":"42–50","volume":"97","source":"Google Scholar","author":[{"family":"Min","given":"Jihoon"},{"family":"Azevedo","given":"Inês L."},{"family":"Michalek","given":"Jeremy"},{"family":"Bruin","given":"Wändi Bruine","non-dropping-particle":"de"}],"issued":{"date-parts":[["2014"]]}}}],"schema":"https://github.com/citation-style-language/schema/raw/master/csl-citation.json"} </w:instrText>
      </w:r>
      <w:r w:rsidR="00232275" w:rsidRPr="00D80291">
        <w:fldChar w:fldCharType="separate"/>
      </w:r>
      <w:r w:rsidR="00360506" w:rsidRPr="00360506">
        <w:t>(Bull 2012; Min et al. 2014)</w:t>
      </w:r>
      <w:r w:rsidR="00232275" w:rsidRPr="00D80291">
        <w:fldChar w:fldCharType="end"/>
      </w:r>
      <w:r w:rsidRPr="00D80291">
        <w:t xml:space="preserve">. </w:t>
      </w:r>
      <w:r>
        <w:t xml:space="preserve">Furthermore, the information can be aggregated to make a bigger impact: </w:t>
      </w:r>
      <w:r w:rsidR="005621F2">
        <w:t>U</w:t>
      </w:r>
      <w:r>
        <w:t xml:space="preserve">se </w:t>
      </w:r>
      <w:r w:rsidRPr="00D80291">
        <w:t>lifetime energy costs</w:t>
      </w:r>
      <w:r>
        <w:t xml:space="preserve"> (rather than annual energy cost) for appliances </w:t>
      </w:r>
      <w:r w:rsidR="00232275" w:rsidRPr="00D80291">
        <w:fldChar w:fldCharType="begin"/>
      </w:r>
      <w:r w:rsidR="00360506">
        <w:instrText xml:space="preserve"> ADDIN ZOTERO_ITEM CSL_CITATION {"citationID":"f8482q0w","properties":{"formattedCitation":"(Kallbekken, S\\uc0\\u230{}len, and Hermansen 2013)","plainCitation":"(Kallbekken, Sælen, and Hermansen 2013)","noteIndex":0},"citationItems":[{"id":5113,"uris":["http://zotero.org/groups/2061407/items/3RMD26CH"],"uri":["http://zotero.org/groups/2061407/items/3RMD26CH"],"itemData":{"id":5113,"type":"article-journal","title":"Bridging the Energy Efficiency Gap: A Field Experiment on Lifetime Energy Costs and Household Appliances","container-title":"Journal of Consumer Policy","page":"1–16","volume":"36","issue":"1","source":"Google Scholar","shortTitle":"Bridging the energy efficiency gap","author":[{"family":"Kallbekken","given":"Steffen"},{"family":"Sælen","given":"Hæakon"},{"family":"Hermansen","given":"Erlend AT"}],"issued":{"date-parts":[["2013"]]}}}],"schema":"https://github.com/citation-style-language/schema/raw/master/csl-citation.json"} </w:instrText>
      </w:r>
      <w:r w:rsidR="00232275" w:rsidRPr="00D80291">
        <w:fldChar w:fldCharType="separate"/>
      </w:r>
      <w:r w:rsidR="00360506" w:rsidRPr="00360506">
        <w:t>(Kallbekken, Sælen, and Hermansen 2013)</w:t>
      </w:r>
      <w:r w:rsidR="00232275" w:rsidRPr="00D80291">
        <w:fldChar w:fldCharType="end"/>
      </w:r>
      <w:r>
        <w:t>, and use cost-per-100,000</w:t>
      </w:r>
      <w:r w:rsidR="00F14C95">
        <w:t>-</w:t>
      </w:r>
      <w:r>
        <w:t>mile</w:t>
      </w:r>
      <w:r w:rsidR="00F14C95">
        <w:t>s</w:t>
      </w:r>
      <w:r>
        <w:t xml:space="preserve"> labeling to promote efficient car sales </w:t>
      </w:r>
      <w:r w:rsidR="00232275">
        <w:fldChar w:fldCharType="begin"/>
      </w:r>
      <w:r w:rsidR="00360506">
        <w:instrText xml:space="preserve"> ADDIN ZOTERO_ITEM CSL_CITATION {"citationID":"CfGUOkTo","properties":{"formattedCitation":"(Camilleri and Larrick 2014)","plainCitation":"(Camilleri and Larrick 2014)","noteIndex":0},"citationItems":[{"id":5210,"uris":["http://zotero.org/groups/2061407/items/QZ9VFPZV"],"uri":["http://zotero.org/groups/2061407/items/QZ9VFPZV"],"itemData":{"id":5210,"type":"article-journal","title":"Metric and Scale Design as Choice Architecture Tools","container-title":"Journal of Public Policy &amp; Marketing","page":"108–125","volume":"33","issue":"1","source":"Google Scholar","author":[{"family":"Camilleri","given":"Adrian R."},{"family":"Larrick","given":"Richard P."}],"issued":{"date-parts":[["2014"]]}}}],"schema":"https://github.com/citation-style-language/schema/raw/master/csl-citation.json"} </w:instrText>
      </w:r>
      <w:r w:rsidR="00232275">
        <w:fldChar w:fldCharType="separate"/>
      </w:r>
      <w:r w:rsidR="00360506" w:rsidRPr="00360506">
        <w:t>(Camilleri and Larrick 2014)</w:t>
      </w:r>
      <w:r w:rsidR="00232275">
        <w:fldChar w:fldCharType="end"/>
      </w:r>
      <w:r>
        <w:t>.</w:t>
      </w:r>
      <w:r w:rsidRPr="00D80291">
        <w:t xml:space="preserve"> </w:t>
      </w:r>
      <w:r>
        <w:t>Loss</w:t>
      </w:r>
      <w:r w:rsidR="00F14C95">
        <w:t>-</w:t>
      </w:r>
      <w:r>
        <w:t>framed information is especially effective when combined with concrete information on how to engage in the behavior</w:t>
      </w:r>
      <w:r w:rsidR="00F14C95">
        <w:t>—</w:t>
      </w:r>
      <w:r>
        <w:t>for example</w:t>
      </w:r>
      <w:r w:rsidR="00F14C95">
        <w:t>,</w:t>
      </w:r>
      <w:r>
        <w:t xml:space="preserve"> to improve the quantity and accuracy of residential recycling </w:t>
      </w:r>
      <w:r w:rsidR="00232275">
        <w:fldChar w:fldCharType="begin"/>
      </w:r>
      <w:r w:rsidR="00360506">
        <w:instrText xml:space="preserve"> ADDIN ZOTERO_ITEM CSL_CITATION {"citationID":"Sj2DaXSK","properties":{"formattedCitation":"(White, MacDonnell, and Dahl 2011)","plainCitation":"(White, MacDonnell, and Dahl 2011)","noteIndex":0},"citationItems":[{"id":4318,"uris":["http://zotero.org/groups/2061407/items/QD96UTIP"],"uri":["http://zotero.org/groups/2061407/items/QD96UTIP"],"itemData":{"id":4318,"type":"article-journal","title":"It's the Mind-Set That Matters: The Role of Construal Level and Message Framing in Influencing Consumer Efficacy and Conservation Behaviors","container-title":"Journal of Marketing Research","page":"472–485","volume":"48","issue":"3","source":"Google Scholar","shortTitle":"It's the mind-set that matters","author":[{"family":"White","given":"Katherine"},{"family":"MacDonnell","given":"Rhiannon"},{"family":"Dahl","given":"Darren W."}],"issued":{"date-parts":[["2011"]]}}}],"schema":"https://github.com/citation-style-language/schema/raw/master/csl-citation.json"} </w:instrText>
      </w:r>
      <w:r w:rsidR="00232275">
        <w:fldChar w:fldCharType="separate"/>
      </w:r>
      <w:r w:rsidR="00360506" w:rsidRPr="00360506">
        <w:t>(White, MacDonnell, and Dahl 2011)</w:t>
      </w:r>
      <w:r w:rsidR="00232275">
        <w:fldChar w:fldCharType="end"/>
      </w:r>
      <w:r>
        <w:t xml:space="preserve">. </w:t>
      </w:r>
      <w:r w:rsidR="001855CE">
        <w:t xml:space="preserve">Framing can have differential effects on </w:t>
      </w:r>
      <w:r>
        <w:t xml:space="preserve">different people. For example, in the United States, framing a carbon price as a carbon offset </w:t>
      </w:r>
      <w:r w:rsidR="001E3824">
        <w:t>(</w:t>
      </w:r>
      <w:r>
        <w:t>v</w:t>
      </w:r>
      <w:r w:rsidR="00F14C95">
        <w:t>s</w:t>
      </w:r>
      <w:r w:rsidR="001E3824">
        <w:t xml:space="preserve">. a </w:t>
      </w:r>
      <w:r>
        <w:t>tax</w:t>
      </w:r>
      <w:r w:rsidR="001E3824">
        <w:t>)</w:t>
      </w:r>
      <w:r w:rsidR="001855CE">
        <w:t xml:space="preserve"> has a strong</w:t>
      </w:r>
      <w:r>
        <w:t xml:space="preserve"> effect on Republicans</w:t>
      </w:r>
      <w:r w:rsidR="001855CE">
        <w:t>,</w:t>
      </w:r>
      <w:r>
        <w:t xml:space="preserve"> but has little impact on Democrats and a moderate impact on Independents </w:t>
      </w:r>
      <w:r w:rsidR="00232275">
        <w:fldChar w:fldCharType="begin"/>
      </w:r>
      <w:r w:rsidR="00360506">
        <w:instrText xml:space="preserve"> ADDIN ZOTERO_ITEM CSL_CITATION {"citationID":"m70SxNkD","properties":{"formattedCitation":"(Hardisty, Johnson, and Weber 2010)","plainCitation":"(Hardisty, Johnson, and Weber 2010)","noteIndex":0},"citationItems":[{"id":5191,"uris":["http://zotero.org/groups/2061407/items/LDBYKB7S"],"uri":["http://zotero.org/groups/2061407/items/LDBYKB7S"],"itemData":{"id":5191,"type":"article-journal","title":"A Dirty Word or a Dirty World? Attribute Framing, Political Affiliation, and Query Theory","container-title":"Psychological Science","page":"86–92","volume":"21","issue":"1","source":"Google Scholar","shortTitle":"A dirty word or a dirty world?","author":[{"family":"Hardisty","given":"David J."},{"family":"Johnson","given":"Eric J."},{"family":"Weber","given":"Elke U."}],"issued":{"date-parts":[["2010"]]}}}],"schema":"https://github.com/citation-style-language/schema/raw/master/csl-citation.json"} </w:instrText>
      </w:r>
      <w:r w:rsidR="00232275">
        <w:fldChar w:fldCharType="separate"/>
      </w:r>
      <w:r w:rsidR="00360506" w:rsidRPr="00360506">
        <w:t>(Hardisty, Johnson, and Weber 2010)</w:t>
      </w:r>
      <w:r w:rsidR="00232275">
        <w:fldChar w:fldCharType="end"/>
      </w:r>
      <w:r>
        <w:t xml:space="preserve">. Therefore, marketers and policy makers should </w:t>
      </w:r>
      <w:r w:rsidR="001855CE">
        <w:t xml:space="preserve">consider who the target of communications is when framing information. </w:t>
      </w:r>
    </w:p>
    <w:p w:rsidR="00056D01" w:rsidRPr="00327F01" w:rsidRDefault="00056D01" w:rsidP="004A5B29">
      <w:pPr>
        <w:spacing w:line="480" w:lineRule="auto"/>
        <w:outlineLvl w:val="0"/>
        <w:rPr>
          <w:color w:val="000000" w:themeColor="text1"/>
        </w:rPr>
      </w:pPr>
      <w:r w:rsidRPr="009E73B0">
        <w:rPr>
          <w:i/>
          <w:color w:val="000000" w:themeColor="text1"/>
        </w:rPr>
        <w:t xml:space="preserve">Tangibility </w:t>
      </w:r>
    </w:p>
    <w:p w:rsidR="00056D01" w:rsidRPr="00327F01" w:rsidRDefault="00056D01" w:rsidP="004A5B29">
      <w:pPr>
        <w:spacing w:line="480" w:lineRule="auto"/>
        <w:ind w:firstLine="720"/>
        <w:rPr>
          <w:color w:val="000000" w:themeColor="text1"/>
        </w:rPr>
      </w:pPr>
      <w:r w:rsidRPr="00327F01">
        <w:rPr>
          <w:color w:val="000000" w:themeColor="text1"/>
        </w:rPr>
        <w:t xml:space="preserve">One unique facet of sustainable consumption is that </w:t>
      </w:r>
      <w:r w:rsidR="00AC7BA4">
        <w:rPr>
          <w:color w:val="000000" w:themeColor="text1"/>
        </w:rPr>
        <w:t>pro-environmental</w:t>
      </w:r>
      <w:r>
        <w:rPr>
          <w:color w:val="000000" w:themeColor="text1"/>
        </w:rPr>
        <w:t xml:space="preserve"> </w:t>
      </w:r>
      <w:r w:rsidR="00742622">
        <w:rPr>
          <w:color w:val="000000" w:themeColor="text1"/>
        </w:rPr>
        <w:t xml:space="preserve">actions and </w:t>
      </w:r>
      <w:r w:rsidRPr="00327F01">
        <w:rPr>
          <w:color w:val="000000" w:themeColor="text1"/>
        </w:rPr>
        <w:t>out</w:t>
      </w:r>
      <w:r>
        <w:rPr>
          <w:color w:val="000000" w:themeColor="text1"/>
        </w:rPr>
        <w:t xml:space="preserve">comes can seem </w:t>
      </w:r>
      <w:r w:rsidRPr="00327F01">
        <w:rPr>
          <w:color w:val="000000" w:themeColor="text1"/>
        </w:rPr>
        <w:t>abstract, vague, and distant from the self</w:t>
      </w:r>
      <w:r w:rsidR="005C5B6F">
        <w:rPr>
          <w:color w:val="000000" w:themeColor="text1"/>
        </w:rPr>
        <w:t xml:space="preserve"> (</w:t>
      </w:r>
      <w:r w:rsidR="00D06A80" w:rsidRPr="00342AF6">
        <w:t>Reczek, Trudel, and White 2018</w:t>
      </w:r>
      <w:r w:rsidR="005C5B6F">
        <w:rPr>
          <w:color w:val="000000" w:themeColor="text1"/>
        </w:rPr>
        <w:t xml:space="preserve">; </w:t>
      </w:r>
      <w:r w:rsidR="005C5B6F" w:rsidRPr="00342AF6">
        <w:t>Spence, Poortinga, and Pidgeon 2012</w:t>
      </w:r>
      <w:r w:rsidR="005C5B6F">
        <w:t>)</w:t>
      </w:r>
      <w:r w:rsidRPr="00327F01">
        <w:rPr>
          <w:color w:val="000000" w:themeColor="text1"/>
        </w:rPr>
        <w:t xml:space="preserve">. </w:t>
      </w:r>
      <w:r w:rsidRPr="00495CC8">
        <w:rPr>
          <w:color w:val="000000" w:themeColor="text1"/>
        </w:rPr>
        <w:t xml:space="preserve">Most sustainable consumer behaviors involve putting aside more </w:t>
      </w:r>
      <w:r w:rsidR="005C5B6F">
        <w:rPr>
          <w:color w:val="000000" w:themeColor="text1"/>
        </w:rPr>
        <w:t>immediate and proximal indi</w:t>
      </w:r>
      <w:r w:rsidRPr="00495CC8">
        <w:rPr>
          <w:color w:val="000000" w:themeColor="text1"/>
        </w:rPr>
        <w:t xml:space="preserve">vidual interests </w:t>
      </w:r>
      <w:r w:rsidR="00F14C95">
        <w:rPr>
          <w:color w:val="000000" w:themeColor="text1"/>
        </w:rPr>
        <w:t>to prioritize</w:t>
      </w:r>
      <w:r w:rsidRPr="00495CC8">
        <w:rPr>
          <w:color w:val="000000" w:themeColor="text1"/>
        </w:rPr>
        <w:t xml:space="preserve"> </w:t>
      </w:r>
      <w:r w:rsidR="005C5B6F">
        <w:rPr>
          <w:color w:val="000000" w:themeColor="text1"/>
        </w:rPr>
        <w:t>behaviors</w:t>
      </w:r>
      <w:r w:rsidRPr="00495CC8">
        <w:rPr>
          <w:color w:val="000000" w:themeColor="text1"/>
        </w:rPr>
        <w:t xml:space="preserve"> </w:t>
      </w:r>
      <w:r w:rsidR="00851886">
        <w:rPr>
          <w:color w:val="000000" w:themeColor="text1"/>
        </w:rPr>
        <w:t>with</w:t>
      </w:r>
      <w:r w:rsidRPr="00495CC8">
        <w:rPr>
          <w:color w:val="000000" w:themeColor="text1"/>
        </w:rPr>
        <w:t xml:space="preserve"> </w:t>
      </w:r>
      <w:r w:rsidR="00FF35A3" w:rsidRPr="00495CC8">
        <w:rPr>
          <w:color w:val="000000" w:themeColor="text1"/>
        </w:rPr>
        <w:t xml:space="preserve">ill-defined </w:t>
      </w:r>
      <w:r w:rsidRPr="00495CC8">
        <w:rPr>
          <w:color w:val="000000" w:themeColor="text1"/>
        </w:rPr>
        <w:t xml:space="preserve">consequences that </w:t>
      </w:r>
      <w:r w:rsidR="00742622">
        <w:rPr>
          <w:color w:val="000000" w:themeColor="text1"/>
        </w:rPr>
        <w:t>are focused on others</w:t>
      </w:r>
      <w:r w:rsidR="005C5B6F">
        <w:rPr>
          <w:color w:val="000000" w:themeColor="text1"/>
        </w:rPr>
        <w:t xml:space="preserve">, </w:t>
      </w:r>
      <w:r w:rsidR="00DD3EC8">
        <w:rPr>
          <w:color w:val="000000" w:themeColor="text1"/>
        </w:rPr>
        <w:t xml:space="preserve">and </w:t>
      </w:r>
      <w:r w:rsidR="005C5B6F">
        <w:rPr>
          <w:color w:val="000000" w:themeColor="text1"/>
        </w:rPr>
        <w:t>only realized in the future</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boGT0gd3","properties":{"formattedCitation":"(Amel et al. 2017; Spence, Poortinga, and Pidgeon 2012)","plainCitation":"(Amel et al. 2017; Spence, Poortinga, and Pidgeon 2012)","noteIndex":0},"citationItems":[{"id":5752,"uris":["http://zotero.org/groups/2061407/items/55DVGNDF"],"uri":["http://zotero.org/groups/2061407/items/55DVGNDF"],"itemData":{"id":5752,"type":"article-journal","title":"Beyond the Roots of Human Inaction: Fostering Collective Effort Toward Ecosystem Conservation","container-title":"Science","page":"275–279","volume":"356","issue":"6335","source":"Google Scholar","shortTitle":"Beyond the roots of human inaction","author":[{"family":"Amel","given":"Elise"},{"family":"Manning","given":"Christie"},{"family":"Scott","given":"Britain"},{"family":"Koger","given":"Susan"}],"issued":{"date-parts":[["2017"]]}}},{"id":6502,"uris":["http://zotero.org/groups/2061407/items/26WYECVS"],"uri":["http://zotero.org/groups/2061407/items/26WYECVS"],"itemData":{"id":6502,"type":"article-journal","title":"The Psychological Distance of Climate Change","container-title":"Risk analysis","page":"957–972","volume":"32","issue":"6","source":"Google Scholar","author":[{"family":"Spence","given":"Alexa"},{"family":"Poortinga","given":"Wouter"},{"family":"Pidgeon","given":"Nick"}],"issued":{"date-parts":[["2012"]]}}}],"schema":"https://github.com/citation-style-language/schema/raw/master/csl-citation.json"} </w:instrText>
      </w:r>
      <w:r w:rsidR="00232275">
        <w:rPr>
          <w:color w:val="000000" w:themeColor="text1"/>
        </w:rPr>
        <w:fldChar w:fldCharType="separate"/>
      </w:r>
      <w:r w:rsidR="00360506" w:rsidRPr="00360506">
        <w:t>(Amel et al. 2017; Spence, Poortinga, and Pidgeon 2012)</w:t>
      </w:r>
      <w:r w:rsidR="00232275">
        <w:rPr>
          <w:color w:val="000000" w:themeColor="text1"/>
        </w:rPr>
        <w:fldChar w:fldCharType="end"/>
      </w:r>
      <w:r w:rsidRPr="00495CC8">
        <w:rPr>
          <w:color w:val="000000" w:themeColor="text1"/>
        </w:rPr>
        <w:t>.</w:t>
      </w:r>
      <w:r>
        <w:rPr>
          <w:color w:val="000000" w:themeColor="text1"/>
        </w:rPr>
        <w:t xml:space="preserve"> </w:t>
      </w:r>
      <w:r w:rsidR="00D46CA5">
        <w:rPr>
          <w:color w:val="000000" w:themeColor="text1"/>
        </w:rPr>
        <w:t>Moreover</w:t>
      </w:r>
      <w:r w:rsidR="00742622">
        <w:rPr>
          <w:color w:val="000000" w:themeColor="text1"/>
        </w:rPr>
        <w:t xml:space="preserve">, </w:t>
      </w:r>
      <w:r w:rsidR="00D06A80">
        <w:rPr>
          <w:color w:val="000000" w:themeColor="text1"/>
        </w:rPr>
        <w:t>pro-environmental</w:t>
      </w:r>
      <w:r w:rsidRPr="00327F01">
        <w:rPr>
          <w:color w:val="000000" w:themeColor="text1"/>
        </w:rPr>
        <w:t xml:space="preserve"> </w:t>
      </w:r>
      <w:r w:rsidR="00742622">
        <w:rPr>
          <w:color w:val="000000" w:themeColor="text1"/>
        </w:rPr>
        <w:t>outcomes</w:t>
      </w:r>
      <w:r w:rsidRPr="00327F01">
        <w:rPr>
          <w:color w:val="000000" w:themeColor="text1"/>
        </w:rPr>
        <w:t xml:space="preserve"> are difficult to </w:t>
      </w:r>
      <w:r w:rsidR="00D06A80">
        <w:rPr>
          <w:color w:val="000000" w:themeColor="text1"/>
        </w:rPr>
        <w:t>track and measure</w:t>
      </w:r>
      <w:r w:rsidRPr="00327F01">
        <w:rPr>
          <w:color w:val="000000" w:themeColor="text1"/>
        </w:rPr>
        <w:t>,</w:t>
      </w:r>
      <w:r>
        <w:rPr>
          <w:color w:val="000000" w:themeColor="text1"/>
        </w:rPr>
        <w:t xml:space="preserve"> </w:t>
      </w:r>
      <w:r w:rsidR="00742622">
        <w:rPr>
          <w:color w:val="000000" w:themeColor="text1"/>
        </w:rPr>
        <w:t xml:space="preserve">because </w:t>
      </w:r>
      <w:r w:rsidR="00D06A80">
        <w:rPr>
          <w:color w:val="000000" w:themeColor="text1"/>
        </w:rPr>
        <w:t>changes emerge slowly over time</w:t>
      </w:r>
      <w:r w:rsidR="000B7DBD">
        <w:rPr>
          <w:color w:val="000000" w:themeColor="text1"/>
        </w:rPr>
        <w:t>,</w:t>
      </w:r>
      <w:r w:rsidR="00D06A80">
        <w:rPr>
          <w:color w:val="000000" w:themeColor="text1"/>
        </w:rPr>
        <w:t xml:space="preserve"> </w:t>
      </w:r>
      <w:r w:rsidRPr="00327F01">
        <w:rPr>
          <w:color w:val="000000" w:themeColor="text1"/>
        </w:rPr>
        <w:t>and uncertainty surround</w:t>
      </w:r>
      <w:r w:rsidR="008D0C5B">
        <w:rPr>
          <w:color w:val="000000" w:themeColor="text1"/>
        </w:rPr>
        <w:t>s</w:t>
      </w:r>
      <w:r w:rsidRPr="00327F01">
        <w:rPr>
          <w:color w:val="000000" w:themeColor="text1"/>
        </w:rPr>
        <w:t xml:space="preserve"> problems and their solutions </w:t>
      </w:r>
      <w:r w:rsidR="00232275">
        <w:rPr>
          <w:color w:val="000000" w:themeColor="text1"/>
        </w:rPr>
        <w:fldChar w:fldCharType="begin"/>
      </w:r>
      <w:r w:rsidR="00360506">
        <w:rPr>
          <w:color w:val="000000" w:themeColor="text1"/>
        </w:rPr>
        <w:instrText xml:space="preserve"> ADDIN ZOTERO_ITEM CSL_CITATION {"citationID":"RcwReUQO","properties":{"formattedCitation":"(Weber 2010)","plainCitation":"(Weber 2010)","noteIndex":0},"citationItems":[{"id":4569,"uris":["http://zotero.org/groups/2061407/items/73T95TGH"],"uri":["http://zotero.org/groups/2061407/items/73T95TGH"],"itemData":{"id":4569,"type":"article-journal","title":"What Shapes Perceptions of Climate Change?","container-title":"Wiley Interdisciplinary Reviews: Climate Change","page":"332–342","volume":"1","issue":"3","source":"Google Scholar","author":[{"family":"Weber","given":"Elke U."}],"issued":{"date-parts":[["2010"]]}}}],"schema":"https://github.com/citation-style-language/schema/raw/master/csl-citation.json"} </w:instrText>
      </w:r>
      <w:r w:rsidR="00232275">
        <w:rPr>
          <w:color w:val="000000" w:themeColor="text1"/>
        </w:rPr>
        <w:fldChar w:fldCharType="separate"/>
      </w:r>
      <w:r w:rsidR="00360506" w:rsidRPr="00360506">
        <w:t>(</w:t>
      </w:r>
      <w:r w:rsidR="008929D8">
        <w:t xml:space="preserve">Gifford 1991; </w:t>
      </w:r>
      <w:r w:rsidR="00360506" w:rsidRPr="00360506">
        <w:t>Weber 2010)</w:t>
      </w:r>
      <w:r w:rsidR="00232275">
        <w:rPr>
          <w:color w:val="000000" w:themeColor="text1"/>
        </w:rPr>
        <w:fldChar w:fldCharType="end"/>
      </w:r>
      <w:r>
        <w:rPr>
          <w:color w:val="000000" w:themeColor="text1"/>
        </w:rPr>
        <w:t>.</w:t>
      </w:r>
      <w:r w:rsidRPr="00327F01">
        <w:rPr>
          <w:color w:val="000000" w:themeColor="text1"/>
        </w:rPr>
        <w:t xml:space="preserve"> </w:t>
      </w:r>
      <w:r w:rsidR="00D46CA5" w:rsidRPr="00D46CA5">
        <w:rPr>
          <w:color w:val="000000" w:themeColor="text1"/>
        </w:rPr>
        <w:t>Further, uncertainty surrounding pro-environmental actions and outcomes</w:t>
      </w:r>
      <w:r w:rsidR="001915A4">
        <w:rPr>
          <w:color w:val="000000" w:themeColor="text1"/>
        </w:rPr>
        <w:t xml:space="preserve"> </w:t>
      </w:r>
      <w:r w:rsidR="00232275">
        <w:rPr>
          <w:color w:val="000000" w:themeColor="text1"/>
        </w:rPr>
        <w:fldChar w:fldCharType="begin"/>
      </w:r>
      <w:r w:rsidR="001915A4">
        <w:rPr>
          <w:color w:val="000000" w:themeColor="text1"/>
        </w:rPr>
        <w:instrText xml:space="preserve"> ADDIN ZOTERO_ITEM CSL_CITATION {"citationID":"UqySVrcv","properties":{"formattedCitation":"(Pindyck 2007)","plainCitation":"(Pindyck 2007)","noteIndex":0},"citationItems":[{"id":7557,"uris":["http://zotero.org/groups/2061407/items/4MRMRGEA"],"uri":["http://zotero.org/groups/2061407/items/4MRMRGEA"],"itemData":{"id":7557,"type":"article-journal","title":"Uncertainty in Environmental Economics","container-title":"Review of Environmental Economics and Policy","page":"45-65","volume":"1","issue":"1","source":"academic.oup.com","abstract":"Abstract.  In a world of certainty, the design of environmental policy is relatively straightforward, and boils down to maximizing the present value of the flow","DOI":"10.1093/reep/rem002","ISSN":"1750-6816","journalAbbreviation":"Rev Environ Econ Policy","language":"en","author":[{"family":"Pindyck","given":"Robert S."}],"issued":{"date-parts":[["2007",1,1]]}}}],"schema":"https://github.com/citation-style-language/schema/raw/master/csl-citation.json"} </w:instrText>
      </w:r>
      <w:r w:rsidR="00232275">
        <w:rPr>
          <w:color w:val="000000" w:themeColor="text1"/>
        </w:rPr>
        <w:fldChar w:fldCharType="separate"/>
      </w:r>
      <w:r w:rsidR="00360506" w:rsidRPr="00360506">
        <w:t>(Pindyck 2007)</w:t>
      </w:r>
      <w:r w:rsidR="00232275">
        <w:rPr>
          <w:color w:val="000000" w:themeColor="text1"/>
        </w:rPr>
        <w:fldChar w:fldCharType="end"/>
      </w:r>
      <w:r w:rsidR="00D46CA5" w:rsidRPr="00D46CA5">
        <w:rPr>
          <w:color w:val="000000" w:themeColor="text1"/>
        </w:rPr>
        <w:t xml:space="preserve">, as well as feelings of risk and uncertainty </w:t>
      </w:r>
      <w:r w:rsidR="00D46CA5">
        <w:rPr>
          <w:color w:val="000000" w:themeColor="text1"/>
        </w:rPr>
        <w:t xml:space="preserve">can emerge </w:t>
      </w:r>
      <w:r w:rsidR="00D46CA5" w:rsidRPr="00D46CA5">
        <w:rPr>
          <w:color w:val="000000" w:themeColor="text1"/>
        </w:rPr>
        <w:t>due to firm actions such as gre</w:t>
      </w:r>
      <w:r w:rsidR="00D46CA5">
        <w:rPr>
          <w:color w:val="000000" w:themeColor="text1"/>
        </w:rPr>
        <w:t xml:space="preserve">enwashing </w:t>
      </w:r>
      <w:r w:rsidR="00232275">
        <w:rPr>
          <w:color w:val="000000" w:themeColor="text1"/>
        </w:rPr>
        <w:fldChar w:fldCharType="begin"/>
      </w:r>
      <w:r w:rsidR="001915A4">
        <w:rPr>
          <w:color w:val="000000" w:themeColor="text1"/>
        </w:rPr>
        <w:instrText xml:space="preserve"> ADDIN ZOTERO_ITEM CSL_CITATION {"citationID":"VBtrmOwe","properties":{"formattedCitation":"(Chen and Chang 2013)","plainCitation":"(Chen and Chang 2013)","noteIndex":0},"citationItems":[{"id":5105,"uris":["http://zotero.org/groups/2061407/items/LHRA7D37"],"uri":["http://zotero.org/groups/2061407/items/LHRA7D37"],"itemData":{"id":5105,"type":"article-journal","title":"Greenwash and Green Trust: The Mediation Effects of Green Consumer Confusion and Green Perceived Risk","container-title":"Journal of Business Ethics","page":"489–500","volume":"114","issue":"3","source":"Google Scholar","shortTitle":"Greenwash and green trust","author":[{"family":"Chen","given":"Yu-Shan"},{"family":"Chang","given":"Ching-Hsun"}],"issued":{"date-parts":[["2013"]]}}}],"schema":"https://github.com/citation-style-language/schema/raw/master/csl-citation.json"} </w:instrText>
      </w:r>
      <w:r w:rsidR="00232275">
        <w:rPr>
          <w:color w:val="000000" w:themeColor="text1"/>
        </w:rPr>
        <w:fldChar w:fldCharType="separate"/>
      </w:r>
      <w:r w:rsidR="00360506" w:rsidRPr="00360506">
        <w:t>(Chen and Chang 2013)</w:t>
      </w:r>
      <w:r w:rsidR="00232275">
        <w:rPr>
          <w:color w:val="000000" w:themeColor="text1"/>
        </w:rPr>
        <w:fldChar w:fldCharType="end"/>
      </w:r>
      <w:r w:rsidR="001915A4">
        <w:rPr>
          <w:color w:val="000000" w:themeColor="text1"/>
        </w:rPr>
        <w:t xml:space="preserve">. </w:t>
      </w:r>
      <w:r w:rsidR="00D46CA5">
        <w:rPr>
          <w:color w:val="000000" w:themeColor="text1"/>
        </w:rPr>
        <w:t>For these reasons</w:t>
      </w:r>
      <w:r w:rsidRPr="00327F01">
        <w:rPr>
          <w:color w:val="000000" w:themeColor="text1"/>
        </w:rPr>
        <w:t>, sust</w:t>
      </w:r>
      <w:r>
        <w:rPr>
          <w:color w:val="000000" w:themeColor="text1"/>
        </w:rPr>
        <w:t>ainability is a concept that</w:t>
      </w:r>
      <w:r w:rsidR="00DD3EC8">
        <w:rPr>
          <w:color w:val="000000" w:themeColor="text1"/>
        </w:rPr>
        <w:t xml:space="preserve"> is</w:t>
      </w:r>
      <w:r w:rsidRPr="00327F01">
        <w:rPr>
          <w:color w:val="000000" w:themeColor="text1"/>
        </w:rPr>
        <w:t xml:space="preserve"> </w:t>
      </w:r>
      <w:r w:rsidR="001F07BD">
        <w:rPr>
          <w:color w:val="000000" w:themeColor="text1"/>
        </w:rPr>
        <w:t xml:space="preserve">vague, abstract, and psychologically distant to the typical consumer </w:t>
      </w:r>
      <w:r w:rsidR="00232275">
        <w:rPr>
          <w:color w:val="000000" w:themeColor="text1"/>
        </w:rPr>
        <w:fldChar w:fldCharType="begin"/>
      </w:r>
      <w:r w:rsidR="00360506">
        <w:rPr>
          <w:color w:val="000000" w:themeColor="text1"/>
        </w:rPr>
        <w:instrText xml:space="preserve"> ADDIN ZOTERO_ITEM CSL_CITATION {"citationID":"9HGBrZsi","properties":{"formattedCitation":"(Reczek, Trudel, and White 2018)","plainCitation":"(Reczek, Trudel, and White 2018)","noteIndex":0},"citationItems":[{"id":6099,"uris":["http://zotero.org/groups/2061407/items/478X6W95"],"uri":["http://zotero.org/groups/2061407/items/478X6W95"],"itemData":{"id":6099,"type":"article-journal","title":"Focusing on the Forest or the Trees: How Abstract versus Concrete Construal Level Predicts Responses to Eco-Friendly Products","container-title":"Working Paper","author":[{"family":"Reczek","given":"Rebecca"},{"family":"Trudel","given":"Remi"},{"family":"White","given":"Katherine"}],"issued":{"date-parts":[["2018"]]}}}],"schema":"https://github.com/citation-style-language/schema/raw/master/csl-citation.json"} </w:instrText>
      </w:r>
      <w:r w:rsidR="00232275">
        <w:rPr>
          <w:color w:val="000000" w:themeColor="text1"/>
        </w:rPr>
        <w:fldChar w:fldCharType="separate"/>
      </w:r>
      <w:r w:rsidR="00360506" w:rsidRPr="00360506">
        <w:t>(Reczek, Trudel, and White 2018)</w:t>
      </w:r>
      <w:r w:rsidR="00232275">
        <w:rPr>
          <w:color w:val="000000" w:themeColor="text1"/>
        </w:rPr>
        <w:fldChar w:fldCharType="end"/>
      </w:r>
      <w:r w:rsidR="00A40C88">
        <w:rPr>
          <w:color w:val="000000" w:themeColor="text1"/>
        </w:rPr>
        <w:t>. Next, w</w:t>
      </w:r>
      <w:r w:rsidRPr="00327F01">
        <w:rPr>
          <w:color w:val="000000" w:themeColor="text1"/>
        </w:rPr>
        <w:t xml:space="preserve">e outline some solutions </w:t>
      </w:r>
      <w:r w:rsidR="00A40C88">
        <w:rPr>
          <w:color w:val="000000" w:themeColor="text1"/>
        </w:rPr>
        <w:t>to the issue of tangibility.</w:t>
      </w:r>
    </w:p>
    <w:p w:rsidR="00056D01" w:rsidRPr="00327F01" w:rsidRDefault="00056D01" w:rsidP="004A5B29">
      <w:pPr>
        <w:autoSpaceDE w:val="0"/>
        <w:autoSpaceDN w:val="0"/>
        <w:adjustRightInd w:val="0"/>
        <w:spacing w:line="480" w:lineRule="auto"/>
        <w:ind w:firstLine="720"/>
        <w:rPr>
          <w:color w:val="000000" w:themeColor="text1"/>
        </w:rPr>
      </w:pPr>
      <w:r>
        <w:rPr>
          <w:i/>
          <w:color w:val="000000" w:themeColor="text1"/>
        </w:rPr>
        <w:t xml:space="preserve">Matching </w:t>
      </w:r>
      <w:r w:rsidR="009E73B0">
        <w:rPr>
          <w:i/>
          <w:color w:val="000000" w:themeColor="text1"/>
        </w:rPr>
        <w:t>temporal f</w:t>
      </w:r>
      <w:r w:rsidRPr="009E73B0">
        <w:rPr>
          <w:i/>
          <w:color w:val="000000" w:themeColor="text1"/>
        </w:rPr>
        <w:t>ocus</w:t>
      </w:r>
      <w:r w:rsidRPr="009E73B0">
        <w:rPr>
          <w:color w:val="000000" w:themeColor="text1"/>
        </w:rPr>
        <w:t>.</w:t>
      </w:r>
      <w:r w:rsidRPr="00327F01">
        <w:rPr>
          <w:color w:val="000000" w:themeColor="text1"/>
        </w:rPr>
        <w:t xml:space="preserve"> </w:t>
      </w:r>
      <w:r>
        <w:rPr>
          <w:color w:val="000000" w:themeColor="text1"/>
        </w:rPr>
        <w:t>While s</w:t>
      </w:r>
      <w:r w:rsidRPr="00327F01">
        <w:rPr>
          <w:color w:val="000000" w:themeColor="text1"/>
        </w:rPr>
        <w:t>ustainability</w:t>
      </w:r>
      <w:r>
        <w:rPr>
          <w:color w:val="000000" w:themeColor="text1"/>
        </w:rPr>
        <w:t xml:space="preserve"> is naturally future</w:t>
      </w:r>
      <w:r w:rsidR="00F14C95" w:rsidRPr="009E73B0">
        <w:rPr>
          <w:color w:val="000000" w:themeColor="text1"/>
        </w:rPr>
        <w:t>-</w:t>
      </w:r>
      <w:r>
        <w:rPr>
          <w:color w:val="000000" w:themeColor="text1"/>
        </w:rPr>
        <w:t>focused,</w:t>
      </w:r>
      <w:r w:rsidRPr="00327F01">
        <w:rPr>
          <w:color w:val="000000" w:themeColor="text1"/>
        </w:rPr>
        <w:t xml:space="preserve"> </w:t>
      </w:r>
      <w:r>
        <w:rPr>
          <w:color w:val="000000" w:themeColor="text1"/>
        </w:rPr>
        <w:t>consumers are often present</w:t>
      </w:r>
      <w:r w:rsidR="00A638EE" w:rsidRPr="009E73B0">
        <w:rPr>
          <w:color w:val="000000" w:themeColor="text1"/>
        </w:rPr>
        <w:t>-</w:t>
      </w:r>
      <w:r>
        <w:rPr>
          <w:color w:val="000000" w:themeColor="text1"/>
        </w:rPr>
        <w:t>focused</w:t>
      </w:r>
      <w:r w:rsidRPr="00327F01">
        <w:rPr>
          <w:color w:val="000000" w:themeColor="text1"/>
        </w:rPr>
        <w:t xml:space="preserve">. </w:t>
      </w:r>
      <w:r w:rsidR="00DF670A">
        <w:rPr>
          <w:color w:val="000000" w:themeColor="text1"/>
        </w:rPr>
        <w:t>Moreover, w</w:t>
      </w:r>
      <w:r w:rsidR="00F26AC3">
        <w:rPr>
          <w:color w:val="000000" w:themeColor="text1"/>
        </w:rPr>
        <w:t>hen</w:t>
      </w:r>
      <w:r w:rsidR="00A40C88">
        <w:rPr>
          <w:color w:val="000000" w:themeColor="text1"/>
        </w:rPr>
        <w:t xml:space="preserve"> a</w:t>
      </w:r>
      <w:r w:rsidRPr="00327F01">
        <w:rPr>
          <w:color w:val="000000" w:themeColor="text1"/>
        </w:rPr>
        <w:t xml:space="preserve"> future </w:t>
      </w:r>
      <w:r>
        <w:rPr>
          <w:color w:val="000000" w:themeColor="text1"/>
        </w:rPr>
        <w:t xml:space="preserve">environmental </w:t>
      </w:r>
      <w:r w:rsidRPr="009E73B0">
        <w:rPr>
          <w:color w:val="000000" w:themeColor="text1"/>
        </w:rPr>
        <w:t>payoff</w:t>
      </w:r>
      <w:r w:rsidRPr="00327F01">
        <w:rPr>
          <w:color w:val="000000" w:themeColor="text1"/>
        </w:rPr>
        <w:t xml:space="preserve"> </w:t>
      </w:r>
      <w:r w:rsidR="00A40C88">
        <w:rPr>
          <w:color w:val="000000" w:themeColor="text1"/>
        </w:rPr>
        <w:t>is judged to be further off in the future</w:t>
      </w:r>
      <w:r w:rsidRPr="00327F01">
        <w:rPr>
          <w:color w:val="000000" w:themeColor="text1"/>
        </w:rPr>
        <w:t>,</w:t>
      </w:r>
      <w:r w:rsidR="00A40C88">
        <w:rPr>
          <w:color w:val="000000" w:themeColor="text1"/>
        </w:rPr>
        <w:t xml:space="preserve"> it becomes less desirable </w:t>
      </w:r>
      <w:r w:rsidRPr="00327F01">
        <w:rPr>
          <w:color w:val="000000" w:themeColor="text1"/>
        </w:rPr>
        <w:t xml:space="preserve">in the present </w:t>
      </w:r>
      <w:r w:rsidR="00232275">
        <w:rPr>
          <w:color w:val="000000" w:themeColor="text1"/>
        </w:rPr>
        <w:fldChar w:fldCharType="begin"/>
      </w:r>
      <w:r w:rsidR="00360506">
        <w:rPr>
          <w:color w:val="000000" w:themeColor="text1"/>
        </w:rPr>
        <w:instrText xml:space="preserve"> ADDIN ZOTERO_ITEM CSL_CITATION {"citationID":"6hCHrIjw","properties":{"formattedCitation":"(Berman and Sumaila 2006; Hardisty and Weber 2009; Vugt, Griskevicius, and Schultz 2014)","plainCitation":"(Berman and Sumaila 2006; Hardisty and Weber 2009; Vugt, Griskevicius, and Schultz 2014)","noteIndex":0},"citationItems":[{"id":5755,"uris":["http://zotero.org/groups/2061407/items/42G6739S"],"uri":["http://zotero.org/groups/2061407/items/42G6739S"],"itemData":{"id":5755,"type":"article-journal","title":"Discounting, Amenity Values, and Marine Ecosystem Restoration","container-title":"Marine Resource Economics","page":"211–219","volume":"21","issue":"2","source":"Google Scholar","author":[{"family":"Berman","given":"Matthew"},{"family":"Sumaila","given":"Ussif Rashid"}],"issued":{"date-parts":[["2006"]]}}},{"id":4586,"uris":["http://zotero.org/groups/2061407/items/QCDJ5YPH"],"uri":["http://zotero.org/groups/2061407/items/QCDJ5YPH"],"itemData":{"id":4586,"type":"article-journal","title":"Discounting Future Green: Money versus the Environment","container-title":"Journal of Experimental Psychology: General","page":"329","volume":"138","issue":"3","source":"Google Scholar","shortTitle":"Discounting future green","author":[{"family":"Hardisty","given":"David J."},{"family":"Weber","given":"Elke U."}],"issued":{"date-parts":[["2009"]]}}},{"id":5276,"uris":["http://zotero.org/groups/2061407/items/75JAZ6ZT"],"uri":["http://zotero.org/groups/2061407/items/75JAZ6ZT"],"itemData":{"id":5276,"type":"article-journal","title":"Naturally Green: Harnessing Stone Age Psychological Biases to Foster Environmental Behavior","container-title":"Social Issues and Policy Review","page":"1–32","volume":"8","issue":"1","source":"Google Scholar","shortTitle":"Naturally green","author":[{"family":"Vugt","given":"Mark"},{"family":"Griskevicius","given":"Vladas"},{"family":"Schultz","given":"P."}],"issued":{"date-parts":[["2014"]]}}}],"schema":"https://github.com/citation-style-language/schema/raw/master/csl-citation.json"} </w:instrText>
      </w:r>
      <w:r w:rsidR="00232275">
        <w:rPr>
          <w:color w:val="000000" w:themeColor="text1"/>
        </w:rPr>
        <w:fldChar w:fldCharType="separate"/>
      </w:r>
      <w:r w:rsidR="00360506" w:rsidRPr="00360506">
        <w:t>(Hardisty and Weber 2009; Vugt, Griskevicius, and Schultz 2014)</w:t>
      </w:r>
      <w:r w:rsidR="00232275">
        <w:rPr>
          <w:color w:val="000000" w:themeColor="text1"/>
        </w:rPr>
        <w:fldChar w:fldCharType="end"/>
      </w:r>
      <w:r w:rsidRPr="00327F01">
        <w:rPr>
          <w:color w:val="000000" w:themeColor="text1"/>
        </w:rPr>
        <w:t xml:space="preserve">. </w:t>
      </w:r>
      <w:r>
        <w:rPr>
          <w:color w:val="000000" w:themeColor="text1"/>
        </w:rPr>
        <w:t>One solution to this mismatch is to</w:t>
      </w:r>
      <w:r w:rsidRPr="00327F01">
        <w:rPr>
          <w:color w:val="000000" w:themeColor="text1"/>
        </w:rPr>
        <w:t xml:space="preserve"> encourage</w:t>
      </w:r>
      <w:r>
        <w:rPr>
          <w:color w:val="000000" w:themeColor="text1"/>
        </w:rPr>
        <w:t xml:space="preserve"> the consumer</w:t>
      </w:r>
      <w:r w:rsidRPr="00327F01">
        <w:rPr>
          <w:color w:val="000000" w:themeColor="text1"/>
        </w:rPr>
        <w:t xml:space="preserve"> to think more abstract</w:t>
      </w:r>
      <w:r>
        <w:rPr>
          <w:color w:val="000000" w:themeColor="text1"/>
        </w:rPr>
        <w:t>ly</w:t>
      </w:r>
      <w:r w:rsidRPr="00327F01">
        <w:rPr>
          <w:color w:val="000000" w:themeColor="text1"/>
        </w:rPr>
        <w:t xml:space="preserve"> and/or </w:t>
      </w:r>
      <w:r w:rsidR="00A82052">
        <w:rPr>
          <w:color w:val="000000" w:themeColor="text1"/>
        </w:rPr>
        <w:t xml:space="preserve">to </w:t>
      </w:r>
      <w:r w:rsidRPr="00327F01">
        <w:rPr>
          <w:color w:val="000000" w:themeColor="text1"/>
        </w:rPr>
        <w:t xml:space="preserve">focus on </w:t>
      </w:r>
      <w:r w:rsidRPr="00327F01">
        <w:rPr>
          <w:i/>
          <w:color w:val="000000" w:themeColor="text1"/>
        </w:rPr>
        <w:t xml:space="preserve">future </w:t>
      </w:r>
      <w:r w:rsidRPr="00EF38B2">
        <w:rPr>
          <w:color w:val="000000" w:themeColor="text1"/>
        </w:rPr>
        <w:t>benefits</w:t>
      </w:r>
      <w:r w:rsidRPr="00327F01">
        <w:rPr>
          <w:color w:val="000000" w:themeColor="text1"/>
        </w:rPr>
        <w:t xml:space="preserve"> </w:t>
      </w:r>
      <w:r>
        <w:rPr>
          <w:color w:val="000000" w:themeColor="text1"/>
        </w:rPr>
        <w:t xml:space="preserve">of the sustainable action </w:t>
      </w:r>
      <w:r w:rsidR="00232275">
        <w:rPr>
          <w:color w:val="000000" w:themeColor="text1"/>
        </w:rPr>
        <w:fldChar w:fldCharType="begin"/>
      </w:r>
      <w:r w:rsidR="00360506">
        <w:rPr>
          <w:color w:val="000000" w:themeColor="text1"/>
        </w:rPr>
        <w:instrText xml:space="preserve"> ADDIN ZOTERO_ITEM CSL_CITATION {"citationID":"Tl0rQqUU","properties":{"formattedCitation":"(Reczek, Trudel, and White 2018)","plainCitation":"(Reczek, Trudel, and White 2018)","noteIndex":0},"citationItems":[{"id":6099,"uris":["http://zotero.org/groups/2061407/items/478X6W95"],"uri":["http://zotero.org/groups/2061407/items/478X6W95"],"itemData":{"id":6099,"type":"article-journal","title":"Focusing on the Forest or the Trees: How Abstract versus Concrete Construal Level Predicts Responses to Eco-Friendly Products","container-title":"Working Paper","author":[{"family":"Reczek","given":"Rebecca"},{"family":"Trudel","given":"Remi"},{"family":"White","given":"Katherine"}],"issued":{"date-parts":[["2018"]]}}}],"schema":"https://github.com/citation-style-language/schema/raw/master/csl-citation.json"} </w:instrText>
      </w:r>
      <w:r w:rsidR="00232275">
        <w:rPr>
          <w:color w:val="000000" w:themeColor="text1"/>
        </w:rPr>
        <w:fldChar w:fldCharType="separate"/>
      </w:r>
      <w:r w:rsidR="00360506" w:rsidRPr="00360506">
        <w:t>(Reczek, Trudel, and White 2018)</w:t>
      </w:r>
      <w:r w:rsidR="00232275">
        <w:rPr>
          <w:color w:val="000000" w:themeColor="text1"/>
        </w:rPr>
        <w:fldChar w:fldCharType="end"/>
      </w:r>
      <w:r w:rsidRPr="00327F01">
        <w:rPr>
          <w:color w:val="000000" w:themeColor="text1"/>
        </w:rPr>
        <w:t xml:space="preserve">. </w:t>
      </w:r>
      <w:r w:rsidR="00DF670A">
        <w:rPr>
          <w:color w:val="000000" w:themeColor="text1"/>
        </w:rPr>
        <w:t>Indeed,</w:t>
      </w:r>
      <w:r w:rsidR="00DD35B6">
        <w:rPr>
          <w:color w:val="000000" w:themeColor="text1"/>
        </w:rPr>
        <w:t xml:space="preserve"> </w:t>
      </w:r>
      <w:r w:rsidR="00F26AC3">
        <w:rPr>
          <w:color w:val="000000" w:themeColor="text1"/>
        </w:rPr>
        <w:t xml:space="preserve">people who have a greater focus on the future are more inclined to engage in pro-environmental behaviors </w:t>
      </w:r>
      <w:r w:rsidR="00232275">
        <w:rPr>
          <w:color w:val="000000" w:themeColor="text1"/>
        </w:rPr>
        <w:fldChar w:fldCharType="begin"/>
      </w:r>
      <w:r w:rsidR="00360506">
        <w:rPr>
          <w:color w:val="000000" w:themeColor="text1"/>
        </w:rPr>
        <w:instrText xml:space="preserve"> ADDIN ZOTERO_ITEM CSL_CITATION {"citationID":"a1v0jn0ds86","properties":{"formattedCitation":"(Arnocky, Milfont, and Nicol 2014; Joireman, Van Lange, and Van Vugt 2004)","plainCitation":"(Arnocky, Milfont, and Nicol 2014; Joireman, Van Lange, and Van Vugt 2004)","noteIndex":0},"citationItems":[{"id":4642,"uris":["http://zotero.org/groups/2061407/items/J2KMZET6"],"uri":["http://zotero.org/groups/2061407/items/J2KMZET6"],"itemData":{"id":4642,"type":"article-journal","title":"Time Perspective and Sustainable Behaviour: Evidence for the Distinction Between Consideration of Immediate and Future Consequences","container-title":"Environment and Behaviour","page":"556–582","volume":"46","issue":"5","language":"en","author":[{"family":"Arnocky","given":"Steven"},{"family":"Milfont","given":"Taciano L."},{"family":"Nicol","given":"Jeffrey R."}],"issued":{"date-parts":[["2014"]]}}},{"id":4540,"uris":["http://zotero.org/groups/2061407/items/JUV3GV2P"],"uri":["http://zotero.org/groups/2061407/items/JUV3GV2P"],"itemData":{"id":4540,"type":"article-journal","title":"Who Cares About the Environmental Impact of Cars? Those with an Eye Toward the Future","container-title":"Environment and Behavior","page":"187–206","volume":"36","issue":"2","source":"Google Scholar","shortTitle":"Who cares about the environmental impact of cars?","author":[{"family":"Joireman","given":"Jeffrey A."},{"family":"Van Lange","given":"Paul A. M."},{"family":"Van Vugt","given":"Mark"}],"issued":{"date-parts":[["2004"]]}}}],"schema":"https://github.com/citation-style-language/schema/raw/master/csl-citation.json"} </w:instrText>
      </w:r>
      <w:r w:rsidR="00232275">
        <w:rPr>
          <w:color w:val="000000" w:themeColor="text1"/>
        </w:rPr>
        <w:fldChar w:fldCharType="separate"/>
      </w:r>
      <w:r w:rsidR="00360506" w:rsidRPr="00360506">
        <w:t>(Arnocky, Milfont, and Nicol 2014; Joireman, Van Lange, and Van Vugt 2004)</w:t>
      </w:r>
      <w:r w:rsidR="00232275">
        <w:rPr>
          <w:color w:val="000000" w:themeColor="text1"/>
        </w:rPr>
        <w:fldChar w:fldCharType="end"/>
      </w:r>
      <w:r>
        <w:rPr>
          <w:color w:val="000000" w:themeColor="text1"/>
        </w:rPr>
        <w:t>.</w:t>
      </w:r>
      <w:r w:rsidRPr="00327F01">
        <w:rPr>
          <w:rFonts w:eastAsiaTheme="minorHAnsi"/>
          <w:color w:val="000000" w:themeColor="text1"/>
        </w:rPr>
        <w:t xml:space="preserve"> </w:t>
      </w:r>
      <w:r w:rsidR="00DD35B6">
        <w:rPr>
          <w:rFonts w:eastAsiaTheme="minorHAnsi"/>
          <w:color w:val="000000" w:themeColor="text1"/>
        </w:rPr>
        <w:t xml:space="preserve">Asking individuals to focus on </w:t>
      </w:r>
      <w:r w:rsidRPr="00327F01">
        <w:rPr>
          <w:color w:val="000000" w:themeColor="text1"/>
        </w:rPr>
        <w:t xml:space="preserve">future generations </w:t>
      </w:r>
      <w:r w:rsidR="00DD35B6">
        <w:rPr>
          <w:color w:val="000000" w:themeColor="text1"/>
        </w:rPr>
        <w:t>can reduce present-focused biases</w:t>
      </w:r>
      <w:r w:rsidRPr="00327F01">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59njno3l2","properties":{"formattedCitation":"(Wade-Benzoni, Tenbrunsel, and Bazerman 1997)","plainCitation":"(Wade-Benzoni, Tenbrunsel, and Bazerman 1997)","noteIndex":0},"citationItems":[{"id":4636,"uris":["http://zotero.org/groups/2061407/items/9XQCYMNF"],"uri":["http://zotero.org/groups/2061407/items/9XQCYMNF"],"itemData":{"id":4636,"type":"article-journal","title":"Egocentric Interpretations of Fairness as an Obstacle to the Resolution of Environmental Conflict","container-title":"Research on Negotiation in Organizations","page":"189–208","volume":"6","source":"Google Scholar","author":[{"family":"Wade-Benzoni","given":"K. A."},{"family":"Tenbrunsel","given":"A. E."},{"family":"Bazerman","given":"M. H."}],"issued":{"date-parts":[["1997"]]}}}],"schema":"https://github.com/citation-style-language/schema/raw/master/csl-citation.json"} </w:instrText>
      </w:r>
      <w:r w:rsidR="00232275">
        <w:rPr>
          <w:color w:val="000000" w:themeColor="text1"/>
        </w:rPr>
        <w:fldChar w:fldCharType="separate"/>
      </w:r>
      <w:r w:rsidR="00360506" w:rsidRPr="00360506">
        <w:t>(Wade-Benzoni, Tenbrunsel, and Bazerman 1997)</w:t>
      </w:r>
      <w:r w:rsidR="00232275">
        <w:rPr>
          <w:color w:val="000000" w:themeColor="text1"/>
        </w:rPr>
        <w:fldChar w:fldCharType="end"/>
      </w:r>
      <w:r w:rsidR="00CA3789">
        <w:rPr>
          <w:color w:val="000000" w:themeColor="text1"/>
        </w:rPr>
        <w:t>,</w:t>
      </w:r>
      <w:r w:rsidR="00DF670A">
        <w:rPr>
          <w:color w:val="000000" w:themeColor="text1"/>
        </w:rPr>
        <w:t xml:space="preserve"> and </w:t>
      </w:r>
      <w:r>
        <w:rPr>
          <w:color w:val="000000" w:themeColor="text1"/>
        </w:rPr>
        <w:t xml:space="preserve">asking consumers to consider their legacy increases sustainable choices </w:t>
      </w:r>
      <w:r w:rsidR="00232275">
        <w:rPr>
          <w:color w:val="000000" w:themeColor="text1"/>
        </w:rPr>
        <w:fldChar w:fldCharType="begin"/>
      </w:r>
      <w:r>
        <w:rPr>
          <w:color w:val="000000" w:themeColor="text1"/>
        </w:rPr>
        <w:instrText xml:space="preserve"> ADDIN ZOTERO_TEMP </w:instrText>
      </w:r>
      <w:r w:rsidR="00232275">
        <w:rPr>
          <w:color w:val="000000" w:themeColor="text1"/>
        </w:rPr>
        <w:fldChar w:fldCharType="end"/>
      </w:r>
      <w:r w:rsidR="00232275">
        <w:rPr>
          <w:color w:val="000000" w:themeColor="text1"/>
        </w:rPr>
        <w:fldChar w:fldCharType="begin"/>
      </w:r>
      <w:r w:rsidR="00360506">
        <w:rPr>
          <w:color w:val="000000" w:themeColor="text1"/>
        </w:rPr>
        <w:instrText xml:space="preserve"> ADDIN ZOTERO_ITEM CSL_CITATION {"citationID":"P4KUYxo5","properties":{"formattedCitation":"(Zaval, Markowitz, and Weber 2015)","plainCitation":"(Zaval, Markowitz, and Weber 2015)","noteIndex":0},"citationItems":[{"id":4774,"uris":["http://zotero.org/groups/2061407/items/7F2GZSLT"],"uri":["http://zotero.org/groups/2061407/items/7F2GZSLT"],"itemData":{"id":4774,"type":"article-journal","title":"How Will I Be Remembered? Conserving the Environment for the Sake of One’s Legacy,","container-title":"Psychological Science","page":"231–236","volume":"26","issue":"2","language":"en","author":[{"family":"Zaval","given":"Lisa"},{"family":"Markowitz","given":"Ezra M."},{"family":"Weber","given":"Elke U."}],"issued":{"date-parts":[["2015"]]}}}],"schema":"https://github.com/citation-style-language/schema/raw/master/csl-citation.json"} </w:instrText>
      </w:r>
      <w:r w:rsidR="00232275">
        <w:rPr>
          <w:color w:val="000000" w:themeColor="text1"/>
        </w:rPr>
        <w:fldChar w:fldCharType="separate"/>
      </w:r>
      <w:r w:rsidR="00360506" w:rsidRPr="00360506">
        <w:t>(Zaval, Markowitz, and Weber 2015)</w:t>
      </w:r>
      <w:r w:rsidR="00232275">
        <w:rPr>
          <w:color w:val="000000" w:themeColor="text1"/>
        </w:rPr>
        <w:fldChar w:fldCharType="end"/>
      </w:r>
      <w:r>
        <w:rPr>
          <w:color w:val="000000" w:themeColor="text1"/>
        </w:rPr>
        <w:t xml:space="preserve">. </w:t>
      </w:r>
    </w:p>
    <w:p w:rsidR="00056D01" w:rsidRPr="00327F01" w:rsidRDefault="00056D01" w:rsidP="00931D71">
      <w:pPr>
        <w:autoSpaceDE w:val="0"/>
        <w:autoSpaceDN w:val="0"/>
        <w:adjustRightInd w:val="0"/>
        <w:spacing w:line="480" w:lineRule="auto"/>
        <w:ind w:firstLine="720"/>
        <w:rPr>
          <w:color w:val="000000" w:themeColor="text1"/>
        </w:rPr>
      </w:pPr>
      <w:r>
        <w:rPr>
          <w:i/>
          <w:color w:val="000000" w:themeColor="text1"/>
        </w:rPr>
        <w:t xml:space="preserve">Communicate </w:t>
      </w:r>
      <w:r w:rsidR="009E73B0">
        <w:rPr>
          <w:i/>
          <w:color w:val="000000" w:themeColor="text1"/>
        </w:rPr>
        <w:t>local</w:t>
      </w:r>
      <w:r>
        <w:rPr>
          <w:i/>
          <w:color w:val="000000" w:themeColor="text1"/>
        </w:rPr>
        <w:t xml:space="preserve"> and </w:t>
      </w:r>
      <w:r w:rsidR="009E73B0">
        <w:rPr>
          <w:i/>
          <w:color w:val="000000" w:themeColor="text1"/>
        </w:rPr>
        <w:t>proximal i</w:t>
      </w:r>
      <w:r w:rsidRPr="009E73B0">
        <w:rPr>
          <w:i/>
          <w:color w:val="000000" w:themeColor="text1"/>
        </w:rPr>
        <w:t>mpacts.</w:t>
      </w:r>
      <w:r w:rsidRPr="009E73B0">
        <w:rPr>
          <w:color w:val="000000" w:themeColor="text1"/>
        </w:rPr>
        <w:t xml:space="preserve"> </w:t>
      </w:r>
      <w:r w:rsidR="00CE26E4" w:rsidRPr="009E73B0">
        <w:rPr>
          <w:color w:val="000000" w:themeColor="text1"/>
        </w:rPr>
        <w:t>T</w:t>
      </w:r>
      <w:r w:rsidRPr="009E73B0">
        <w:rPr>
          <w:color w:val="000000" w:themeColor="text1"/>
        </w:rPr>
        <w:t>he</w:t>
      </w:r>
      <w:r w:rsidRPr="00327F01">
        <w:rPr>
          <w:color w:val="000000" w:themeColor="text1"/>
        </w:rPr>
        <w:t xml:space="preserve"> perceived tangibility of sustainability issues </w:t>
      </w:r>
      <w:r w:rsidR="00CE26E4">
        <w:rPr>
          <w:color w:val="000000" w:themeColor="text1"/>
        </w:rPr>
        <w:t>can be enhanced by</w:t>
      </w:r>
      <w:r w:rsidRPr="00327F01">
        <w:rPr>
          <w:color w:val="000000" w:themeColor="text1"/>
        </w:rPr>
        <w:t xml:space="preserve"> communicat</w:t>
      </w:r>
      <w:r w:rsidR="00CE26E4">
        <w:rPr>
          <w:color w:val="000000" w:themeColor="text1"/>
        </w:rPr>
        <w:t>ing</w:t>
      </w:r>
      <w:r w:rsidRPr="00327F01">
        <w:rPr>
          <w:color w:val="000000" w:themeColor="text1"/>
        </w:rPr>
        <w:t xml:space="preserve"> about </w:t>
      </w:r>
      <w:r w:rsidR="00D67C3E">
        <w:rPr>
          <w:color w:val="000000" w:themeColor="text1"/>
        </w:rPr>
        <w:t>pro-environmental</w:t>
      </w:r>
      <w:r w:rsidRPr="00327F01">
        <w:rPr>
          <w:color w:val="000000" w:themeColor="text1"/>
        </w:rPr>
        <w:t xml:space="preserve"> actions and outcomes </w:t>
      </w:r>
      <w:r w:rsidR="004D3E6E">
        <w:rPr>
          <w:color w:val="000000" w:themeColor="text1"/>
        </w:rPr>
        <w:t xml:space="preserve">in </w:t>
      </w:r>
      <w:r w:rsidR="00D67C3E">
        <w:rPr>
          <w:color w:val="000000" w:themeColor="text1"/>
        </w:rPr>
        <w:t xml:space="preserve">ways that reflect immediate and local impacts. </w:t>
      </w:r>
      <w:r w:rsidR="00892280">
        <w:rPr>
          <w:color w:val="000000" w:themeColor="text1"/>
        </w:rPr>
        <w:t>C</w:t>
      </w:r>
      <w:r w:rsidR="004D3E6E">
        <w:rPr>
          <w:color w:val="000000" w:themeColor="text1"/>
        </w:rPr>
        <w:t xml:space="preserve">ommunications that </w:t>
      </w:r>
      <w:r w:rsidR="00173C6D">
        <w:rPr>
          <w:color w:val="000000" w:themeColor="text1"/>
        </w:rPr>
        <w:t>relate</w:t>
      </w:r>
      <w:r w:rsidRPr="00327F01">
        <w:rPr>
          <w:color w:val="000000" w:themeColor="text1"/>
        </w:rPr>
        <w:t xml:space="preserve"> the </w:t>
      </w:r>
      <w:r w:rsidR="00173C6D">
        <w:rPr>
          <w:color w:val="000000" w:themeColor="text1"/>
        </w:rPr>
        <w:t>more immediate</w:t>
      </w:r>
      <w:r w:rsidRPr="00327F01">
        <w:rPr>
          <w:color w:val="000000" w:themeColor="text1"/>
        </w:rPr>
        <w:t xml:space="preserve"> consequences of </w:t>
      </w:r>
      <w:r w:rsidR="00892280">
        <w:rPr>
          <w:color w:val="000000" w:themeColor="text1"/>
        </w:rPr>
        <w:t>pro-environmental behaviors for a given</w:t>
      </w:r>
      <w:r w:rsidRPr="00327F01">
        <w:rPr>
          <w:color w:val="000000" w:themeColor="text1"/>
        </w:rPr>
        <w:t xml:space="preserve"> c</w:t>
      </w:r>
      <w:r w:rsidR="00892280">
        <w:rPr>
          <w:color w:val="000000" w:themeColor="text1"/>
        </w:rPr>
        <w:t xml:space="preserve">ity, region, </w:t>
      </w:r>
      <w:r w:rsidRPr="00327F01">
        <w:rPr>
          <w:color w:val="000000" w:themeColor="text1"/>
        </w:rPr>
        <w:t xml:space="preserve">or neighborhood </w:t>
      </w:r>
      <w:r w:rsidR="00892280">
        <w:rPr>
          <w:color w:val="000000" w:themeColor="text1"/>
        </w:rPr>
        <w:t>can make environmental actions and outcomes seem more tangible</w:t>
      </w:r>
      <w:r w:rsidR="00761F8B">
        <w:rPr>
          <w:color w:val="000000" w:themeColor="text1"/>
        </w:rPr>
        <w:t xml:space="preserve"> and relevant</w:t>
      </w:r>
      <w:r w:rsidRPr="00327F01">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g7t0o4kb9","properties":{"formattedCitation":"(Leiserowitz 2006; Scannell and Gifford 2013)","plainCitation":"(Leiserowitz 2006; Scannell and Gifford 2013)","noteIndex":0},"citationItems":[{"id":5758,"uris":["http://zotero.org/groups/2061407/items/EI4TWUKV"],"uri":["http://zotero.org/groups/2061407/items/EI4TWUKV"],"itemData":{"id":5758,"type":"article-journal","title":"Climate Change Risk Perception and Policy Preferences: The Role of Affect, Imagery, and Values","container-title":"Climatic Change","page":"45–72","volume":"77","issue":"1","source":"Google Scholar","shortTitle":"Climate change risk perception and policy preferences","author":[{"family":"Leiserowitz","given":"Anthony"}],"issued":{"date-parts":[["2006"]]}}},{"id":5760,"uris":["http://zotero.org/groups/2061407/items/GCZM8KM6"],"uri":["http://zotero.org/groups/2061407/items/GCZM8KM6"],"itemData":{"id":5760,"type":"article-journal","title":"Personally Relevant Climate Change: The Role of Place Attachment and Local versus Global Message Framing in Engagement","container-title":"Environment and Behavior","page":"60–85","volume":"45","issue":"1","source":"Google Scholar","shortTitle":"Personally relevant climate change","author":[{"family":"Scannell","given":"Leila"},{"family":"Gifford","given":"Robert"}],"issued":{"date-parts":[["2013"]]}}}],"schema":"https://github.com/citation-style-language/schema/raw/master/csl-citation.json"} </w:instrText>
      </w:r>
      <w:r w:rsidR="00232275">
        <w:rPr>
          <w:color w:val="000000" w:themeColor="text1"/>
        </w:rPr>
        <w:fldChar w:fldCharType="separate"/>
      </w:r>
      <w:r w:rsidR="00360506" w:rsidRPr="00360506">
        <w:t>(Leiserowitz 2006; Scannell and Gifford 2013)</w:t>
      </w:r>
      <w:r w:rsidR="00232275">
        <w:rPr>
          <w:color w:val="000000" w:themeColor="text1"/>
        </w:rPr>
        <w:fldChar w:fldCharType="end"/>
      </w:r>
      <w:r w:rsidRPr="00327F01">
        <w:rPr>
          <w:color w:val="000000" w:themeColor="text1"/>
        </w:rPr>
        <w:t xml:space="preserve">. </w:t>
      </w:r>
      <w:r w:rsidR="003650FE">
        <w:rPr>
          <w:color w:val="000000" w:themeColor="text1"/>
        </w:rPr>
        <w:t>Research suggests that drawing on people’s attachments to a specifi</w:t>
      </w:r>
      <w:r w:rsidR="00931D71">
        <w:rPr>
          <w:color w:val="000000" w:themeColor="text1"/>
        </w:rPr>
        <w:t xml:space="preserve">c place can also motivate </w:t>
      </w:r>
      <w:r w:rsidR="003650FE">
        <w:rPr>
          <w:color w:val="000000" w:themeColor="text1"/>
        </w:rPr>
        <w:t>sustainable actions (</w:t>
      </w:r>
      <w:r w:rsidR="00931D71">
        <w:rPr>
          <w:color w:val="000000" w:themeColor="text1"/>
        </w:rPr>
        <w:t>Devine-Wright and Howes 2010</w:t>
      </w:r>
      <w:r w:rsidR="0094275A">
        <w:rPr>
          <w:color w:val="000000" w:themeColor="text1"/>
        </w:rPr>
        <w:t>; Gifford 2014</w:t>
      </w:r>
      <w:r w:rsidR="00931D71">
        <w:rPr>
          <w:color w:val="000000" w:themeColor="text1"/>
        </w:rPr>
        <w:t xml:space="preserve">). </w:t>
      </w:r>
      <w:r w:rsidR="00761F8B">
        <w:rPr>
          <w:color w:val="000000" w:themeColor="text1"/>
        </w:rPr>
        <w:t>An</w:t>
      </w:r>
      <w:r w:rsidR="004D3E6E">
        <w:rPr>
          <w:color w:val="000000" w:themeColor="text1"/>
        </w:rPr>
        <w:t xml:space="preserve">other way to make environmental issues more tangible is to </w:t>
      </w:r>
      <w:r w:rsidRPr="00327F01">
        <w:rPr>
          <w:color w:val="000000" w:themeColor="text1"/>
        </w:rPr>
        <w:t xml:space="preserve">draw </w:t>
      </w:r>
      <w:r w:rsidR="004D3E6E">
        <w:rPr>
          <w:color w:val="000000" w:themeColor="text1"/>
        </w:rPr>
        <w:t>up</w:t>
      </w:r>
      <w:r w:rsidRPr="00327F01">
        <w:rPr>
          <w:color w:val="000000" w:themeColor="text1"/>
        </w:rPr>
        <w:t xml:space="preserve">on </w:t>
      </w:r>
      <w:r w:rsidR="00173C6D">
        <w:rPr>
          <w:color w:val="000000" w:themeColor="text1"/>
        </w:rPr>
        <w:t>current</w:t>
      </w:r>
      <w:r w:rsidR="00444457">
        <w:rPr>
          <w:color w:val="000000" w:themeColor="text1"/>
        </w:rPr>
        <w:t xml:space="preserve"> issues such as extreme weather events because people are more likely </w:t>
      </w:r>
      <w:r w:rsidR="00761F8B">
        <w:rPr>
          <w:color w:val="000000" w:themeColor="text1"/>
        </w:rPr>
        <w:t xml:space="preserve">to </w:t>
      </w:r>
      <w:r w:rsidRPr="00327F01">
        <w:rPr>
          <w:color w:val="000000" w:themeColor="text1"/>
        </w:rPr>
        <w:t xml:space="preserve">report </w:t>
      </w:r>
      <w:r w:rsidR="00444457">
        <w:rPr>
          <w:color w:val="000000" w:themeColor="text1"/>
        </w:rPr>
        <w:t>believing</w:t>
      </w:r>
      <w:r w:rsidRPr="00327F01">
        <w:rPr>
          <w:color w:val="000000" w:themeColor="text1"/>
        </w:rPr>
        <w:t xml:space="preserve"> in human-induced climate change when the weather is extreme </w:t>
      </w:r>
      <w:r w:rsidR="00232275">
        <w:rPr>
          <w:color w:val="000000" w:themeColor="text1"/>
        </w:rPr>
        <w:fldChar w:fldCharType="begin"/>
      </w:r>
      <w:r w:rsidR="00360506">
        <w:rPr>
          <w:color w:val="000000" w:themeColor="text1"/>
        </w:rPr>
        <w:instrText xml:space="preserve"> ADDIN ZOTERO_ITEM CSL_CITATION {"citationID":"a12727gr55q","properties":{"formattedCitation":"(Li, Johnson, and Zaval 2011; Westerling and Bryant 2008)","plainCitation":"(Li, Johnson, and Zaval 2011; Westerling and Bryant 2008)","noteIndex":0},"citationItems":[{"id":4572,"uris":["http://zotero.org/groups/2061407/items/WF48W56T"],"uri":["http://zotero.org/groups/2061407/items/WF48W56T"],"itemData":{"id":4572,"type":"article-journal","title":"Local Warming: Daily Temperature Change Influences Belief in Global Warming","container-title":"Psychological Science","page":"454-459","volume":"22","issue":"4","source":"PubMed","abstract":"Although people are quite aware of global warming, their beliefs about it may be malleable; specifically, their beliefs may be constructed in response to questions about global warming. Beliefs may reflect irrelevant but salient information, such as the current day's temperature. This replacement of a more complex, less easily accessed judgment with a simple, more accessible one is known as attribute substitution. In three studies, we asked residents of the United States and Australia to report their opinions about global warming and whether the temperature on the day of the study was warmer or cooler than usual. Respondents who thought that day was warmer than usual believed more in and had greater concern about global warming than did respondents who thought that day was colder than usual. They also donated more money to a global-warming charity if they thought that day seemed warmer than usual. We used instrumental variable regression to rule out some alternative explanations.","DOI":"10.1177/0956797611400913","ISSN":"1467-9280","note":"PMID: 21372325","shortTitle":"Local warming","journalAbbreviation":"Psychol Sci","language":"eng","author":[{"family":"Li","given":"Ye"},{"family":"Johnson","given":"Eric J."},{"family":"Zaval","given":"Lisa"}],"issued":{"date-parts":[["2011",4]]}}},{"id":5765,"uris":["http://zotero.org/groups/2061407/items/HQMI5HY8"],"uri":["http://zotero.org/groups/2061407/items/HQMI5HY8"],"itemData":{"id":5765,"type":"article-journal","title":"Climate Change and Wildfire in California","container-title":"Climatic Change","page":"231–249","volume":"87","issue":"1","source":"Google Scholar","author":[{"family":"Westerling","given":"A. L."},{"family":"Bryant","given":"B. P."}],"issued":{"date-parts":[["2008"]]}}}],"schema":"https://github.com/citation-style-language/schema/raw/master/csl-citation.json"} </w:instrText>
      </w:r>
      <w:r w:rsidR="00232275">
        <w:rPr>
          <w:color w:val="000000" w:themeColor="text1"/>
        </w:rPr>
        <w:fldChar w:fldCharType="separate"/>
      </w:r>
      <w:r w:rsidR="00360506" w:rsidRPr="00360506">
        <w:t>(Li, Johnson, and Zaval 2011; Westerling and Bryant 2008)</w:t>
      </w:r>
      <w:r w:rsidR="00232275">
        <w:rPr>
          <w:color w:val="000000" w:themeColor="text1"/>
        </w:rPr>
        <w:fldChar w:fldCharType="end"/>
      </w:r>
      <w:r w:rsidRPr="00327F01">
        <w:rPr>
          <w:color w:val="000000" w:themeColor="text1"/>
        </w:rPr>
        <w:t xml:space="preserve">. </w:t>
      </w:r>
    </w:p>
    <w:p w:rsidR="00056D01" w:rsidRPr="00327F01" w:rsidRDefault="00056D01" w:rsidP="004A5B29">
      <w:pPr>
        <w:autoSpaceDE w:val="0"/>
        <w:autoSpaceDN w:val="0"/>
        <w:adjustRightInd w:val="0"/>
        <w:spacing w:line="480" w:lineRule="auto"/>
        <w:ind w:firstLine="720"/>
        <w:rPr>
          <w:color w:val="000000" w:themeColor="text1"/>
        </w:rPr>
      </w:pPr>
      <w:r>
        <w:rPr>
          <w:i/>
          <w:color w:val="000000" w:themeColor="text1"/>
        </w:rPr>
        <w:t xml:space="preserve">Concrete </w:t>
      </w:r>
      <w:r w:rsidR="009E73B0">
        <w:rPr>
          <w:i/>
          <w:color w:val="000000" w:themeColor="text1"/>
        </w:rPr>
        <w:t>c</w:t>
      </w:r>
      <w:r w:rsidRPr="009E73B0">
        <w:rPr>
          <w:i/>
          <w:color w:val="000000" w:themeColor="text1"/>
        </w:rPr>
        <w:t>ommunications</w:t>
      </w:r>
      <w:r w:rsidRPr="00327F01">
        <w:rPr>
          <w:color w:val="000000" w:themeColor="text1"/>
        </w:rPr>
        <w:t>. Ano</w:t>
      </w:r>
      <w:r w:rsidR="00C41454">
        <w:rPr>
          <w:color w:val="000000" w:themeColor="text1"/>
        </w:rPr>
        <w:t xml:space="preserve">ther way to tackle </w:t>
      </w:r>
      <w:r w:rsidRPr="00327F01">
        <w:rPr>
          <w:color w:val="000000" w:themeColor="text1"/>
        </w:rPr>
        <w:t>intangi</w:t>
      </w:r>
      <w:r w:rsidR="009E6367">
        <w:rPr>
          <w:color w:val="000000" w:themeColor="text1"/>
        </w:rPr>
        <w:t xml:space="preserve">bility is to </w:t>
      </w:r>
      <w:r w:rsidR="00E26C05">
        <w:rPr>
          <w:color w:val="000000" w:themeColor="text1"/>
        </w:rPr>
        <w:t xml:space="preserve">make sustainability issues </w:t>
      </w:r>
      <w:r w:rsidR="009E6367">
        <w:rPr>
          <w:color w:val="000000" w:themeColor="text1"/>
        </w:rPr>
        <w:t xml:space="preserve">more relevant and concrete for the self </w:t>
      </w:r>
      <w:r w:rsidR="00232275">
        <w:rPr>
          <w:color w:val="000000" w:themeColor="text1"/>
        </w:rPr>
        <w:fldChar w:fldCharType="begin"/>
      </w:r>
      <w:r w:rsidR="00360506">
        <w:rPr>
          <w:color w:val="000000" w:themeColor="text1"/>
        </w:rPr>
        <w:instrText xml:space="preserve"> ADDIN ZOTERO_ITEM CSL_CITATION {"citationID":"Vft7VHV2","properties":{"formattedCitation":"(Akerlof et al. 2013; Arnocky, Milfont, and Nicol 2014; Li, Johnson, and Zaval 2011; Reczek, Trudel, and White 2018; Spence, Poortinga, and Pidgeon 2012)","plainCitation":"(Akerlof et al. 2013; Arnocky, Milfont, and Nicol 2014; Li, Johnson, and Zaval 2011; Reczek, Trudel, and White 2018; Spence, Poortinga, and Pidgeon 2012)","noteIndex":0},"citationItems":[{"id":4574,"uris":["http://zotero.org/groups/2061407/items/XZCPBVKD"],"uri":["http://zotero.org/groups/2061407/items/XZCPBVKD"],"itemData":{"id":4574,"type":"article-journal","title":"Do People “Personally Experience” Global Warming, and If so How, and Does It Matter?","container-title":"Global Environmental Change","page":"81–91","volume":"23","issue":"1","source":"Google Scholar","author":[{"family":"Akerlof","given":"Karen"},{"family":"Maibach","given":"Edward W."},{"family":"Fitzgerald","given":"Dennis"},{"family":"Cedeno","given":"Andrew Y."},{"family":"Neuman","given":"Amanda"}],"issued":{"date-parts":[["2013"]]}}},{"id":4642,"uris":["http://zotero.org/groups/2061407/items/J2KMZET6"],"uri":["http://zotero.org/groups/2061407/items/J2KMZET6"],"itemData":{"id":4642,"type":"article-journal","title":"Time Perspective and Sustainable Behaviour: Evidence for the Distinction Between Consideration of Immediate and Future Consequences","container-title":"Environment and Behaviour","page":"556–582","volume":"46","issue":"5","language":"en","author":[{"family":"Arnocky","given":"Steven"},{"family":"Milfont","given":"Taciano L."},{"family":"Nicol","given":"Jeffrey R."}],"issued":{"date-parts":[["2014"]]}}},{"id":4572,"uris":["http://zotero.org/groups/2061407/items/WF48W56T"],"uri":["http://zotero.org/groups/2061407/items/WF48W56T"],"itemData":{"id":4572,"type":"article-journal","title":"Local Warming: Daily Temperature Change Influences Belief in Global Warming","container-title":"Psychological Science","page":"454-459","volume":"22","issue":"4","source":"PubMed","abstract":"Although people are quite aware of global warming, their beliefs about it may be malleable; specifically, their beliefs may be constructed in response to questions about global warming. Beliefs may reflect irrelevant but salient information, such as the current day's temperature. This replacement of a more complex, less easily accessed judgment with a simple, more accessible one is known as attribute substitution. In three studies, we asked residents of the United States and Australia to report their opinions about global warming and whether the temperature on the day of the study was warmer or cooler than usual. Respondents who thought that day was warmer than usual believed more in and had greater concern about global warming than did respondents who thought that day was colder than usual. They also donated more money to a global-warming charity if they thought that day seemed warmer than usual. We used instrumental variable regression to rule out some alternative explanations.","DOI":"10.1177/0956797611400913","ISSN":"1467-9280","note":"PMID: 21372325","shortTitle":"Local warming","journalAbbreviation":"Psychol Sci","language":"eng","author":[{"family":"Li","given":"Ye"},{"family":"Johnson","given":"Eric J."},{"family":"Zaval","given":"Lisa"}],"issued":{"date-parts":[["2011",4]]}}},{"id":6099,"uris":["http://zotero.org/groups/2061407/items/478X6W95"],"uri":["http://zotero.org/groups/2061407/items/478X6W95"],"itemData":{"id":6099,"type":"article-journal","title":"Focusing on the Forest or the Trees: How Abstract versus Concrete Construal Level Predicts Responses to Eco-Friendly Products","container-title":"Working Paper","author":[{"family":"Reczek","given":"Rebecca"},{"family":"Trudel","given":"Remi"},{"family":"White","given":"Katherine"}],"issued":{"date-parts":[["2018"]]}}},{"id":6502,"uris":["http://zotero.org/groups/2061407/items/26WYECVS"],"uri":["http://zotero.org/groups/2061407/items/26WYECVS"],"itemData":{"id":6502,"type":"article-journal","title":"The Psychological Distance of Climate Change","container-title":"Risk analysis","page":"957–972","volume":"32","issue":"6","source":"Google Scholar","author":[{"family":"Spence","given":"Alexa"},{"family":"Poortinga","given":"Wouter"},{"family":"Pidgeon","given":"Nick"}],"issued":{"date-parts":[["2012"]]}}}],"schema":"https://github.com/citation-style-language/schema/raw/master/csl-citation.json"} </w:instrText>
      </w:r>
      <w:r w:rsidR="00232275">
        <w:rPr>
          <w:color w:val="000000" w:themeColor="text1"/>
        </w:rPr>
        <w:fldChar w:fldCharType="separate"/>
      </w:r>
      <w:r w:rsidR="00360506" w:rsidRPr="00360506">
        <w:t>(Akerlof et al. 2013; Arnocky, Milfont, and Nicol 2014; Li, Johnson, and Zaval 2011; Reczek, Trudel, and White 2018; Spence, Poortinga, and Pidgeon 2012)</w:t>
      </w:r>
      <w:r w:rsidR="00232275">
        <w:rPr>
          <w:color w:val="000000" w:themeColor="text1"/>
        </w:rPr>
        <w:fldChar w:fldCharType="end"/>
      </w:r>
      <w:r w:rsidRPr="00327F01">
        <w:rPr>
          <w:color w:val="000000" w:themeColor="text1"/>
        </w:rPr>
        <w:t>.</w:t>
      </w:r>
      <w:r>
        <w:rPr>
          <w:color w:val="000000" w:themeColor="text1"/>
        </w:rPr>
        <w:t xml:space="preserve"> </w:t>
      </w:r>
      <w:r w:rsidRPr="00327F01">
        <w:rPr>
          <w:color w:val="000000" w:themeColor="text1"/>
        </w:rPr>
        <w:t xml:space="preserve">This can be done by </w:t>
      </w:r>
      <w:r>
        <w:rPr>
          <w:color w:val="000000" w:themeColor="text1"/>
        </w:rPr>
        <w:t xml:space="preserve">communicating the </w:t>
      </w:r>
      <w:r>
        <w:rPr>
          <w:i/>
          <w:color w:val="000000" w:themeColor="text1"/>
        </w:rPr>
        <w:t>immediate</w:t>
      </w:r>
      <w:r>
        <w:rPr>
          <w:color w:val="000000" w:themeColor="text1"/>
        </w:rPr>
        <w:t xml:space="preserve"> impacts of </w:t>
      </w:r>
      <w:r w:rsidR="00E504AF">
        <w:rPr>
          <w:color w:val="000000" w:themeColor="text1"/>
        </w:rPr>
        <w:t xml:space="preserve">environmental problems such as </w:t>
      </w:r>
      <w:r>
        <w:rPr>
          <w:color w:val="000000" w:themeColor="text1"/>
        </w:rPr>
        <w:t xml:space="preserve">climate change </w:t>
      </w:r>
      <w:r w:rsidR="00232275">
        <w:rPr>
          <w:color w:val="000000" w:themeColor="text1"/>
        </w:rPr>
        <w:fldChar w:fldCharType="begin"/>
      </w:r>
      <w:r w:rsidR="00360506">
        <w:rPr>
          <w:color w:val="000000" w:themeColor="text1"/>
        </w:rPr>
        <w:instrText xml:space="preserve"> ADDIN ZOTERO_ITEM CSL_CITATION {"citationID":"jJOfFkvk","properties":{"formattedCitation":"(Paswan, Guzm\\uc0\\u225{}n, and Lewin 2017)","plainCitation":"(Paswan, Guzmán, and Lewin 2017)","noteIndex":0},"citationItems":[{"id":4342,"uris":["http://zotero.org/groups/2061407/items/8IZ5QZSW"],"uri":["http://zotero.org/groups/2061407/items/8IZ5QZSW"],"itemData":{"id":4342,"type":"article-journal","title":"Attitudinal Determinants of Environmentally Sustainable Behavior","container-title":"Journal of Consumer Marketing","page":"414-426","volume":"34","issue":"5","source":"EBSCOhost","abstract":"Purpose This study aims to focus on people’s pro-environmental behavior and investigates its dimensions and determinants. As environmental sustainability attracts increased scrutiny, understanding end consumers’ pro-environmental behavior becomes imperative for various stakeholders in our highly networked marketplace – e.g. policymakers, businesses, consumers, the public and society at large.Design/methodology/approach Using data from the general public in the USA, the hypothesized relationships are tested using structural equation modeling (SEM).Findings The results indicate that if people find enjoyment in nature, believe in achieving a balance between “mankind” and nature, and believe that the benefits of conservation activities are going to accrue in the near term (present), they are more likely to engage in pro-environmental behavior at all levels – supportive, active and lifestyle.Research limitations/implications Although only one aspect of environmental sustainability – environmental conservation – is analyzed, these findings support assertions set forth in the theory of environmentally significant behavior (Stern, 1999), the norm-activation theory of altruism (Schwartz, 1973), the theory of reasoned action (Fishbein, 1979) and the theory of planned behavior (Ajzen, 1985).Practical implications Messages about sustainability, environmental conservation and pro-environmental behavior should be framed using people’s fondness for and enjoyment of nature; should focus on present benefits of conservation; and should be targeted and differentiated for men, women and older people to encourage conservation behaviors among these differing demographic groups.Originality/value This study identifies three different levels of intensity of pro-environmental behavior – supportive, active and lifestyle – and empirically examines the relationships between these behavior types and the attitudinal antecedents revolving around time when the benefits of environmental conservation accrue, nature and human–nature interaction.","DOI":"10.1108/JCM-02-2016-1706","ISSN":"07363761","journalAbbreviation":"Journal of Consumer Marketing","author":[{"family":"Paswan","given":"Audhesh"},{"family":"Guzmán","given":"Francisco"},{"family":"Lewin","given":"Jeffrey"}],"issued":{"date-parts":[["2017",8]]}}}],"schema":"https://github.com/citation-style-language/schema/raw/master/csl-citation.json"} </w:instrText>
      </w:r>
      <w:r w:rsidR="00232275">
        <w:rPr>
          <w:color w:val="000000" w:themeColor="text1"/>
        </w:rPr>
        <w:fldChar w:fldCharType="separate"/>
      </w:r>
      <w:r w:rsidR="00360506" w:rsidRPr="00360506">
        <w:t>(Paswan, Guzmán, and Lewin 2017)</w:t>
      </w:r>
      <w:r w:rsidR="00232275">
        <w:rPr>
          <w:color w:val="000000" w:themeColor="text1"/>
        </w:rPr>
        <w:fldChar w:fldCharType="end"/>
      </w:r>
      <w:r w:rsidRPr="00327F01">
        <w:rPr>
          <w:color w:val="000000" w:themeColor="text1"/>
        </w:rPr>
        <w:t xml:space="preserve"> </w:t>
      </w:r>
      <w:r w:rsidR="00E504AF">
        <w:rPr>
          <w:color w:val="000000" w:themeColor="text1"/>
        </w:rPr>
        <w:t>and</w:t>
      </w:r>
      <w:r w:rsidRPr="00327F01">
        <w:rPr>
          <w:color w:val="000000" w:themeColor="text1"/>
        </w:rPr>
        <w:t xml:space="preserve"> by </w:t>
      </w:r>
      <w:r w:rsidR="00761F8B">
        <w:rPr>
          <w:color w:val="000000" w:themeColor="text1"/>
        </w:rPr>
        <w:t xml:space="preserve">outlining </w:t>
      </w:r>
      <w:r w:rsidR="00E504AF">
        <w:rPr>
          <w:color w:val="000000" w:themeColor="text1"/>
        </w:rPr>
        <w:t>clear</w:t>
      </w:r>
      <w:r w:rsidRPr="00327F01">
        <w:rPr>
          <w:color w:val="000000" w:themeColor="text1"/>
        </w:rPr>
        <w:t xml:space="preserve"> steps to </w:t>
      </w:r>
      <w:r w:rsidRPr="009E73B0">
        <w:rPr>
          <w:color w:val="000000" w:themeColor="text1"/>
        </w:rPr>
        <w:t>mak</w:t>
      </w:r>
      <w:r w:rsidR="003C300D" w:rsidRPr="009E73B0">
        <w:rPr>
          <w:color w:val="000000" w:themeColor="text1"/>
        </w:rPr>
        <w:t>e</w:t>
      </w:r>
      <w:r w:rsidRPr="00327F01">
        <w:rPr>
          <w:color w:val="000000" w:themeColor="text1"/>
        </w:rPr>
        <w:t xml:space="preserve"> a difference </w:t>
      </w:r>
      <w:r w:rsidR="00232275">
        <w:rPr>
          <w:color w:val="000000" w:themeColor="text1"/>
        </w:rPr>
        <w:fldChar w:fldCharType="begin"/>
      </w:r>
      <w:r w:rsidR="00360506">
        <w:rPr>
          <w:color w:val="000000" w:themeColor="text1"/>
        </w:rPr>
        <w:instrText xml:space="preserve"> ADDIN ZOTERO_ITEM CSL_CITATION {"citationID":"D02ZyPsm","properties":{"formattedCitation":"(White, MacDonnell, and Dahl 2011)","plainCitation":"(White, MacDonnell, and Dahl 2011)","noteIndex":0},"citationItems":[{"id":4318,"uris":["http://zotero.org/groups/2061407/items/QD96UTIP"],"uri":["http://zotero.org/groups/2061407/items/QD96UTIP"],"itemData":{"id":4318,"type":"article-journal","title":"It's the Mind-Set That Matters: The Role of Construal Level and Message Framing in Influencing Consumer Efficacy and Conservation Behaviors","container-title":"Journal of Marketing Research","page":"472–485","volume":"48","issue":"3","source":"Google Scholar","shortTitle":"It's the mind-set that matters","author":[{"family":"White","given":"Katherine"},{"family":"MacDonnell","given":"Rhiannon"},{"family":"Dahl","given":"Darren W."}],"issued":{"date-parts":[["2011"]]}}}],"schema":"https://github.com/citation-style-language/schema/raw/master/csl-citation.json"} </w:instrText>
      </w:r>
      <w:r w:rsidR="00232275">
        <w:rPr>
          <w:color w:val="000000" w:themeColor="text1"/>
        </w:rPr>
        <w:fldChar w:fldCharType="separate"/>
      </w:r>
      <w:r w:rsidR="00360506" w:rsidRPr="00360506">
        <w:t>(White, MacDonnell, and Dahl 2011)</w:t>
      </w:r>
      <w:r w:rsidR="00232275">
        <w:rPr>
          <w:color w:val="000000" w:themeColor="text1"/>
        </w:rPr>
        <w:fldChar w:fldCharType="end"/>
      </w:r>
      <w:r w:rsidRPr="00327F01">
        <w:rPr>
          <w:color w:val="000000" w:themeColor="text1"/>
        </w:rPr>
        <w:t xml:space="preserve">. </w:t>
      </w:r>
      <w:r w:rsidR="0019002C">
        <w:rPr>
          <w:color w:val="000000" w:themeColor="text1"/>
        </w:rPr>
        <w:t>Communications can</w:t>
      </w:r>
      <w:r w:rsidRPr="00327F01">
        <w:rPr>
          <w:color w:val="000000" w:themeColor="text1"/>
        </w:rPr>
        <w:t xml:space="preserve"> make the </w:t>
      </w:r>
      <w:r w:rsidR="0019002C">
        <w:rPr>
          <w:color w:val="000000" w:themeColor="text1"/>
        </w:rPr>
        <w:t>consequences</w:t>
      </w:r>
      <w:r w:rsidRPr="00327F01">
        <w:rPr>
          <w:color w:val="000000" w:themeColor="text1"/>
        </w:rPr>
        <w:t xml:space="preserve"> of sustai</w:t>
      </w:r>
      <w:r w:rsidR="00E504AF">
        <w:rPr>
          <w:color w:val="000000" w:themeColor="text1"/>
        </w:rPr>
        <w:t xml:space="preserve">nable inaction (or action) </w:t>
      </w:r>
      <w:r w:rsidR="00761F8B">
        <w:rPr>
          <w:color w:val="000000" w:themeColor="text1"/>
        </w:rPr>
        <w:t xml:space="preserve">apparent </w:t>
      </w:r>
      <w:r w:rsidR="00AF5644">
        <w:rPr>
          <w:color w:val="000000" w:themeColor="text1"/>
        </w:rPr>
        <w:t>by using techniques such as v</w:t>
      </w:r>
      <w:r w:rsidRPr="00327F01">
        <w:rPr>
          <w:color w:val="000000" w:themeColor="text1"/>
        </w:rPr>
        <w:t xml:space="preserve">ivid imagery, </w:t>
      </w:r>
      <w:r w:rsidR="00AF5644">
        <w:rPr>
          <w:color w:val="000000" w:themeColor="text1"/>
        </w:rPr>
        <w:t xml:space="preserve">analogies, and </w:t>
      </w:r>
      <w:r w:rsidRPr="00327F01">
        <w:rPr>
          <w:color w:val="000000" w:themeColor="text1"/>
        </w:rPr>
        <w:t>narrative</w:t>
      </w:r>
      <w:r>
        <w:rPr>
          <w:color w:val="000000" w:themeColor="text1"/>
        </w:rPr>
        <w:t xml:space="preserve">s </w:t>
      </w:r>
      <w:r w:rsidR="00232275">
        <w:rPr>
          <w:color w:val="000000" w:themeColor="text1"/>
        </w:rPr>
        <w:fldChar w:fldCharType="begin"/>
      </w:r>
      <w:r w:rsidR="00360506">
        <w:rPr>
          <w:color w:val="000000" w:themeColor="text1"/>
        </w:rPr>
        <w:instrText xml:space="preserve"> ADDIN ZOTERO_ITEM CSL_CITATION {"citationID":"n3LyJ5mj","properties":{"formattedCitation":"(Marx et al. 2007)","plainCitation":"(Marx et al. 2007)","noteIndex":0},"citationItems":[{"id":5978,"uris":["http://zotero.org/groups/2061407/items/UD698H2Y"],"uri":["http://zotero.org/groups/2061407/items/UD698H2Y"],"itemData":{"id":5978,"type":"article-journal","title":"Communication and Mental Processes: Experiential and Analytic Processing of Uncertain Climate Information","container-title":"Global Environmental Change","page":"47–58","volume":"17","issue":"1","source":"Google Scholar","shortTitle":"Communication and mental processes","author":[{"family":"Marx","given":"Sabine M."},{"family":"Weber","given":"Elke U."},{"family":"Orlove","given":"Benjamin S."},{"family":"Leiserowitz","given":"Anthony"},{"family":"Krantz","given":"David H."},{"family":"Roncoli","given":"Carla"},{"family":"Phillips","given":"Jennifer"}],"issued":{"date-parts":[["2007"]]}}}],"schema":"https://github.com/citation-style-language/schema/raw/master/csl-citation.json"} </w:instrText>
      </w:r>
      <w:r w:rsidR="00232275">
        <w:rPr>
          <w:color w:val="000000" w:themeColor="text1"/>
        </w:rPr>
        <w:fldChar w:fldCharType="separate"/>
      </w:r>
      <w:r w:rsidR="00360506" w:rsidRPr="00360506">
        <w:t>(Marx et al. 2007)</w:t>
      </w:r>
      <w:r w:rsidR="00232275">
        <w:rPr>
          <w:color w:val="000000" w:themeColor="text1"/>
        </w:rPr>
        <w:fldChar w:fldCharType="end"/>
      </w:r>
      <w:r>
        <w:rPr>
          <w:color w:val="000000" w:themeColor="text1"/>
        </w:rPr>
        <w:t xml:space="preserve">. </w:t>
      </w:r>
    </w:p>
    <w:p w:rsidR="00DD3EC8" w:rsidRDefault="00056D01" w:rsidP="00DD3EC8">
      <w:pPr>
        <w:spacing w:after="160" w:line="480" w:lineRule="auto"/>
        <w:ind w:firstLine="720"/>
        <w:rPr>
          <w:color w:val="000000" w:themeColor="text1"/>
        </w:rPr>
      </w:pPr>
      <w:r>
        <w:rPr>
          <w:i/>
          <w:color w:val="000000" w:themeColor="text1"/>
        </w:rPr>
        <w:t xml:space="preserve">Encourage the </w:t>
      </w:r>
      <w:r w:rsidR="009E73B0">
        <w:rPr>
          <w:i/>
          <w:color w:val="000000" w:themeColor="text1"/>
        </w:rPr>
        <w:t>desire</w:t>
      </w:r>
      <w:r>
        <w:rPr>
          <w:i/>
          <w:color w:val="000000" w:themeColor="text1"/>
        </w:rPr>
        <w:t xml:space="preserve"> for </w:t>
      </w:r>
      <w:r w:rsidR="009E73B0">
        <w:rPr>
          <w:i/>
          <w:color w:val="000000" w:themeColor="text1"/>
        </w:rPr>
        <w:t>i</w:t>
      </w:r>
      <w:r w:rsidRPr="009E73B0">
        <w:rPr>
          <w:i/>
          <w:color w:val="000000" w:themeColor="text1"/>
        </w:rPr>
        <w:t>ntangibles.</w:t>
      </w:r>
      <w:r w:rsidRPr="009E73B0">
        <w:rPr>
          <w:color w:val="000000" w:themeColor="text1"/>
        </w:rPr>
        <w:t xml:space="preserve"> </w:t>
      </w:r>
      <w:r w:rsidR="00742622">
        <w:rPr>
          <w:color w:val="000000" w:themeColor="text1"/>
        </w:rPr>
        <w:t>A</w:t>
      </w:r>
      <w:r w:rsidRPr="00327F01">
        <w:rPr>
          <w:color w:val="000000" w:themeColor="text1"/>
        </w:rPr>
        <w:t xml:space="preserve"> challe</w:t>
      </w:r>
      <w:r w:rsidR="00B733AA">
        <w:rPr>
          <w:color w:val="000000" w:themeColor="text1"/>
        </w:rPr>
        <w:t>nge for encoura</w:t>
      </w:r>
      <w:r w:rsidR="00FD0861">
        <w:rPr>
          <w:color w:val="000000" w:themeColor="text1"/>
        </w:rPr>
        <w:t xml:space="preserve">ging pro-environmental </w:t>
      </w:r>
      <w:r w:rsidR="00B733AA">
        <w:rPr>
          <w:color w:val="000000" w:themeColor="text1"/>
        </w:rPr>
        <w:t xml:space="preserve">behaviors is that </w:t>
      </w:r>
      <w:r w:rsidR="00FD0861">
        <w:rPr>
          <w:color w:val="000000" w:themeColor="text1"/>
        </w:rPr>
        <w:t>consumers</w:t>
      </w:r>
      <w:r w:rsidRPr="00327F01">
        <w:rPr>
          <w:color w:val="000000" w:themeColor="text1"/>
        </w:rPr>
        <w:t xml:space="preserve"> </w:t>
      </w:r>
      <w:r w:rsidR="00B733AA">
        <w:rPr>
          <w:color w:val="000000" w:themeColor="text1"/>
        </w:rPr>
        <w:t xml:space="preserve">often </w:t>
      </w:r>
      <w:r w:rsidRPr="00327F01">
        <w:rPr>
          <w:color w:val="000000" w:themeColor="text1"/>
        </w:rPr>
        <w:t xml:space="preserve">have a desire for ownership of </w:t>
      </w:r>
      <w:r>
        <w:rPr>
          <w:color w:val="000000" w:themeColor="text1"/>
        </w:rPr>
        <w:t>material</w:t>
      </w:r>
      <w:r w:rsidRPr="00327F01">
        <w:rPr>
          <w:color w:val="000000" w:themeColor="text1"/>
        </w:rPr>
        <w:t xml:space="preserve"> goods. </w:t>
      </w:r>
      <w:r>
        <w:rPr>
          <w:color w:val="000000" w:themeColor="text1"/>
        </w:rPr>
        <w:t>One means</w:t>
      </w:r>
      <w:r w:rsidRPr="00327F01">
        <w:rPr>
          <w:color w:val="000000" w:themeColor="text1"/>
        </w:rPr>
        <w:t xml:space="preserve"> of </w:t>
      </w:r>
      <w:r w:rsidR="00F857F5">
        <w:rPr>
          <w:color w:val="000000" w:themeColor="text1"/>
        </w:rPr>
        <w:t>moving towards more</w:t>
      </w:r>
      <w:r w:rsidRPr="00327F01">
        <w:rPr>
          <w:color w:val="000000" w:themeColor="text1"/>
        </w:rPr>
        <w:t xml:space="preserve"> sustainable consumption is to </w:t>
      </w:r>
      <w:r w:rsidR="004D535B">
        <w:rPr>
          <w:color w:val="000000" w:themeColor="text1"/>
        </w:rPr>
        <w:t>promote</w:t>
      </w:r>
      <w:r w:rsidR="00DD3EC8">
        <w:rPr>
          <w:color w:val="000000" w:themeColor="text1"/>
        </w:rPr>
        <w:t xml:space="preserve"> dematerialization </w:t>
      </w:r>
      <w:r w:rsidR="00232275">
        <w:rPr>
          <w:color w:val="000000" w:themeColor="text1"/>
        </w:rPr>
        <w:fldChar w:fldCharType="begin"/>
      </w:r>
      <w:r w:rsidR="00360506">
        <w:rPr>
          <w:color w:val="000000" w:themeColor="text1"/>
        </w:rPr>
        <w:instrText xml:space="preserve"> ADDIN ZOTERO_ITEM CSL_CITATION {"citationID":"uCnrEb5h","properties":{"formattedCitation":"(Csikszentmihalyi 2000)","plainCitation":"(Csikszentmihalyi 2000)","noteIndex":0},"citationItems":[{"id":5212,"uris":["http://zotero.org/groups/2061407/items/MS3ZI2NE"],"uri":["http://zotero.org/groups/2061407/items/MS3ZI2NE"],"itemData":{"id":5212,"type":"article-journal","title":"The Costs and Benefits of Consuming","container-title":"Journal of Consumer Research","page":"267–272","volume":"27","issue":"2","source":"Google Scholar","author":[{"family":"Csikszentmihalyi","given":"Mihaly"}],"issued":{"date-parts":[["2000"]]}}}],"schema":"https://github.com/citation-style-language/schema/raw/master/csl-citation.json"} </w:instrText>
      </w:r>
      <w:r w:rsidR="00232275">
        <w:rPr>
          <w:color w:val="000000" w:themeColor="text1"/>
        </w:rPr>
        <w:fldChar w:fldCharType="separate"/>
      </w:r>
      <w:r w:rsidR="00360506" w:rsidRPr="00360506">
        <w:t>(Csikszentmihalyi 2000)</w:t>
      </w:r>
      <w:r w:rsidR="00232275">
        <w:rPr>
          <w:color w:val="000000" w:themeColor="text1"/>
        </w:rPr>
        <w:fldChar w:fldCharType="end"/>
      </w:r>
      <w:r w:rsidR="00133F66">
        <w:rPr>
          <w:color w:val="000000" w:themeColor="text1"/>
        </w:rPr>
        <w:t xml:space="preserve">, wherein consumers </w:t>
      </w:r>
      <w:r w:rsidR="00133F66" w:rsidRPr="00327F01">
        <w:rPr>
          <w:color w:val="000000" w:themeColor="text1"/>
        </w:rPr>
        <w:t>decrease emphasis on the</w:t>
      </w:r>
      <w:r w:rsidR="002420F4">
        <w:rPr>
          <w:color w:val="000000" w:themeColor="text1"/>
        </w:rPr>
        <w:t xml:space="preserve"> </w:t>
      </w:r>
      <w:r w:rsidR="00133F66" w:rsidRPr="00327F01">
        <w:rPr>
          <w:color w:val="000000" w:themeColor="text1"/>
        </w:rPr>
        <w:t xml:space="preserve">possession of tangible </w:t>
      </w:r>
      <w:r w:rsidR="00AC7BA4">
        <w:rPr>
          <w:color w:val="000000" w:themeColor="text1"/>
        </w:rPr>
        <w:t>goods. This</w:t>
      </w:r>
      <w:r w:rsidRPr="00327F01">
        <w:rPr>
          <w:color w:val="000000" w:themeColor="text1"/>
        </w:rPr>
        <w:t xml:space="preserve"> could include </w:t>
      </w:r>
      <w:r w:rsidR="00D01520">
        <w:rPr>
          <w:color w:val="000000" w:themeColor="text1"/>
        </w:rPr>
        <w:t xml:space="preserve">consumption of </w:t>
      </w:r>
      <w:r w:rsidR="00D01520" w:rsidRPr="00327F01">
        <w:rPr>
          <w:color w:val="000000" w:themeColor="text1"/>
        </w:rPr>
        <w:t>experiences</w:t>
      </w:r>
      <w:r w:rsidR="00D01520">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14rk33pu14","properties":{"formattedCitation":"(Van Boven 2005)","plainCitation":"(Van Boven 2005)","noteIndex":0},"citationItems":[{"id":5773,"uris":["http://zotero.org/groups/2061407/items/Q6ZY994H"],"uri":["http://zotero.org/groups/2061407/items/Q6ZY994H"],"itemData":{"id":5773,"type":"article-journal","title":"Experientialism, Materialism, and the Pursuit of Happiness.","container-title":"Review of General Psychology","page":"132","volume":"9","issue":"2","source":"Google Scholar","author":[{"family":"Van Boven","given":"Leaf"}],"issued":{"date-parts":[["2005"]]}}}],"schema":"https://github.com/citation-style-language/schema/raw/master/csl-citation.json"} </w:instrText>
      </w:r>
      <w:r w:rsidR="00232275">
        <w:rPr>
          <w:color w:val="000000" w:themeColor="text1"/>
        </w:rPr>
        <w:fldChar w:fldCharType="separate"/>
      </w:r>
      <w:r w:rsidR="00360506" w:rsidRPr="00360506">
        <w:t>(Van Boven 2005)</w:t>
      </w:r>
      <w:r w:rsidR="00232275">
        <w:rPr>
          <w:color w:val="000000" w:themeColor="text1"/>
        </w:rPr>
        <w:fldChar w:fldCharType="end"/>
      </w:r>
      <w:r w:rsidR="00D01520" w:rsidRPr="00327F01">
        <w:rPr>
          <w:color w:val="000000" w:themeColor="text1"/>
        </w:rPr>
        <w:t>,</w:t>
      </w:r>
      <w:r w:rsidR="00D01520">
        <w:rPr>
          <w:color w:val="000000" w:themeColor="text1"/>
        </w:rPr>
        <w:t xml:space="preserve"> digital products</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1372v9bf04","properties":{"formattedCitation":"(Atasoy and Morewedge 2018; Belk 2013)","plainCitation":"(Atasoy and Morewedge 2018; Belk 2013)","noteIndex":0},"citationItems":[{"id":5771,"uris":["http://zotero.org/groups/2061407/items/QQ7QV3QH"],"uri":["http://zotero.org/groups/2061407/items/QQ7QV3QH"],"itemData":{"id":5771,"type":"article-journal","title":"Digital Goods Are Valued Less Than Physical Goods","container-title":"Journal of Consumer Research","volume":"in press","source":"Google Scholar","author":[{"family":"Atasoy","given":"Ozgun"},{"family":"Morewedge","given":"Carey K."}],"issued":{"date-parts":[["2018"]]}}},{"id":5768,"uris":["http://zotero.org/groups/2061407/items/QR4NLRD3"],"uri":["http://zotero.org/groups/2061407/items/QR4NLRD3"],"itemData":{"id":5768,"type":"article-journal","title":"Extended Self in a Digital World","container-title":"Journal of Consumer Research","page":"477–500","volume":"40","issue":"3","source":"Google Scholar","author":[{"family":"Belk","given":"Russell W."}],"issued":{"date-parts":[["2013"]]}}}],"schema":"https://github.com/citation-style-language/schema/raw/master/csl-citation.json"} </w:instrText>
      </w:r>
      <w:r w:rsidR="00232275">
        <w:rPr>
          <w:color w:val="000000" w:themeColor="text1"/>
        </w:rPr>
        <w:fldChar w:fldCharType="separate"/>
      </w:r>
      <w:r w:rsidR="00360506" w:rsidRPr="00360506">
        <w:t>(Atasoy and Morewedge 2018; Belk 2013)</w:t>
      </w:r>
      <w:r w:rsidR="00232275">
        <w:rPr>
          <w:color w:val="000000" w:themeColor="text1"/>
        </w:rPr>
        <w:fldChar w:fldCharType="end"/>
      </w:r>
      <w:r>
        <w:rPr>
          <w:color w:val="000000" w:themeColor="text1"/>
        </w:rPr>
        <w:t xml:space="preserve">, </w:t>
      </w:r>
      <w:r w:rsidR="00DD3EC8">
        <w:rPr>
          <w:color w:val="000000" w:themeColor="text1"/>
        </w:rPr>
        <w:t>or</w:t>
      </w:r>
      <w:r w:rsidRPr="00327F01">
        <w:rPr>
          <w:color w:val="000000" w:themeColor="text1"/>
        </w:rPr>
        <w:t xml:space="preserve"> services </w:t>
      </w:r>
      <w:r w:rsidR="00232275">
        <w:rPr>
          <w:color w:val="000000" w:themeColor="text1"/>
        </w:rPr>
        <w:fldChar w:fldCharType="begin"/>
      </w:r>
      <w:r w:rsidR="00360506">
        <w:rPr>
          <w:color w:val="000000" w:themeColor="text1"/>
        </w:rPr>
        <w:instrText xml:space="preserve"> ADDIN ZOTERO_ITEM CSL_CITATION {"citationID":"a1c0biftp1v","properties":{"formattedCitation":"(Lovelock 1983; Shostack 1977)","plainCitation":"(Lovelock 1983; Shostack 1977)","noteIndex":0},"citationItems":[{"id":5776,"uris":["http://zotero.org/groups/2061407/items/GEJGSTM8"],"uri":["http://zotero.org/groups/2061407/items/GEJGSTM8"],"itemData":{"id":5776,"type":"article-journal","title":"Classifying Services to Gain Strategic Marketing Insights","container-title":"The Journal of Marketing","page":"9–20","volume":"47","issue":"3","source":"Google Scholar","author":[{"family":"Lovelock","given":"Christopher H."}],"issued":{"date-parts":[["1983"]]}}},{"id":5778,"uris":["http://zotero.org/groups/2061407/items/LCPV6MWM"],"uri":["http://zotero.org/groups/2061407/items/LCPV6MWM"],"itemData":{"id":5778,"type":"article-journal","title":"Banks Sell Services—Not Things","container-title":"The Bankers Magazine","page":"40–43","volume":"160","issue":"1","source":"Google Scholar","author":[{"family":"Shostack","given":"G. Lynn"}],"issued":{"date-parts":[["1977"]]}}}],"schema":"https://github.com/citation-style-language/schema/raw/master/csl-citation.json"} </w:instrText>
      </w:r>
      <w:r w:rsidR="00232275">
        <w:rPr>
          <w:color w:val="000000" w:themeColor="text1"/>
        </w:rPr>
        <w:fldChar w:fldCharType="separate"/>
      </w:r>
      <w:r w:rsidR="00AC7BA4">
        <w:t>(Lovelock 1983</w:t>
      </w:r>
      <w:r w:rsidR="00360506" w:rsidRPr="00360506">
        <w:t>)</w:t>
      </w:r>
      <w:r w:rsidR="00232275">
        <w:rPr>
          <w:color w:val="000000" w:themeColor="text1"/>
        </w:rPr>
        <w:fldChar w:fldCharType="end"/>
      </w:r>
      <w:r w:rsidRPr="00327F01">
        <w:rPr>
          <w:color w:val="000000" w:themeColor="text1"/>
        </w:rPr>
        <w:t xml:space="preserve">. This </w:t>
      </w:r>
      <w:r>
        <w:rPr>
          <w:color w:val="000000" w:themeColor="text1"/>
        </w:rPr>
        <w:t xml:space="preserve">is </w:t>
      </w:r>
      <w:r w:rsidRPr="00327F01">
        <w:rPr>
          <w:color w:val="000000" w:themeColor="text1"/>
        </w:rPr>
        <w:t xml:space="preserve">consistent with the notion </w:t>
      </w:r>
      <w:r>
        <w:rPr>
          <w:color w:val="000000" w:themeColor="text1"/>
        </w:rPr>
        <w:t>that marketing is evolving t</w:t>
      </w:r>
      <w:r w:rsidRPr="00327F01">
        <w:rPr>
          <w:color w:val="000000" w:themeColor="text1"/>
        </w:rPr>
        <w:t xml:space="preserve">o be more focused on the provision of services, intangible resources, and the co-creation of value </w:t>
      </w:r>
      <w:r w:rsidR="00232275">
        <w:rPr>
          <w:color w:val="000000" w:themeColor="text1"/>
        </w:rPr>
        <w:fldChar w:fldCharType="begin"/>
      </w:r>
      <w:r w:rsidR="007A57B6">
        <w:rPr>
          <w:color w:val="000000" w:themeColor="text1"/>
        </w:rPr>
        <w:instrText xml:space="preserve"> ADDIN ZOTERO_ITEM CSL_CITATION {"citationID":"2Xizclip","properties":{"formattedCitation":"(Vargo and Lusch 2004)","plainCitation":"(Vargo and Lusch 2004)","noteIndex":0},"citationItems":[{"id":6501,"uris":["http://zotero.org/groups/2061407/items/9ULYFM3R"],"uri":["http://zotero.org/groups/2061407/items/9ULYFM3R"],"itemData":{"id":6501,"type":"article-journal","title":"Evolving to a New Dominant Logic for Marketing","container-title":"Journal of Marketing","page":"1–17","volume":"68","issue":"1","source":"Google Scholar","author":[{"family":"Vargo","given":"Stephen L."},{"family":"Lusch","given":"Robert F."}],"issued":{"date-parts":[["2004"]]}}}],"schema":"https://github.com/citation-style-language/schema/raw/master/csl-citation.json"} </w:instrText>
      </w:r>
      <w:r w:rsidR="00232275">
        <w:rPr>
          <w:color w:val="000000" w:themeColor="text1"/>
        </w:rPr>
        <w:fldChar w:fldCharType="separate"/>
      </w:r>
      <w:r w:rsidR="00360506" w:rsidRPr="00360506">
        <w:t>(Vargo and Lusch 2004)</w:t>
      </w:r>
      <w:r w:rsidR="00232275">
        <w:rPr>
          <w:color w:val="000000" w:themeColor="text1"/>
        </w:rPr>
        <w:fldChar w:fldCharType="end"/>
      </w:r>
      <w:r w:rsidRPr="00327F01">
        <w:rPr>
          <w:color w:val="000000" w:themeColor="text1"/>
        </w:rPr>
        <w:t xml:space="preserve">. Moreover, </w:t>
      </w:r>
      <w:r w:rsidR="00AB3716">
        <w:rPr>
          <w:color w:val="000000" w:themeColor="text1"/>
        </w:rPr>
        <w:t>trends</w:t>
      </w:r>
      <w:r w:rsidRPr="00327F01">
        <w:rPr>
          <w:color w:val="000000" w:themeColor="text1"/>
        </w:rPr>
        <w:t xml:space="preserve"> such as </w:t>
      </w:r>
      <w:r>
        <w:rPr>
          <w:color w:val="000000" w:themeColor="text1"/>
        </w:rPr>
        <w:t xml:space="preserve">the </w:t>
      </w:r>
      <w:r w:rsidRPr="00327F01">
        <w:rPr>
          <w:color w:val="000000" w:themeColor="text1"/>
        </w:rPr>
        <w:t>emerging “sharing economy”</w:t>
      </w:r>
      <w:r w:rsidR="00761F8B">
        <w:rPr>
          <w:color w:val="000000" w:themeColor="text1"/>
        </w:rPr>
        <w:t xml:space="preserve"> with its ideal of collaborative consumption of idle resources</w:t>
      </w:r>
      <w:r w:rsidRPr="00327F01">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Jcy4EWbJ","properties":{"formattedCitation":"(Donnelly et al. 2017)","plainCitation":"(Donnelly et al. 2017)","noteIndex":0},"citationItems":[{"id":5319,"uris":["http://zotero.org/groups/2061407/items/Y4J2RJNG"],"uri":["http://zotero.org/groups/2061407/items/Y4J2RJNG"],"itemData":{"id":5319,"type":"article-journal","title":"Social Recycling Transforms Unwanted Goods into Happiness","container-title":"Journal of the Association for Consumer Research","page":"48–63","volume":"2","issue":"1","source":"Google Scholar","author":[{"family":"Donnelly","given":"Grant E."},{"family":"Lamberton","given":"Cait"},{"family":"Reczek","given":"Rebecca Walker"},{"family":"Norton","given":"Michael I."}],"issued":{"date-parts":[["2017"]]}}}],"schema":"https://github.com/citation-style-language/schema/raw/master/csl-citation.json"} </w:instrText>
      </w:r>
      <w:r w:rsidR="00232275">
        <w:rPr>
          <w:color w:val="000000" w:themeColor="text1"/>
        </w:rPr>
        <w:fldChar w:fldCharType="separate"/>
      </w:r>
      <w:r w:rsidR="00360506" w:rsidRPr="00360506">
        <w:t>(Donnelly et al. 2017)</w:t>
      </w:r>
      <w:r w:rsidR="00232275">
        <w:rPr>
          <w:color w:val="000000" w:themeColor="text1"/>
        </w:rPr>
        <w:fldChar w:fldCharType="end"/>
      </w:r>
      <w:r w:rsidRPr="00327F01">
        <w:rPr>
          <w:color w:val="000000" w:themeColor="text1"/>
        </w:rPr>
        <w:t xml:space="preserve"> and “voluntary simplicity,” wherein consumers </w:t>
      </w:r>
      <w:r w:rsidR="0024713E">
        <w:rPr>
          <w:color w:val="000000" w:themeColor="text1"/>
        </w:rPr>
        <w:t xml:space="preserve">simplify their lifestyles rather than focusing on the possession of </w:t>
      </w:r>
      <w:r w:rsidRPr="00327F01">
        <w:rPr>
          <w:color w:val="000000" w:themeColor="text1"/>
        </w:rPr>
        <w:t xml:space="preserve">material goods </w:t>
      </w:r>
      <w:r w:rsidR="00232275">
        <w:rPr>
          <w:color w:val="000000" w:themeColor="text1"/>
        </w:rPr>
        <w:fldChar w:fldCharType="begin"/>
      </w:r>
      <w:r w:rsidR="00360506">
        <w:rPr>
          <w:color w:val="000000" w:themeColor="text1"/>
        </w:rPr>
        <w:instrText xml:space="preserve"> ADDIN ZOTERO_ITEM CSL_CITATION {"citationID":"a2dvbdjinan","properties":{"formattedCitation":"(Cherrier 2009)","plainCitation":"(Cherrier 2009)","noteIndex":0},"citationItems":[{"id":5782,"uris":["http://zotero.org/groups/2061407/items/WLK697TG"],"uri":["http://zotero.org/groups/2061407/items/WLK697TG"],"itemData":{"id":5782,"type":"article-journal","title":"Anti-Consumption Discourses and Consumer-Resistant Identities","container-title":"Journal of Business Research","page":"181–190","volume":"62","issue":"2","source":"Google Scholar","author":[{"family":"Cherrier","given":"Helene"}],"issued":{"date-parts":[["2009"]]}}}],"schema":"https://github.com/citation-style-language/schema/raw/master/csl-citation.json"} </w:instrText>
      </w:r>
      <w:r w:rsidR="00232275">
        <w:rPr>
          <w:color w:val="000000" w:themeColor="text1"/>
        </w:rPr>
        <w:fldChar w:fldCharType="separate"/>
      </w:r>
      <w:r w:rsidR="00360506" w:rsidRPr="00360506">
        <w:t>(Cherrier 2009)</w:t>
      </w:r>
      <w:r w:rsidR="00232275">
        <w:rPr>
          <w:color w:val="000000" w:themeColor="text1"/>
        </w:rPr>
        <w:fldChar w:fldCharType="end"/>
      </w:r>
      <w:r w:rsidRPr="00327F01">
        <w:rPr>
          <w:color w:val="000000" w:themeColor="text1"/>
        </w:rPr>
        <w:t xml:space="preserve">, </w:t>
      </w:r>
      <w:r w:rsidR="00761F8B">
        <w:rPr>
          <w:color w:val="000000" w:themeColor="text1"/>
        </w:rPr>
        <w:t xml:space="preserve">indicate </w:t>
      </w:r>
      <w:r w:rsidR="00383D9B">
        <w:rPr>
          <w:color w:val="000000" w:themeColor="text1"/>
        </w:rPr>
        <w:t xml:space="preserve">that </w:t>
      </w:r>
      <w:r w:rsidR="0024713E">
        <w:rPr>
          <w:color w:val="000000" w:themeColor="text1"/>
        </w:rPr>
        <w:t xml:space="preserve">needs can be fulfilled </w:t>
      </w:r>
      <w:r w:rsidRPr="00327F01">
        <w:rPr>
          <w:color w:val="000000" w:themeColor="text1"/>
        </w:rPr>
        <w:t xml:space="preserve">without the </w:t>
      </w:r>
      <w:r w:rsidR="0024713E">
        <w:rPr>
          <w:color w:val="000000" w:themeColor="text1"/>
        </w:rPr>
        <w:t xml:space="preserve">possession of tangible products </w:t>
      </w:r>
      <w:r w:rsidR="00372DE1" w:rsidRPr="00372DE1">
        <w:rPr>
          <w:color w:val="000000" w:themeColor="text1"/>
        </w:rPr>
        <w:t>being a paramount goal</w:t>
      </w:r>
      <w:r w:rsidR="00372DE1">
        <w:rPr>
          <w:color w:val="000000" w:themeColor="text1"/>
        </w:rPr>
        <w:t>.</w:t>
      </w:r>
      <w:r w:rsidRPr="00A14142">
        <w:rPr>
          <w:color w:val="000000" w:themeColor="text1"/>
        </w:rPr>
        <w:t xml:space="preserve"> </w:t>
      </w:r>
    </w:p>
    <w:p w:rsidR="00056D01" w:rsidRPr="009E73B0" w:rsidRDefault="00056D01" w:rsidP="00DD3EC8">
      <w:pPr>
        <w:spacing w:after="160" w:line="480" w:lineRule="auto"/>
        <w:rPr>
          <w:i/>
          <w:color w:val="000000" w:themeColor="text1"/>
        </w:rPr>
      </w:pPr>
      <w:r w:rsidRPr="009E73B0">
        <w:rPr>
          <w:i/>
          <w:color w:val="000000" w:themeColor="text1"/>
        </w:rPr>
        <w:t>How to Use the S</w:t>
      </w:r>
      <w:r w:rsidR="009A29BF" w:rsidRPr="009E73B0">
        <w:rPr>
          <w:i/>
          <w:color w:val="000000" w:themeColor="text1"/>
        </w:rPr>
        <w:t>HIFT</w:t>
      </w:r>
      <w:r w:rsidRPr="009E73B0">
        <w:rPr>
          <w:i/>
          <w:color w:val="000000" w:themeColor="text1"/>
        </w:rPr>
        <w:t xml:space="preserve"> Framework in Practice</w:t>
      </w:r>
    </w:p>
    <w:p w:rsidR="004F0AAC" w:rsidRDefault="00056D01" w:rsidP="00383D9B">
      <w:pPr>
        <w:autoSpaceDE w:val="0"/>
        <w:autoSpaceDN w:val="0"/>
        <w:adjustRightInd w:val="0"/>
        <w:spacing w:line="480" w:lineRule="auto"/>
      </w:pPr>
      <w:r w:rsidRPr="00327F01">
        <w:rPr>
          <w:color w:val="000000" w:themeColor="text1"/>
        </w:rPr>
        <w:tab/>
      </w:r>
      <w:r w:rsidRPr="00186A07">
        <w:t>Thus far, w</w:t>
      </w:r>
      <w:r w:rsidR="000431DD">
        <w:t xml:space="preserve">e have highlighted five </w:t>
      </w:r>
      <w:r w:rsidRPr="00186A07">
        <w:t xml:space="preserve">routes to </w:t>
      </w:r>
      <w:r w:rsidR="004F0AAC">
        <w:t>sustainable behavior</w:t>
      </w:r>
      <w:r w:rsidRPr="00186A07">
        <w:t xml:space="preserve"> change and identified specific ways to influence consumer behavior </w:t>
      </w:r>
      <w:r w:rsidR="009A29BF">
        <w:t>utilizing</w:t>
      </w:r>
      <w:r w:rsidR="000431DD">
        <w:t xml:space="preserve"> </w:t>
      </w:r>
      <w:r w:rsidRPr="00186A07">
        <w:t xml:space="preserve">these behavioral principles. </w:t>
      </w:r>
      <w:r w:rsidR="00CB53D8">
        <w:t>I</w:t>
      </w:r>
      <w:r w:rsidR="00CB53D8" w:rsidRPr="00186A07">
        <w:t xml:space="preserve">n </w:t>
      </w:r>
      <w:r w:rsidR="009770C0">
        <w:t>Web Appendix A</w:t>
      </w:r>
      <w:r w:rsidR="00CB53D8">
        <w:t xml:space="preserve"> w</w:t>
      </w:r>
      <w:r w:rsidRPr="00186A07">
        <w:t xml:space="preserve">e summarize different tactics that can be implemented within each principle </w:t>
      </w:r>
      <w:r w:rsidR="000431DD">
        <w:t>in</w:t>
      </w:r>
      <w:r>
        <w:t xml:space="preserve"> </w:t>
      </w:r>
      <w:r w:rsidRPr="00186A07">
        <w:t xml:space="preserve">our framework. </w:t>
      </w:r>
      <w:r w:rsidR="00C41454">
        <w:t xml:space="preserve">We </w:t>
      </w:r>
      <w:r>
        <w:t>note</w:t>
      </w:r>
      <w:r w:rsidRPr="00186A07">
        <w:t xml:space="preserve"> that no single route to behavior change identified by the framework works “best.” Rather, </w:t>
      </w:r>
      <w:r w:rsidR="00B63FC9">
        <w:t>we suggest that practitioner</w:t>
      </w:r>
      <w:r w:rsidR="00761F8B">
        <w:t>s</w:t>
      </w:r>
      <w:r w:rsidR="00B63FC9">
        <w:t xml:space="preserve"> </w:t>
      </w:r>
      <w:r w:rsidR="00DF670A">
        <w:t xml:space="preserve">should </w:t>
      </w:r>
      <w:r w:rsidR="00B63FC9">
        <w:t xml:space="preserve">understand </w:t>
      </w:r>
      <w:r w:rsidRPr="00186A07">
        <w:t>the specif</w:t>
      </w:r>
      <w:r w:rsidR="00E26C05">
        <w:t>ic</w:t>
      </w:r>
      <w:r w:rsidRPr="00186A07">
        <w:t xml:space="preserve"> behavior, the context in which the behavior will occur, the intended target of the intervention, and the barriers (and benefits) associated with the behavior</w:t>
      </w:r>
      <w:r w:rsidR="001855CE">
        <w:t xml:space="preserve"> (</w:t>
      </w:r>
      <w:r w:rsidR="004F31C0">
        <w:t xml:space="preserve">see </w:t>
      </w:r>
      <w:r w:rsidR="000E5AFB">
        <w:t xml:space="preserve">Appendix </w:t>
      </w:r>
      <w:r w:rsidR="009770C0">
        <w:t>B</w:t>
      </w:r>
      <w:r w:rsidR="000E5AFB">
        <w:t>)</w:t>
      </w:r>
      <w:r w:rsidRPr="00186A07">
        <w:t>.</w:t>
      </w:r>
      <w:r w:rsidRPr="005E67E2">
        <w:rPr>
          <w:rStyle w:val="FootnoteReference"/>
        </w:rPr>
        <w:footnoteReference w:id="2"/>
      </w:r>
      <w:r>
        <w:t xml:space="preserve"> </w:t>
      </w:r>
      <w:r w:rsidR="00556ECE">
        <w:t>We note that, oftentimes, there are multiple barriers t</w:t>
      </w:r>
      <w:r w:rsidR="00E26C05">
        <w:t>o sustainable</w:t>
      </w:r>
      <w:r w:rsidR="00556ECE">
        <w:t xml:space="preserve"> behavior change and th</w:t>
      </w:r>
      <w:r w:rsidR="00DA415B">
        <w:t>erefore</w:t>
      </w:r>
      <w:r w:rsidR="00556ECE">
        <w:t xml:space="preserve"> combining strategies can be impactful</w:t>
      </w:r>
      <w:r w:rsidR="008C3E2D">
        <w:t xml:space="preserve"> </w:t>
      </w:r>
      <w:r w:rsidR="00232275">
        <w:fldChar w:fldCharType="begin"/>
      </w:r>
      <w:r w:rsidR="008C3E2D">
        <w:instrText xml:space="preserve"> ADDIN ZOTERO_ITEM CSL_CITATION {"citationID":"6EKdhvct","properties":{"formattedCitation":"(Osterhus 1997; Stern 2011)","plainCitation":"(Osterhus 1997; Stern 2011)","noteIndex":0},"citationItems":[{"id":4720,"uris":["http://zotero.org/groups/2061407/items/9BQNM3ZW"],"uri":["http://zotero.org/groups/2061407/items/9BQNM3ZW"],"itemData":{"id":4720,"type":"article-journal","title":"Pro-Social Consumer Influence Strategies: When and How Do They Work?","container-title":"The Journal of Marketing","page":"16–29","volume":"61","issue":"4","language":"en","author":[{"family":"Osterhus","given":"Thomas L."}],"issued":{"date-parts":[["1997"]]}}},{"id":7559,"uris":["http://zotero.org/groups/2061407/items/ZZAFNT65"],"uri":["http://zotero.org/groups/2061407/items/ZZAFNT65"],"itemData":{"id":7559,"type":"article-journal","title":"Contributions of Psychology to Limiting Climate Change","container-title":"American Psychologist","page":"303-314","volume":"66","issue":"4","source":"ERIC","abstract":"Psychology can make a significant contribution to limiting the magnitude of climate change by improving understanding of human behaviors that drive climate change and human reactions to climate-related technologies and policies, and by turning that understanding into effective interventions. This article develops a framework for psychological contributions, summarizes what psychology has learned, and sets out an agenda for making additional contributions. It emphasizes that the greatest potential for contributions from psychology comes not from direct application of psychological concepts but from integrating psychological knowledge and methods with knowledge from other fields of science and technology. (Contains 1 table.)","DOI":"10.1037/a0023235","ISSN":"0003-066X","language":"en","author":[{"family":"Stern","given":"Paul C."}],"issued":{"date-parts":[["2011"]]}}}],"schema":"https://github.com/citation-style-language/schema/raw/master/csl-citation.json"} </w:instrText>
      </w:r>
      <w:r w:rsidR="00232275">
        <w:fldChar w:fldCharType="separate"/>
      </w:r>
      <w:r w:rsidR="00360506" w:rsidRPr="00360506">
        <w:t>(Osterhus 1997; Stern 2011)</w:t>
      </w:r>
      <w:r w:rsidR="00232275">
        <w:fldChar w:fldCharType="end"/>
      </w:r>
      <w:r w:rsidR="008C3E2D">
        <w:t xml:space="preserve">. </w:t>
      </w:r>
    </w:p>
    <w:p w:rsidR="00383D9B" w:rsidRDefault="004F0AAC" w:rsidP="004F0AAC">
      <w:pPr>
        <w:autoSpaceDE w:val="0"/>
        <w:autoSpaceDN w:val="0"/>
        <w:adjustRightInd w:val="0"/>
        <w:spacing w:line="480" w:lineRule="auto"/>
        <w:ind w:firstLine="720"/>
      </w:pPr>
      <w:r>
        <w:t>While our framework nicely highlights the different drivers of sustainable behavior change, it can also be used to think about potential barriers to sustainable action. In particular, o</w:t>
      </w:r>
      <w:r w:rsidR="00C41454">
        <w:t xml:space="preserve">ne way </w:t>
      </w:r>
      <w:r w:rsidR="00DF670A">
        <w:t>to use the</w:t>
      </w:r>
      <w:r w:rsidR="00C41454">
        <w:t xml:space="preserve"> framework is to consider the </w:t>
      </w:r>
      <w:r w:rsidR="00056D01" w:rsidRPr="00186A07">
        <w:t xml:space="preserve">primary and secondary barriers to engaging in the desired </w:t>
      </w:r>
      <w:r w:rsidR="00056D01" w:rsidRPr="005D272C">
        <w:rPr>
          <w:color w:val="000000" w:themeColor="text1"/>
        </w:rPr>
        <w:t>behavior and then select relevant tactics</w:t>
      </w:r>
      <w:r w:rsidR="00056D01">
        <w:rPr>
          <w:color w:val="000000" w:themeColor="text1"/>
        </w:rPr>
        <w:t xml:space="preserve"> to </w:t>
      </w:r>
      <w:r w:rsidR="00B91E63">
        <w:rPr>
          <w:color w:val="000000" w:themeColor="text1"/>
        </w:rPr>
        <w:t xml:space="preserve">overcome </w:t>
      </w:r>
      <w:r w:rsidR="00056D01">
        <w:rPr>
          <w:color w:val="000000" w:themeColor="text1"/>
        </w:rPr>
        <w:t>the</w:t>
      </w:r>
      <w:r w:rsidR="001B0762">
        <w:rPr>
          <w:color w:val="000000" w:themeColor="text1"/>
        </w:rPr>
        <w:t>se</w:t>
      </w:r>
      <w:r w:rsidR="00056D01">
        <w:rPr>
          <w:color w:val="000000" w:themeColor="text1"/>
        </w:rPr>
        <w:t xml:space="preserve"> </w:t>
      </w:r>
      <w:r w:rsidR="00056D01" w:rsidRPr="005D272C">
        <w:rPr>
          <w:color w:val="000000" w:themeColor="text1"/>
        </w:rPr>
        <w:t xml:space="preserve">barriers. </w:t>
      </w:r>
      <w:r w:rsidR="002D5F55">
        <w:rPr>
          <w:color w:val="000000" w:themeColor="text1"/>
        </w:rPr>
        <w:t xml:space="preserve">A primary barrier refers to </w:t>
      </w:r>
      <w:r w:rsidR="00DA415B">
        <w:rPr>
          <w:color w:val="000000" w:themeColor="text1"/>
        </w:rPr>
        <w:t>one</w:t>
      </w:r>
      <w:r w:rsidR="002D5F55">
        <w:rPr>
          <w:color w:val="000000" w:themeColor="text1"/>
        </w:rPr>
        <w:t xml:space="preserve"> that exerts the strongest avoidance response, while a secondary barrier is the factor that exerts the nex</w:t>
      </w:r>
      <w:r w:rsidR="002420F4">
        <w:rPr>
          <w:color w:val="000000" w:themeColor="text1"/>
        </w:rPr>
        <w:t>t strongest avoidance response</w:t>
      </w:r>
      <w:r w:rsidR="00DD3EC8">
        <w:rPr>
          <w:color w:val="000000" w:themeColor="text1"/>
        </w:rPr>
        <w:t xml:space="preserve"> on the part of the target consumer</w:t>
      </w:r>
      <w:r w:rsidR="002420F4">
        <w:rPr>
          <w:color w:val="000000" w:themeColor="text1"/>
        </w:rPr>
        <w:t xml:space="preserve">. </w:t>
      </w:r>
      <w:r w:rsidR="00DF670A">
        <w:t>Thinking</w:t>
      </w:r>
      <w:r w:rsidR="00E26C05">
        <w:t xml:space="preserve"> about barriers in </w:t>
      </w:r>
      <w:r w:rsidR="00B63FC9">
        <w:t xml:space="preserve">terms </w:t>
      </w:r>
      <w:r w:rsidR="006F4EB4">
        <w:t>of the SHIFT factors</w:t>
      </w:r>
      <w:r w:rsidR="00C57E7D">
        <w:t>—</w:t>
      </w:r>
      <w:r w:rsidR="00BA57FA">
        <w:t>e.g., a barrier can be linked to social influence (e.g., the sustainable action is seen as socially undesirable</w:t>
      </w:r>
      <w:r w:rsidR="00A82052">
        <w:t xml:space="preserve">) and </w:t>
      </w:r>
      <w:r w:rsidR="00BA57FA">
        <w:t xml:space="preserve">habit (e.g., the existing unsustainable </w:t>
      </w:r>
      <w:r w:rsidR="00FD0861">
        <w:t>action is highly habitual)</w:t>
      </w:r>
      <w:r w:rsidR="00C57E7D">
        <w:t>—</w:t>
      </w:r>
      <w:r w:rsidR="00B63FC9">
        <w:t xml:space="preserve">can help the practitioner draw connections to what tools </w:t>
      </w:r>
      <w:r w:rsidR="00E26C05">
        <w:t xml:space="preserve">within the framework might </w:t>
      </w:r>
      <w:r w:rsidR="00B63FC9">
        <w:t xml:space="preserve">facilitate change. </w:t>
      </w:r>
      <w:r w:rsidR="002420F4" w:rsidRPr="005D272C">
        <w:rPr>
          <w:color w:val="000000" w:themeColor="text1"/>
        </w:rPr>
        <w:t>We provide examples of possible foca</w:t>
      </w:r>
      <w:r w:rsidR="002420F4">
        <w:rPr>
          <w:color w:val="000000" w:themeColor="text1"/>
        </w:rPr>
        <w:t xml:space="preserve">l consumer behaviors </w:t>
      </w:r>
      <w:r w:rsidR="00BA57FA">
        <w:rPr>
          <w:color w:val="000000" w:themeColor="text1"/>
        </w:rPr>
        <w:t xml:space="preserve">in </w:t>
      </w:r>
      <w:r w:rsidR="002420F4" w:rsidRPr="005D272C">
        <w:rPr>
          <w:color w:val="000000" w:themeColor="text1"/>
        </w:rPr>
        <w:t xml:space="preserve">Appendix </w:t>
      </w:r>
      <w:r w:rsidR="002420F4">
        <w:rPr>
          <w:color w:val="000000" w:themeColor="text1"/>
        </w:rPr>
        <w:t>C</w:t>
      </w:r>
      <w:r w:rsidR="002420F4" w:rsidRPr="005D272C">
        <w:rPr>
          <w:color w:val="000000" w:themeColor="text1"/>
        </w:rPr>
        <w:t xml:space="preserve"> and potential strategies drawn from our framework for each based on the primary and secondary barriers to action</w:t>
      </w:r>
      <w:r w:rsidR="00BA57FA">
        <w:rPr>
          <w:color w:val="000000" w:themeColor="text1"/>
        </w:rPr>
        <w:t xml:space="preserve"> in </w:t>
      </w:r>
      <w:r w:rsidR="00BA57FA" w:rsidRPr="005D272C">
        <w:rPr>
          <w:color w:val="000000" w:themeColor="text1"/>
        </w:rPr>
        <w:t xml:space="preserve">Appendix </w:t>
      </w:r>
      <w:r w:rsidR="00BA57FA">
        <w:rPr>
          <w:color w:val="000000" w:themeColor="text1"/>
        </w:rPr>
        <w:t>D</w:t>
      </w:r>
      <w:r w:rsidR="002420F4" w:rsidRPr="005D272C">
        <w:rPr>
          <w:color w:val="000000" w:themeColor="text1"/>
        </w:rPr>
        <w:t>.</w:t>
      </w:r>
      <w:r w:rsidR="002420F4">
        <w:rPr>
          <w:color w:val="000000" w:themeColor="text1"/>
        </w:rPr>
        <w:t xml:space="preserve"> </w:t>
      </w:r>
    </w:p>
    <w:p w:rsidR="00056D01" w:rsidRPr="00383D9B" w:rsidRDefault="00056D01" w:rsidP="00383D9B">
      <w:pPr>
        <w:autoSpaceDE w:val="0"/>
        <w:autoSpaceDN w:val="0"/>
        <w:adjustRightInd w:val="0"/>
        <w:spacing w:line="480" w:lineRule="auto"/>
        <w:ind w:firstLine="720"/>
      </w:pPr>
      <w:r w:rsidRPr="005D272C">
        <w:rPr>
          <w:color w:val="000000" w:themeColor="text1"/>
        </w:rPr>
        <w:t xml:space="preserve">In one </w:t>
      </w:r>
      <w:r>
        <w:rPr>
          <w:color w:val="000000" w:themeColor="text1"/>
        </w:rPr>
        <w:t xml:space="preserve">example </w:t>
      </w:r>
      <w:r w:rsidR="002D5F55">
        <w:rPr>
          <w:color w:val="000000" w:themeColor="text1"/>
        </w:rPr>
        <w:t>of</w:t>
      </w:r>
      <w:r w:rsidR="002A4FE3">
        <w:rPr>
          <w:color w:val="000000" w:themeColor="text1"/>
        </w:rPr>
        <w:t xml:space="preserve"> </w:t>
      </w:r>
      <w:r>
        <w:rPr>
          <w:color w:val="000000" w:themeColor="text1"/>
        </w:rPr>
        <w:t>identifying primary and secondary barriers</w:t>
      </w:r>
      <w:r w:rsidR="002A4FE3">
        <w:rPr>
          <w:color w:val="000000" w:themeColor="text1"/>
        </w:rPr>
        <w:t xml:space="preserve"> that explicitly relied upon the SHIFT Framework</w:t>
      </w:r>
      <w:r w:rsidRPr="005D272C">
        <w:rPr>
          <w:color w:val="000000" w:themeColor="text1"/>
        </w:rPr>
        <w:t>, White and Simpson</w:t>
      </w:r>
      <w:r>
        <w:rPr>
          <w:color w:val="000000" w:themeColor="text1"/>
        </w:rPr>
        <w:t xml:space="preserve"> </w:t>
      </w:r>
      <w:r w:rsidR="00232275">
        <w:rPr>
          <w:color w:val="000000" w:themeColor="text1"/>
        </w:rPr>
        <w:fldChar w:fldCharType="begin"/>
      </w:r>
      <w:r w:rsidR="00360506">
        <w:rPr>
          <w:color w:val="000000" w:themeColor="text1"/>
        </w:rPr>
        <w:instrText xml:space="preserve"> ADDIN ZOTERO_ITEM CSL_CITATION {"citationID":"a1n5jigs5fj","properties":{"formattedCitation":"(2013)","plainCitation":"(2013)","noteIndex":0},"citationItems":[{"id":4316,"uris":["http://zotero.org/groups/2061407/items/KAV7UCRM"],"uri":["http://zotero.org/groups/2061407/items/KAV7UCRM"],"itemData":{"id":4316,"type":"article-journal","title":"When Do (and Don't) Normative Appeals Influence Sustainable Consumer Behaviors?","container-title":"Journal of Marketing","page":"78–95","volume":"77","issue":"2","source":"Google Scholar","author":[{"family":"White","given":"Katherine"},{"family":"Simpson","given":"Bonnie"}],"issued":{"date-parts":[["2013"]]}},"suppress-author":true}],"schema":"https://github.com/citation-style-language/schema/raw/master/csl-citation.json"} </w:instrText>
      </w:r>
      <w:r w:rsidR="00232275">
        <w:rPr>
          <w:color w:val="000000" w:themeColor="text1"/>
        </w:rPr>
        <w:fldChar w:fldCharType="separate"/>
      </w:r>
      <w:r w:rsidR="00360506" w:rsidRPr="00360506">
        <w:t>(2013)</w:t>
      </w:r>
      <w:r w:rsidR="00232275">
        <w:rPr>
          <w:color w:val="000000" w:themeColor="text1"/>
        </w:rPr>
        <w:fldChar w:fldCharType="end"/>
      </w:r>
      <w:r w:rsidR="000B2772">
        <w:rPr>
          <w:color w:val="000000" w:themeColor="text1"/>
        </w:rPr>
        <w:t xml:space="preserve"> gathered data on</w:t>
      </w:r>
      <w:r w:rsidR="006420F9">
        <w:rPr>
          <w:color w:val="000000" w:themeColor="text1"/>
        </w:rPr>
        <w:t xml:space="preserve"> </w:t>
      </w:r>
      <w:r w:rsidR="00EC75C9">
        <w:rPr>
          <w:color w:val="000000" w:themeColor="text1"/>
        </w:rPr>
        <w:t xml:space="preserve">the motives of </w:t>
      </w:r>
      <w:r w:rsidR="006420F9">
        <w:rPr>
          <w:color w:val="000000" w:themeColor="text1"/>
        </w:rPr>
        <w:t>residents</w:t>
      </w:r>
      <w:r w:rsidRPr="005D272C">
        <w:rPr>
          <w:color w:val="000000" w:themeColor="text1"/>
        </w:rPr>
        <w:t xml:space="preserve"> </w:t>
      </w:r>
      <w:r w:rsidR="000B2772">
        <w:rPr>
          <w:color w:val="000000" w:themeColor="text1"/>
        </w:rPr>
        <w:t xml:space="preserve">who </w:t>
      </w:r>
      <w:r w:rsidRPr="005D272C">
        <w:rPr>
          <w:color w:val="000000" w:themeColor="text1"/>
        </w:rPr>
        <w:t xml:space="preserve">were hesitant to engage in </w:t>
      </w:r>
      <w:r>
        <w:rPr>
          <w:color w:val="000000" w:themeColor="text1"/>
        </w:rPr>
        <w:t>grasscy</w:t>
      </w:r>
      <w:r w:rsidR="00195B9F">
        <w:rPr>
          <w:color w:val="000000" w:themeColor="text1"/>
        </w:rPr>
        <w:t>cl</w:t>
      </w:r>
      <w:r>
        <w:rPr>
          <w:color w:val="000000" w:themeColor="text1"/>
        </w:rPr>
        <w:t>ing</w:t>
      </w:r>
      <w:r w:rsidRPr="005D272C">
        <w:rPr>
          <w:color w:val="000000" w:themeColor="text1"/>
        </w:rPr>
        <w:t xml:space="preserve"> (i.e., composting grass by allowing it to decompose naturally)</w:t>
      </w:r>
      <w:r w:rsidR="000B2772">
        <w:rPr>
          <w:color w:val="000000" w:themeColor="text1"/>
        </w:rPr>
        <w:t>. They discovered that this was</w:t>
      </w:r>
      <w:r w:rsidRPr="005D272C">
        <w:rPr>
          <w:color w:val="000000" w:themeColor="text1"/>
        </w:rPr>
        <w:t xml:space="preserve"> </w:t>
      </w:r>
      <w:r>
        <w:rPr>
          <w:color w:val="000000" w:themeColor="text1"/>
        </w:rPr>
        <w:t xml:space="preserve">due to barriers that were </w:t>
      </w:r>
      <w:r w:rsidRPr="005D272C">
        <w:rPr>
          <w:color w:val="000000" w:themeColor="text1"/>
        </w:rPr>
        <w:t>re</w:t>
      </w:r>
      <w:r>
        <w:rPr>
          <w:color w:val="000000" w:themeColor="text1"/>
        </w:rPr>
        <w:t xml:space="preserve">lated to social </w:t>
      </w:r>
      <w:r w:rsidR="00195B9F">
        <w:rPr>
          <w:color w:val="000000" w:themeColor="text1"/>
        </w:rPr>
        <w:t xml:space="preserve">norms </w:t>
      </w:r>
      <w:r>
        <w:rPr>
          <w:color w:val="000000" w:themeColor="text1"/>
        </w:rPr>
        <w:t>(</w:t>
      </w:r>
      <w:r w:rsidR="006420F9">
        <w:rPr>
          <w:color w:val="000000" w:themeColor="text1"/>
        </w:rPr>
        <w:t xml:space="preserve">the primary barrier: </w:t>
      </w:r>
      <w:r>
        <w:rPr>
          <w:color w:val="000000" w:themeColor="text1"/>
        </w:rPr>
        <w:t>the</w:t>
      </w:r>
      <w:r w:rsidR="00C1270E">
        <w:rPr>
          <w:color w:val="000000" w:themeColor="text1"/>
        </w:rPr>
        <w:t xml:space="preserve"> norm was</w:t>
      </w:r>
      <w:r w:rsidRPr="005D272C">
        <w:rPr>
          <w:color w:val="000000" w:themeColor="text1"/>
        </w:rPr>
        <w:t xml:space="preserve"> that nobody </w:t>
      </w:r>
      <w:r w:rsidR="00C1270E">
        <w:rPr>
          <w:color w:val="000000" w:themeColor="text1"/>
        </w:rPr>
        <w:t>was engaging in the</w:t>
      </w:r>
      <w:r w:rsidRPr="005D272C">
        <w:rPr>
          <w:color w:val="000000" w:themeColor="text1"/>
        </w:rPr>
        <w:t xml:space="preserve"> behavior and that </w:t>
      </w:r>
      <w:r w:rsidR="009E2B50">
        <w:rPr>
          <w:color w:val="000000" w:themeColor="text1"/>
        </w:rPr>
        <w:t>it</w:t>
      </w:r>
      <w:r w:rsidRPr="005D272C">
        <w:rPr>
          <w:color w:val="000000" w:themeColor="text1"/>
        </w:rPr>
        <w:t xml:space="preserve"> </w:t>
      </w:r>
      <w:r w:rsidR="009E2B50">
        <w:rPr>
          <w:color w:val="000000" w:themeColor="text1"/>
        </w:rPr>
        <w:t xml:space="preserve">did not seem </w:t>
      </w:r>
      <w:r>
        <w:rPr>
          <w:color w:val="000000" w:themeColor="text1"/>
        </w:rPr>
        <w:t>approved of) and i</w:t>
      </w:r>
      <w:r w:rsidRPr="005D272C">
        <w:rPr>
          <w:color w:val="000000" w:themeColor="text1"/>
        </w:rPr>
        <w:t xml:space="preserve">ndividual </w:t>
      </w:r>
      <w:r w:rsidR="006A33B5">
        <w:rPr>
          <w:color w:val="000000" w:themeColor="text1"/>
        </w:rPr>
        <w:t>factors</w:t>
      </w:r>
      <w:r w:rsidR="006A33B5" w:rsidRPr="005D272C">
        <w:rPr>
          <w:color w:val="000000" w:themeColor="text1"/>
        </w:rPr>
        <w:t xml:space="preserve"> </w:t>
      </w:r>
      <w:r w:rsidRPr="005D272C">
        <w:rPr>
          <w:color w:val="000000" w:themeColor="text1"/>
        </w:rPr>
        <w:t>(</w:t>
      </w:r>
      <w:r w:rsidR="002A4FE3">
        <w:rPr>
          <w:color w:val="000000" w:themeColor="text1"/>
        </w:rPr>
        <w:t>th</w:t>
      </w:r>
      <w:r w:rsidR="006420F9">
        <w:rPr>
          <w:color w:val="000000" w:themeColor="text1"/>
        </w:rPr>
        <w:t xml:space="preserve">e secondary barrier: the behavior was </w:t>
      </w:r>
      <w:r w:rsidRPr="005D272C">
        <w:rPr>
          <w:color w:val="000000" w:themeColor="text1"/>
        </w:rPr>
        <w:t xml:space="preserve">perceived to be costly to the self). </w:t>
      </w:r>
      <w:r>
        <w:rPr>
          <w:color w:val="000000" w:themeColor="text1"/>
        </w:rPr>
        <w:t>The authors</w:t>
      </w:r>
      <w:r w:rsidRPr="005D272C">
        <w:rPr>
          <w:color w:val="000000" w:themeColor="text1"/>
        </w:rPr>
        <w:t xml:space="preserve"> developed </w:t>
      </w:r>
      <w:r w:rsidR="00EC75C9">
        <w:rPr>
          <w:color w:val="000000" w:themeColor="text1"/>
        </w:rPr>
        <w:t xml:space="preserve">and tested </w:t>
      </w:r>
      <w:r w:rsidRPr="005D272C">
        <w:rPr>
          <w:color w:val="000000" w:themeColor="text1"/>
        </w:rPr>
        <w:t>two different solutions that addressed the key barriers</w:t>
      </w:r>
      <w:r w:rsidR="009E2B50">
        <w:rPr>
          <w:color w:val="000000" w:themeColor="text1"/>
        </w:rPr>
        <w:t>,</w:t>
      </w:r>
      <w:r w:rsidR="00470145">
        <w:rPr>
          <w:color w:val="000000" w:themeColor="text1"/>
        </w:rPr>
        <w:t xml:space="preserve"> and they did so by using strategies </w:t>
      </w:r>
      <w:r w:rsidR="00EC75C9">
        <w:rPr>
          <w:color w:val="000000" w:themeColor="text1"/>
        </w:rPr>
        <w:t>related to</w:t>
      </w:r>
      <w:r w:rsidR="00470145">
        <w:rPr>
          <w:color w:val="000000" w:themeColor="text1"/>
        </w:rPr>
        <w:t xml:space="preserve"> social norms and the individual self</w:t>
      </w:r>
      <w:r w:rsidRPr="005D272C">
        <w:rPr>
          <w:color w:val="000000" w:themeColor="text1"/>
        </w:rPr>
        <w:t xml:space="preserve">. </w:t>
      </w:r>
      <w:r w:rsidR="000B2772">
        <w:rPr>
          <w:color w:val="000000" w:themeColor="text1"/>
        </w:rPr>
        <w:t>These researchers created messages that we</w:t>
      </w:r>
      <w:r w:rsidR="009E2B50">
        <w:rPr>
          <w:color w:val="000000" w:themeColor="text1"/>
        </w:rPr>
        <w:t>re</w:t>
      </w:r>
      <w:r w:rsidR="000B2772">
        <w:rPr>
          <w:color w:val="000000" w:themeColor="text1"/>
        </w:rPr>
        <w:t xml:space="preserve"> delivered to residents on door hangers and tracked residential grasscycling practices over time (both before and after the in</w:t>
      </w:r>
      <w:r w:rsidR="009E2B50">
        <w:rPr>
          <w:color w:val="000000" w:themeColor="text1"/>
        </w:rPr>
        <w:t>ter</w:t>
      </w:r>
      <w:r w:rsidR="000B2772">
        <w:rPr>
          <w:color w:val="000000" w:themeColor="text1"/>
        </w:rPr>
        <w:t xml:space="preserve">vention). </w:t>
      </w:r>
      <w:r w:rsidRPr="005D272C">
        <w:rPr>
          <w:color w:val="000000" w:themeColor="text1"/>
        </w:rPr>
        <w:t xml:space="preserve">First, </w:t>
      </w:r>
      <w:r w:rsidR="00C1270E">
        <w:rPr>
          <w:color w:val="000000" w:themeColor="text1"/>
        </w:rPr>
        <w:t xml:space="preserve">when the individual was prompted to think of the </w:t>
      </w:r>
      <w:r>
        <w:rPr>
          <w:color w:val="000000" w:themeColor="text1"/>
        </w:rPr>
        <w:t xml:space="preserve">collective self </w:t>
      </w:r>
      <w:r w:rsidRPr="005D272C">
        <w:rPr>
          <w:color w:val="000000" w:themeColor="text1"/>
        </w:rPr>
        <w:t xml:space="preserve">(“Think about how we as community can make </w:t>
      </w:r>
      <w:r w:rsidR="00832D07">
        <w:rPr>
          <w:color w:val="000000" w:themeColor="text1"/>
        </w:rPr>
        <w:t xml:space="preserve">a </w:t>
      </w:r>
      <w:r w:rsidRPr="005D272C">
        <w:rPr>
          <w:color w:val="000000" w:themeColor="text1"/>
        </w:rPr>
        <w:t>difference”)</w:t>
      </w:r>
      <w:r w:rsidR="006A33B5">
        <w:rPr>
          <w:color w:val="000000" w:themeColor="text1"/>
        </w:rPr>
        <w:t>,</w:t>
      </w:r>
      <w:r>
        <w:rPr>
          <w:color w:val="000000" w:themeColor="text1"/>
        </w:rPr>
        <w:t xml:space="preserve"> </w:t>
      </w:r>
      <w:r w:rsidR="00470145">
        <w:rPr>
          <w:color w:val="000000" w:themeColor="text1"/>
        </w:rPr>
        <w:t xml:space="preserve">descriptive </w:t>
      </w:r>
      <w:r>
        <w:rPr>
          <w:color w:val="000000" w:themeColor="text1"/>
        </w:rPr>
        <w:t>norms (</w:t>
      </w:r>
      <w:r w:rsidR="000F2FDE">
        <w:rPr>
          <w:color w:val="000000" w:themeColor="text1"/>
        </w:rPr>
        <w:t>“</w:t>
      </w:r>
      <w:r>
        <w:rPr>
          <w:color w:val="000000" w:themeColor="text1"/>
        </w:rPr>
        <w:t>Your neighbors are grasscycling</w:t>
      </w:r>
      <w:r w:rsidR="00EB4590">
        <w:rPr>
          <w:color w:val="000000" w:themeColor="text1"/>
        </w:rPr>
        <w:t>—y</w:t>
      </w:r>
      <w:r>
        <w:rPr>
          <w:color w:val="000000" w:themeColor="text1"/>
        </w:rPr>
        <w:t>ou can too</w:t>
      </w:r>
      <w:r w:rsidR="000F2FDE">
        <w:rPr>
          <w:color w:val="000000" w:themeColor="text1"/>
        </w:rPr>
        <w:t>”</w:t>
      </w:r>
      <w:r>
        <w:rPr>
          <w:color w:val="000000" w:themeColor="text1"/>
        </w:rPr>
        <w:t>)</w:t>
      </w:r>
      <w:r w:rsidR="00470145">
        <w:rPr>
          <w:color w:val="000000" w:themeColor="text1"/>
        </w:rPr>
        <w:t xml:space="preserve"> and injunctive norms (“Your neighbors want you to grasscycle”) were most effective</w:t>
      </w:r>
      <w:r w:rsidRPr="005D272C">
        <w:rPr>
          <w:color w:val="000000" w:themeColor="text1"/>
        </w:rPr>
        <w:t xml:space="preserve">. Second, when the </w:t>
      </w:r>
      <w:r w:rsidR="00C1270E">
        <w:rPr>
          <w:color w:val="000000" w:themeColor="text1"/>
        </w:rPr>
        <w:t>person</w:t>
      </w:r>
      <w:r w:rsidRPr="005D272C">
        <w:rPr>
          <w:color w:val="000000" w:themeColor="text1"/>
        </w:rPr>
        <w:t xml:space="preserve"> was </w:t>
      </w:r>
      <w:r w:rsidR="00C1270E">
        <w:rPr>
          <w:color w:val="000000" w:themeColor="text1"/>
        </w:rPr>
        <w:t>prompted</w:t>
      </w:r>
      <w:r w:rsidRPr="005D272C">
        <w:rPr>
          <w:color w:val="000000" w:themeColor="text1"/>
        </w:rPr>
        <w:t xml:space="preserve"> to think about the individual self (“Think about </w:t>
      </w:r>
      <w:r w:rsidR="006A33B5">
        <w:rPr>
          <w:color w:val="000000" w:themeColor="text1"/>
        </w:rPr>
        <w:t xml:space="preserve">how </w:t>
      </w:r>
      <w:r w:rsidRPr="005D272C">
        <w:rPr>
          <w:color w:val="000000" w:themeColor="text1"/>
        </w:rPr>
        <w:t xml:space="preserve">you as an individual can make </w:t>
      </w:r>
      <w:r w:rsidR="00832D07">
        <w:rPr>
          <w:color w:val="000000" w:themeColor="text1"/>
        </w:rPr>
        <w:t>a</w:t>
      </w:r>
      <w:r w:rsidRPr="005D272C">
        <w:rPr>
          <w:color w:val="000000" w:themeColor="text1"/>
        </w:rPr>
        <w:t xml:space="preserve"> difference”)</w:t>
      </w:r>
      <w:r>
        <w:rPr>
          <w:color w:val="000000" w:themeColor="text1"/>
        </w:rPr>
        <w:t xml:space="preserve">, </w:t>
      </w:r>
      <w:r w:rsidRPr="005D272C">
        <w:rPr>
          <w:color w:val="000000" w:themeColor="text1"/>
        </w:rPr>
        <w:t xml:space="preserve">highlighting relevant self-benefits worked best </w:t>
      </w:r>
      <w:r>
        <w:rPr>
          <w:color w:val="000000" w:themeColor="text1"/>
        </w:rPr>
        <w:t>(</w:t>
      </w:r>
      <w:r w:rsidR="000F2FDE">
        <w:rPr>
          <w:color w:val="000000" w:themeColor="text1"/>
        </w:rPr>
        <w:t>“</w:t>
      </w:r>
      <w:r>
        <w:rPr>
          <w:color w:val="000000" w:themeColor="text1"/>
        </w:rPr>
        <w:t>Grasscycling improves your lawn quality</w:t>
      </w:r>
      <w:r w:rsidR="000F2FDE">
        <w:rPr>
          <w:color w:val="000000" w:themeColor="text1"/>
        </w:rPr>
        <w:t>”</w:t>
      </w:r>
      <w:r>
        <w:rPr>
          <w:color w:val="000000" w:themeColor="text1"/>
        </w:rPr>
        <w:t>)</w:t>
      </w:r>
      <w:r w:rsidRPr="005D272C">
        <w:rPr>
          <w:color w:val="000000" w:themeColor="text1"/>
        </w:rPr>
        <w:t xml:space="preserve">. </w:t>
      </w:r>
      <w:r w:rsidR="00FD0861">
        <w:rPr>
          <w:color w:val="000000" w:themeColor="text1"/>
        </w:rPr>
        <w:t xml:space="preserve">By tackling the key barriers linked to social influence </w:t>
      </w:r>
      <w:r w:rsidRPr="005D272C">
        <w:rPr>
          <w:color w:val="000000" w:themeColor="text1"/>
        </w:rPr>
        <w:t xml:space="preserve">and the individual self, </w:t>
      </w:r>
      <w:r>
        <w:rPr>
          <w:color w:val="000000" w:themeColor="text1"/>
        </w:rPr>
        <w:t>the authors</w:t>
      </w:r>
      <w:r w:rsidRPr="005D272C">
        <w:rPr>
          <w:color w:val="000000" w:themeColor="text1"/>
        </w:rPr>
        <w:t xml:space="preserve"> increase</w:t>
      </w:r>
      <w:r w:rsidR="000B2772">
        <w:rPr>
          <w:color w:val="000000" w:themeColor="text1"/>
        </w:rPr>
        <w:t>d</w:t>
      </w:r>
      <w:r w:rsidRPr="005D272C">
        <w:rPr>
          <w:color w:val="000000" w:themeColor="text1"/>
        </w:rPr>
        <w:t xml:space="preserve"> </w:t>
      </w:r>
      <w:r w:rsidR="000B2772">
        <w:rPr>
          <w:color w:val="000000" w:themeColor="text1"/>
        </w:rPr>
        <w:t>sustainable</w:t>
      </w:r>
      <w:r w:rsidRPr="005D272C">
        <w:rPr>
          <w:color w:val="000000" w:themeColor="text1"/>
        </w:rPr>
        <w:t xml:space="preserve"> behaviors in a large</w:t>
      </w:r>
      <w:r w:rsidR="00691AE0">
        <w:rPr>
          <w:color w:val="000000" w:themeColor="text1"/>
        </w:rPr>
        <w:t>-</w:t>
      </w:r>
      <w:r w:rsidRPr="005D272C">
        <w:rPr>
          <w:color w:val="000000" w:themeColor="text1"/>
        </w:rPr>
        <w:t xml:space="preserve">scale field study. </w:t>
      </w:r>
    </w:p>
    <w:p w:rsidR="00056D01" w:rsidRPr="000B2772" w:rsidRDefault="00FD0861" w:rsidP="000431DD">
      <w:pPr>
        <w:autoSpaceDE w:val="0"/>
        <w:autoSpaceDN w:val="0"/>
        <w:adjustRightInd w:val="0"/>
        <w:spacing w:line="480" w:lineRule="auto"/>
        <w:ind w:firstLine="720"/>
      </w:pPr>
      <w:r>
        <w:rPr>
          <w:color w:val="000000" w:themeColor="text1"/>
        </w:rPr>
        <w:t xml:space="preserve">In another example, </w:t>
      </w:r>
      <w:r w:rsidR="00056D01" w:rsidRPr="00792339">
        <w:rPr>
          <w:color w:val="000000" w:themeColor="text1"/>
        </w:rPr>
        <w:t>Our Horizon</w:t>
      </w:r>
      <w:r w:rsidR="00056D01" w:rsidRPr="005D272C">
        <w:rPr>
          <w:color w:val="000000" w:themeColor="text1"/>
        </w:rPr>
        <w:t xml:space="preserve"> is a non-profit (ourhorizon</w:t>
      </w:r>
      <w:r w:rsidR="001855CE">
        <w:rPr>
          <w:color w:val="000000" w:themeColor="text1"/>
        </w:rPr>
        <w:t xml:space="preserve">.org) </w:t>
      </w:r>
      <w:r w:rsidR="002A56A8">
        <w:rPr>
          <w:color w:val="000000" w:themeColor="text1"/>
        </w:rPr>
        <w:t xml:space="preserve">whose mandate is to </w:t>
      </w:r>
      <w:r w:rsidR="000431DD">
        <w:rPr>
          <w:color w:val="000000" w:themeColor="text1"/>
        </w:rPr>
        <w:t xml:space="preserve">discourage </w:t>
      </w:r>
      <w:r w:rsidR="00056D01" w:rsidRPr="005D272C">
        <w:rPr>
          <w:color w:val="000000" w:themeColor="text1"/>
        </w:rPr>
        <w:t xml:space="preserve">gasoline consumption from driving automobiles. Two </w:t>
      </w:r>
      <w:r w:rsidR="002A56A8">
        <w:rPr>
          <w:color w:val="000000" w:themeColor="text1"/>
        </w:rPr>
        <w:t>focal</w:t>
      </w:r>
      <w:r w:rsidR="00056D01" w:rsidRPr="005D272C">
        <w:rPr>
          <w:color w:val="000000" w:themeColor="text1"/>
        </w:rPr>
        <w:t xml:space="preserve"> barriers to decreasing </w:t>
      </w:r>
      <w:r w:rsidR="002A56A8">
        <w:rPr>
          <w:color w:val="000000" w:themeColor="text1"/>
        </w:rPr>
        <w:t xml:space="preserve">gasoline usage are </w:t>
      </w:r>
      <w:r w:rsidR="00056D01">
        <w:rPr>
          <w:color w:val="000000" w:themeColor="text1"/>
        </w:rPr>
        <w:t xml:space="preserve">social factors (it is both socially normative and </w:t>
      </w:r>
      <w:r w:rsidR="00470145">
        <w:rPr>
          <w:color w:val="000000" w:themeColor="text1"/>
        </w:rPr>
        <w:t xml:space="preserve">socially </w:t>
      </w:r>
      <w:r w:rsidR="00056D01">
        <w:rPr>
          <w:color w:val="000000" w:themeColor="text1"/>
        </w:rPr>
        <w:t>desirable to drive)</w:t>
      </w:r>
      <w:r w:rsidR="00056D01" w:rsidRPr="005D272C">
        <w:rPr>
          <w:color w:val="000000" w:themeColor="text1"/>
        </w:rPr>
        <w:t xml:space="preserve"> and </w:t>
      </w:r>
      <w:r w:rsidR="00056D01">
        <w:rPr>
          <w:color w:val="000000" w:themeColor="text1"/>
        </w:rPr>
        <w:t xml:space="preserve">tangibility (consumers report </w:t>
      </w:r>
      <w:r w:rsidR="00056D01" w:rsidRPr="005D272C">
        <w:rPr>
          <w:color w:val="000000" w:themeColor="text1"/>
        </w:rPr>
        <w:t xml:space="preserve">uncertainty </w:t>
      </w:r>
      <w:r w:rsidR="00056D01">
        <w:rPr>
          <w:color w:val="000000" w:themeColor="text1"/>
        </w:rPr>
        <w:t>about the impacts of driving less</w:t>
      </w:r>
      <w:r w:rsidR="00056D01" w:rsidRPr="005D272C">
        <w:rPr>
          <w:color w:val="000000" w:themeColor="text1"/>
        </w:rPr>
        <w:t xml:space="preserve">). </w:t>
      </w:r>
      <w:r w:rsidR="00056D01" w:rsidRPr="00792339">
        <w:rPr>
          <w:color w:val="000000" w:themeColor="text1"/>
        </w:rPr>
        <w:t>Our Horizon</w:t>
      </w:r>
      <w:r w:rsidR="00056D01" w:rsidRPr="005D272C">
        <w:rPr>
          <w:color w:val="000000" w:themeColor="text1"/>
        </w:rPr>
        <w:t xml:space="preserve"> </w:t>
      </w:r>
      <w:r w:rsidR="000431DD">
        <w:rPr>
          <w:color w:val="000000" w:themeColor="text1"/>
        </w:rPr>
        <w:t>has responded by</w:t>
      </w:r>
      <w:r w:rsidR="00881069">
        <w:rPr>
          <w:color w:val="000000" w:themeColor="text1"/>
        </w:rPr>
        <w:t xml:space="preserve"> developing a s</w:t>
      </w:r>
      <w:r w:rsidR="00056D01" w:rsidRPr="005D272C">
        <w:rPr>
          <w:color w:val="000000" w:themeColor="text1"/>
        </w:rPr>
        <w:t xml:space="preserve">trategy to </w:t>
      </w:r>
      <w:r w:rsidR="00881069">
        <w:rPr>
          <w:color w:val="000000" w:themeColor="text1"/>
        </w:rPr>
        <w:t>target both social norms and tangibility.</w:t>
      </w:r>
      <w:r w:rsidR="00056D01" w:rsidRPr="005D272C">
        <w:rPr>
          <w:color w:val="000000" w:themeColor="text1"/>
        </w:rPr>
        <w:t xml:space="preserve"> </w:t>
      </w:r>
      <w:r w:rsidR="00056D01" w:rsidRPr="00792339">
        <w:rPr>
          <w:color w:val="000000" w:themeColor="text1"/>
        </w:rPr>
        <w:t>Our Horizon</w:t>
      </w:r>
      <w:r w:rsidR="00056D01" w:rsidRPr="005D272C">
        <w:rPr>
          <w:color w:val="000000" w:themeColor="text1"/>
        </w:rPr>
        <w:t xml:space="preserve"> has</w:t>
      </w:r>
      <w:r w:rsidR="000431DD">
        <w:rPr>
          <w:color w:val="000000" w:themeColor="text1"/>
        </w:rPr>
        <w:t xml:space="preserve"> been encouraging local governments </w:t>
      </w:r>
      <w:r w:rsidR="00881069">
        <w:rPr>
          <w:color w:val="000000" w:themeColor="text1"/>
        </w:rPr>
        <w:t xml:space="preserve">to implement </w:t>
      </w:r>
      <w:r w:rsidR="00056D01" w:rsidRPr="005D272C">
        <w:rPr>
          <w:color w:val="000000" w:themeColor="text1"/>
        </w:rPr>
        <w:t>warning labels on gas pumps,</w:t>
      </w:r>
      <w:r w:rsidR="00881069">
        <w:rPr>
          <w:color w:val="000000" w:themeColor="text1"/>
        </w:rPr>
        <w:t xml:space="preserve"> in a similar manner to how many nations now place warning labels on tobacco packaging. </w:t>
      </w:r>
      <w:r w:rsidR="00470145">
        <w:rPr>
          <w:color w:val="000000" w:themeColor="text1"/>
        </w:rPr>
        <w:t xml:space="preserve">The labels that the organization </w:t>
      </w:r>
      <w:r w:rsidR="005C66A7">
        <w:rPr>
          <w:color w:val="000000" w:themeColor="text1"/>
        </w:rPr>
        <w:t xml:space="preserve">plans </w:t>
      </w:r>
      <w:r w:rsidR="00470145">
        <w:rPr>
          <w:color w:val="000000" w:themeColor="text1"/>
        </w:rPr>
        <w:t xml:space="preserve">to implement </w:t>
      </w:r>
      <w:r w:rsidR="00881069">
        <w:rPr>
          <w:color w:val="000000" w:themeColor="text1"/>
        </w:rPr>
        <w:t>both a) help to communicate what is normatively approved of and b) describe concrete</w:t>
      </w:r>
      <w:r w:rsidR="00470145">
        <w:rPr>
          <w:color w:val="000000" w:themeColor="text1"/>
        </w:rPr>
        <w:t xml:space="preserve"> and </w:t>
      </w:r>
      <w:r w:rsidR="00881069">
        <w:rPr>
          <w:color w:val="000000" w:themeColor="text1"/>
        </w:rPr>
        <w:t>personally</w:t>
      </w:r>
      <w:r w:rsidR="00FE1EEA">
        <w:rPr>
          <w:color w:val="000000" w:themeColor="text1"/>
        </w:rPr>
        <w:t xml:space="preserve"> </w:t>
      </w:r>
      <w:r w:rsidR="00470145">
        <w:rPr>
          <w:color w:val="000000" w:themeColor="text1"/>
        </w:rPr>
        <w:t>relevant local impacts</w:t>
      </w:r>
      <w:r w:rsidR="00000C97">
        <w:rPr>
          <w:color w:val="000000" w:themeColor="text1"/>
        </w:rPr>
        <w:t xml:space="preserve"> </w:t>
      </w:r>
      <w:r w:rsidR="001855CE">
        <w:rPr>
          <w:color w:val="000000" w:themeColor="text1"/>
        </w:rPr>
        <w:t>(</w:t>
      </w:r>
      <w:r w:rsidR="002668FC">
        <w:rPr>
          <w:color w:val="000000" w:themeColor="text1"/>
        </w:rPr>
        <w:t>Appendix F</w:t>
      </w:r>
      <w:r w:rsidR="00470145">
        <w:rPr>
          <w:color w:val="000000" w:themeColor="text1"/>
        </w:rPr>
        <w:t>).</w:t>
      </w:r>
      <w:r w:rsidR="005C66A7">
        <w:rPr>
          <w:rStyle w:val="FootnoteReference"/>
          <w:color w:val="000000" w:themeColor="text1"/>
        </w:rPr>
        <w:footnoteReference w:id="3"/>
      </w:r>
      <w:r w:rsidR="000B2772">
        <w:rPr>
          <w:color w:val="000000" w:themeColor="text1"/>
        </w:rPr>
        <w:t xml:space="preserve"> </w:t>
      </w:r>
      <w:r w:rsidR="00881069">
        <w:rPr>
          <w:color w:val="000000" w:themeColor="text1"/>
        </w:rPr>
        <w:t>W</w:t>
      </w:r>
      <w:r>
        <w:rPr>
          <w:color w:val="000000" w:themeColor="text1"/>
        </w:rPr>
        <w:t>hile w</w:t>
      </w:r>
      <w:r w:rsidR="00881069">
        <w:rPr>
          <w:color w:val="000000" w:themeColor="text1"/>
        </w:rPr>
        <w:t xml:space="preserve">e have provided </w:t>
      </w:r>
      <w:r w:rsidR="00F003A6">
        <w:rPr>
          <w:color w:val="000000" w:themeColor="text1"/>
        </w:rPr>
        <w:t>examples</w:t>
      </w:r>
      <w:r w:rsidR="00881069">
        <w:rPr>
          <w:color w:val="000000" w:themeColor="text1"/>
        </w:rPr>
        <w:t xml:space="preserve"> to illustrate the SHIFT principles in practice, it is important recognize that</w:t>
      </w:r>
      <w:r w:rsidR="00F003A6">
        <w:rPr>
          <w:color w:val="000000" w:themeColor="text1"/>
        </w:rPr>
        <w:t xml:space="preserve"> different behaviors and </w:t>
      </w:r>
      <w:r w:rsidR="00881069">
        <w:rPr>
          <w:color w:val="000000" w:themeColor="text1"/>
        </w:rPr>
        <w:t>segments w</w:t>
      </w:r>
      <w:r w:rsidR="000B2772" w:rsidRPr="00CB526F">
        <w:rPr>
          <w:color w:val="000000" w:themeColor="text1"/>
        </w:rPr>
        <w:t xml:space="preserve">ill have </w:t>
      </w:r>
      <w:r w:rsidR="00881069">
        <w:rPr>
          <w:color w:val="000000" w:themeColor="text1"/>
        </w:rPr>
        <w:t>unique</w:t>
      </w:r>
      <w:r w:rsidR="000B2772" w:rsidRPr="00CB526F">
        <w:rPr>
          <w:color w:val="000000" w:themeColor="text1"/>
        </w:rPr>
        <w:t xml:space="preserve"> barriers </w:t>
      </w:r>
      <w:r w:rsidR="00F764CC">
        <w:rPr>
          <w:color w:val="000000" w:themeColor="text1"/>
        </w:rPr>
        <w:t xml:space="preserve">to </w:t>
      </w:r>
      <w:r w:rsidR="000B2772">
        <w:rPr>
          <w:color w:val="000000" w:themeColor="text1"/>
        </w:rPr>
        <w:t xml:space="preserve">and benefits </w:t>
      </w:r>
      <w:r w:rsidR="00F003A6">
        <w:rPr>
          <w:color w:val="000000" w:themeColor="text1"/>
        </w:rPr>
        <w:t>to behavior</w:t>
      </w:r>
      <w:r w:rsidR="000B2772" w:rsidRPr="00CB526F">
        <w:rPr>
          <w:color w:val="000000" w:themeColor="text1"/>
        </w:rPr>
        <w:t xml:space="preserve"> change. </w:t>
      </w:r>
      <w:r w:rsidR="00F003A6">
        <w:rPr>
          <w:color w:val="000000" w:themeColor="text1"/>
        </w:rPr>
        <w:t xml:space="preserve">We include more </w:t>
      </w:r>
      <w:r w:rsidR="006F4EB4">
        <w:rPr>
          <w:color w:val="000000" w:themeColor="text1"/>
        </w:rPr>
        <w:t xml:space="preserve">examples of </w:t>
      </w:r>
      <w:r w:rsidR="00F003A6">
        <w:rPr>
          <w:color w:val="000000" w:themeColor="text1"/>
        </w:rPr>
        <w:t>usin</w:t>
      </w:r>
      <w:r w:rsidR="006F4EB4">
        <w:rPr>
          <w:color w:val="000000" w:themeColor="text1"/>
        </w:rPr>
        <w:t>g barriers to ident</w:t>
      </w:r>
      <w:r w:rsidR="004F31C0">
        <w:rPr>
          <w:color w:val="000000" w:themeColor="text1"/>
        </w:rPr>
        <w:t xml:space="preserve">ify tactics based </w:t>
      </w:r>
      <w:r w:rsidR="00F003A6">
        <w:rPr>
          <w:color w:val="000000" w:themeColor="text1"/>
        </w:rPr>
        <w:t>on our</w:t>
      </w:r>
      <w:r w:rsidR="004F31C0">
        <w:rPr>
          <w:color w:val="000000" w:themeColor="text1"/>
        </w:rPr>
        <w:t xml:space="preserve"> F</w:t>
      </w:r>
      <w:r w:rsidR="006F4EB4">
        <w:rPr>
          <w:color w:val="000000" w:themeColor="text1"/>
        </w:rPr>
        <w:t xml:space="preserve">ramework in Appendix E. </w:t>
      </w:r>
    </w:p>
    <w:p w:rsidR="00056D01" w:rsidRPr="005D272C" w:rsidRDefault="00881069" w:rsidP="004A5B29">
      <w:pPr>
        <w:spacing w:line="480" w:lineRule="auto"/>
        <w:ind w:firstLine="720"/>
      </w:pPr>
      <w:r>
        <w:t>As we have seen, thinking about</w:t>
      </w:r>
      <w:r w:rsidR="00056D01" w:rsidRPr="005D272C">
        <w:t xml:space="preserve"> the primary and secondary barriers to </w:t>
      </w:r>
      <w:r>
        <w:t xml:space="preserve">pro-environmental behavior change is one means by which marketers, policy makers, and non-profits can use the </w:t>
      </w:r>
      <w:r w:rsidR="00056D01" w:rsidRPr="005D272C">
        <w:t xml:space="preserve">SHIFT framework. </w:t>
      </w:r>
      <w:r>
        <w:t>However, there is one importan</w:t>
      </w:r>
      <w:r w:rsidR="000431DD">
        <w:t>t nuance: T</w:t>
      </w:r>
      <w:r>
        <w:t xml:space="preserve">he practitioner should make sure that the tools employed are complementary rather than </w:t>
      </w:r>
      <w:r w:rsidR="00AF3487">
        <w:t>in opposition</w:t>
      </w:r>
      <w:r w:rsidR="00056D01">
        <w:t xml:space="preserve"> with </w:t>
      </w:r>
      <w:r w:rsidR="006742AF">
        <w:t>each</w:t>
      </w:r>
      <w:r w:rsidR="00AF3487">
        <w:t xml:space="preserve"> another. In one example, in the grasscycling study described above, </w:t>
      </w:r>
      <w:r w:rsidR="00516BA6">
        <w:t>messaging that reflected</w:t>
      </w:r>
      <w:r w:rsidR="00AF3487">
        <w:t xml:space="preserve"> the individual self along with </w:t>
      </w:r>
      <w:r w:rsidR="00056D01" w:rsidRPr="005D272C">
        <w:t>so</w:t>
      </w:r>
      <w:r w:rsidR="00516BA6">
        <w:t>cial norms was less eff</w:t>
      </w:r>
      <w:r w:rsidR="000431DD">
        <w:t>ective than communicating about</w:t>
      </w:r>
      <w:r w:rsidR="00056D01" w:rsidRPr="005D272C">
        <w:t xml:space="preserve"> the individual self and self-benefits (or the collective self and so</w:t>
      </w:r>
      <w:r w:rsidR="00056D01">
        <w:t xml:space="preserve">cial norms), </w:t>
      </w:r>
      <w:r w:rsidR="00056D01" w:rsidRPr="005D272C">
        <w:t xml:space="preserve">because </w:t>
      </w:r>
      <w:r w:rsidR="00C112D7">
        <w:t>consistent messaging leads to goal</w:t>
      </w:r>
      <w:r w:rsidR="00F764CC">
        <w:t>-</w:t>
      </w:r>
      <w:r w:rsidR="00C112D7">
        <w:t xml:space="preserve">compatible outcomes </w:t>
      </w:r>
      <w:r w:rsidR="00232275">
        <w:fldChar w:fldCharType="begin"/>
      </w:r>
      <w:r w:rsidR="00360506">
        <w:instrText xml:space="preserve"> ADDIN ZOTERO_ITEM CSL_CITATION {"citationID":"a255titn7bo","properties":{"formattedCitation":"(White and Simpson 2013)","plainCitation":"(White and Simpson 2013)","noteIndex":0},"citationItems":[{"id":4316,"uris":["http://zotero.org/groups/2061407/items/KAV7UCRM"],"uri":["http://zotero.org/groups/2061407/items/KAV7UCRM"],"itemData":{"id":4316,"type":"article-journal","title":"When Do (and Don't) Normative Appeals Influence Sustainable Consumer Behaviors?","container-title":"Journal of Marketing","page":"78–95","volume":"77","issue":"2","source":"Google Scholar","author":[{"family":"White","given":"Katherine"},{"family":"Simpson","given":"Bonnie"}],"issued":{"date-parts":[["2013"]]}}}],"schema":"https://github.com/citation-style-language/schema/raw/master/csl-citation.json"} </w:instrText>
      </w:r>
      <w:r w:rsidR="00232275">
        <w:fldChar w:fldCharType="separate"/>
      </w:r>
      <w:r w:rsidR="00360506" w:rsidRPr="00360506">
        <w:t>(White and Simpson 2013)</w:t>
      </w:r>
      <w:r w:rsidR="00232275">
        <w:fldChar w:fldCharType="end"/>
      </w:r>
      <w:r w:rsidR="00DA6AB3">
        <w:t xml:space="preserve">. </w:t>
      </w:r>
      <w:r w:rsidR="00C112D7">
        <w:t>In anothe</w:t>
      </w:r>
      <w:r w:rsidR="00DA6AB3">
        <w:t>r</w:t>
      </w:r>
      <w:r w:rsidR="00C112D7">
        <w:t xml:space="preserve"> example</w:t>
      </w:r>
      <w:r w:rsidR="00DA6AB3">
        <w:t>,</w:t>
      </w:r>
      <w:r w:rsidR="00C112D7">
        <w:t xml:space="preserve"> highlighting </w:t>
      </w:r>
      <w:r w:rsidR="00356B99">
        <w:t xml:space="preserve">the </w:t>
      </w:r>
      <w:r w:rsidR="00C112D7">
        <w:t>extrinsic benefits of engaging in a sustainable action</w:t>
      </w:r>
      <w:r w:rsidR="00356B99">
        <w:t xml:space="preserve"> along with intrinsic benefits</w:t>
      </w:r>
      <w:r w:rsidR="00EC75C9">
        <w:t xml:space="preserve"> </w:t>
      </w:r>
      <w:r w:rsidR="00C112D7">
        <w:t>can be less impactful than communicating intrinsic benefits alone</w:t>
      </w:r>
      <w:r w:rsidR="00056D01" w:rsidRPr="005D272C">
        <w:t xml:space="preserve">, because extrinsic </w:t>
      </w:r>
      <w:r w:rsidR="000431DD">
        <w:t xml:space="preserve">motives are not </w:t>
      </w:r>
      <w:r w:rsidR="00356B99">
        <w:t>comp</w:t>
      </w:r>
      <w:r w:rsidR="000431DD">
        <w:t>atible with intrinsic motives</w:t>
      </w:r>
      <w:r w:rsidR="00056D01">
        <w:t xml:space="preserve"> </w:t>
      </w:r>
      <w:r w:rsidR="00232275">
        <w:fldChar w:fldCharType="begin"/>
      </w:r>
      <w:r w:rsidR="00360506">
        <w:instrText xml:space="preserve"> ADDIN ZOTERO_ITEM CSL_CITATION {"citationID":"yiCYlZCt","properties":{"formattedCitation":"(Bolderdijk, Lehman, and Geller 2012; Edinger-Schons et al. 2018)","plainCitation":"(Bolderdijk, Lehman, and Geller 2012; Edinger-Schons et al. 2018)","noteIndex":0},"citationItems":[{"id":4865,"uris":["http://zotero.org/groups/2061407/items/TQWCVFVM"],"uri":["http://zotero.org/groups/2061407/items/TQWCVFVM"],"itemData":{"id":4865,"type":"article-journal","title":"Encouraging Pro-Environmental Behaviour with Rewards and Penalties","container-title":"Environmental Psychology: An Introduction","page":"233–242","source":"Google Scholar","author":[{"family":"Bolderdijk","given":"J. W."},{"family":"Lehman","given":"P. K."},{"family":"Geller","given":"E. S."}],"issued":{"date-parts":[["2012"]]}}},{"id":6098,"uris":["http://zotero.org/groups/2061407/items/BHZ8VQYC"],"uri":["http://zotero.org/groups/2061407/items/BHZ8VQYC"],"itemData":{"id":6098,"type":"article-journal","title":"Are Two Reasons Better Than One? The Role of Appeal Type in Consumer Responses to Sustainable Products","container-title":"Journal of Consumer Psychology","issue":"in press","author":[{"family":"Edinger-Schons","given":"Laura"},{"family":"Sipilä","given":"Jenni"},{"family":"Sen","given":"Sankar"},{"family":"Mende","given":"Gina"},{"family":"Wieseke","given":"Jan"}],"issued":{"date-parts":[["2018"]]}}}],"schema":"https://github.com/citation-style-language/schema/raw/master/csl-citation.json"} </w:instrText>
      </w:r>
      <w:r w:rsidR="00232275">
        <w:fldChar w:fldCharType="separate"/>
      </w:r>
      <w:r w:rsidR="00360506" w:rsidRPr="00360506">
        <w:t>(Bolderdijk, Lehman, and Geller 2012; Edinger-Schons et al. 2018)</w:t>
      </w:r>
      <w:r w:rsidR="00232275">
        <w:fldChar w:fldCharType="end"/>
      </w:r>
      <w:r w:rsidR="00056D01" w:rsidRPr="005D272C">
        <w:t xml:space="preserve">. </w:t>
      </w:r>
    </w:p>
    <w:p w:rsidR="00056D01" w:rsidRDefault="00056D01" w:rsidP="004A5B29">
      <w:pPr>
        <w:spacing w:line="480" w:lineRule="auto"/>
        <w:outlineLvl w:val="0"/>
        <w:rPr>
          <w:i/>
          <w:color w:val="000000" w:themeColor="text1"/>
        </w:rPr>
      </w:pPr>
      <w:r w:rsidRPr="009E73B0">
        <w:rPr>
          <w:i/>
          <w:color w:val="000000" w:themeColor="text1"/>
        </w:rPr>
        <w:t xml:space="preserve">Theoretical Implications and Directions for Future </w:t>
      </w:r>
      <w:r w:rsidR="00C156F7" w:rsidRPr="009E73B0">
        <w:rPr>
          <w:i/>
          <w:color w:val="000000" w:themeColor="text1"/>
        </w:rPr>
        <w:t>R</w:t>
      </w:r>
      <w:r w:rsidRPr="009E73B0">
        <w:rPr>
          <w:i/>
          <w:color w:val="000000" w:themeColor="text1"/>
        </w:rPr>
        <w:t xml:space="preserve">esearch </w:t>
      </w:r>
    </w:p>
    <w:p w:rsidR="008874CC" w:rsidRDefault="008874CC" w:rsidP="004C737E">
      <w:pPr>
        <w:spacing w:line="480" w:lineRule="auto"/>
        <w:ind w:firstLine="720"/>
      </w:pPr>
      <w:r w:rsidRPr="006338C9">
        <w:t xml:space="preserve">In </w:t>
      </w:r>
      <w:r>
        <w:t xml:space="preserve">the preceding </w:t>
      </w:r>
      <w:r w:rsidRPr="006338C9">
        <w:t>review</w:t>
      </w:r>
      <w:r>
        <w:t xml:space="preserve">, we identified from the behavioral science literature </w:t>
      </w:r>
      <w:r w:rsidR="005C66A7">
        <w:t>key</w:t>
      </w:r>
      <w:r>
        <w:t xml:space="preserve"> factors that can promote sustainable consumer behavior. </w:t>
      </w:r>
      <w:r w:rsidR="00A26E15">
        <w:t>We</w:t>
      </w:r>
      <w:r>
        <w:t xml:space="preserve"> distilled this research down to five routes to sustainable behavior change, while delineating specific behavior</w:t>
      </w:r>
      <w:r w:rsidR="00E05644">
        <w:t>-</w:t>
      </w:r>
      <w:r>
        <w:t>change strategies within each one of the factors.</w:t>
      </w:r>
      <w:r w:rsidRPr="006338C9">
        <w:t xml:space="preserve"> </w:t>
      </w:r>
      <w:r>
        <w:t xml:space="preserve">The focus of the review portion of this manuscript </w:t>
      </w:r>
      <w:r w:rsidR="00BA05DB">
        <w:t>has been</w:t>
      </w:r>
      <w:r>
        <w:t xml:space="preserve"> to identify </w:t>
      </w:r>
      <w:r w:rsidRPr="006338C9">
        <w:rPr>
          <w:i/>
        </w:rPr>
        <w:t xml:space="preserve">what </w:t>
      </w:r>
      <w:r>
        <w:t xml:space="preserve">the main </w:t>
      </w:r>
      <w:r w:rsidRPr="006338C9">
        <w:t>drivers of sustainable consumer behavior are</w:t>
      </w:r>
      <w:r>
        <w:t>, according to existing research</w:t>
      </w:r>
      <w:r w:rsidRPr="006338C9">
        <w:t>.</w:t>
      </w:r>
      <w:r>
        <w:t xml:space="preserve"> </w:t>
      </w:r>
      <w:r w:rsidR="00D91700">
        <w:t>In this next section of the manuscript</w:t>
      </w:r>
      <w:r w:rsidR="00D91700" w:rsidRPr="006338C9">
        <w:t xml:space="preserve">, we will </w:t>
      </w:r>
      <w:r w:rsidR="00D91700">
        <w:t xml:space="preserve">go further to </w:t>
      </w:r>
      <w:r w:rsidR="00D91700" w:rsidRPr="006338C9">
        <w:t xml:space="preserve">highlight </w:t>
      </w:r>
      <w:r w:rsidR="00D91700">
        <w:t xml:space="preserve">a set of propositions regarding </w:t>
      </w:r>
      <w:r w:rsidR="00D91700" w:rsidRPr="00A8394F">
        <w:rPr>
          <w:i/>
        </w:rPr>
        <w:t>when</w:t>
      </w:r>
      <w:r w:rsidR="00D91700" w:rsidRPr="006338C9">
        <w:t xml:space="preserve"> and </w:t>
      </w:r>
      <w:r w:rsidR="00D91700" w:rsidRPr="00A8394F">
        <w:rPr>
          <w:i/>
        </w:rPr>
        <w:t>why</w:t>
      </w:r>
      <w:r w:rsidR="00D91700" w:rsidRPr="006338C9">
        <w:t xml:space="preserve"> </w:t>
      </w:r>
      <w:r w:rsidR="00D91700">
        <w:t xml:space="preserve">the </w:t>
      </w:r>
      <w:r w:rsidR="00D91700" w:rsidRPr="006338C9">
        <w:t xml:space="preserve">principles and strategies within each of the </w:t>
      </w:r>
      <w:r w:rsidR="00D91700">
        <w:t xml:space="preserve">routes to sustainable behavior change (e.g., the SHIFT factors) will </w:t>
      </w:r>
      <w:r w:rsidR="00D91700" w:rsidRPr="006338C9">
        <w:t xml:space="preserve">be most </w:t>
      </w:r>
      <w:r w:rsidR="00D91700">
        <w:t>relevant.</w:t>
      </w:r>
      <w:r>
        <w:t xml:space="preserve"> We do so by first outlining a set of key challenges </w:t>
      </w:r>
      <w:r w:rsidRPr="006338C9">
        <w:t xml:space="preserve">that make sustainable consumption </w:t>
      </w:r>
      <w:r w:rsidR="00A26E15">
        <w:t>distinct from</w:t>
      </w:r>
      <w:r w:rsidRPr="006338C9">
        <w:t xml:space="preserve"> typical consumer behaviors</w:t>
      </w:r>
      <w:r w:rsidR="00DD3EC8">
        <w:t>.</w:t>
      </w:r>
      <w:r w:rsidR="00E504AF">
        <w:t xml:space="preserve"> </w:t>
      </w:r>
      <w:r w:rsidRPr="00A8394F">
        <w:t>We then use this</w:t>
      </w:r>
      <w:r>
        <w:t xml:space="preserve"> set of challenges to make predictions regarding when and why each of the different routes to sustainable behavior change will be most influential in determining sustainable consumer behaviors. </w:t>
      </w:r>
    </w:p>
    <w:p w:rsidR="008874CC" w:rsidRDefault="008874CC" w:rsidP="004C737E">
      <w:pPr>
        <w:spacing w:line="480" w:lineRule="auto"/>
        <w:ind w:firstLine="720"/>
      </w:pPr>
      <w:r w:rsidRPr="00336445">
        <w:rPr>
          <w:i/>
        </w:rPr>
        <w:t>What makes sustainable consumer behaviors different?</w:t>
      </w:r>
      <w:r>
        <w:t xml:space="preserve"> Drawing on o</w:t>
      </w:r>
      <w:r w:rsidRPr="006338C9">
        <w:t xml:space="preserve">ur review, we suggest that there are </w:t>
      </w:r>
      <w:r>
        <w:t>five</w:t>
      </w:r>
      <w:r w:rsidRPr="006338C9">
        <w:t xml:space="preserve"> key dimensions that ma</w:t>
      </w:r>
      <w:r>
        <w:t>ke sustainable consumer behavio</w:t>
      </w:r>
      <w:r w:rsidRPr="006338C9">
        <w:t xml:space="preserve">rs distinct </w:t>
      </w:r>
      <w:r>
        <w:t>from more typical consumption</w:t>
      </w:r>
      <w:r w:rsidR="00A26E15">
        <w:t xml:space="preserve"> behaviors</w:t>
      </w:r>
      <w:r w:rsidR="00DD3EC8">
        <w:t>—</w:t>
      </w:r>
      <w:r w:rsidR="00DD3EC8" w:rsidRPr="00A8394F">
        <w:rPr>
          <w:i/>
        </w:rPr>
        <w:t xml:space="preserve">the self-other trade-off, </w:t>
      </w:r>
      <w:r w:rsidR="006774D4">
        <w:rPr>
          <w:i/>
        </w:rPr>
        <w:t xml:space="preserve">time horizon, </w:t>
      </w:r>
      <w:r w:rsidR="00DD3EC8" w:rsidRPr="00A8394F">
        <w:rPr>
          <w:i/>
        </w:rPr>
        <w:t>the requirement of collective action</w:t>
      </w:r>
      <w:r w:rsidR="00DD3EC8">
        <w:rPr>
          <w:i/>
        </w:rPr>
        <w:t xml:space="preserve">, </w:t>
      </w:r>
      <w:r w:rsidR="00DD3EC8" w:rsidRPr="00A8394F">
        <w:rPr>
          <w:i/>
        </w:rPr>
        <w:t>the problem of abstra</w:t>
      </w:r>
      <w:r w:rsidR="00DD3EC8">
        <w:rPr>
          <w:i/>
        </w:rPr>
        <w:t xml:space="preserve">ctness, and </w:t>
      </w:r>
      <w:r w:rsidR="00DD3EC8" w:rsidRPr="00A8394F">
        <w:rPr>
          <w:i/>
        </w:rPr>
        <w:t>the need to replace automatic with contr</w:t>
      </w:r>
      <w:r w:rsidR="00DD3EC8">
        <w:rPr>
          <w:i/>
        </w:rPr>
        <w:t>olled process</w:t>
      </w:r>
      <w:r w:rsidR="002824BB">
        <w:rPr>
          <w:i/>
        </w:rPr>
        <w:t>es</w:t>
      </w:r>
      <w:r w:rsidR="00DD3EC8" w:rsidRPr="00A8394F">
        <w:t>.</w:t>
      </w:r>
      <w:r w:rsidR="00A26E15">
        <w:t xml:space="preserve"> </w:t>
      </w:r>
      <w:r w:rsidR="00F003A6">
        <w:t>First</w:t>
      </w:r>
      <w:r w:rsidR="00A26E15">
        <w:t xml:space="preserve">, </w:t>
      </w:r>
      <w:r w:rsidRPr="006338C9">
        <w:t xml:space="preserve">sustainable behaviors </w:t>
      </w:r>
      <w:r w:rsidR="00F003A6">
        <w:t xml:space="preserve">are perceived as having </w:t>
      </w:r>
      <w:r w:rsidRPr="006338C9">
        <w:t>costs to the s</w:t>
      </w:r>
      <w:r>
        <w:t>elf, be it increased effort</w:t>
      </w:r>
      <w:r w:rsidRPr="006338C9">
        <w:t xml:space="preserve">, increased cost, inferior quality, </w:t>
      </w:r>
      <w:r>
        <w:t>or</w:t>
      </w:r>
      <w:r w:rsidRPr="006338C9">
        <w:t xml:space="preserve"> inferior aesthetics</w:t>
      </w:r>
      <w:r>
        <w:t xml:space="preserve">. </w:t>
      </w:r>
      <w:r w:rsidRPr="006338C9">
        <w:t xml:space="preserve">At </w:t>
      </w:r>
      <w:r>
        <w:t xml:space="preserve">the same time, such actions </w:t>
      </w:r>
      <w:r w:rsidR="00A26E15">
        <w:t xml:space="preserve">make positive impacts on environmental and social outcomes </w:t>
      </w:r>
      <w:r>
        <w:t xml:space="preserve">that are external </w:t>
      </w:r>
      <w:r w:rsidR="00E05644">
        <w:t xml:space="preserve">to </w:t>
      </w:r>
      <w:r w:rsidR="00A26E15">
        <w:t>the self</w:t>
      </w:r>
      <w:r w:rsidR="00F003A6">
        <w:t xml:space="preserve"> </w:t>
      </w:r>
      <w:r w:rsidR="00F003A6" w:rsidRPr="006338C9">
        <w:t>(White et al. 2011</w:t>
      </w:r>
      <w:r w:rsidR="00F003A6">
        <w:t>; see also Campbell and Winterich 2018</w:t>
      </w:r>
      <w:r w:rsidR="004F0AAC">
        <w:t>)</w:t>
      </w:r>
      <w:r w:rsidRPr="006338C9">
        <w:t xml:space="preserve">. </w:t>
      </w:r>
      <w:r>
        <w:t xml:space="preserve">Thus, while </w:t>
      </w:r>
      <w:r w:rsidR="00717618">
        <w:t xml:space="preserve">a </w:t>
      </w:r>
      <w:r>
        <w:t xml:space="preserve">traditional view of consumer behavior highlights that consumers will choose and use products and services in </w:t>
      </w:r>
      <w:r w:rsidRPr="00BA6E35">
        <w:t>ways</w:t>
      </w:r>
      <w:r>
        <w:t xml:space="preserve"> that satisfy their own wants and needs (</w:t>
      </w:r>
      <w:r w:rsidR="00F003A6">
        <w:t>Solomon et al.</w:t>
      </w:r>
      <w:r w:rsidR="006B1C8E">
        <w:t xml:space="preserve"> 2017)</w:t>
      </w:r>
      <w:r w:rsidRPr="00AC5CEC">
        <w:t>,</w:t>
      </w:r>
      <w:r>
        <w:t xml:space="preserve"> susta</w:t>
      </w:r>
      <w:r w:rsidR="00A26E15">
        <w:t xml:space="preserve">inable consumer behaviors often </w:t>
      </w:r>
      <w:r>
        <w:t>imply putting aside wants that are relevant to the self and prioritizing and valuing entities that are outside of the self (</w:t>
      </w:r>
      <w:r w:rsidR="00A26E15">
        <w:t xml:space="preserve">e.g., </w:t>
      </w:r>
      <w:r>
        <w:t>other people, the envir</w:t>
      </w:r>
      <w:r w:rsidR="00832560">
        <w:t>onment, future generations</w:t>
      </w:r>
      <w:r>
        <w:t xml:space="preserve">). We call this challenge </w:t>
      </w:r>
      <w:r w:rsidRPr="00F043D8">
        <w:rPr>
          <w:i/>
        </w:rPr>
        <w:t>the self-other trade</w:t>
      </w:r>
      <w:r w:rsidR="00717618">
        <w:rPr>
          <w:i/>
        </w:rPr>
        <w:t>-</w:t>
      </w:r>
      <w:r w:rsidRPr="00F043D8">
        <w:rPr>
          <w:i/>
        </w:rPr>
        <w:t>off</w:t>
      </w:r>
      <w:r w:rsidR="00371701">
        <w:rPr>
          <w:i/>
        </w:rPr>
        <w:t>,</w:t>
      </w:r>
      <w:r w:rsidR="00A26E15">
        <w:t xml:space="preserve"> </w:t>
      </w:r>
      <w:r w:rsidR="00371701">
        <w:t>and</w:t>
      </w:r>
      <w:r>
        <w:t xml:space="preserve"> th</w:t>
      </w:r>
      <w:r w:rsidR="00BA05DB">
        <w:t xml:space="preserve">e term “other” </w:t>
      </w:r>
      <w:r w:rsidR="00371701">
        <w:t xml:space="preserve">is </w:t>
      </w:r>
      <w:r w:rsidR="00717618">
        <w:t xml:space="preserve">intended </w:t>
      </w:r>
      <w:r w:rsidR="00BA05DB">
        <w:t xml:space="preserve">to refer to </w:t>
      </w:r>
      <w:r>
        <w:t>entitie</w:t>
      </w:r>
      <w:r w:rsidR="00A26E15">
        <w:t>s that are external to the self</w:t>
      </w:r>
      <w:r>
        <w:t xml:space="preserve">. </w:t>
      </w:r>
    </w:p>
    <w:p w:rsidR="008874CC" w:rsidRDefault="00C9746E" w:rsidP="004C737E">
      <w:pPr>
        <w:spacing w:line="480" w:lineRule="auto"/>
        <w:ind w:firstLine="720"/>
      </w:pPr>
      <w:r>
        <w:t>As a s</w:t>
      </w:r>
      <w:r w:rsidR="008874CC">
        <w:t>econd</w:t>
      </w:r>
      <w:r>
        <w:t xml:space="preserve"> distinction</w:t>
      </w:r>
      <w:r w:rsidR="008874CC">
        <w:t xml:space="preserve">, sustainable behaviors require a long time horizon </w:t>
      </w:r>
      <w:r w:rsidR="00F003A6">
        <w:t xml:space="preserve">for </w:t>
      </w:r>
      <w:r w:rsidR="00832560">
        <w:t xml:space="preserve">outcomes to be </w:t>
      </w:r>
      <w:r w:rsidR="00B9569C">
        <w:t>realized</w:t>
      </w:r>
      <w:r w:rsidR="006B1C8E">
        <w:t>.</w:t>
      </w:r>
      <w:r w:rsidR="008874CC">
        <w:t xml:space="preserve"> Invariably, asking individuals to engage in a </w:t>
      </w:r>
      <w:r w:rsidR="00BA05DB">
        <w:t>pro-environmental</w:t>
      </w:r>
      <w:r w:rsidR="008874CC">
        <w:t xml:space="preserve"> behavior means tha</w:t>
      </w:r>
      <w:r w:rsidR="00F003A6">
        <w:t xml:space="preserve">t some of the consequences </w:t>
      </w:r>
      <w:r w:rsidR="008874CC">
        <w:t>will only be achieved at some</w:t>
      </w:r>
      <w:r w:rsidR="00832560">
        <w:t xml:space="preserve"> future </w:t>
      </w:r>
      <w:r w:rsidR="008874CC">
        <w:t xml:space="preserve">point in </w:t>
      </w:r>
      <w:r w:rsidR="00832560">
        <w:t xml:space="preserve">time </w:t>
      </w:r>
      <w:r w:rsidR="00E0461F">
        <w:t>(Amel et al. 20</w:t>
      </w:r>
      <w:r w:rsidR="00832560">
        <w:t>17</w:t>
      </w:r>
      <w:r w:rsidR="00E0461F">
        <w:t>)</w:t>
      </w:r>
      <w:r w:rsidR="008874CC">
        <w:t xml:space="preserve">. </w:t>
      </w:r>
      <w:r w:rsidR="006B1C8E">
        <w:t>As we have seen, consumers vi</w:t>
      </w:r>
      <w:r w:rsidR="00E0461F">
        <w:t>ew payoffs to be less desirable</w:t>
      </w:r>
      <w:r w:rsidR="006B1C8E">
        <w:t xml:space="preserve"> the </w:t>
      </w:r>
      <w:r w:rsidR="00E0461F">
        <w:t xml:space="preserve">further off they are in the future </w:t>
      </w:r>
      <w:r w:rsidR="00232275">
        <w:rPr>
          <w:color w:val="000000" w:themeColor="text1"/>
        </w:rPr>
        <w:fldChar w:fldCharType="begin"/>
      </w:r>
      <w:r w:rsidR="00360506">
        <w:rPr>
          <w:color w:val="000000" w:themeColor="text1"/>
        </w:rPr>
        <w:instrText xml:space="preserve"> ADDIN ZOTERO_ITEM CSL_CITATION {"citationID":"z9546Ve3","properties":{"formattedCitation":"(Berman and Sumaila 2006; Hardisty and Weber 2009; Vugt, Griskevicius, and Schultz 2014)","plainCitation":"(Berman and Sumaila 2006; Hardisty and Weber 2009; Vugt, Griskevicius, and Schultz 2014)","noteIndex":0},"citationItems":[{"id":5755,"uris":["http://zotero.org/groups/2061407/items/42G6739S"],"uri":["http://zotero.org/groups/2061407/items/42G6739S"],"itemData":{"id":5755,"type":"article-journal","title":"Discounting, Amenity Values, and Marine Ecosystem Restoration","container-title":"Marine Resource Economics","page":"211–219","volume":"21","issue":"2","source":"Google Scholar","author":[{"family":"Berman","given":"Matthew"},{"family":"Sumaila","given":"Ussif Rashid"}],"issued":{"date-parts":[["2006"]]}}},{"id":4586,"uris":["http://zotero.org/groups/2061407/items/QCDJ5YPH"],"uri":["http://zotero.org/groups/2061407/items/QCDJ5YPH"],"itemData":{"id":4586,"type":"article-journal","title":"Discounting Future Green: Money versus the Environment","container-title":"Journal of Experimental Psychology: General","page":"329","volume":"138","issue":"3","source":"Google Scholar","shortTitle":"Discounting future green","author":[{"family":"Hardisty","given":"David J."},{"family":"Weber","given":"Elke U."}],"issued":{"date-parts":[["2009"]]}}},{"id":5276,"uris":["http://zotero.org/groups/2061407/items/75JAZ6ZT"],"uri":["http://zotero.org/groups/2061407/items/75JAZ6ZT"],"itemData":{"id":5276,"type":"article-journal","title":"Naturally Green: Harnessing Stone Age Psychological Biases to Foster Environmental Behavior","container-title":"Social Issues and Policy Review","page":"1–32","volume":"8","issue":"1","source":"Google Scholar","shortTitle":"Naturally green","author":[{"family":"Vugt","given":"Mark"},{"family":"Griskevicius","given":"Vladas"},{"family":"Schultz","given":"P."}],"issued":{"date-parts":[["2014"]]}}}],"schema":"https://github.com/citation-style-language/schema/raw/master/csl-citation.json"} </w:instrText>
      </w:r>
      <w:r w:rsidR="00232275">
        <w:rPr>
          <w:color w:val="000000" w:themeColor="text1"/>
        </w:rPr>
        <w:fldChar w:fldCharType="separate"/>
      </w:r>
      <w:r w:rsidR="004F0AAC">
        <w:t>(</w:t>
      </w:r>
      <w:r w:rsidR="00360506" w:rsidRPr="00360506">
        <w:t>Hardisty and Weber 2009; Vugt, Griskevicius, and Schultz 2014)</w:t>
      </w:r>
      <w:r w:rsidR="00232275">
        <w:rPr>
          <w:color w:val="000000" w:themeColor="text1"/>
        </w:rPr>
        <w:fldChar w:fldCharType="end"/>
      </w:r>
      <w:r w:rsidR="006B1C8E">
        <w:rPr>
          <w:color w:val="000000" w:themeColor="text1"/>
        </w:rPr>
        <w:t xml:space="preserve">. </w:t>
      </w:r>
      <w:r w:rsidR="006B1C8E">
        <w:t>Relative to sustainable behaviors, m</w:t>
      </w:r>
      <w:r w:rsidR="008874CC">
        <w:t xml:space="preserve">ost traditional consumer behaviors have </w:t>
      </w:r>
      <w:r w:rsidR="00C9174E">
        <w:t>consequences that are more immediate</w:t>
      </w:r>
      <w:r w:rsidR="00832560">
        <w:t>. M</w:t>
      </w:r>
      <w:r w:rsidR="006B1C8E">
        <w:t xml:space="preserve">any payoffs linked to sustainability </w:t>
      </w:r>
      <w:r w:rsidR="00C9174E">
        <w:t>are so far</w:t>
      </w:r>
      <w:r w:rsidR="006B1C8E">
        <w:t xml:space="preserve"> off in the future that</w:t>
      </w:r>
      <w:r w:rsidR="008874CC">
        <w:t xml:space="preserve"> </w:t>
      </w:r>
      <w:r w:rsidR="00C9174E">
        <w:t xml:space="preserve">they </w:t>
      </w:r>
      <w:r w:rsidR="008874CC">
        <w:t xml:space="preserve">will not </w:t>
      </w:r>
      <w:r w:rsidR="00C9174E">
        <w:t xml:space="preserve">even </w:t>
      </w:r>
      <w:r w:rsidR="008874CC">
        <w:t xml:space="preserve">be observed </w:t>
      </w:r>
      <w:r w:rsidR="00C9174E">
        <w:t>in the consumer</w:t>
      </w:r>
      <w:r w:rsidR="00832560">
        <w:t>’</w:t>
      </w:r>
      <w:r w:rsidR="00C9174E">
        <w:t>s own lifetime</w:t>
      </w:r>
      <w:r w:rsidR="008874CC">
        <w:t xml:space="preserve">. We call this challenge </w:t>
      </w:r>
      <w:r w:rsidR="008874CC" w:rsidRPr="00AC5CEC">
        <w:rPr>
          <w:i/>
        </w:rPr>
        <w:t>the long time horizon</w:t>
      </w:r>
      <w:r w:rsidR="008874CC">
        <w:t xml:space="preserve">. </w:t>
      </w:r>
    </w:p>
    <w:p w:rsidR="008874CC" w:rsidRDefault="008874CC" w:rsidP="004C737E">
      <w:pPr>
        <w:spacing w:line="480" w:lineRule="auto"/>
        <w:ind w:firstLine="720"/>
      </w:pPr>
      <w:r>
        <w:t>Third, sustainable behaviors often require collective as op</w:t>
      </w:r>
      <w:r w:rsidR="00530B13">
        <w:t xml:space="preserve">posed to individual action </w:t>
      </w:r>
      <w:r w:rsidR="00232275">
        <w:fldChar w:fldCharType="begin"/>
      </w:r>
      <w:r w:rsidR="00360506">
        <w:instrText xml:space="preserve"> ADDIN ZOTERO_ITEM CSL_CITATION {"citationID":"iZMEBhl7","properties":{"formattedCitation":"(Bamberg, Rees, and Seebauer 2015)","plainCitation":"(Bamberg, Rees, and Seebauer 2015)","noteIndex":0},"citationItems":[{"id":7343,"uris":["http://zotero.org/groups/2061407/items/7J23ADJR"],"uri":["http://zotero.org/groups/2061407/items/7J23ADJR"],"itemData":{"id":7343,"type":"article-journal","title":"Collective climate action: Determinants of participation intention in community-based pro-environmental initiatives","container-title":"Journal of Environmental Psychology","page":"155-165","volume":"43","source":"ScienceDirect","abstract":"There seems to be consensus that apart from individual behavioral change, system-wide transformations are required to address the challenges posed by climate change. Collective action is viewed as one core mechanism in social transformation but there is currently no systematic research on collective climate action. By reviewing theoretical perspectives and models explaining collective protest, we aim to provide a starting point for such a research program. Based on correlational data from a student sample (N = 652), a sample of participants of a local climate protection initiative (N = 71), and visitors of a climate protection event (N = 88), we tested constructs derived from these theoretical models. Social identity, perceived behavioral control, and participative efficacy beliefs consistently predicted substantial amounts of variance in participation intention. Implications for future research are discussed, such as recognizing the interplay between cost-benefit calculations and social identity, or temporal dynamics in collective action engagement.","DOI":"10.1016/j.jenvp.2015.06.006","ISSN":"0272-4944","shortTitle":"Collective climate action","journalAbbreviation":"Journal of Environmental Psychology","author":[{"family":"Bamberg","given":"Sebastian"},{"family":"Rees","given":"Jonas"},{"family":"Seebauer","given":"Sebastian"}],"issued":{"date-parts":[["2015",9,1]]}}}],"schema":"https://github.com/citation-style-language/schema/raw/master/csl-citation.json"} </w:instrText>
      </w:r>
      <w:r w:rsidR="00232275">
        <w:fldChar w:fldCharType="separate"/>
      </w:r>
      <w:r w:rsidR="00360506" w:rsidRPr="00360506">
        <w:t>(Bamberg, Rees, and Seebauer 2015)</w:t>
      </w:r>
      <w:r w:rsidR="00232275">
        <w:fldChar w:fldCharType="end"/>
      </w:r>
      <w:r w:rsidR="006950AE">
        <w:t>. I</w:t>
      </w:r>
      <w:r>
        <w:t>n order for the benefits of sustainable behaviors to be fully realized, they must be undertaken by a large group of people</w:t>
      </w:r>
      <w:r w:rsidR="006950AE">
        <w:t>, rather than an ind</w:t>
      </w:r>
      <w:r>
        <w:t>ividual. This differ</w:t>
      </w:r>
      <w:r w:rsidR="008C34F8">
        <w:t>s from</w:t>
      </w:r>
      <w:r>
        <w:t xml:space="preserve"> traditional consumer behaviors, whe</w:t>
      </w:r>
      <w:r w:rsidR="006950AE">
        <w:t xml:space="preserve">re the outcome is realized </w:t>
      </w:r>
      <w:r>
        <w:t>if only the individual engages in the action. This is also distinct from other behaviors with a long time horizon, like health</w:t>
      </w:r>
      <w:r w:rsidR="008C34F8">
        <w:t>-</w:t>
      </w:r>
      <w:r w:rsidR="006950AE">
        <w:t>promotion behaviors (</w:t>
      </w:r>
      <w:r w:rsidR="00D91700">
        <w:t>exercising and</w:t>
      </w:r>
      <w:r>
        <w:t xml:space="preserve"> eating hea</w:t>
      </w:r>
      <w:r w:rsidR="00D91700">
        <w:t>lthy</w:t>
      </w:r>
      <w:r>
        <w:t>) because these can be enacted at the individual level</w:t>
      </w:r>
      <w:r w:rsidR="008C34F8">
        <w:t xml:space="preserve"> with observable results</w:t>
      </w:r>
      <w:r>
        <w:t xml:space="preserve">. We call this the </w:t>
      </w:r>
      <w:r w:rsidRPr="00891009">
        <w:rPr>
          <w:i/>
        </w:rPr>
        <w:t>challenge of</w:t>
      </w:r>
      <w:r>
        <w:t xml:space="preserve"> </w:t>
      </w:r>
      <w:r w:rsidRPr="00AC5CEC">
        <w:rPr>
          <w:i/>
        </w:rPr>
        <w:t>collective action</w:t>
      </w:r>
      <w:r>
        <w:t xml:space="preserve">. </w:t>
      </w:r>
    </w:p>
    <w:p w:rsidR="008874CC" w:rsidRDefault="008874CC" w:rsidP="004C737E">
      <w:pPr>
        <w:spacing w:line="480" w:lineRule="auto"/>
        <w:ind w:firstLine="720"/>
      </w:pPr>
      <w:r>
        <w:t>Fo</w:t>
      </w:r>
      <w:r w:rsidR="00D91700">
        <w:t>u</w:t>
      </w:r>
      <w:r>
        <w:t>rth</w:t>
      </w:r>
      <w:r w:rsidRPr="00BA6E35">
        <w:t>, sustainable consumer behaviors are characterized as being abs</w:t>
      </w:r>
      <w:r>
        <w:t>tract, uncertain, and often</w:t>
      </w:r>
      <w:r w:rsidRPr="00BA6E35">
        <w:t xml:space="preserve"> difficult for the consum</w:t>
      </w:r>
      <w:r w:rsidR="00530B13">
        <w:t>er to grasp (Reczek et al. 2018</w:t>
      </w:r>
      <w:r w:rsidRPr="00BA6E35">
        <w:t xml:space="preserve">). </w:t>
      </w:r>
      <w:r>
        <w:rPr>
          <w:color w:val="000000" w:themeColor="text1"/>
        </w:rPr>
        <w:t xml:space="preserve">Furthermore, </w:t>
      </w:r>
      <w:r w:rsidRPr="00BA6E35">
        <w:rPr>
          <w:color w:val="000000" w:themeColor="text1"/>
        </w:rPr>
        <w:t xml:space="preserve">the sustainable behaviors that need to be enacted </w:t>
      </w:r>
      <w:r w:rsidR="00374747">
        <w:rPr>
          <w:color w:val="000000" w:themeColor="text1"/>
        </w:rPr>
        <w:t xml:space="preserve">are </w:t>
      </w:r>
      <w:r>
        <w:rPr>
          <w:color w:val="000000" w:themeColor="text1"/>
        </w:rPr>
        <w:t xml:space="preserve">themselves often </w:t>
      </w:r>
      <w:r w:rsidRPr="00BA6E35">
        <w:rPr>
          <w:color w:val="000000" w:themeColor="text1"/>
        </w:rPr>
        <w:t>unclear</w:t>
      </w:r>
      <w:r w:rsidR="00374747">
        <w:rPr>
          <w:color w:val="000000" w:themeColor="text1"/>
        </w:rPr>
        <w:t>,</w:t>
      </w:r>
      <w:r w:rsidRPr="00BA6E35">
        <w:rPr>
          <w:color w:val="000000" w:themeColor="text1"/>
        </w:rPr>
        <w:t xml:space="preserve"> and their consequences </w:t>
      </w:r>
      <w:r>
        <w:rPr>
          <w:color w:val="000000" w:themeColor="text1"/>
        </w:rPr>
        <w:t>can involve uncertain and fuzzy out</w:t>
      </w:r>
      <w:r w:rsidRPr="00BA6E35">
        <w:rPr>
          <w:color w:val="000000" w:themeColor="text1"/>
        </w:rPr>
        <w:t>comes</w:t>
      </w:r>
      <w:r>
        <w:rPr>
          <w:color w:val="000000" w:themeColor="text1"/>
        </w:rPr>
        <w:t xml:space="preserve"> (</w:t>
      </w:r>
      <w:r w:rsidR="00530B13">
        <w:rPr>
          <w:color w:val="000000" w:themeColor="text1"/>
        </w:rPr>
        <w:t>Weber 2010</w:t>
      </w:r>
      <w:r>
        <w:rPr>
          <w:color w:val="000000" w:themeColor="text1"/>
        </w:rPr>
        <w:t>)</w:t>
      </w:r>
      <w:r w:rsidRPr="00BA6E35">
        <w:rPr>
          <w:color w:val="000000" w:themeColor="text1"/>
        </w:rPr>
        <w:t xml:space="preserve">. </w:t>
      </w:r>
      <w:r>
        <w:rPr>
          <w:color w:val="000000" w:themeColor="text1"/>
        </w:rPr>
        <w:t>Although traditional consumer behaviors can of course carry different elements of risk and uncertainty, the outcomes of choices in traditional consumer contexts are usual</w:t>
      </w:r>
      <w:r w:rsidR="00530B13">
        <w:rPr>
          <w:color w:val="000000" w:themeColor="text1"/>
        </w:rPr>
        <w:t>ly more clear and certain</w:t>
      </w:r>
      <w:r>
        <w:rPr>
          <w:color w:val="000000" w:themeColor="text1"/>
        </w:rPr>
        <w:t xml:space="preserve"> when compar</w:t>
      </w:r>
      <w:r w:rsidR="00374747">
        <w:rPr>
          <w:color w:val="000000" w:themeColor="text1"/>
        </w:rPr>
        <w:t>ed</w:t>
      </w:r>
      <w:r>
        <w:rPr>
          <w:color w:val="000000" w:themeColor="text1"/>
        </w:rPr>
        <w:t xml:space="preserve"> to sustainable consumer behaviors. We call this challenge </w:t>
      </w:r>
      <w:r w:rsidRPr="00F043D8">
        <w:rPr>
          <w:i/>
          <w:color w:val="000000" w:themeColor="text1"/>
        </w:rPr>
        <w:t>the problem of abstractness</w:t>
      </w:r>
      <w:r>
        <w:rPr>
          <w:color w:val="000000" w:themeColor="text1"/>
        </w:rPr>
        <w:t xml:space="preserve">. </w:t>
      </w:r>
    </w:p>
    <w:p w:rsidR="008874CC" w:rsidRPr="00A8394F" w:rsidRDefault="008874CC" w:rsidP="004C737E">
      <w:pPr>
        <w:spacing w:line="480" w:lineRule="auto"/>
        <w:ind w:firstLine="720"/>
      </w:pPr>
      <w:r>
        <w:t xml:space="preserve">Fifth, we note that many unsustainable behaviors have become learned in ways that have made them automatic rather than controlled in nature. </w:t>
      </w:r>
      <w:r w:rsidR="00530B13">
        <w:t>E</w:t>
      </w:r>
      <w:r>
        <w:t xml:space="preserve">ngaging in sustainable consumption </w:t>
      </w:r>
      <w:r w:rsidR="005F6FB8">
        <w:t xml:space="preserve">thus often </w:t>
      </w:r>
      <w:r>
        <w:t xml:space="preserve">means </w:t>
      </w:r>
      <w:r w:rsidR="00BA05DB">
        <w:t xml:space="preserve">(at least initially) </w:t>
      </w:r>
      <w:r>
        <w:t xml:space="preserve">replacing relatively automatic behavioral responses </w:t>
      </w:r>
      <w:r w:rsidR="00775F95">
        <w:t>with more effortful new</w:t>
      </w:r>
      <w:r>
        <w:t xml:space="preserve"> responses</w:t>
      </w:r>
      <w:r w:rsidR="00374747">
        <w:t xml:space="preserve"> (like carrying one’s own shopping bag)</w:t>
      </w:r>
      <w:r>
        <w:t xml:space="preserve">. </w:t>
      </w:r>
      <w:r w:rsidR="00530B13">
        <w:t xml:space="preserve">We call this challenge </w:t>
      </w:r>
      <w:r w:rsidR="00530B13" w:rsidRPr="00A8394F">
        <w:rPr>
          <w:i/>
        </w:rPr>
        <w:t>the need to replace automatic with contr</w:t>
      </w:r>
      <w:r w:rsidR="00530B13">
        <w:rPr>
          <w:i/>
        </w:rPr>
        <w:t>olled process</w:t>
      </w:r>
      <w:r w:rsidR="00530B13">
        <w:t xml:space="preserve">. </w:t>
      </w:r>
      <w:r>
        <w:t>We next describe each of our SHIFT factors</w:t>
      </w:r>
      <w:r w:rsidR="00775F95">
        <w:t xml:space="preserve"> </w:t>
      </w:r>
      <w:r>
        <w:t xml:space="preserve">in light of when and why these different routes might </w:t>
      </w:r>
      <w:r w:rsidR="00775F95">
        <w:t>best be used to</w:t>
      </w:r>
      <w:r>
        <w:t xml:space="preserve"> resolve these five key challenges to sustainability marketing.</w:t>
      </w:r>
    </w:p>
    <w:p w:rsidR="005153FD" w:rsidRPr="004C737E" w:rsidRDefault="008874CC" w:rsidP="00790E86">
      <w:pPr>
        <w:spacing w:line="480" w:lineRule="auto"/>
        <w:ind w:firstLine="720"/>
      </w:pPr>
      <w:r>
        <w:rPr>
          <w:i/>
        </w:rPr>
        <w:t xml:space="preserve">Social Influence. </w:t>
      </w:r>
      <w:r>
        <w:t xml:space="preserve">Social influence is most strongly linked to the challenges of </w:t>
      </w:r>
      <w:r w:rsidRPr="00F03F18">
        <w:rPr>
          <w:i/>
        </w:rPr>
        <w:t xml:space="preserve">the self-other trade-off, the </w:t>
      </w:r>
      <w:r w:rsidR="003907D1">
        <w:rPr>
          <w:i/>
        </w:rPr>
        <w:t>requirement</w:t>
      </w:r>
      <w:r w:rsidR="003907D1" w:rsidRPr="00F03F18">
        <w:rPr>
          <w:i/>
        </w:rPr>
        <w:t xml:space="preserve"> </w:t>
      </w:r>
      <w:r w:rsidRPr="00F03F18">
        <w:rPr>
          <w:i/>
        </w:rPr>
        <w:t>of collective action</w:t>
      </w:r>
      <w:r>
        <w:rPr>
          <w:i/>
        </w:rPr>
        <w:t xml:space="preserve">, and </w:t>
      </w:r>
      <w:r w:rsidRPr="00F03F18">
        <w:rPr>
          <w:i/>
        </w:rPr>
        <w:t>the problem of abstractness</w:t>
      </w:r>
      <w:r>
        <w:rPr>
          <w:i/>
        </w:rPr>
        <w:t>.</w:t>
      </w:r>
      <w:r>
        <w:t xml:space="preserve"> </w:t>
      </w:r>
      <w:r w:rsidR="005F6FB8">
        <w:t xml:space="preserve">In terms of </w:t>
      </w:r>
      <w:r w:rsidR="005F6FB8" w:rsidRPr="005F6FB8">
        <w:rPr>
          <w:i/>
        </w:rPr>
        <w:t>the self-other trade</w:t>
      </w:r>
      <w:r w:rsidR="00374747">
        <w:rPr>
          <w:i/>
        </w:rPr>
        <w:t>-</w:t>
      </w:r>
      <w:r w:rsidR="005F6FB8" w:rsidRPr="005F6FB8">
        <w:rPr>
          <w:i/>
        </w:rPr>
        <w:t>off</w:t>
      </w:r>
      <w:r w:rsidR="005F6FB8">
        <w:t>, w</w:t>
      </w:r>
      <w:r>
        <w:t>e suggest that social</w:t>
      </w:r>
      <w:r w:rsidR="00374747">
        <w:t>-</w:t>
      </w:r>
      <w:r>
        <w:t xml:space="preserve">influence effects are often related to the motive for self-enhancement or the desire to feel positively </w:t>
      </w:r>
      <w:r w:rsidR="00FA7D2D">
        <w:t>about the self</w:t>
      </w:r>
      <w:r w:rsidR="00272D18">
        <w:t xml:space="preserve"> </w:t>
      </w:r>
      <w:r w:rsidR="00232275">
        <w:fldChar w:fldCharType="begin"/>
      </w:r>
      <w:r w:rsidR="00360506">
        <w:instrText xml:space="preserve"> ADDIN ZOTERO_ITEM CSL_CITATION {"citationID":"w46rfAKG","properties":{"formattedCitation":"(Leary and Baumeister 2000; Leary and Kowalski 1990)","plainCitation":"(Leary and Baumeister 2000; Leary and Kowalski 1990)","noteIndex":0},"citationItems":[{"id":7345,"uris":["http://zotero.org/groups/2061407/items/96RC9Y8N"],"uri":["http://zotero.org/groups/2061407/items/96RC9Y8N"],"itemData":{"id":7345,"type":"chapter","title":"The nature and function of self-esteem: Sociometer theory","container-title":"Advances in Experimental Social Psychology","publisher":"Academic Press","page":"1-62","volume":"32","source":"ScienceDirect","abstract":"This chapter describes self-esteem and provides an overview of existing perspectives on self-esteem. Self-esteem is a sociometer, essentially an internal monitor of the degree to which one is valued or devalued as a relational partner. The chapter evaluates a series of specific, testable hypotheses about self-esteem and examines laboratory and other findings in relevance to the sociometer theory and its specific hypotheses. This sociometer theory also reinterprets several interpersonal phenomena that have been explained previously in terms of the self-esteem motive. In specific, self-esteem refers to a person's appraisal of his or her value. Global self-esteem denotes a global value judgment about the self, whereas domain-specific self-esteem involves appraisals of one's value in a particular area. Self-esteem is an affectively laden self-evaluation. Self-evaluations are in turn assessments of one's behavior or attributes along evaluative dimensions. Some self-evaluations are dispassionate. whereas others are affectively laden. Self-esteem focuses primarily on individual differences in dispositional or trait self-esteem.","URL":"http://www.sciencedirect.com/science/article/pii/S0065260100800039","note":"DOI: 10.1016/S0065-2601(00)80003-9","shortTitle":"The nature and function of self-esteem","author":[{"family":"Leary","given":"Mark R."},{"family":"Baumeister","given":"Roy F."}],"issued":{"date-parts":[["2000",1,1]]},"accessed":{"date-parts":[["2018",6,18]]}}},{"id":7348,"uris":["http://zotero.org/groups/2061407/items/7854TGYS"],"uri":["http://zotero.org/groups/2061407/items/7854TGYS"],"itemData":{"id":7348,"type":"article-journal","title":"Impression Management: A Literature Review and Two-Component Model","container-title":"Psychological Bulletin","page":"14","source":"Zotero","language":"en","author":[{"family":"Leary","given":"Mark R"},{"family":"Kowalski","given":"Robin M"}],"issued":{"date-parts":[["1990"]]}}}],"schema":"https://github.com/citation-style-language/schema/raw/master/csl-citation.json"} </w:instrText>
      </w:r>
      <w:r w:rsidR="00232275">
        <w:fldChar w:fldCharType="separate"/>
      </w:r>
      <w:r w:rsidR="00360506" w:rsidRPr="00360506">
        <w:t>(Leary and Baumeister 2000; Leary and Kowalski 1990)</w:t>
      </w:r>
      <w:r w:rsidR="00232275">
        <w:fldChar w:fldCharType="end"/>
      </w:r>
      <w:r w:rsidR="00790E86">
        <w:t>. Although</w:t>
      </w:r>
      <w:r>
        <w:t xml:space="preserve"> sustainable co</w:t>
      </w:r>
      <w:r w:rsidR="00790E86">
        <w:t>nsumption may come at some cost</w:t>
      </w:r>
      <w:r w:rsidR="00433B20">
        <w:t xml:space="preserve"> to the self</w:t>
      </w:r>
      <w:r>
        <w:t xml:space="preserve">, </w:t>
      </w:r>
      <w:r w:rsidR="00790E86">
        <w:t xml:space="preserve">we suggest that </w:t>
      </w:r>
      <w:r w:rsidR="005F6FB8">
        <w:t xml:space="preserve">social </w:t>
      </w:r>
      <w:r>
        <w:t>self-enhancement can be a positive</w:t>
      </w:r>
      <w:r w:rsidR="00790E86">
        <w:t xml:space="preserve"> </w:t>
      </w:r>
      <w:r>
        <w:t xml:space="preserve">repercussion </w:t>
      </w:r>
      <w:r w:rsidR="00790E86">
        <w:t xml:space="preserve">that can outweigh the costs of sustainable </w:t>
      </w:r>
      <w:r w:rsidR="00433B20">
        <w:t>action</w:t>
      </w:r>
      <w:r w:rsidR="00790E86">
        <w:t xml:space="preserve">. </w:t>
      </w:r>
      <w:r>
        <w:t>Thus, our first propositions are linked to the notion that sustainable consumer behaviors will be more likely to occur under conditions where self-enha</w:t>
      </w:r>
      <w:r w:rsidR="00790E86">
        <w:t>ncement is possible and desired</w:t>
      </w:r>
      <w:r w:rsidR="001C3350">
        <w:t xml:space="preserve">. </w:t>
      </w:r>
      <w:r w:rsidR="00790E86">
        <w:t xml:space="preserve">In support of this, </w:t>
      </w:r>
      <w:r>
        <w:t xml:space="preserve">people </w:t>
      </w:r>
      <w:r w:rsidR="00790E86">
        <w:t>are</w:t>
      </w:r>
      <w:r>
        <w:t xml:space="preserve"> more likely to select sustainable options when the setting is public </w:t>
      </w:r>
      <w:r w:rsidR="00433B20">
        <w:t xml:space="preserve">or status motives are activated </w:t>
      </w:r>
      <w:r>
        <w:t>(Green</w:t>
      </w:r>
      <w:r w:rsidR="00433B20">
        <w:t xml:space="preserve"> and Peloza 2014; </w:t>
      </w:r>
      <w:r w:rsidR="005F6FB8">
        <w:t xml:space="preserve">Griskevicius et al. </w:t>
      </w:r>
      <w:r w:rsidRPr="00DB37BD">
        <w:t xml:space="preserve">2010). However, work has not fully </w:t>
      </w:r>
      <w:r>
        <w:t xml:space="preserve">delineated </w:t>
      </w:r>
      <w:r w:rsidRPr="00DB37BD">
        <w:t>other predictions ste</w:t>
      </w:r>
      <w:r>
        <w:t>mming from this theoretical proposition</w:t>
      </w:r>
      <w:r w:rsidR="00A44416">
        <w:t xml:space="preserve"> such as the</w:t>
      </w:r>
      <w:r w:rsidR="00433B20">
        <w:t xml:space="preserve"> </w:t>
      </w:r>
      <w:r>
        <w:t xml:space="preserve">types of sustainable behaviors </w:t>
      </w:r>
      <w:r w:rsidR="00A44416">
        <w:t xml:space="preserve">that </w:t>
      </w:r>
      <w:r w:rsidR="00433B20">
        <w:t>might be most</w:t>
      </w:r>
      <w:r>
        <w:t xml:space="preserve"> susceptible to social</w:t>
      </w:r>
      <w:r w:rsidR="00374747">
        <w:t>-</w:t>
      </w:r>
      <w:r w:rsidR="00433B20">
        <w:t>influence</w:t>
      </w:r>
      <w:r>
        <w:t>. First, some sustainable behaviors are more public in natu</w:t>
      </w:r>
      <w:r w:rsidR="001C3350">
        <w:t>re (putting one’s recycling o</w:t>
      </w:r>
      <w:r>
        <w:t>n the curb on collection day)</w:t>
      </w:r>
      <w:r w:rsidR="005F6FB8">
        <w:t>,</w:t>
      </w:r>
      <w:r>
        <w:t xml:space="preserve"> whereas other behaviors </w:t>
      </w:r>
      <w:r w:rsidR="00832560">
        <w:t>are more private</w:t>
      </w:r>
      <w:r>
        <w:t xml:space="preserve"> (turning down the thermostat). </w:t>
      </w:r>
      <w:r w:rsidR="005F6FB8">
        <w:t>Further</w:t>
      </w:r>
      <w:r>
        <w:t xml:space="preserve">, consumer behaviors can vary in terms of how </w:t>
      </w:r>
      <w:r w:rsidRPr="0063432A">
        <w:t xml:space="preserve">symbolic </w:t>
      </w:r>
      <w:r w:rsidR="001C3350">
        <w:t>they are</w:t>
      </w:r>
      <w:r>
        <w:t>,</w:t>
      </w:r>
      <w:r w:rsidRPr="0063432A">
        <w:t xml:space="preserve"> in that they convey important information about the self to others</w:t>
      </w:r>
      <w:r w:rsidR="00374747">
        <w:t xml:space="preserve"> </w:t>
      </w:r>
      <w:r w:rsidR="00232275">
        <w:fldChar w:fldCharType="begin"/>
      </w:r>
      <w:r w:rsidR="00360506">
        <w:instrText xml:space="preserve"> ADDIN ZOTERO_ITEM CSL_CITATION {"citationID":"a3EGVa6Y","properties":{"formattedCitation":"(e.g., Berger and Heath 2007; White and Argo 2011)","plainCitation":"(e.g., Berger and Heath 2007; White and Argo 2011)","noteIndex":0},"citationItems":[{"id":7352,"uris":["http://zotero.org/groups/2061407/items/3Z6MCTMD"],"uri":["http://zotero.org/groups/2061407/items/3Z6MCTMD"],"itemData":{"id":7352,"type":"article-journal","title":"Where Consumers Diverge from Others: Identity Signaling and Product Domains","container-title":"Journal of Consumer Research","page":"121-134","volume":"34","issue":"2","source":"academic.oup.com","abstract":"Abstract.  We propose that consumers often make choices that diverge from those of others to ensure that they effectively communicate desired identities. Consis","DOI":"10.1086/519142","ISSN":"0093-5301","shortTitle":"Where Consumers Diverge from Others","journalAbbreviation":"J Consum Res","language":"en","author":[{"family":"Berger","given":"Jonah"},{"family":"Heath","given":"Chip"}],"issued":{"date-parts":[["2007",8,1]]}},"prefix":"e.g.,"},{"id":7349,"uris":["http://zotero.org/groups/2061407/items/CRW6HJ6M"],"uri":["http://zotero.org/groups/2061407/items/CRW6HJ6M"],"itemData":{"id":7349,"type":"article-journal","title":"When Imitation Doesn’t Flatter: The Role of Consumer Distinctiveness in Responses to Mimicry","container-title":"Journal of Consumer Research","page":"667-680","volume":"38","issue":"4","source":"academic.oup.com","abstract":"Abstract.  In a series of four experiments, the authors examine the implications of one consumer’s possession being mimicked by another consumer. The results de","DOI":"10.1086/660187","ISSN":"0093-5301","shortTitle":"When Imitation Doesn’t Flatter","journalAbbreviation":"J Consum Res","language":"en","author":[{"family":"White","given":"Katherine"},{"family":"Argo","given":"Jennifer J."}],"issued":{"date-parts":[["2011",12,1]]}}}],"schema":"https://github.com/citation-style-language/schema/raw/master/csl-citation.json"} </w:instrText>
      </w:r>
      <w:r w:rsidR="00232275">
        <w:fldChar w:fldCharType="separate"/>
      </w:r>
      <w:r w:rsidR="00360506" w:rsidRPr="00360506">
        <w:t>(e.g., Berger and Heath 2007; White and Argo 2011)</w:t>
      </w:r>
      <w:r w:rsidR="00232275">
        <w:fldChar w:fldCharType="end"/>
      </w:r>
      <w:r w:rsidRPr="0063432A">
        <w:t>. For example, driving an electric car migh</w:t>
      </w:r>
      <w:r w:rsidR="001C3350">
        <w:t>t convey</w:t>
      </w:r>
      <w:r w:rsidRPr="0063432A">
        <w:t xml:space="preserve"> more symbolic elements than using vinegar instead of weed killer in one’s yard</w:t>
      </w:r>
      <w:r w:rsidR="00832560">
        <w:t xml:space="preserve">. </w:t>
      </w:r>
      <w:r w:rsidRPr="0063432A">
        <w:t>Thus, our first research proposition to be</w:t>
      </w:r>
      <w:r>
        <w:t xml:space="preserve"> drawn from the framework is:</w:t>
      </w:r>
    </w:p>
    <w:p w:rsidR="005153FD" w:rsidRDefault="008874CC" w:rsidP="004C737E">
      <w:pPr>
        <w:ind w:left="720"/>
      </w:pPr>
      <w:r>
        <w:t xml:space="preserve">P1: Sustainable consumer behaviors that are more (vs. less) observable to others or that have symbolic (vs. non-symbolic) elements are more likely to be driven by social factors such as the presence of, behaviors of, and/or expectations of others. </w:t>
      </w:r>
    </w:p>
    <w:p w:rsidR="005C66A7" w:rsidRDefault="005C66A7" w:rsidP="00751555">
      <w:pPr>
        <w:autoSpaceDE w:val="0"/>
        <w:autoSpaceDN w:val="0"/>
        <w:adjustRightInd w:val="0"/>
        <w:ind w:firstLine="720"/>
      </w:pPr>
    </w:p>
    <w:p w:rsidR="008874CC" w:rsidRPr="0063432A" w:rsidRDefault="008874CC" w:rsidP="008874CC">
      <w:pPr>
        <w:autoSpaceDE w:val="0"/>
        <w:autoSpaceDN w:val="0"/>
        <w:adjustRightInd w:val="0"/>
        <w:spacing w:line="480" w:lineRule="auto"/>
        <w:ind w:firstLine="720"/>
      </w:pPr>
      <w:r w:rsidRPr="0063432A">
        <w:t xml:space="preserve">Moreover, </w:t>
      </w:r>
      <w:r w:rsidR="00374747">
        <w:t>along with</w:t>
      </w:r>
      <w:r w:rsidR="007169CF">
        <w:t xml:space="preserve"> </w:t>
      </w:r>
      <w:r>
        <w:t xml:space="preserve">product type, </w:t>
      </w:r>
      <w:r w:rsidRPr="0063432A">
        <w:t>there are likely</w:t>
      </w:r>
      <w:r>
        <w:t xml:space="preserve"> to be</w:t>
      </w:r>
      <w:r w:rsidRPr="0063432A">
        <w:t xml:space="preserve"> individual difference moderators that predict the self-enhancement benefits to be derived from sustainable consumption. Past research suggests that those who are high in public </w:t>
      </w:r>
      <w:r w:rsidRPr="00433B20">
        <w:t>self</w:t>
      </w:r>
      <w:r w:rsidRPr="0063432A">
        <w:t xml:space="preserve">-consciousness </w:t>
      </w:r>
      <w:r w:rsidR="00232275">
        <w:fldChar w:fldCharType="begin"/>
      </w:r>
      <w:r w:rsidR="00360506">
        <w:instrText xml:space="preserve"> ADDIN ZOTERO_ITEM CSL_CITATION {"citationID":"DhefoLEM","properties":{"formattedCitation":"(Scheier and Carver 1985)","plainCitation":"(Scheier and Carver 1985)","noteIndex":0},"citationItems":[{"id":7355,"uris":["http://zotero.org/groups/2061407/items/RSQG5DI2"],"uri":["http://zotero.org/groups/2061407/items/RSQG5DI2"],"itemData":{"id":7355,"type":"article-journal","title":"The Self-Consciousness Scale: A Revised Version for Use with General Populations1","container-title":"Journal of Applied Social Psychology","page":"687-699","volume":"15","issue":"8","source":"Wiley Online Library","abstract":"Recent research suggests that some of the wording of the original Self-Consciousness Scale is too abstract for easy understanding by research participants who are not college students. This article presents a revised version of that scale, along with information regarding its psychometric properties. In general, the psychometric properties of the revised scale compare quite favorably to those of the original scale. It is suggested that the revised Self-Consciousness Scale be used whenever data are collected from populations other than college students.","DOI":"10.1111/j.1559-1816.1985.tb02268.x","ISSN":"1559-1816","shortTitle":"The Self-Consciousness Scale","language":"en","author":[{"family":"Scheier","given":"Michael F."},{"family":"Carver","given":"Charles S."}],"issued":{"date-parts":[["1985",12]]}}}],"schema":"https://github.com/citation-style-language/schema/raw/master/csl-citation.json"} </w:instrText>
      </w:r>
      <w:r w:rsidR="00232275">
        <w:fldChar w:fldCharType="separate"/>
      </w:r>
      <w:r w:rsidR="00360506" w:rsidRPr="00360506">
        <w:t>(Scheier and Carver 1985)</w:t>
      </w:r>
      <w:r w:rsidR="00232275">
        <w:fldChar w:fldCharType="end"/>
      </w:r>
      <w:r>
        <w:t xml:space="preserve"> or self-</w:t>
      </w:r>
      <w:r w:rsidRPr="0063432A">
        <w:t>monitoring</w:t>
      </w:r>
      <w:r w:rsidR="00826160">
        <w:t xml:space="preserve"> </w:t>
      </w:r>
      <w:r w:rsidR="00232275">
        <w:fldChar w:fldCharType="begin"/>
      </w:r>
      <w:r w:rsidR="00360506">
        <w:instrText xml:space="preserve"> ADDIN ZOTERO_ITEM CSL_CITATION {"citationID":"7w21AUbC","properties":{"formattedCitation":"(Snyder 1974)","plainCitation":"(Snyder 1974)","noteIndex":0},"citationItems":[{"id":7358,"uris":["http://zotero.org/groups/2061407/items/F377GHR6"],"uri":["http://zotero.org/groups/2061407/items/F377GHR6"],"itemData":{"id":7358,"type":"article-journal","title":"Self-monitoring of expressive behavior","container-title":"Journal of Personality and Social Psychology","page":"526-537","volume":"30","issue":"4","source":"APA PsycNET","abstract":"Proposes a social psychological construct of self-monitoring (self-observation and self-control guided by situational cues to social appropriateness) of expressive behavior and self-presentation. An internally consistent, temporally stable self-report measure of individual differences in self-monitoring was constructed. 4 converging laboratory and field studies of peer perception ratings, criterion group membership, self-control of facial and vocal emotional expressive behavior, and attention to normative social comparison information were conducted with undergraduates to demonstrate the convergent and discriminant validity of the Self-Monitoring Scale (SM). The use of SM to investigate hypotheses concerning consistency in expression across situations and between channels of expressive behavior is discussed. (28 ref) (PsycINFO Database Record (c) 2016 APA, all rights reserved)","DOI":"10.1037/h0037039","ISSN":"1939-1315(Electronic),0022-3514(Print)","author":[{"family":"Snyder","given":"Mark"}],"issued":{"date-parts":[["1974"]]}}}],"schema":"https://github.com/citation-style-language/schema/raw/master/csl-citation.json"} </w:instrText>
      </w:r>
      <w:r w:rsidR="00232275">
        <w:fldChar w:fldCharType="separate"/>
      </w:r>
      <w:r w:rsidR="00360506" w:rsidRPr="00360506">
        <w:t>(Snyder 1974)</w:t>
      </w:r>
      <w:r w:rsidR="00232275">
        <w:fldChar w:fldCharType="end"/>
      </w:r>
      <w:r>
        <w:t xml:space="preserve"> </w:t>
      </w:r>
      <w:r w:rsidRPr="0063432A">
        <w:t>might be more attuned to social factors</w:t>
      </w:r>
      <w:r w:rsidR="00790E86">
        <w:t xml:space="preserve"> and adjust their consumption behaviors accordingly in ways that allow for impression management (White and Dahl 2006)</w:t>
      </w:r>
      <w:r>
        <w:t xml:space="preserve">. </w:t>
      </w:r>
      <w:r w:rsidR="00F9119E">
        <w:t>Future research might thus examine the prediction that:</w:t>
      </w:r>
    </w:p>
    <w:p w:rsidR="008874CC" w:rsidRDefault="008874CC" w:rsidP="008874CC">
      <w:pPr>
        <w:ind w:left="720"/>
      </w:pPr>
      <w:r>
        <w:t>P2: Ind</w:t>
      </w:r>
      <w:r w:rsidR="00790E86">
        <w:t>ividual differences that relate</w:t>
      </w:r>
      <w:r>
        <w:t xml:space="preserve"> to the desire for self-enhancement in public contexts such as public self-consciousness and self-monitoring may moderate the influence of social factors such as the presence of, behaviors of, and/or expectations of others on sustainable consumer behavior.</w:t>
      </w:r>
    </w:p>
    <w:p w:rsidR="00247618" w:rsidRDefault="00247618" w:rsidP="00751555">
      <w:pPr>
        <w:ind w:firstLine="720"/>
      </w:pPr>
    </w:p>
    <w:p w:rsidR="008874CC" w:rsidRPr="001457AF" w:rsidRDefault="008874CC" w:rsidP="004C737E">
      <w:pPr>
        <w:spacing w:line="480" w:lineRule="auto"/>
        <w:ind w:firstLine="720"/>
      </w:pPr>
      <w:r w:rsidRPr="001457AF">
        <w:t xml:space="preserve">In addition, </w:t>
      </w:r>
      <w:r w:rsidRPr="008D70A7">
        <w:rPr>
          <w:i/>
        </w:rPr>
        <w:t>the challenge of collective action</w:t>
      </w:r>
      <w:r w:rsidRPr="001457AF">
        <w:t xml:space="preserve"> </w:t>
      </w:r>
      <w:r w:rsidR="00374747">
        <w:t xml:space="preserve">is </w:t>
      </w:r>
      <w:r w:rsidRPr="001457AF">
        <w:t xml:space="preserve">relevant to social </w:t>
      </w:r>
      <w:r w:rsidR="00247618">
        <w:t>influence</w:t>
      </w:r>
      <w:r w:rsidRPr="001457AF">
        <w:t xml:space="preserve">. When people observe </w:t>
      </w:r>
      <w:r>
        <w:t xml:space="preserve">others </w:t>
      </w:r>
      <w:r w:rsidRPr="001457AF">
        <w:t>engaging in an action</w:t>
      </w:r>
      <w:r w:rsidR="00374747">
        <w:t>,</w:t>
      </w:r>
      <w:r w:rsidRPr="001457AF">
        <w:t xml:space="preserve"> this </w:t>
      </w:r>
      <w:r w:rsidR="006950AE">
        <w:t>may increase</w:t>
      </w:r>
      <w:r w:rsidR="00C41454">
        <w:t xml:space="preserve"> perceptions of collective efficacy</w:t>
      </w:r>
      <w:r w:rsidR="00433B20">
        <w:t xml:space="preserve"> or </w:t>
      </w:r>
      <w:r w:rsidRPr="00344B94">
        <w:t xml:space="preserve">“a group’s shared belief in its conjoint capabilities to organize and execute the courses of action required to produce given levels of attainments” </w:t>
      </w:r>
      <w:r w:rsidR="00232275">
        <w:fldChar w:fldCharType="begin"/>
      </w:r>
      <w:r w:rsidR="00360506">
        <w:instrText xml:space="preserve"> ADDIN ZOTERO_ITEM CSL_CITATION {"citationID":"rhpKBlhQ","properties":{"formattedCitation":"(Bandura 1997, p. 477)","plainCitation":"(Bandura 1997, p. 477)","noteIndex":0},"citationItems":[{"id":7360,"uris":["http://zotero.org/groups/2061407/items/7XNASTBA"],"uri":["http://zotero.org/groups/2061407/items/7XNASTBA"],"itemData":{"id":7360,"type":"book","title":"Self-efficacy:  The exercise of control","collection-title":"Self-efficacy:  The exercise of control","publisher":"W H Freeman/Times Books/ Henry Holt &amp; Co","publisher-place":"New York, NY, US","number-of-pages":"ix, 604","source":"APA PsycNET","event-place":"New York, NY, US","abstract":"\"Self Efficacy\" is the result of over 20 yrs of research by the psychologist, Albert Bandura, and the ever-widening circle of related research that has emerged from Bandura's original work.  Intended for advanced undergraduate or graduate courses, or for professional use, the book is based on Bandura's theory that those with high self-efficacy expectancies—the belief that one can achieve what one sets out to do—are healthier, more effective, and generally more successful than those with low self-efficacy expectancies. (PsycINFO Database Record (c) 2016 APA, all rights reserved)","ISBN":"978-0-7167-2626-5","shortTitle":"Self-efficacy","author":[{"family":"Bandura","given":"Albert"}],"issued":{"date-parts":[["1997"]]}},"locator":"477"}],"schema":"https://github.com/citation-style-language/schema/raw/master/csl-citation.json"} </w:instrText>
      </w:r>
      <w:r w:rsidR="00232275">
        <w:fldChar w:fldCharType="separate"/>
      </w:r>
      <w:r w:rsidR="00360506" w:rsidRPr="00360506">
        <w:t>(Bandura 1997, p. 477)</w:t>
      </w:r>
      <w:r w:rsidR="00232275">
        <w:fldChar w:fldCharType="end"/>
      </w:r>
      <w:r w:rsidRPr="00344B94">
        <w:t>. A</w:t>
      </w:r>
      <w:r w:rsidRPr="001457AF">
        <w:t xml:space="preserve">lthough </w:t>
      </w:r>
      <w:r>
        <w:t xml:space="preserve">collective efficacy has received little attention in the </w:t>
      </w:r>
      <w:r w:rsidR="00790E86">
        <w:t>sustainability domain</w:t>
      </w:r>
      <w:r>
        <w:t xml:space="preserve">, it has </w:t>
      </w:r>
      <w:r w:rsidR="00C41454">
        <w:t>been examined</w:t>
      </w:r>
      <w:r>
        <w:t xml:space="preserve"> in </w:t>
      </w:r>
      <w:r w:rsidR="00433B20">
        <w:t xml:space="preserve">the contexts of </w:t>
      </w:r>
      <w:r>
        <w:t xml:space="preserve">organizational leadership </w:t>
      </w:r>
      <w:r w:rsidR="00232275">
        <w:fldChar w:fldCharType="begin"/>
      </w:r>
      <w:r w:rsidR="00360506">
        <w:instrText xml:space="preserve"> ADDIN ZOTERO_ITEM CSL_CITATION {"citationID":"8y9WsG0X","properties":{"formattedCitation":"(Chen and Bliese 2002)","plainCitation":"(Chen and Bliese 2002)","noteIndex":0},"citationItems":[{"id":7362,"uris":["http://zotero.org/groups/2061407/items/HR38P8QD"],"uri":["http://zotero.org/groups/2061407/items/HR38P8QD"],"itemData":{"id":7362,"type":"article-journal","title":"The role of different levels of leadership in predicting self- and collective efficacy: evidence for discontinuity","container-title":"The Journal of Applied Psychology","page":"549-556","volume":"87","issue":"3","source":"PubMed","abstract":"This study identified potential discontinuities in the antecedents of efficacy beliefs across levels of analysis, with a particular focus on the role of leadership climate at different organizational levels. Random coefficient modeling analyses conducted on data collected from 2,585 soldiers in 86 combat units confirmed that soldiers' experience, role clarity, and psychological strain predicted self-efficacy to a greater extent than did leadership climate. Also, leadership climate at a higher organizational level related to self-efficacy through role clarity, whereas leadership climate at a lower organizational level related to self-efficacy through psychological strain. Group-level analyses identified leadership climate at a higher organizational level as the strongest predictor of collective efficacy. Theoretical and practical implications and directions for future research are discussed.","ISSN":"0021-9010","note":"PMID: 12090612","shortTitle":"The role of different levels of leadership in predicting self- and collective efficacy","journalAbbreviation":"J Appl Psychol","language":"eng","author":[{"family":"Chen","given":"Gilad"},{"family":"Bliese","given":"Paul D."}],"issued":{"date-parts":[["2002",6]]}}}],"schema":"https://github.com/citation-style-language/schema/raw/master/csl-citation.json"} </w:instrText>
      </w:r>
      <w:r w:rsidR="00232275">
        <w:fldChar w:fldCharType="separate"/>
      </w:r>
      <w:r w:rsidR="00360506" w:rsidRPr="00360506">
        <w:t>(Chen and Bliese 2002)</w:t>
      </w:r>
      <w:r w:rsidR="00232275">
        <w:fldChar w:fldCharType="end"/>
      </w:r>
      <w:r>
        <w:t xml:space="preserve"> and political action </w:t>
      </w:r>
      <w:r w:rsidR="00232275">
        <w:fldChar w:fldCharType="begin"/>
      </w:r>
      <w:r w:rsidR="00360506">
        <w:instrText xml:space="preserve"> ADDIN ZOTERO_ITEM CSL_CITATION {"citationID":"19lomn7O","properties":{"formattedCitation":"(Velasquez and LaRose 2015)","plainCitation":"(Velasquez and LaRose 2015)","noteIndex":0},"citationItems":[{"id":7364,"uris":["http://zotero.org/groups/2061407/items/GBRQ6CDK"],"uri":["http://zotero.org/groups/2061407/items/GBRQ6CDK"],"itemData":{"id":7364,"type":"article-journal","title":"Youth collective activism through social media: The role of collective efficacy","container-title":"New Media &amp; Society","page":"899-918","volume":"17","issue":"6","source":"SAGE Journals","abstract":"The relationship between social media use and youth’s political participation has been extensively studied. However, explanations for youth’s online collective political activism have been less explored. Previous studies have used the concept of internal political efficacy to examine the relationship between social media and political participation. However, this concept only explains individual political participation, while many political actions are performed collectively. Based on Social Cognitive theory this study propounds the concepts of online political self- and collective efficacy and explores their relationship to online collective political activism. Findings of a survey of members of three activist groups of a US Mid-Western university (n = 222) suggest that a correspondence exists between efficacy perceptions and the level of agency at which the political activities are performed online. Also, online collective efficacy perceptions influence individuals’ participation in online collective actions, but this relationship is moderated by the perceived interdependence of the actions.","DOI":"10.1177/1461444813518391","ISSN":"1461-4448","shortTitle":"Youth collective activism through social media","journalAbbreviation":"New Media &amp; Society","language":"en","author":[{"family":"Velasquez","given":"Alcides"},{"family":"LaRose","given":"Robert"}],"issued":{"date-parts":[["2015",6,1]]}}}],"schema":"https://github.com/citation-style-language/schema/raw/master/csl-citation.json"} </w:instrText>
      </w:r>
      <w:r w:rsidR="00232275">
        <w:fldChar w:fldCharType="separate"/>
      </w:r>
      <w:r w:rsidR="00360506" w:rsidRPr="00360506">
        <w:t>(Velasquez and LaRose 2015)</w:t>
      </w:r>
      <w:r w:rsidR="00232275">
        <w:fldChar w:fldCharType="end"/>
      </w:r>
      <w:r>
        <w:t xml:space="preserve">. Drawing on this work, we </w:t>
      </w:r>
      <w:r w:rsidR="006950AE">
        <w:t xml:space="preserve">suggest that </w:t>
      </w:r>
      <w:r w:rsidRPr="001457AF">
        <w:t xml:space="preserve">collective efficacy </w:t>
      </w:r>
      <w:r>
        <w:t>can be</w:t>
      </w:r>
      <w:r w:rsidRPr="001457AF">
        <w:t xml:space="preserve"> a compelling motivator of </w:t>
      </w:r>
      <w:r>
        <w:t xml:space="preserve">sustainable consumer </w:t>
      </w:r>
      <w:r w:rsidRPr="001457AF">
        <w:t>behavior</w:t>
      </w:r>
      <w:r>
        <w:t xml:space="preserve"> change.</w:t>
      </w:r>
      <w:r w:rsidR="00751555">
        <w:t xml:space="preserve"> In fact, because sustainable outcomes require that</w:t>
      </w:r>
      <w:r>
        <w:t xml:space="preserve"> actions </w:t>
      </w:r>
      <w:r w:rsidR="00751555">
        <w:t xml:space="preserve">be </w:t>
      </w:r>
      <w:r w:rsidR="005F6FB8">
        <w:t>u</w:t>
      </w:r>
      <w:r>
        <w:t>ndertake</w:t>
      </w:r>
      <w:r w:rsidR="007169CF">
        <w:t xml:space="preserve">n on a large scale, it may </w:t>
      </w:r>
      <w:r>
        <w:t>be the case that collective action is more motivational in the domain of sustainabi</w:t>
      </w:r>
      <w:r w:rsidR="00751555">
        <w:t xml:space="preserve">lity than other positive behavior domains such as organizational leadership. </w:t>
      </w:r>
      <w:r w:rsidR="00F9119E">
        <w:t xml:space="preserve">This is an open question for future research to examine. </w:t>
      </w:r>
      <w:r w:rsidR="00433B20">
        <w:t>Thus</w:t>
      </w:r>
      <w:r w:rsidRPr="001457AF">
        <w:t>:</w:t>
      </w:r>
    </w:p>
    <w:p w:rsidR="008874CC" w:rsidRPr="001457AF" w:rsidRDefault="008874CC" w:rsidP="000D031E">
      <w:pPr>
        <w:ind w:left="720"/>
      </w:pPr>
      <w:r w:rsidRPr="001457AF">
        <w:t>P3: Messages communicating both</w:t>
      </w:r>
      <w:r>
        <w:t xml:space="preserve"> the behaviors of others (</w:t>
      </w:r>
      <w:r w:rsidRPr="001457AF">
        <w:t>collective action</w:t>
      </w:r>
      <w:r>
        <w:t>)</w:t>
      </w:r>
      <w:r w:rsidRPr="001457AF">
        <w:t xml:space="preserve"> and collective efficacy will increase the tendency to engage in sustainable actions. </w:t>
      </w:r>
    </w:p>
    <w:p w:rsidR="00247618" w:rsidRDefault="00247618" w:rsidP="000D031E">
      <w:pPr>
        <w:ind w:firstLine="720"/>
      </w:pPr>
    </w:p>
    <w:p w:rsidR="008874CC" w:rsidRPr="001457AF" w:rsidRDefault="008874CC" w:rsidP="004C737E">
      <w:pPr>
        <w:spacing w:line="480" w:lineRule="auto"/>
        <w:ind w:firstLine="720"/>
      </w:pPr>
      <w:r w:rsidRPr="001457AF">
        <w:t>Moreover, we propose that collective action might be more motivating</w:t>
      </w:r>
      <w:r>
        <w:t xml:space="preserve"> for some individuals than others</w:t>
      </w:r>
      <w:r w:rsidRPr="001457AF">
        <w:t xml:space="preserve">. In particular, those who gain a sense of self-concept from their group memberships—such as those who are high in collective self-esteem </w:t>
      </w:r>
      <w:r w:rsidR="00232275">
        <w:fldChar w:fldCharType="begin"/>
      </w:r>
      <w:r w:rsidR="00360506">
        <w:instrText xml:space="preserve"> ADDIN ZOTERO_ITEM CSL_CITATION {"citationID":"OG5cP2ve","properties":{"formattedCitation":"(Luhtanen and Crocker 1992)","plainCitation":"(Luhtanen and Crocker 1992)","noteIndex":0},"citationItems":[{"id":7366,"uris":["http://zotero.org/groups/2061407/items/XKYLKVYF"],"uri":["http://zotero.org/groups/2061407/items/XKYLKVYF"],"itemData":{"id":7366,"type":"article-journal","title":"A Collective Self-Esteem Scale: Self-Evaluation of One's Social Identity","container-title":"Personality and Social Psychology Bulletin","page":"302–318","volume":"18","issue":"3","source":"Google Scholar","shortTitle":"A collective self-esteem scale","author":[{"family":"Luhtanen","given":"Riia"},{"family":"Crocker","given":"Jennifer"}],"issued":{"date-parts":[["1992"]]}}}],"schema":"https://github.com/citation-style-language/schema/raw/master/csl-citation.json"} </w:instrText>
      </w:r>
      <w:r w:rsidR="00232275">
        <w:fldChar w:fldCharType="separate"/>
      </w:r>
      <w:r w:rsidR="00360506" w:rsidRPr="00360506">
        <w:t>(Luhtanen and Crocker 1992)</w:t>
      </w:r>
      <w:r w:rsidR="00232275">
        <w:fldChar w:fldCharType="end"/>
      </w:r>
      <w:r w:rsidR="001658CF">
        <w:t xml:space="preserve"> </w:t>
      </w:r>
      <w:r>
        <w:t xml:space="preserve"> </w:t>
      </w:r>
      <w:r w:rsidRPr="001457AF">
        <w:t>and those high in interdependent self-construal</w:t>
      </w:r>
      <w:r>
        <w:t xml:space="preserve"> </w:t>
      </w:r>
      <w:r w:rsidR="00232275">
        <w:fldChar w:fldCharType="begin"/>
      </w:r>
      <w:r w:rsidR="007A57B6">
        <w:instrText xml:space="preserve"> ADDIN ZOTERO_ITEM CSL_CITATION {"citationID":"tqd4Vq6L","properties":{"formattedCitation":"(Singelis 1994)","plainCitation":"(Singelis 1994)","noteIndex":0},"citationItems":[{"id":7368,"uris":["http://zotero.org/groups/2061407/items/2KPI6SAI"],"uri":["http://zotero.org/groups/2061407/items/2KPI6SAI"],"itemData":{"id":7368,"type":"article-journal","title":"The measurement of independent and interdependent self-construals","container-title":"Personality and Social Psychology Bulletin","page":"580–591","volume":"20","issue":"5","source":"Google Scholar","author":[{"family":"Singelis","given":"Theodore M."}],"issued":{"date-parts":[["1994"]]}}}],"schema":"https://github.com/citation-style-language/schema/raw/master/csl-citation.json"} </w:instrText>
      </w:r>
      <w:r w:rsidR="00232275">
        <w:fldChar w:fldCharType="separate"/>
      </w:r>
      <w:r w:rsidR="00360506" w:rsidRPr="00360506">
        <w:t>(Singelis 1994)</w:t>
      </w:r>
      <w:r w:rsidR="00232275">
        <w:fldChar w:fldCharType="end"/>
      </w:r>
      <w:r w:rsidRPr="001457AF">
        <w:t>—might be particularly motivate</w:t>
      </w:r>
      <w:r>
        <w:t>d</w:t>
      </w:r>
      <w:r w:rsidRPr="001457AF">
        <w:t xml:space="preserve"> by messages conveying the presence of collective action and communicating collective efficacy.</w:t>
      </w:r>
      <w:r>
        <w:t xml:space="preserve"> </w:t>
      </w:r>
    </w:p>
    <w:p w:rsidR="008874CC" w:rsidRPr="001457AF" w:rsidRDefault="008874CC" w:rsidP="008874CC">
      <w:pPr>
        <w:ind w:left="720"/>
      </w:pPr>
      <w:r w:rsidRPr="001457AF">
        <w:t xml:space="preserve">P4: Messages communicating both collective action and collective efficacy will be more impactful among those high (vs. low) in collective self-esteem and those who are more interdependent (rather than independent in nature) </w:t>
      </w:r>
    </w:p>
    <w:p w:rsidR="00247618" w:rsidRDefault="008874CC" w:rsidP="000D031E">
      <w:pPr>
        <w:contextualSpacing/>
      </w:pPr>
      <w:r>
        <w:tab/>
      </w:r>
    </w:p>
    <w:p w:rsidR="005153FD" w:rsidRDefault="00775F95" w:rsidP="00751555">
      <w:pPr>
        <w:spacing w:line="480" w:lineRule="auto"/>
        <w:ind w:firstLine="720"/>
      </w:pPr>
      <w:r>
        <w:t>S</w:t>
      </w:r>
      <w:r w:rsidR="008874CC">
        <w:t>ocial i</w:t>
      </w:r>
      <w:r w:rsidR="008874CC" w:rsidRPr="001457AF">
        <w:t xml:space="preserve">nfluence is </w:t>
      </w:r>
      <w:r w:rsidR="00A44416">
        <w:t xml:space="preserve">also </w:t>
      </w:r>
      <w:r w:rsidR="008874CC" w:rsidRPr="001457AF">
        <w:t xml:space="preserve">linked to </w:t>
      </w:r>
      <w:r w:rsidR="008874CC" w:rsidRPr="007C14F7">
        <w:rPr>
          <w:i/>
        </w:rPr>
        <w:t>the problem of abstractness</w:t>
      </w:r>
      <w:r w:rsidR="008874CC" w:rsidRPr="001457AF">
        <w:t>.</w:t>
      </w:r>
      <w:r w:rsidR="00433B20">
        <w:t xml:space="preserve"> O</w:t>
      </w:r>
      <w:r w:rsidR="008874CC">
        <w:t xml:space="preserve">ne reason why people are influenced </w:t>
      </w:r>
      <w:r w:rsidR="00374747">
        <w:t xml:space="preserve">by </w:t>
      </w:r>
      <w:r w:rsidR="008874CC">
        <w:t xml:space="preserve">social factors is </w:t>
      </w:r>
      <w:r w:rsidR="00832560">
        <w:t xml:space="preserve">because </w:t>
      </w:r>
      <w:r w:rsidR="008874CC">
        <w:t xml:space="preserve">we often look to the expectations and behaviors of others </w:t>
      </w:r>
      <w:r w:rsidR="00433B20">
        <w:t xml:space="preserve">when the situation is </w:t>
      </w:r>
      <w:r>
        <w:t xml:space="preserve">uncertain </w:t>
      </w:r>
      <w:r w:rsidR="00232275">
        <w:fldChar w:fldCharType="begin"/>
      </w:r>
      <w:r w:rsidR="00360506">
        <w:instrText xml:space="preserve"> ADDIN ZOTERO_ITEM CSL_CITATION {"citationID":"SgSZbx0b","properties":{"formattedCitation":"(Cialdini 2007)","plainCitation":"(Cialdini 2007)","noteIndex":0},"citationItems":[{"id":7372,"uris":["http://zotero.org/groups/2061407/items/B7XPAPIP"],"uri":["http://zotero.org/groups/2061407/items/B7XPAPIP"],"itemData":{"id":7372,"type":"book","title":"Influence: The Psychology of Persuasion","publisher":"Harper Collins","number-of-pages":"338","source":"Google Books","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978-0-06-189987-4","note":"Google-Books-ID: 5dfv0HJ1TEoC","shortTitle":"Influence","language":"en","author":[{"family":"Cialdini","given":"Robert B."}],"issued":{"date-parts":[["2007"]]}}}],"schema":"https://github.com/citation-style-language/schema/raw/master/csl-citation.json"} </w:instrText>
      </w:r>
      <w:r w:rsidR="00232275">
        <w:fldChar w:fldCharType="separate"/>
      </w:r>
      <w:r w:rsidR="00360506" w:rsidRPr="00360506">
        <w:t>(Cialdini 2007)</w:t>
      </w:r>
      <w:r w:rsidR="00232275">
        <w:fldChar w:fldCharType="end"/>
      </w:r>
      <w:r w:rsidR="00C55C84">
        <w:t>.</w:t>
      </w:r>
      <w:r w:rsidR="00433B20">
        <w:t xml:space="preserve"> There is </w:t>
      </w:r>
      <w:r w:rsidR="008874CC">
        <w:t xml:space="preserve">evidence, for example, that unfamiliar behaviors are more likely to be influenced by norms than </w:t>
      </w:r>
      <w:r w:rsidR="00374747">
        <w:t xml:space="preserve">are </w:t>
      </w:r>
      <w:r w:rsidR="008874CC">
        <w:t xml:space="preserve">more familiar behaviors (White and Simpson 2011). Thus, when the sustainable consumer behavior is </w:t>
      </w:r>
      <w:r w:rsidR="00374747">
        <w:t xml:space="preserve">in some way </w:t>
      </w:r>
      <w:r w:rsidR="008874CC">
        <w:t xml:space="preserve">ambiguous (“Exactly what is the most sustainable option for baby diapers?”) or uncertain (“Will engaging in this behavior really have the desired impact?”), people may be more influenced </w:t>
      </w:r>
      <w:r w:rsidR="00832560">
        <w:t xml:space="preserve">by social factors. </w:t>
      </w:r>
      <w:r w:rsidR="00790E86">
        <w:t>Finally, those who are high in individual differences in uncertainty avoidance (Hofsted</w:t>
      </w:r>
      <w:r w:rsidR="00433B20">
        <w:t>e 2001</w:t>
      </w:r>
      <w:r w:rsidR="00790E86">
        <w:t xml:space="preserve">) might be more influenced by social factors when ambiguity or uncertainty is high. </w:t>
      </w:r>
      <w:r w:rsidR="00832560">
        <w:t xml:space="preserve">Thus: </w:t>
      </w:r>
    </w:p>
    <w:p w:rsidR="008874CC" w:rsidRDefault="008874CC" w:rsidP="00790E86">
      <w:pPr>
        <w:ind w:left="720"/>
      </w:pPr>
      <w:r>
        <w:t>P5: When the sustainable action or the outcome is ambiguous, uncertain, or new in some way (vs. being clear, certain, and well-established), social factors such as the presence of, behaviors of, and/or expectations of others will more influential in determining behavior.</w:t>
      </w:r>
      <w:r w:rsidR="00790E86">
        <w:t xml:space="preserve"> This might be </w:t>
      </w:r>
      <w:r w:rsidR="0093766F">
        <w:t xml:space="preserve">pronounced among those high in </w:t>
      </w:r>
      <w:r w:rsidR="00790E86">
        <w:t>uncertainty avoidance.</w:t>
      </w:r>
    </w:p>
    <w:p w:rsidR="00507CC9" w:rsidRDefault="00507CC9" w:rsidP="00247618">
      <w:pPr>
        <w:ind w:left="720"/>
      </w:pPr>
    </w:p>
    <w:p w:rsidR="000D031E" w:rsidRDefault="00086D81" w:rsidP="000D031E">
      <w:pPr>
        <w:autoSpaceDE w:val="0"/>
        <w:autoSpaceDN w:val="0"/>
        <w:adjustRightInd w:val="0"/>
        <w:spacing w:line="480" w:lineRule="auto"/>
        <w:ind w:firstLine="720"/>
      </w:pPr>
      <w:r w:rsidRPr="000D031E">
        <w:rPr>
          <w:i/>
        </w:rPr>
        <w:t>Habit</w:t>
      </w:r>
      <w:r w:rsidR="000D031E">
        <w:t xml:space="preserve">. </w:t>
      </w:r>
      <w:r w:rsidR="007274AC">
        <w:t xml:space="preserve">Habit formation is most strongly related to our </w:t>
      </w:r>
      <w:r w:rsidR="00374747">
        <w:t>fifth</w:t>
      </w:r>
      <w:r w:rsidR="007274AC">
        <w:t xml:space="preserve"> challenge to sustainability—</w:t>
      </w:r>
      <w:r w:rsidR="00820774">
        <w:t xml:space="preserve">the fact </w:t>
      </w:r>
      <w:r w:rsidR="007274AC">
        <w:t xml:space="preserve">that </w:t>
      </w:r>
      <w:r w:rsidR="00820179">
        <w:t>behavior change is linked</w:t>
      </w:r>
      <w:r w:rsidR="00751555">
        <w:t xml:space="preserve"> to the need to </w:t>
      </w:r>
      <w:r w:rsidR="00151C26" w:rsidRPr="00A8394F">
        <w:rPr>
          <w:i/>
        </w:rPr>
        <w:t>replace automatic with contr</w:t>
      </w:r>
      <w:r w:rsidR="00151C26">
        <w:rPr>
          <w:i/>
        </w:rPr>
        <w:t>olled processes</w:t>
      </w:r>
      <w:r w:rsidR="007274AC">
        <w:t xml:space="preserve">. </w:t>
      </w:r>
      <w:r w:rsidR="00751555">
        <w:rPr>
          <w:color w:val="333333"/>
          <w:bdr w:val="none" w:sz="0" w:space="0" w:color="auto" w:frame="1"/>
        </w:rPr>
        <w:t>At</w:t>
      </w:r>
      <w:r w:rsidR="000D031E">
        <w:rPr>
          <w:color w:val="333333"/>
          <w:bdr w:val="none" w:sz="0" w:space="0" w:color="auto" w:frame="1"/>
        </w:rPr>
        <w:t xml:space="preserve"> least in the in</w:t>
      </w:r>
      <w:r w:rsidR="00751555">
        <w:rPr>
          <w:color w:val="333333"/>
          <w:bdr w:val="none" w:sz="0" w:space="0" w:color="auto" w:frame="1"/>
        </w:rPr>
        <w:t>i</w:t>
      </w:r>
      <w:r w:rsidR="000D031E">
        <w:rPr>
          <w:color w:val="333333"/>
          <w:bdr w:val="none" w:sz="0" w:space="0" w:color="auto" w:frame="1"/>
        </w:rPr>
        <w:t>tial stages</w:t>
      </w:r>
      <w:r w:rsidR="00751555">
        <w:rPr>
          <w:color w:val="333333"/>
          <w:bdr w:val="none" w:sz="0" w:space="0" w:color="auto" w:frame="1"/>
        </w:rPr>
        <w:t xml:space="preserve">, sustainable behavior change </w:t>
      </w:r>
      <w:r w:rsidR="000D031E">
        <w:rPr>
          <w:color w:val="333333"/>
          <w:bdr w:val="none" w:sz="0" w:space="0" w:color="auto" w:frame="1"/>
        </w:rPr>
        <w:t xml:space="preserve">means replacing ingrained habits with more effortful and controlled </w:t>
      </w:r>
      <w:r w:rsidR="00820774">
        <w:rPr>
          <w:color w:val="333333"/>
          <w:bdr w:val="none" w:sz="0" w:space="0" w:color="auto" w:frame="1"/>
        </w:rPr>
        <w:t xml:space="preserve">conscious </w:t>
      </w:r>
      <w:r w:rsidR="000D031E">
        <w:rPr>
          <w:color w:val="333333"/>
          <w:bdr w:val="none" w:sz="0" w:space="0" w:color="auto" w:frame="1"/>
        </w:rPr>
        <w:t xml:space="preserve">actions. </w:t>
      </w:r>
      <w:r w:rsidR="00832560">
        <w:t>Research shows</w:t>
      </w:r>
      <w:r w:rsidR="008A57AB">
        <w:t xml:space="preserve"> that those who have their</w:t>
      </w:r>
      <w:r w:rsidR="00F9119E">
        <w:t xml:space="preserve"> processing resources occupied</w:t>
      </w:r>
      <w:r w:rsidR="008A57AB">
        <w:t xml:space="preserve"> are less likely to engage in more deliberative processing </w:t>
      </w:r>
      <w:r w:rsidR="008A57AB" w:rsidRPr="00820774">
        <w:t>(</w:t>
      </w:r>
      <w:r w:rsidR="008A57AB" w:rsidRPr="00000C97">
        <w:rPr>
          <w:rFonts w:eastAsiaTheme="minorHAnsi"/>
        </w:rPr>
        <w:t>Gilbert, Pelham, and Krull 1988; White et al. 2016</w:t>
      </w:r>
      <w:r w:rsidR="008A57AB" w:rsidRPr="00820774">
        <w:t>)</w:t>
      </w:r>
      <w:r w:rsidR="00E142D4">
        <w:t>, t</w:t>
      </w:r>
      <w:r w:rsidR="007274AC">
        <w:t xml:space="preserve">he implication </w:t>
      </w:r>
      <w:r w:rsidR="00E142D4">
        <w:t>being</w:t>
      </w:r>
      <w:r w:rsidR="007274AC">
        <w:t xml:space="preserve"> that sustainable beha</w:t>
      </w:r>
      <w:r w:rsidR="000D031E">
        <w:t xml:space="preserve">vior might be easiest to change if consumers have processing resources to </w:t>
      </w:r>
      <w:r w:rsidR="007169CF">
        <w:t>engage in</w:t>
      </w:r>
      <w:r w:rsidR="000D031E">
        <w:t xml:space="preserve"> more </w:t>
      </w:r>
      <w:r w:rsidR="00832560">
        <w:t>controlled</w:t>
      </w:r>
      <w:r w:rsidR="000D031E">
        <w:t xml:space="preserve"> thought processes</w:t>
      </w:r>
      <w:r w:rsidR="008A57AB">
        <w:t xml:space="preserve">. </w:t>
      </w:r>
      <w:r w:rsidR="000D031E" w:rsidRPr="008A57AB">
        <w:t>This mi</w:t>
      </w:r>
      <w:r w:rsidR="00832560">
        <w:t xml:space="preserve">ght especially be true for more </w:t>
      </w:r>
      <w:r w:rsidR="000D031E" w:rsidRPr="008A57AB">
        <w:t>complex behavior changes</w:t>
      </w:r>
      <w:r w:rsidR="00820179">
        <w:t xml:space="preserve"> </w:t>
      </w:r>
      <w:r w:rsidR="00232275">
        <w:fldChar w:fldCharType="begin"/>
      </w:r>
      <w:r w:rsidR="00360506">
        <w:instrText xml:space="preserve"> ADDIN ZOTERO_ITEM CSL_CITATION {"citationID":"dAu287ew","properties":{"formattedCitation":"(e.g., planning and following through with a plan to car pool to work, Gilbert, Pelham, and Krull 1988)","plainCitation":"(e.g., planning and following through with a plan to car pool to work, Gilbert, Pelham, and Krull 1988)","noteIndex":0},"citationItems":[{"id":7374,"uris":["http://zotero.org/groups/2061407/items/5BHL8XVF"],"uri":["http://zotero.org/groups/2061407/items/5BHL8XVF"],"itemData":{"id":7374,"type":"article-journal","title":"On cognitive busyness: When person perceivers meet persons perceived.","container-title":"Journal of Personality and Social Psychology","page":"733","volume":"54","issue":"5","source":"Google Scholar","shortTitle":"On cognitive busyness","author":[{"family":"Gilbert","given":"Daniel T."},{"family":"Pelham","given":"Brett W."},{"family":"Krull","given":"Douglas S."}],"issued":{"date-parts":[["1988"]]}},"prefix":"e.g., planning and following through with a plan to car pool to work,"}],"schema":"https://github.com/citation-style-language/schema/raw/master/csl-citation.json"} </w:instrText>
      </w:r>
      <w:r w:rsidR="00232275">
        <w:fldChar w:fldCharType="separate"/>
      </w:r>
      <w:r w:rsidR="00360506" w:rsidRPr="00360506">
        <w:t>(e.g., planning and following through with a plan to car pool to work, Gilbert, Pelham, and Krull 1988)</w:t>
      </w:r>
      <w:r w:rsidR="00232275">
        <w:fldChar w:fldCharType="end"/>
      </w:r>
      <w:r w:rsidR="000D031E">
        <w:t>, as op</w:t>
      </w:r>
      <w:r w:rsidR="00820179">
        <w:t xml:space="preserve">posed to curtailment behaviors that merely </w:t>
      </w:r>
      <w:r w:rsidR="00751555">
        <w:t>involve</w:t>
      </w:r>
      <w:r w:rsidR="00820179">
        <w:t xml:space="preserve"> decreasing</w:t>
      </w:r>
      <w:r w:rsidR="00751555">
        <w:t xml:space="preserve"> the frequency or duration of</w:t>
      </w:r>
      <w:r w:rsidR="00820179">
        <w:t xml:space="preserve"> current behaviors (e.g., </w:t>
      </w:r>
      <w:r w:rsidR="00790E86">
        <w:t xml:space="preserve">taking </w:t>
      </w:r>
      <w:r w:rsidR="00820179">
        <w:t xml:space="preserve"> shorter showers). </w:t>
      </w:r>
    </w:p>
    <w:p w:rsidR="000D031E" w:rsidRDefault="000D0DD3" w:rsidP="00820179">
      <w:pPr>
        <w:autoSpaceDE w:val="0"/>
        <w:autoSpaceDN w:val="0"/>
        <w:adjustRightInd w:val="0"/>
        <w:ind w:left="720"/>
      </w:pPr>
      <w:r>
        <w:t>P</w:t>
      </w:r>
      <w:r w:rsidR="00971BBB">
        <w:t>6</w:t>
      </w:r>
      <w:r w:rsidR="000D031E">
        <w:t xml:space="preserve">: When processing resources are constrained in some way, consumers will be less likely to engage in sustainable consumer behaviors, especially those </w:t>
      </w:r>
      <w:r w:rsidR="005F6FB8">
        <w:t xml:space="preserve">behaviors </w:t>
      </w:r>
      <w:r w:rsidR="000D031E">
        <w:t xml:space="preserve">that involve more controlled and deliberative thought. </w:t>
      </w:r>
    </w:p>
    <w:p w:rsidR="008A57AB" w:rsidRDefault="008A57AB" w:rsidP="00820179">
      <w:pPr>
        <w:autoSpaceDE w:val="0"/>
        <w:autoSpaceDN w:val="0"/>
        <w:adjustRightInd w:val="0"/>
        <w:ind w:left="720"/>
      </w:pPr>
    </w:p>
    <w:p w:rsidR="00F60818" w:rsidRPr="00D91700" w:rsidRDefault="00820179" w:rsidP="00820179">
      <w:pPr>
        <w:spacing w:line="480" w:lineRule="auto"/>
        <w:ind w:firstLine="720"/>
        <w:textAlignment w:val="baseline"/>
      </w:pPr>
      <w:r>
        <w:t>I</w:t>
      </w:r>
      <w:r w:rsidR="00F60818" w:rsidRPr="00407B3E">
        <w:t xml:space="preserve">n addition to major life changes allowing for other forms of habit change, it may </w:t>
      </w:r>
      <w:r>
        <w:t xml:space="preserve">also </w:t>
      </w:r>
      <w:r w:rsidR="00F60818" w:rsidRPr="00407B3E">
        <w:t>be possible that a certain mindset can lead to habit change</w:t>
      </w:r>
      <w:r w:rsidR="00C2500F">
        <w:t xml:space="preserve"> </w:t>
      </w:r>
      <w:r w:rsidR="00232275">
        <w:fldChar w:fldCharType="begin"/>
      </w:r>
      <w:r w:rsidR="00360506">
        <w:instrText xml:space="preserve"> ADDIN ZOTERO_ITEM CSL_CITATION {"citationID":"eiGyX2xA","properties":{"formattedCitation":"(Price et al. 2017)","plainCitation":"(Price et al. 2017)","noteIndex":0},"citationItems":[{"id":7377,"uris":["http://zotero.org/groups/2061407/items/UARNVVXD"],"uri":["http://zotero.org/groups/2061407/items/UARNVVXD"],"itemData":{"id":7377,"type":"article-journal","title":"The Fresh Start Mindset: Transforming Consumers’ Lives","container-title":"Journal of Consumer Research","source":"Google Scholar","shortTitle":"The Fresh Start Mindset","author":[{"family":"Price","given":"Linda L."},{"family":"Coulter","given":"Robin A."},{"family":"Strizhakova","given":"Yuliya"},{"family":"Schultz","given":"Ainslie"}],"issued":{"date-parts":[["2017"]]}}}],"schema":"https://github.com/citation-style-language/schema/raw/master/csl-citation.json"} </w:instrText>
      </w:r>
      <w:r w:rsidR="00232275">
        <w:fldChar w:fldCharType="separate"/>
      </w:r>
      <w:r w:rsidR="00360506" w:rsidRPr="00360506">
        <w:t>(Price et al. 2017)</w:t>
      </w:r>
      <w:r w:rsidR="00232275">
        <w:fldChar w:fldCharType="end"/>
      </w:r>
      <w:r w:rsidR="006950AE">
        <w:t>. In</w:t>
      </w:r>
      <w:r w:rsidR="00F60818" w:rsidRPr="00407B3E">
        <w:t>divi</w:t>
      </w:r>
      <w:r w:rsidR="00407B3E" w:rsidRPr="00407B3E">
        <w:t>du</w:t>
      </w:r>
      <w:r w:rsidR="00F60818" w:rsidRPr="00407B3E">
        <w:t xml:space="preserve">als who have </w:t>
      </w:r>
      <w:r w:rsidR="003907D1">
        <w:t xml:space="preserve">a </w:t>
      </w:r>
      <w:r w:rsidR="00F60818" w:rsidRPr="00407B3E">
        <w:t xml:space="preserve">“fresh start” mindset </w:t>
      </w:r>
      <w:r>
        <w:t>exhibit</w:t>
      </w:r>
      <w:r w:rsidR="00407B3E" w:rsidRPr="00407B3E">
        <w:t xml:space="preserve"> more positive attitudes towards products that allow for a fresh start and </w:t>
      </w:r>
      <w:r w:rsidR="00433B20">
        <w:t>more positive intentions to donate</w:t>
      </w:r>
      <w:r w:rsidR="00407B3E" w:rsidRPr="00407B3E">
        <w:t xml:space="preserve"> to charities focused on giving recipients some form of fresh start </w:t>
      </w:r>
      <w:r w:rsidR="00232275">
        <w:fldChar w:fldCharType="begin"/>
      </w:r>
      <w:r w:rsidR="00360506">
        <w:instrText xml:space="preserve"> ADDIN ZOTERO_ITEM CSL_CITATION {"citationID":"he9rpjEH","properties":{"formattedCitation":"(Price et al. 2017)","plainCitation":"(Price et al. 2017)","noteIndex":0},"citationItems":[{"id":7377,"uris":["http://zotero.org/groups/2061407/items/UARNVVXD"],"uri":["http://zotero.org/groups/2061407/items/UARNVVXD"],"itemData":{"id":7377,"type":"article-journal","title":"The Fresh Start Mindset: Transforming Consumers’ Lives","container-title":"Journal of Consumer Research","source":"Google Scholar","shortTitle":"The Fresh Start Mindset","author":[{"family":"Price","given":"Linda L."},{"family":"Coulter","given":"Robin A."},{"family":"Strizhakova","given":"Yuliya"},{"family":"Schultz","given":"Ainslie"}],"issued":{"date-parts":[["2017"]]}}}],"schema":"https://github.com/citation-style-language/schema/raw/master/csl-citation.json"} </w:instrText>
      </w:r>
      <w:r w:rsidR="00232275">
        <w:fldChar w:fldCharType="separate"/>
      </w:r>
      <w:r w:rsidR="00360506" w:rsidRPr="00360506">
        <w:t>(Price et al. 2017)</w:t>
      </w:r>
      <w:r w:rsidR="00232275">
        <w:fldChar w:fldCharType="end"/>
      </w:r>
      <w:r w:rsidR="00407B3E" w:rsidRPr="00407B3E">
        <w:t>. The authors define a fresh</w:t>
      </w:r>
      <w:r w:rsidR="003907D1">
        <w:t>-</w:t>
      </w:r>
      <w:r w:rsidR="00407B3E" w:rsidRPr="00407B3E">
        <w:t>start minds</w:t>
      </w:r>
      <w:r>
        <w:t xml:space="preserve">et as “a belief that people can </w:t>
      </w:r>
      <w:r w:rsidR="00407B3E" w:rsidRPr="00407B3E">
        <w:t>make a new start, get a new beginning, and chart a</w:t>
      </w:r>
      <w:r w:rsidR="003D5DBA">
        <w:t xml:space="preserve"> new course in life, regardless </w:t>
      </w:r>
      <w:r w:rsidR="00407B3E" w:rsidRPr="00407B3E">
        <w:t>of thei</w:t>
      </w:r>
      <w:r w:rsidR="003D5DBA">
        <w:t>r past or present circumstances</w:t>
      </w:r>
      <w:r w:rsidR="003907D1">
        <w:t>,</w:t>
      </w:r>
      <w:r w:rsidR="00433B20">
        <w:t>” and</w:t>
      </w:r>
      <w:r w:rsidR="003D5DBA">
        <w:t xml:space="preserve"> show that </w:t>
      </w:r>
      <w:r w:rsidR="00971BBB">
        <w:t xml:space="preserve">it </w:t>
      </w:r>
      <w:r w:rsidR="00407B3E" w:rsidRPr="00407B3E">
        <w:t>can be both measured and manipulat</w:t>
      </w:r>
      <w:r w:rsidR="00433B20">
        <w:t>ed. One possibility is that a</w:t>
      </w:r>
      <w:r w:rsidR="00407B3E" w:rsidRPr="00407B3E">
        <w:t xml:space="preserve"> fresh</w:t>
      </w:r>
      <w:r w:rsidR="003907D1">
        <w:t>-</w:t>
      </w:r>
      <w:r w:rsidR="00407B3E" w:rsidRPr="00407B3E">
        <w:t xml:space="preserve">start </w:t>
      </w:r>
      <w:r w:rsidR="00407B3E" w:rsidRPr="00D91700">
        <w:t>mindset might be applicable in term</w:t>
      </w:r>
      <w:r w:rsidR="00433B20">
        <w:t xml:space="preserve">s of habit </w:t>
      </w:r>
      <w:r w:rsidR="005F6FB8" w:rsidRPr="00D91700">
        <w:t xml:space="preserve">formation. </w:t>
      </w:r>
      <w:r w:rsidR="00971BBB" w:rsidRPr="00D91700">
        <w:t>Perhaps</w:t>
      </w:r>
      <w:r w:rsidR="003D5DBA" w:rsidRPr="00D91700">
        <w:t xml:space="preserve"> taking a “fresh start” view of a new behavior </w:t>
      </w:r>
      <w:r w:rsidR="003907D1" w:rsidRPr="00D91700">
        <w:t>could serve</w:t>
      </w:r>
      <w:r w:rsidR="003D5DBA" w:rsidRPr="00D91700">
        <w:t xml:space="preserve"> as a form of discontinuity and make habit change more likely. </w:t>
      </w:r>
    </w:p>
    <w:p w:rsidR="003D5DBA" w:rsidRPr="00D91700" w:rsidRDefault="00971BBB" w:rsidP="003D5DBA">
      <w:pPr>
        <w:ind w:left="720"/>
        <w:textAlignment w:val="baseline"/>
      </w:pPr>
      <w:r w:rsidRPr="00D91700">
        <w:t>P7</w:t>
      </w:r>
      <w:r w:rsidR="00407B3E" w:rsidRPr="00D91700">
        <w:t>: Those in a fresh</w:t>
      </w:r>
      <w:r w:rsidR="003907D1" w:rsidRPr="00D91700">
        <w:t>-</w:t>
      </w:r>
      <w:r w:rsidR="00407B3E" w:rsidRPr="00D91700">
        <w:t xml:space="preserve">start mindset (either measured or manipulated) will be more inclined to </w:t>
      </w:r>
      <w:r w:rsidR="00151C26">
        <w:t>change to</w:t>
      </w:r>
      <w:r w:rsidR="00151C26" w:rsidRPr="00D91700">
        <w:t xml:space="preserve"> </w:t>
      </w:r>
      <w:r w:rsidR="00407B3E" w:rsidRPr="00D91700">
        <w:t xml:space="preserve">sustainable consumer behavior </w:t>
      </w:r>
      <w:r w:rsidR="00151C26">
        <w:t>habits</w:t>
      </w:r>
      <w:r w:rsidR="00407B3E" w:rsidRPr="00D91700">
        <w:t>, particularly if the context highlight</w:t>
      </w:r>
      <w:r w:rsidR="003907D1" w:rsidRPr="00D91700">
        <w:t>s</w:t>
      </w:r>
      <w:r w:rsidR="00407B3E" w:rsidRPr="00D91700">
        <w:t xml:space="preserve"> the possibility of a fresh start.</w:t>
      </w:r>
    </w:p>
    <w:p w:rsidR="008A57AB" w:rsidRPr="00D91700" w:rsidRDefault="008A57AB" w:rsidP="00F9119E">
      <w:pPr>
        <w:autoSpaceDE w:val="0"/>
        <w:autoSpaceDN w:val="0"/>
        <w:adjustRightInd w:val="0"/>
        <w:rPr>
          <w:bdr w:val="none" w:sz="0" w:space="0" w:color="auto" w:frame="1"/>
        </w:rPr>
      </w:pPr>
    </w:p>
    <w:p w:rsidR="00507CC9" w:rsidRPr="005673A4" w:rsidRDefault="00507CC9" w:rsidP="00000C97">
      <w:pPr>
        <w:spacing w:line="480" w:lineRule="auto"/>
        <w:ind w:firstLine="720"/>
      </w:pPr>
      <w:r w:rsidRPr="004C737E">
        <w:rPr>
          <w:i/>
        </w:rPr>
        <w:t>Individual Self</w:t>
      </w:r>
      <w:r w:rsidRPr="00874BFB">
        <w:t xml:space="preserve">. The </w:t>
      </w:r>
      <w:r w:rsidR="001C3350" w:rsidRPr="00874BFB">
        <w:t>challenges</w:t>
      </w:r>
      <w:r w:rsidRPr="00874BFB">
        <w:t xml:space="preserve"> of </w:t>
      </w:r>
      <w:r w:rsidRPr="004C737E">
        <w:t xml:space="preserve">the </w:t>
      </w:r>
      <w:r w:rsidRPr="00874BFB">
        <w:rPr>
          <w:i/>
        </w:rPr>
        <w:t xml:space="preserve">self-other trade-off, </w:t>
      </w:r>
      <w:r w:rsidR="0087245B">
        <w:rPr>
          <w:i/>
        </w:rPr>
        <w:t xml:space="preserve">long </w:t>
      </w:r>
      <w:r w:rsidR="0087245B" w:rsidRPr="00874BFB">
        <w:rPr>
          <w:i/>
        </w:rPr>
        <w:t>time horizon</w:t>
      </w:r>
      <w:r w:rsidR="0087245B" w:rsidRPr="00000C97">
        <w:rPr>
          <w:i/>
        </w:rPr>
        <w:t>,</w:t>
      </w:r>
      <w:r w:rsidR="0087245B">
        <w:t xml:space="preserve"> </w:t>
      </w:r>
      <w:r w:rsidRPr="00874BFB">
        <w:rPr>
          <w:i/>
        </w:rPr>
        <w:t>the</w:t>
      </w:r>
      <w:r w:rsidR="0087245B">
        <w:rPr>
          <w:i/>
        </w:rPr>
        <w:t xml:space="preserve"> </w:t>
      </w:r>
      <w:r w:rsidRPr="00874BFB">
        <w:rPr>
          <w:i/>
        </w:rPr>
        <w:t xml:space="preserve">requirement of collective action, </w:t>
      </w:r>
      <w:r w:rsidR="00AE707F" w:rsidRPr="00000C97">
        <w:t>and</w:t>
      </w:r>
      <w:r w:rsidR="00AE707F">
        <w:rPr>
          <w:i/>
        </w:rPr>
        <w:t xml:space="preserve"> </w:t>
      </w:r>
      <w:r w:rsidRPr="00874BFB">
        <w:rPr>
          <w:i/>
        </w:rPr>
        <w:t xml:space="preserve">the problem of abstractness </w:t>
      </w:r>
      <w:r w:rsidRPr="00874BFB">
        <w:t xml:space="preserve">are </w:t>
      </w:r>
      <w:r w:rsidR="005673A4">
        <w:t xml:space="preserve">most strongly </w:t>
      </w:r>
      <w:r w:rsidRPr="00874BFB">
        <w:t xml:space="preserve">linked to the individual self. In terms of </w:t>
      </w:r>
      <w:r w:rsidRPr="00000C97">
        <w:t>the</w:t>
      </w:r>
      <w:r w:rsidRPr="004C737E">
        <w:rPr>
          <w:i/>
        </w:rPr>
        <w:t xml:space="preserve"> self-other trade-off</w:t>
      </w:r>
      <w:r w:rsidRPr="00000C97">
        <w:rPr>
          <w:i/>
        </w:rPr>
        <w:t>,</w:t>
      </w:r>
      <w:r w:rsidRPr="00874BFB">
        <w:t xml:space="preserve"> sustain</w:t>
      </w:r>
      <w:r w:rsidR="00874BFB">
        <w:t>able</w:t>
      </w:r>
      <w:r w:rsidR="005673A4">
        <w:t xml:space="preserve"> </w:t>
      </w:r>
      <w:r w:rsidRPr="00874BFB">
        <w:t>consumption requires that indivi</w:t>
      </w:r>
      <w:r w:rsidR="004F5958" w:rsidRPr="00874BFB">
        <w:t>duals forgo</w:t>
      </w:r>
      <w:r w:rsidR="005673A4">
        <w:t xml:space="preserve"> self-</w:t>
      </w:r>
      <w:r w:rsidRPr="00874BFB">
        <w:t>benefit</w:t>
      </w:r>
      <w:r w:rsidR="005673A4">
        <w:t>s</w:t>
      </w:r>
      <w:r w:rsidRPr="00874BFB">
        <w:t xml:space="preserve"> for some broader social or environment</w:t>
      </w:r>
      <w:r w:rsidR="004F5958" w:rsidRPr="00874BFB">
        <w:t>al good. On</w:t>
      </w:r>
      <w:r w:rsidR="008A57AB">
        <w:t>e</w:t>
      </w:r>
      <w:r w:rsidR="006950AE">
        <w:t xml:space="preserve"> </w:t>
      </w:r>
      <w:r w:rsidR="004F5958" w:rsidRPr="00874BFB">
        <w:t>questio</w:t>
      </w:r>
      <w:r w:rsidR="001C3350" w:rsidRPr="00874BFB">
        <w:t>n</w:t>
      </w:r>
      <w:r w:rsidRPr="00874BFB">
        <w:t xml:space="preserve"> is whether </w:t>
      </w:r>
      <w:r w:rsidR="00874BFB" w:rsidRPr="00874BFB">
        <w:t>people</w:t>
      </w:r>
      <w:r w:rsidR="00C41454">
        <w:t xml:space="preserve">’s views of their </w:t>
      </w:r>
      <w:r w:rsidR="00874BFB" w:rsidRPr="00874BFB">
        <w:t>self-concept</w:t>
      </w:r>
      <w:r w:rsidR="00F9119E">
        <w:t xml:space="preserve"> </w:t>
      </w:r>
      <w:r w:rsidR="00874BFB" w:rsidRPr="00874BFB">
        <w:t xml:space="preserve">might predict sustainable consumer behaviors. While some </w:t>
      </w:r>
      <w:r w:rsidR="005673A4">
        <w:t xml:space="preserve">individuals tend to </w:t>
      </w:r>
      <w:r w:rsidR="00874BFB" w:rsidRPr="004C737E">
        <w:rPr>
          <w:rFonts w:eastAsiaTheme="minorHAnsi"/>
          <w:color w:val="000000"/>
        </w:rPr>
        <w:t>have</w:t>
      </w:r>
      <w:r w:rsidR="00874BFB">
        <w:rPr>
          <w:rFonts w:eastAsiaTheme="minorHAnsi"/>
          <w:color w:val="000000"/>
        </w:rPr>
        <w:t xml:space="preserve"> a more </w:t>
      </w:r>
      <w:r w:rsidR="00874BFB" w:rsidRPr="004C737E">
        <w:rPr>
          <w:rFonts w:eastAsiaTheme="minorHAnsi"/>
          <w:color w:val="000000"/>
        </w:rPr>
        <w:t>independent (i.e., the self is s</w:t>
      </w:r>
      <w:r w:rsidR="00874BFB" w:rsidRPr="00874BFB">
        <w:rPr>
          <w:rFonts w:eastAsiaTheme="minorHAnsi"/>
          <w:color w:val="000000"/>
        </w:rPr>
        <w:t>eparate and distinct</w:t>
      </w:r>
      <w:r w:rsidR="00874BFB">
        <w:rPr>
          <w:rFonts w:eastAsiaTheme="minorHAnsi"/>
          <w:color w:val="000000"/>
        </w:rPr>
        <w:t xml:space="preserve"> </w:t>
      </w:r>
      <w:r w:rsidR="00874BFB" w:rsidRPr="004C737E">
        <w:rPr>
          <w:rFonts w:eastAsiaTheme="minorHAnsi"/>
          <w:color w:val="000000"/>
        </w:rPr>
        <w:t>from others)</w:t>
      </w:r>
      <w:r w:rsidR="00874BFB">
        <w:rPr>
          <w:rFonts w:eastAsiaTheme="minorHAnsi"/>
          <w:color w:val="000000"/>
        </w:rPr>
        <w:t xml:space="preserve"> view of the self, others </w:t>
      </w:r>
      <w:r w:rsidR="005673A4">
        <w:rPr>
          <w:rFonts w:eastAsiaTheme="minorHAnsi"/>
          <w:color w:val="000000"/>
        </w:rPr>
        <w:t>have a</w:t>
      </w:r>
      <w:r w:rsidR="00874BFB">
        <w:rPr>
          <w:rFonts w:eastAsiaTheme="minorHAnsi"/>
          <w:color w:val="000000"/>
        </w:rPr>
        <w:t xml:space="preserve"> more </w:t>
      </w:r>
      <w:r w:rsidR="00874BFB" w:rsidRPr="004C737E">
        <w:rPr>
          <w:rFonts w:eastAsiaTheme="minorHAnsi"/>
          <w:color w:val="000000"/>
        </w:rPr>
        <w:t>interdepe</w:t>
      </w:r>
      <w:r w:rsidR="00874BFB" w:rsidRPr="00874BFB">
        <w:rPr>
          <w:rFonts w:eastAsiaTheme="minorHAnsi"/>
          <w:color w:val="000000"/>
        </w:rPr>
        <w:t xml:space="preserve">ndent (i.e., the self is </w:t>
      </w:r>
      <w:r w:rsidR="00874BFB" w:rsidRPr="004C737E">
        <w:rPr>
          <w:rFonts w:eastAsiaTheme="minorHAnsi"/>
          <w:color w:val="000000"/>
        </w:rPr>
        <w:t>connected with others) self-construal (</w:t>
      </w:r>
      <w:r w:rsidR="00874BFB" w:rsidRPr="005673A4">
        <w:rPr>
          <w:rFonts w:eastAsiaTheme="minorHAnsi"/>
        </w:rPr>
        <w:t>Markus and Kitayama 1991; Singelis 1994</w:t>
      </w:r>
      <w:r w:rsidR="00874BFB" w:rsidRPr="004C737E">
        <w:rPr>
          <w:rFonts w:eastAsiaTheme="minorHAnsi"/>
          <w:color w:val="000000"/>
        </w:rPr>
        <w:t>).</w:t>
      </w:r>
      <w:r w:rsidR="00874BFB" w:rsidRPr="00874BFB">
        <w:t xml:space="preserve"> </w:t>
      </w:r>
      <w:r w:rsidR="00874BFB">
        <w:t>One possibility is that those who think of the se</w:t>
      </w:r>
      <w:r w:rsidRPr="00874BFB">
        <w:t>lf more in te</w:t>
      </w:r>
      <w:r w:rsidR="001C3350" w:rsidRPr="00874BFB">
        <w:t xml:space="preserve">rms of </w:t>
      </w:r>
      <w:r w:rsidR="002D2D49">
        <w:t>an</w:t>
      </w:r>
      <w:r w:rsidR="001C3350" w:rsidRPr="00874BFB">
        <w:t xml:space="preserve"> inter</w:t>
      </w:r>
      <w:r w:rsidRPr="00874BFB">
        <w:t xml:space="preserve">dependent </w:t>
      </w:r>
      <w:r w:rsidR="001C3350" w:rsidRPr="00874BFB">
        <w:t>self-construal</w:t>
      </w:r>
      <w:r w:rsidR="004C737E">
        <w:t xml:space="preserve"> (both as a measured individual difference</w:t>
      </w:r>
      <w:r w:rsidR="00F9119E">
        <w:t xml:space="preserve"> and as a primed mindset</w:t>
      </w:r>
      <w:r w:rsidR="002D2D49">
        <w:t>;</w:t>
      </w:r>
      <w:r w:rsidR="00F9119E">
        <w:t xml:space="preserve"> </w:t>
      </w:r>
      <w:r w:rsidR="0093766F">
        <w:t>White</w:t>
      </w:r>
      <w:r w:rsidR="004C737E">
        <w:t>, Argo, and Sengupta 2012)</w:t>
      </w:r>
      <w:r w:rsidRPr="00874BFB">
        <w:t xml:space="preserve"> </w:t>
      </w:r>
      <w:r w:rsidR="005673A4">
        <w:t>might be more inclined to engage in</w:t>
      </w:r>
      <w:r w:rsidRPr="00874BFB">
        <w:t xml:space="preserve"> sustainable behaviors, particularly those that may assist ing</w:t>
      </w:r>
      <w:r w:rsidR="004F5958" w:rsidRPr="00874BFB">
        <w:t xml:space="preserve">roup members. Past research has found, for example, that </w:t>
      </w:r>
      <w:r w:rsidR="00016F71" w:rsidRPr="00874BFB">
        <w:t>charitable giving behaviors are</w:t>
      </w:r>
      <w:r w:rsidR="004F5958" w:rsidRPr="00874BFB">
        <w:t xml:space="preserve"> more likely</w:t>
      </w:r>
      <w:r w:rsidR="004F5958">
        <w:t xml:space="preserve"> among those who are interdependent</w:t>
      </w:r>
      <w:r w:rsidR="00560E8C">
        <w:t xml:space="preserve"> </w:t>
      </w:r>
      <w:r w:rsidR="00232275">
        <w:fldChar w:fldCharType="begin"/>
      </w:r>
      <w:r w:rsidR="00360506">
        <w:instrText xml:space="preserve"> ADDIN ZOTERO_ITEM CSL_CITATION {"citationID":"u7l7dStm","properties":{"formattedCitation":"(Winterich and Barone 2011)","plainCitation":"(Winterich and Barone 2011)","noteIndex":0},"citationItems":[{"id":7380,"uris":["http://zotero.org/groups/2061407/items/IMR3TE58"],"uri":["http://zotero.org/groups/2061407/items/IMR3TE58"],"itemData":{"id":7380,"type":"article-journal","title":"Warm glow or cold, hard cash? Social identity effects on consumer choice for donation versus discount promotions","container-title":"Journal of Marketing Research","page":"855–868","volume":"48","issue":"5","source":"Google Scholar","shortTitle":"Warm glow or cold, hard cash?","author":[{"family":"Winterich","given":"Karen Page"},{"family":"Barone","given":"Michael J."}],"issued":{"date-parts":[["2011"]]}}}],"schema":"https://github.com/citation-style-language/schema/raw/master/csl-citation.json"} </w:instrText>
      </w:r>
      <w:r w:rsidR="00232275">
        <w:fldChar w:fldCharType="separate"/>
      </w:r>
      <w:r w:rsidR="00360506" w:rsidRPr="00360506">
        <w:t>(Winterich and Barone 2011)</w:t>
      </w:r>
      <w:r w:rsidR="00232275">
        <w:fldChar w:fldCharType="end"/>
      </w:r>
      <w:r w:rsidR="00016F71">
        <w:t xml:space="preserve">, particularly </w:t>
      </w:r>
      <w:r w:rsidR="004F5958">
        <w:t xml:space="preserve">when the target is considered to </w:t>
      </w:r>
      <w:r w:rsidR="002D2D49">
        <w:t xml:space="preserve">be </w:t>
      </w:r>
      <w:r w:rsidR="004F5958">
        <w:t xml:space="preserve">an ingroup member </w:t>
      </w:r>
      <w:r w:rsidR="00232275">
        <w:fldChar w:fldCharType="begin"/>
      </w:r>
      <w:r w:rsidR="00360506">
        <w:instrText xml:space="preserve"> ADDIN ZOTERO_ITEM CSL_CITATION {"citationID":"fbkSFMC5","properties":{"formattedCitation":"(Duclos and Barasch 2014)","plainCitation":"(Duclos and Barasch 2014)","noteIndex":0},"citationItems":[{"id":7382,"uris":["http://zotero.org/groups/2061407/items/DKQMADTC"],"uri":["http://zotero.org/groups/2061407/items/DKQMADTC"],"itemData":{"id":7382,"type":"article-journal","title":"Prosocial behavior in intergroup relations: How donor self-construal and recipient group-membership shape generosity","container-title":"Journal of Consumer Research","page":"93–108","volume":"41","issue":"1","source":"Google Scholar","shortTitle":"Prosocial behavior in intergroup relations","author":[{"family":"Duclos","given":"Rod"},{"family":"Barasch","given":"Alixandra"}],"issued":{"date-parts":[["2014"]]}}}],"schema":"https://github.com/citation-style-language/schema/raw/master/csl-citation.json"} </w:instrText>
      </w:r>
      <w:r w:rsidR="00232275">
        <w:fldChar w:fldCharType="separate"/>
      </w:r>
      <w:r w:rsidR="00360506" w:rsidRPr="00360506">
        <w:t>(Duclos and Barasch 2014)</w:t>
      </w:r>
      <w:r w:rsidR="00232275">
        <w:fldChar w:fldCharType="end"/>
      </w:r>
      <w:r w:rsidR="004F5958">
        <w:t>.</w:t>
      </w:r>
      <w:r w:rsidR="00971BBB">
        <w:t xml:space="preserve"> Thus, research might test </w:t>
      </w:r>
      <w:r w:rsidR="002D2D49">
        <w:t>the following proposition</w:t>
      </w:r>
      <w:r w:rsidR="00971BBB">
        <w:t>:</w:t>
      </w:r>
    </w:p>
    <w:p w:rsidR="00507CC9" w:rsidRDefault="00971BBB" w:rsidP="005673A4">
      <w:pPr>
        <w:ind w:left="720"/>
      </w:pPr>
      <w:r>
        <w:t>P8</w:t>
      </w:r>
      <w:r w:rsidR="00507CC9">
        <w:t xml:space="preserve">: Those </w:t>
      </w:r>
      <w:r w:rsidR="00016F71">
        <w:t>who are more interdependent</w:t>
      </w:r>
      <w:r w:rsidR="00507CC9">
        <w:t xml:space="preserve"> show more environmental concern and </w:t>
      </w:r>
      <w:r w:rsidR="005E3464">
        <w:t xml:space="preserve">are </w:t>
      </w:r>
      <w:r w:rsidR="00507CC9">
        <w:t>more likely to engage in sustainable consumer behaviors.</w:t>
      </w:r>
      <w:r w:rsidR="00016F71">
        <w:t xml:space="preserve"> This effect may be enhanced when it is salient that the sustainable action helps relevant ingroup members.</w:t>
      </w:r>
    </w:p>
    <w:p w:rsidR="005673A4" w:rsidRDefault="005673A4" w:rsidP="00820179">
      <w:pPr>
        <w:rPr>
          <w:rFonts w:eastAsiaTheme="minorHAnsi"/>
        </w:rPr>
      </w:pPr>
    </w:p>
    <w:p w:rsidR="00507CC9" w:rsidRDefault="00971BBB" w:rsidP="005673A4">
      <w:pPr>
        <w:spacing w:line="480" w:lineRule="auto"/>
        <w:ind w:firstLine="720"/>
        <w:rPr>
          <w:color w:val="000000"/>
        </w:rPr>
      </w:pPr>
      <w:r>
        <w:rPr>
          <w:rFonts w:eastAsiaTheme="minorHAnsi"/>
        </w:rPr>
        <w:t>Future work might examine</w:t>
      </w:r>
      <w:r w:rsidR="00507CC9">
        <w:rPr>
          <w:color w:val="000000"/>
        </w:rPr>
        <w:t xml:space="preserve"> how to act</w:t>
      </w:r>
      <w:r w:rsidR="008A57AB">
        <w:rPr>
          <w:color w:val="000000"/>
        </w:rPr>
        <w:t xml:space="preserve">ivate </w:t>
      </w:r>
      <w:r w:rsidR="004F5958">
        <w:rPr>
          <w:color w:val="000000"/>
        </w:rPr>
        <w:t xml:space="preserve">more transcendent </w:t>
      </w:r>
      <w:r w:rsidR="00507CC9">
        <w:rPr>
          <w:color w:val="000000"/>
        </w:rPr>
        <w:t>construals of the self, encompassing not only the individual self and close others</w:t>
      </w:r>
      <w:r w:rsidR="008A57AB">
        <w:rPr>
          <w:color w:val="000000"/>
        </w:rPr>
        <w:t>,</w:t>
      </w:r>
      <w:r w:rsidR="00507CC9">
        <w:rPr>
          <w:color w:val="000000"/>
        </w:rPr>
        <w:t xml:space="preserve"> but also other species and the biosphere. </w:t>
      </w:r>
      <w:r>
        <w:rPr>
          <w:color w:val="000000"/>
        </w:rPr>
        <w:t>It may be that encouraging</w:t>
      </w:r>
      <w:r w:rsidR="00507CC9">
        <w:rPr>
          <w:color w:val="000000"/>
        </w:rPr>
        <w:t xml:space="preserve"> </w:t>
      </w:r>
      <w:r>
        <w:rPr>
          <w:color w:val="000000"/>
        </w:rPr>
        <w:t xml:space="preserve">such transcendent views of the self </w:t>
      </w:r>
      <w:r w:rsidR="0087245B">
        <w:rPr>
          <w:color w:val="000000"/>
        </w:rPr>
        <w:t xml:space="preserve">can </w:t>
      </w:r>
      <w:r>
        <w:rPr>
          <w:color w:val="000000"/>
        </w:rPr>
        <w:t>increase</w:t>
      </w:r>
      <w:r w:rsidR="00203858">
        <w:rPr>
          <w:color w:val="000000"/>
        </w:rPr>
        <w:t xml:space="preserve"> eco-friendly actions.</w:t>
      </w:r>
      <w:r w:rsidR="00507CC9">
        <w:rPr>
          <w:color w:val="000000"/>
        </w:rPr>
        <w:t xml:space="preserve"> In addition, work could examine different facets of self-identity (</w:t>
      </w:r>
      <w:r>
        <w:rPr>
          <w:color w:val="000000"/>
        </w:rPr>
        <w:t>e.g.,</w:t>
      </w:r>
      <w:r w:rsidR="00507CC9">
        <w:rPr>
          <w:color w:val="000000"/>
        </w:rPr>
        <w:t xml:space="preserve"> moral identity) in driving sustainable behaviors. While work has looked at moral identity </w:t>
      </w:r>
      <w:r>
        <w:rPr>
          <w:color w:val="000000"/>
        </w:rPr>
        <w:t>in the domain of</w:t>
      </w:r>
      <w:r w:rsidR="00507CC9">
        <w:rPr>
          <w:color w:val="000000"/>
        </w:rPr>
        <w:t xml:space="preserve"> prosocial behaviors </w:t>
      </w:r>
      <w:r w:rsidR="00232275">
        <w:rPr>
          <w:color w:val="000000"/>
        </w:rPr>
        <w:fldChar w:fldCharType="begin"/>
      </w:r>
      <w:r w:rsidR="00360506">
        <w:rPr>
          <w:color w:val="000000"/>
        </w:rPr>
        <w:instrText xml:space="preserve"> ADDIN ZOTERO_ITEM CSL_CITATION {"citationID":"iWu465Hf","properties":{"formattedCitation":"(Reed, Aquino, and Levy 2007)","plainCitation":"(Reed, Aquino, and Levy 2007)","noteIndex":0},"citationItems":[{"id":6503,"uris":["http://zotero.org/groups/2061407/items/E2V3VKU9"],"uri":["http://zotero.org/groups/2061407/items/E2V3VKU9"],"itemData":{"id":6503,"type":"article-journal","title":"Moral Identity and Judgments of Charitable Behaviors","container-title":"Journal of Marketing","page":"178–193","volume":"71","issue":"1","source":"Google Scholar","author":[{"family":"Reed","given":"Americus"},{"family":"Aquino","given":"Karl"},{"family":"Levy","given":"Eric"}],"issued":{"date-parts":[["2007"]]}}}],"schema":"https://github.com/citation-style-language/schema/raw/master/csl-citation.json"} </w:instrText>
      </w:r>
      <w:r w:rsidR="00232275">
        <w:rPr>
          <w:color w:val="000000"/>
        </w:rPr>
        <w:fldChar w:fldCharType="separate"/>
      </w:r>
      <w:r w:rsidR="00360506" w:rsidRPr="00360506">
        <w:t>(Reed, Aquino, and Levy 2007)</w:t>
      </w:r>
      <w:r w:rsidR="00232275">
        <w:rPr>
          <w:color w:val="000000"/>
        </w:rPr>
        <w:fldChar w:fldCharType="end"/>
      </w:r>
      <w:r w:rsidR="00507CC9">
        <w:rPr>
          <w:color w:val="000000"/>
        </w:rPr>
        <w:t xml:space="preserve">, </w:t>
      </w:r>
      <w:r w:rsidR="008A57AB">
        <w:rPr>
          <w:color w:val="000000"/>
        </w:rPr>
        <w:t>to our knowledge</w:t>
      </w:r>
      <w:r w:rsidR="0087245B">
        <w:rPr>
          <w:color w:val="000000"/>
        </w:rPr>
        <w:t xml:space="preserve"> no prior</w:t>
      </w:r>
      <w:r w:rsidR="008A57AB">
        <w:rPr>
          <w:color w:val="000000"/>
        </w:rPr>
        <w:t xml:space="preserve"> </w:t>
      </w:r>
      <w:r w:rsidR="00507CC9">
        <w:rPr>
          <w:color w:val="000000"/>
        </w:rPr>
        <w:t>work has examined whether sustainable behaviors are viewed</w:t>
      </w:r>
      <w:r w:rsidR="0018260D">
        <w:rPr>
          <w:color w:val="000000"/>
        </w:rPr>
        <w:t xml:space="preserve"> as moral obligations that are predicted</w:t>
      </w:r>
      <w:r w:rsidR="00507CC9">
        <w:rPr>
          <w:color w:val="000000"/>
        </w:rPr>
        <w:t xml:space="preserve"> by moral identity. </w:t>
      </w:r>
    </w:p>
    <w:p w:rsidR="004F5958" w:rsidRPr="00971BBB" w:rsidRDefault="00971BBB" w:rsidP="00971BBB">
      <w:pPr>
        <w:ind w:left="720"/>
        <w:rPr>
          <w:color w:val="000000"/>
        </w:rPr>
      </w:pPr>
      <w:r>
        <w:rPr>
          <w:color w:val="000000"/>
        </w:rPr>
        <w:t>P9</w:t>
      </w:r>
      <w:r w:rsidR="004F5958">
        <w:rPr>
          <w:color w:val="000000"/>
        </w:rPr>
        <w:t>: Encouraging the self to be seen as transcendent and connected to other species and the biosphere will lead to increases in sustainable beha</w:t>
      </w:r>
      <w:r w:rsidR="004C737E">
        <w:rPr>
          <w:color w:val="000000"/>
        </w:rPr>
        <w:t>v</w:t>
      </w:r>
      <w:r>
        <w:rPr>
          <w:color w:val="000000"/>
        </w:rPr>
        <w:t xml:space="preserve">iors. </w:t>
      </w:r>
      <w:r w:rsidR="004F5958">
        <w:rPr>
          <w:color w:val="000000"/>
        </w:rPr>
        <w:t>Both individual differences in</w:t>
      </w:r>
      <w:r w:rsidR="0032133B">
        <w:rPr>
          <w:color w:val="000000"/>
        </w:rPr>
        <w:t xml:space="preserve"> moral identity</w:t>
      </w:r>
      <w:r w:rsidR="004F5958">
        <w:rPr>
          <w:color w:val="000000"/>
        </w:rPr>
        <w:t xml:space="preserve"> and moral</w:t>
      </w:r>
      <w:r w:rsidR="0032133B">
        <w:rPr>
          <w:color w:val="000000"/>
        </w:rPr>
        <w:t>-</w:t>
      </w:r>
      <w:r w:rsidR="004F5958">
        <w:rPr>
          <w:color w:val="000000"/>
        </w:rPr>
        <w:t>identity primes will increase sustainable consumer behaviors.</w:t>
      </w:r>
    </w:p>
    <w:p w:rsidR="00820179" w:rsidRDefault="00820179" w:rsidP="00820179">
      <w:pPr>
        <w:ind w:firstLine="720"/>
      </w:pPr>
    </w:p>
    <w:p w:rsidR="004F5958" w:rsidRPr="00971BBB" w:rsidRDefault="00016F71" w:rsidP="00971BBB">
      <w:pPr>
        <w:spacing w:line="480" w:lineRule="auto"/>
        <w:ind w:firstLine="720"/>
        <w:rPr>
          <w:color w:val="000000" w:themeColor="text1"/>
        </w:rPr>
      </w:pPr>
      <w:r>
        <w:t>Along with the self-other trade-off, t</w:t>
      </w:r>
      <w:r w:rsidR="00F603AC">
        <w:t>he</w:t>
      </w:r>
      <w:r w:rsidR="00F603AC" w:rsidRPr="00820179">
        <w:t xml:space="preserve"> notion</w:t>
      </w:r>
      <w:r w:rsidR="00F603AC" w:rsidRPr="004C737E">
        <w:rPr>
          <w:i/>
        </w:rPr>
        <w:t xml:space="preserve"> of </w:t>
      </w:r>
      <w:r w:rsidRPr="004C737E">
        <w:rPr>
          <w:i/>
        </w:rPr>
        <w:t xml:space="preserve">long </w:t>
      </w:r>
      <w:r w:rsidR="00F603AC" w:rsidRPr="004C737E">
        <w:rPr>
          <w:i/>
        </w:rPr>
        <w:t>time horizon</w:t>
      </w:r>
      <w:r w:rsidRPr="004C737E">
        <w:rPr>
          <w:i/>
        </w:rPr>
        <w:t>s</w:t>
      </w:r>
      <w:r w:rsidR="00F603AC">
        <w:t xml:space="preserve"> is linked </w:t>
      </w:r>
      <w:r>
        <w:t>to self-control. Indeed</w:t>
      </w:r>
      <w:r w:rsidR="005673A4">
        <w:t>,</w:t>
      </w:r>
      <w:r>
        <w:t xml:space="preserve"> self-regulation </w:t>
      </w:r>
      <w:r w:rsidR="00F9119E">
        <w:t xml:space="preserve">research demonstrates that </w:t>
      </w:r>
      <w:r>
        <w:t>p</w:t>
      </w:r>
      <w:r w:rsidR="00F603AC">
        <w:t xml:space="preserve">eople have </w:t>
      </w:r>
      <w:r w:rsidR="00621F00">
        <w:t xml:space="preserve">a </w:t>
      </w:r>
      <w:r w:rsidR="00F603AC">
        <w:t xml:space="preserve">difficult time regulating the self to forgo benefits </w:t>
      </w:r>
      <w:r>
        <w:t>in the present</w:t>
      </w:r>
      <w:r w:rsidR="00F603AC">
        <w:t xml:space="preserve"> for longer</w:t>
      </w:r>
      <w:r w:rsidR="009C34FE">
        <w:t>-</w:t>
      </w:r>
      <w:r w:rsidR="00F603AC">
        <w:t xml:space="preserve">term payoffs </w:t>
      </w:r>
      <w:r w:rsidR="00232275">
        <w:fldChar w:fldCharType="begin"/>
      </w:r>
      <w:r w:rsidR="007A57B6">
        <w:instrText xml:space="preserve"> ADDIN ZOTERO_ITEM CSL_CITATION {"citationID":"HcJpV3ql","properties":{"formattedCitation":"(Muraven and Baumeister 2000)","plainCitation":"(Muraven and Baumeister 2000)","noteIndex":0},"citationItems":[{"id":7385,"uris":["http://zotero.org/groups/2061407/items/XGN62KAE"],"uri":["http://zotero.org/groups/2061407/items/XGN62KAE"],"itemData":{"id":7385,"type":"article-journal","title":"Self-regulation and depletion of limited resources: Does self-control resemble a muscle?","container-title":"Psychological Bulletin","page":"247","volume":"126","issue":"2","source":"Google Scholar","shortTitle":"Self-regulation and depletion of limited resources","author":[{"family":"Muraven","given":"Mark"},{"family":"Baumeister","given":"Roy F."}],"issued":{"date-parts":[["2000"]]}}}],"schema":"https://github.com/citation-style-language/schema/raw/master/csl-citation.json"} </w:instrText>
      </w:r>
      <w:r w:rsidR="00232275">
        <w:fldChar w:fldCharType="separate"/>
      </w:r>
      <w:r w:rsidR="00360506" w:rsidRPr="00360506">
        <w:t>(Muraven and Baumeister 2000)</w:t>
      </w:r>
      <w:r w:rsidR="00232275">
        <w:fldChar w:fldCharType="end"/>
      </w:r>
      <w:r w:rsidR="00F603AC">
        <w:t>.</w:t>
      </w:r>
      <w:r>
        <w:t xml:space="preserve"> Sustainable behaviors present a unique self-regulation dilemma</w:t>
      </w:r>
      <w:r w:rsidR="00832560">
        <w:t xml:space="preserve">. While </w:t>
      </w:r>
      <w:r>
        <w:t>most self-regula</w:t>
      </w:r>
      <w:r w:rsidR="005673A4">
        <w:t xml:space="preserve">tory acts involve </w:t>
      </w:r>
      <w:r>
        <w:t>holding off on some positive reward now</w:t>
      </w:r>
      <w:r w:rsidR="009C34FE">
        <w:t xml:space="preserve"> in order to receive</w:t>
      </w:r>
      <w:r>
        <w:t xml:space="preserve"> a later payoff that reflects a self-</w:t>
      </w:r>
      <w:r w:rsidR="005673A4">
        <w:t xml:space="preserve">relevant </w:t>
      </w:r>
      <w:r>
        <w:t>goal (e.g., not eating ice cream in the present so o</w:t>
      </w:r>
      <w:r w:rsidR="000738B7">
        <w:t xml:space="preserve">ne can fit into </w:t>
      </w:r>
      <w:r w:rsidR="009C34FE">
        <w:t>a</w:t>
      </w:r>
      <w:r w:rsidR="000738B7">
        <w:t xml:space="preserve"> favorite dress on an</w:t>
      </w:r>
      <w:r>
        <w:t xml:space="preserve"> upcoming vacation), sustainable behaviors involve putting</w:t>
      </w:r>
      <w:r w:rsidR="000738B7">
        <w:t xml:space="preserve"> off something positive now </w:t>
      </w:r>
      <w:r w:rsidR="0093766F">
        <w:t xml:space="preserve">for a </w:t>
      </w:r>
      <w:r>
        <w:t>payoff that i</w:t>
      </w:r>
      <w:r w:rsidR="0093766F">
        <w:t xml:space="preserve">s not only </w:t>
      </w:r>
      <w:r w:rsidR="009C34FE">
        <w:t>temporally distant</w:t>
      </w:r>
      <w:r w:rsidR="0093766F">
        <w:t>, but that</w:t>
      </w:r>
      <w:r>
        <w:t xml:space="preserve"> is broader than the self (not purchasing that sporty car </w:t>
      </w:r>
      <w:r w:rsidR="00D82871">
        <w:t xml:space="preserve">to reduce carbon emissions, the effects of </w:t>
      </w:r>
      <w:r>
        <w:t xml:space="preserve">which will </w:t>
      </w:r>
      <w:r w:rsidR="000738B7">
        <w:t>only be realized in</w:t>
      </w:r>
      <w:r>
        <w:t xml:space="preserve"> the future). </w:t>
      </w:r>
      <w:r w:rsidR="004F5958">
        <w:t>W</w:t>
      </w:r>
      <w:r w:rsidR="004F5958" w:rsidRPr="00327F01">
        <w:t>hile one would think that the</w:t>
      </w:r>
      <w:r w:rsidR="0093766F">
        <w:t xml:space="preserve"> self-control</w:t>
      </w:r>
      <w:r w:rsidR="004F5958" w:rsidRPr="00327F01">
        <w:t xml:space="preserve"> literature has much to say </w:t>
      </w:r>
      <w:r w:rsidR="00621F00">
        <w:t xml:space="preserve">about </w:t>
      </w:r>
      <w:r w:rsidR="00F9119E">
        <w:t>sustainable behavior change</w:t>
      </w:r>
      <w:r w:rsidR="004F5958" w:rsidRPr="00327F01">
        <w:t xml:space="preserve">, little work has </w:t>
      </w:r>
      <w:r w:rsidR="004F5958">
        <w:t xml:space="preserve">explicitly </w:t>
      </w:r>
      <w:r w:rsidR="004F5958" w:rsidRPr="00327F01">
        <w:t>looked at the role of self-regulation in determining s</w:t>
      </w:r>
      <w:r w:rsidR="0093766F">
        <w:t>ustainable actio</w:t>
      </w:r>
      <w:r w:rsidR="004F5958">
        <w:t xml:space="preserve">ns </w:t>
      </w:r>
      <w:r w:rsidR="00232275">
        <w:fldChar w:fldCharType="begin"/>
      </w:r>
      <w:r w:rsidR="00360506">
        <w:instrText xml:space="preserve"> ADDIN ZOTERO_ITEM CSL_CITATION {"citationID":"KYRIRINn","properties":{"formattedCitation":"(Arbuthnott 2009)","plainCitation":"(Arbuthnott 2009)","noteIndex":0},"citationItems":[{"id":6083,"uris":["http://zotero.org/groups/2061407/items/GBLKK2J9"],"uri":["http://zotero.org/groups/2061407/items/GBLKK2J9"],"itemData":{"id":6083,"type":"article-journal","title":"Education for Sustainable Development Beyond Attitude Change","container-title":"International Journal of Sustainability in Higher Education","page":"152-163","volume":"10","issue":"2","source":"CrossRef","DOI":"10.1108/14676370910945954","ISSN":"1467-6370","language":"en","author":[{"family":"Arbuthnott","given":"Katherine D."}],"issued":{"date-parts":[["2009",4,10]]}}}],"schema":"https://github.com/citation-style-language/schema/raw/master/csl-citation.json"} </w:instrText>
      </w:r>
      <w:r w:rsidR="00232275">
        <w:fldChar w:fldCharType="separate"/>
      </w:r>
      <w:r w:rsidR="00360506" w:rsidRPr="00360506">
        <w:t>(Arbuthnott 2009)</w:t>
      </w:r>
      <w:r w:rsidR="00232275">
        <w:fldChar w:fldCharType="end"/>
      </w:r>
      <w:r w:rsidR="004F5958">
        <w:t xml:space="preserve">. </w:t>
      </w:r>
      <w:r w:rsidR="00971BBB">
        <w:t xml:space="preserve">Existing work </w:t>
      </w:r>
      <w:r w:rsidR="004F5958">
        <w:t xml:space="preserve">shows that </w:t>
      </w:r>
      <w:r w:rsidR="004F5958" w:rsidRPr="00327F01">
        <w:t xml:space="preserve">those who have their regulatory resources depleted are more susceptible to temptations and impulse buying </w:t>
      </w:r>
      <w:r w:rsidR="00232275">
        <w:fldChar w:fldCharType="begin"/>
      </w:r>
      <w:r w:rsidR="00360506">
        <w:instrText xml:space="preserve"> ADDIN ZOTERO_ITEM CSL_CITATION {"citationID":"a4peb0ce5n","properties":{"formattedCitation":"(Baumeister 2002; Baumeister et al. 1998)","plainCitation":"(Baumeister 2002; Baumeister et al. 1998)","noteIndex":0},"citationItems":[{"id":5789,"uris":["http://zotero.org/groups/2061407/items/VVIPH4CD"],"uri":["http://zotero.org/groups/2061407/items/VVIPH4CD"],"itemData":{"id":5789,"type":"article-journal","title":"Yielding to Temptation: Self-Control Failure, Impulsive Purchasing, and Consumer Behavior","container-title":"Journal of Consumer Research","page":"670–676","volume":"28","issue":"4","source":"Google Scholar","shortTitle":"Yielding to temptation","author":[{"family":"Baumeister","given":"Roy F."}],"issued":{"date-parts":[["2002"]]}}},{"id":5792,"uris":["http://zotero.org/groups/2061407/items/TVJ968H7"],"uri":["http://zotero.org/groups/2061407/items/TVJ968H7"],"itemData":{"id":5792,"type":"article-journal","title":"Ego Depletion: Is the Active Self a Limited Resource?","container-title":"Journal of Personality and Social Psychology","page":"1252","volume":"74","issue":"5","source":"Google Scholar","shortTitle":"Ego depletion","author":[{"family":"Baumeister","given":"Roy F."},{"family":"Bratslavsky","given":"Ellen"},{"family":"Muraven","given":"Mark"},{"family":"Tice","given":"Dianne M."}],"issued":{"date-parts":[["1998"]]}}}],"schema":"https://github.com/citation-style-language/schema/raw/master/csl-citation.json"} </w:instrText>
      </w:r>
      <w:r w:rsidR="00232275">
        <w:fldChar w:fldCharType="separate"/>
      </w:r>
      <w:r w:rsidR="00360506" w:rsidRPr="00360506">
        <w:t>(Baumeister 2002; Baumeister et al. 1998)</w:t>
      </w:r>
      <w:r w:rsidR="00232275">
        <w:fldChar w:fldCharType="end"/>
      </w:r>
      <w:r w:rsidR="004F5958">
        <w:t>.</w:t>
      </w:r>
      <w:r w:rsidR="004F5958" w:rsidRPr="00327F01">
        <w:t xml:space="preserve"> Given that many sustainable behaviors require an effortful cost to the sel</w:t>
      </w:r>
      <w:r w:rsidR="004F5958">
        <w:t xml:space="preserve">f in the short </w:t>
      </w:r>
      <w:r w:rsidR="004F5958" w:rsidRPr="00327F01">
        <w:t xml:space="preserve">term for an uncertain future payoff, examining the dynamics of self-control in this domain </w:t>
      </w:r>
      <w:r w:rsidR="004F5958">
        <w:t>c</w:t>
      </w:r>
      <w:r w:rsidR="004F5958" w:rsidRPr="00327F01">
        <w:t xml:space="preserve">ould be </w:t>
      </w:r>
      <w:r w:rsidR="0093766F">
        <w:t>productive. O</w:t>
      </w:r>
      <w:r w:rsidR="00971BBB">
        <w:t xml:space="preserve">ne possibility is that </w:t>
      </w:r>
      <w:r w:rsidR="00F603AC">
        <w:t>sustainable behaviors that relate to limiting hedonic or pleasurabl</w:t>
      </w:r>
      <w:r w:rsidR="00D82871">
        <w:t>e self-experiences might be most</w:t>
      </w:r>
      <w:r w:rsidR="00F603AC">
        <w:t xml:space="preserve"> susceptible to regulatory failures.</w:t>
      </w:r>
    </w:p>
    <w:p w:rsidR="00820179" w:rsidRDefault="00971BBB" w:rsidP="00971BBB">
      <w:pPr>
        <w:ind w:left="720"/>
      </w:pPr>
      <w:r>
        <w:t>P10</w:t>
      </w:r>
      <w:r w:rsidR="00F603AC">
        <w:t xml:space="preserve">: Those whose regulatory resources are somehow limited will be more likely to engage in unsustainable </w:t>
      </w:r>
      <w:r w:rsidR="00126764">
        <w:t xml:space="preserve">behaviors. </w:t>
      </w:r>
      <w:r w:rsidR="00016F71">
        <w:t>This may particularly be the case when the unsustainable choice is high in hedonic pleasure.</w:t>
      </w:r>
    </w:p>
    <w:p w:rsidR="00820179" w:rsidRDefault="00820179" w:rsidP="00820179">
      <w:pPr>
        <w:shd w:val="clear" w:color="auto" w:fill="FFFFFF" w:themeFill="background1"/>
        <w:ind w:left="720"/>
        <w:rPr>
          <w:color w:val="000000" w:themeColor="text1"/>
        </w:rPr>
      </w:pPr>
    </w:p>
    <w:p w:rsidR="007E05EC" w:rsidRDefault="004C737E" w:rsidP="00820179">
      <w:pPr>
        <w:autoSpaceDE w:val="0"/>
        <w:autoSpaceDN w:val="0"/>
        <w:adjustRightInd w:val="0"/>
        <w:spacing w:line="480" w:lineRule="auto"/>
        <w:ind w:firstLine="720"/>
      </w:pPr>
      <w:r w:rsidRPr="000738B7">
        <w:rPr>
          <w:i/>
        </w:rPr>
        <w:t xml:space="preserve">The problem of abstractness </w:t>
      </w:r>
      <w:r w:rsidRPr="000738B7">
        <w:t xml:space="preserve">also relates to the individual self. In fact, </w:t>
      </w:r>
      <w:r w:rsidR="00F825DE">
        <w:t>one</w:t>
      </w:r>
      <w:r w:rsidRPr="000738B7">
        <w:t xml:space="preserve"> way </w:t>
      </w:r>
      <w:r w:rsidR="00621F00">
        <w:t>to combat</w:t>
      </w:r>
      <w:r w:rsidR="00621F00" w:rsidRPr="000738B7">
        <w:t xml:space="preserve"> </w:t>
      </w:r>
      <w:r w:rsidRPr="000738B7">
        <w:t xml:space="preserve">the problem of abstract and uncertain outcomes might be to consider directly how they </w:t>
      </w:r>
      <w:r w:rsidR="009C34FE">
        <w:t>could</w:t>
      </w:r>
      <w:r w:rsidR="009C34FE" w:rsidRPr="000738B7">
        <w:t xml:space="preserve"> </w:t>
      </w:r>
      <w:r w:rsidRPr="000738B7">
        <w:t>impact the individual self. As we have seen, making sustainable impacts and outcomes seem local and rele</w:t>
      </w:r>
      <w:r w:rsidR="00820179">
        <w:t>vant to the self can</w:t>
      </w:r>
      <w:r w:rsidRPr="000738B7">
        <w:t xml:space="preserve"> encourage sustainable consumer behaviors. However, future research might consider other </w:t>
      </w:r>
      <w:r w:rsidR="00820179">
        <w:t>means of connecting</w:t>
      </w:r>
      <w:r w:rsidRPr="000738B7">
        <w:t xml:space="preserve"> su</w:t>
      </w:r>
      <w:r w:rsidR="00820179">
        <w:t>s</w:t>
      </w:r>
      <w:r w:rsidRPr="000738B7">
        <w:t>tain</w:t>
      </w:r>
      <w:r w:rsidR="00820179">
        <w:t>a</w:t>
      </w:r>
      <w:r w:rsidRPr="000738B7">
        <w:t xml:space="preserve">ble outcomes </w:t>
      </w:r>
      <w:r w:rsidR="00F825DE">
        <w:t>more clearly to</w:t>
      </w:r>
      <w:r w:rsidRPr="000738B7">
        <w:t xml:space="preserve"> the self. For example, Hershfield and his colleagues </w:t>
      </w:r>
      <w:r w:rsidR="00232275">
        <w:fldChar w:fldCharType="begin"/>
      </w:r>
      <w:r w:rsidR="00360506">
        <w:instrText xml:space="preserve"> ADDIN ZOTERO_ITEM CSL_CITATION {"citationID":"1sHOt3Xy","properties":{"formattedCitation":"(2011)","plainCitation":"(2011)","noteIndex":0},"citationItems":[{"id":7420,"uris":["http://zotero.org/groups/2061407/items/UPAAWNBR"],"uri":["http://zotero.org/groups/2061407/items/UPAAWNBR"],"itemData":{"id":7420,"type":"article-journal","title":"Increasing saving behavior through age-progressed renderings of the future self","container-title":"Journal of Marketing Research","page":"S23–S37","volume":"48","issue":"SPL","source":"Google Scholar","author":[{"family":"Hershfield","given":"Hal E."},{"family":"Goldstein","given":"Daniel G."},{"family":"Sharpe","given":"William F."},{"family":"Fox","given":"Jesse"},{"family":"Yeykelis","given":"Leo"},{"family":"Carstensen","given":"Laura L."},{"family":"Bailenson","given":"Jeremy N."}],"issued":{"date-parts":[["2011"]]}},"suppress-author":true}],"schema":"https://github.com/citation-style-language/schema/raw/master/csl-citation.json"} </w:instrText>
      </w:r>
      <w:r w:rsidR="00232275">
        <w:fldChar w:fldCharType="separate"/>
      </w:r>
      <w:r w:rsidR="00360506" w:rsidRPr="00360506">
        <w:t>(2011)</w:t>
      </w:r>
      <w:r w:rsidR="00232275">
        <w:fldChar w:fldCharType="end"/>
      </w:r>
      <w:r w:rsidRPr="000738B7">
        <w:t xml:space="preserve"> have manipulated </w:t>
      </w:r>
      <w:r w:rsidR="005673A4" w:rsidRPr="000738B7">
        <w:t>a focus on the future self</w:t>
      </w:r>
      <w:r w:rsidRPr="000738B7">
        <w:t xml:space="preserve"> by showing </w:t>
      </w:r>
      <w:r w:rsidR="000A0DAA">
        <w:t>people</w:t>
      </w:r>
      <w:r w:rsidRPr="000738B7">
        <w:t xml:space="preserve"> a </w:t>
      </w:r>
      <w:r w:rsidR="00F825DE">
        <w:t>digital image</w:t>
      </w:r>
      <w:r w:rsidRPr="000738B7">
        <w:t xml:space="preserve"> of what their future self might look like. </w:t>
      </w:r>
      <w:r w:rsidR="00F825DE">
        <w:t>These researchers</w:t>
      </w:r>
      <w:r w:rsidRPr="000738B7">
        <w:t xml:space="preserve"> find that increasing conne</w:t>
      </w:r>
      <w:r w:rsidR="000A0DAA">
        <w:t xml:space="preserve">ctedness to the future self </w:t>
      </w:r>
      <w:r w:rsidRPr="000738B7">
        <w:t>increase</w:t>
      </w:r>
      <w:r w:rsidR="000A0DAA">
        <w:t>s</w:t>
      </w:r>
      <w:r w:rsidRPr="000738B7">
        <w:t xml:space="preserve"> willingness to invest in retirement savings</w:t>
      </w:r>
      <w:r w:rsidR="00083D5E">
        <w:t xml:space="preserve"> </w:t>
      </w:r>
      <w:r w:rsidR="00232275">
        <w:fldChar w:fldCharType="begin"/>
      </w:r>
      <w:r w:rsidR="00360506">
        <w:instrText xml:space="preserve"> ADDIN ZOTERO_ITEM CSL_CITATION {"citationID":"ak3rohpn4q","properties":{"formattedCitation":"(Hershfield et al. 2011)","plainCitation":"(Hershfield et al. 2011)","noteIndex":0},"citationItems":[{"id":7420,"uris":["http://zotero.org/groups/2061407/items/UPAAWNBR"],"uri":["http://zotero.org/groups/2061407/items/UPAAWNBR"],"itemData":{"id":7420,"type":"article-journal","title":"Increasing saving behavior through age-progressed renderings of the future self","container-title":"Journal of Marketing Research","page":"S23–S37","volume":"48","issue":"SPL","source":"Google Scholar","author":[{"family":"Hershfield","given":"Hal E."},{"family":"Goldstein","given":"Daniel G."},{"family":"Sharpe","given":"William F."},{"family":"Fox","given":"Jesse"},{"family":"Yeykelis","given":"Leo"},{"family":"Carstensen","given":"Laura L."},{"family":"Bailenson","given":"Jeremy N."}],"issued":{"date-parts":[["2011"]]}}}],"schema":"https://github.com/citation-style-language/schema/raw/master/csl-citation.json"} </w:instrText>
      </w:r>
      <w:r w:rsidR="00232275">
        <w:fldChar w:fldCharType="separate"/>
      </w:r>
      <w:r w:rsidR="00360506" w:rsidRPr="00360506">
        <w:t>(Hershfield et al. 2011)</w:t>
      </w:r>
      <w:r w:rsidR="00232275">
        <w:fldChar w:fldCharType="end"/>
      </w:r>
      <w:r w:rsidRPr="000738B7">
        <w:t xml:space="preserve">. One </w:t>
      </w:r>
      <w:r w:rsidR="007E05EC">
        <w:t>possibility is that</w:t>
      </w:r>
      <w:r w:rsidRPr="000738B7">
        <w:t xml:space="preserve"> </w:t>
      </w:r>
      <w:r w:rsidR="007E05EC">
        <w:t xml:space="preserve">manipulations that create a connection between the current and the future self might lead </w:t>
      </w:r>
      <w:r w:rsidR="000F7157">
        <w:t xml:space="preserve">to </w:t>
      </w:r>
      <w:r w:rsidR="004C4E0F">
        <w:t>increases in sustainable consumer behaviors</w:t>
      </w:r>
      <w:r w:rsidR="007E05EC">
        <w:t>:</w:t>
      </w:r>
    </w:p>
    <w:p w:rsidR="0093766F" w:rsidRDefault="000D0DD3" w:rsidP="0093766F">
      <w:pPr>
        <w:autoSpaceDE w:val="0"/>
        <w:autoSpaceDN w:val="0"/>
        <w:adjustRightInd w:val="0"/>
        <w:ind w:left="720"/>
      </w:pPr>
      <w:r>
        <w:t>P1</w:t>
      </w:r>
      <w:r w:rsidR="00971BBB">
        <w:t>1</w:t>
      </w:r>
      <w:r w:rsidR="000738B7">
        <w:t xml:space="preserve">: </w:t>
      </w:r>
      <w:r w:rsidR="005673A4" w:rsidRPr="000738B7">
        <w:t>Those consumers who are encouraged to focus on the futu</w:t>
      </w:r>
      <w:r w:rsidR="007E05EC">
        <w:t>re self will be more likely to</w:t>
      </w:r>
      <w:r>
        <w:t xml:space="preserve"> </w:t>
      </w:r>
      <w:r w:rsidR="00D63BD6">
        <w:t>engage in sustai</w:t>
      </w:r>
      <w:r w:rsidR="0093766F">
        <w:t xml:space="preserve">nable consumer behaviors. </w:t>
      </w:r>
    </w:p>
    <w:p w:rsidR="0093766F" w:rsidRDefault="0093766F" w:rsidP="0093766F">
      <w:pPr>
        <w:autoSpaceDE w:val="0"/>
        <w:autoSpaceDN w:val="0"/>
        <w:adjustRightInd w:val="0"/>
      </w:pPr>
    </w:p>
    <w:p w:rsidR="005673A4" w:rsidRDefault="00203858" w:rsidP="0093766F">
      <w:pPr>
        <w:autoSpaceDE w:val="0"/>
        <w:autoSpaceDN w:val="0"/>
        <w:adjustRightInd w:val="0"/>
        <w:rPr>
          <w:rFonts w:eastAsiaTheme="minorHAnsi"/>
        </w:rPr>
      </w:pPr>
      <w:r w:rsidRPr="00203858">
        <w:rPr>
          <w:rFonts w:eastAsiaTheme="minorHAnsi"/>
          <w:i/>
        </w:rPr>
        <w:t>Feelings and Cognition</w:t>
      </w:r>
    </w:p>
    <w:p w:rsidR="0093766F" w:rsidRPr="0093766F" w:rsidRDefault="0093766F" w:rsidP="0093766F">
      <w:pPr>
        <w:autoSpaceDE w:val="0"/>
        <w:autoSpaceDN w:val="0"/>
        <w:adjustRightInd w:val="0"/>
      </w:pPr>
    </w:p>
    <w:p w:rsidR="000D0DD3" w:rsidRPr="00E30761" w:rsidRDefault="000D0DD3" w:rsidP="000D0DD3">
      <w:pPr>
        <w:spacing w:line="480" w:lineRule="auto"/>
        <w:ind w:firstLine="720"/>
      </w:pPr>
      <w:r w:rsidRPr="000D0DD3">
        <w:t xml:space="preserve">Feelings </w:t>
      </w:r>
      <w:r w:rsidRPr="00E30761">
        <w:t xml:space="preserve">are closely related to the challenges of </w:t>
      </w:r>
      <w:r w:rsidRPr="00E30761">
        <w:rPr>
          <w:i/>
        </w:rPr>
        <w:t>the self-other trade-off</w:t>
      </w:r>
      <w:r w:rsidR="000F7157">
        <w:rPr>
          <w:i/>
        </w:rPr>
        <w:t xml:space="preserve"> </w:t>
      </w:r>
      <w:r w:rsidR="000F7157" w:rsidRPr="00000C97">
        <w:t>and</w:t>
      </w:r>
      <w:r w:rsidR="000F7157" w:rsidRPr="00E30761">
        <w:rPr>
          <w:i/>
        </w:rPr>
        <w:t xml:space="preserve"> </w:t>
      </w:r>
      <w:r w:rsidRPr="00E30761">
        <w:rPr>
          <w:i/>
        </w:rPr>
        <w:t xml:space="preserve">the problem of abstractness. </w:t>
      </w:r>
      <w:r>
        <w:t>The</w:t>
      </w:r>
      <w:r w:rsidRPr="00E30761">
        <w:t xml:space="preserve"> nature of self-other tr</w:t>
      </w:r>
      <w:r w:rsidR="00D63BD6">
        <w:t>ade</w:t>
      </w:r>
      <w:r w:rsidR="009C34FE">
        <w:t>-</w:t>
      </w:r>
      <w:r w:rsidR="00D63BD6">
        <w:t>offs in sustainable behavio</w:t>
      </w:r>
      <w:r w:rsidRPr="00E30761">
        <w:t>r mean</w:t>
      </w:r>
      <w:r w:rsidR="00D63BD6">
        <w:t>s</w:t>
      </w:r>
      <w:r w:rsidRPr="00E30761">
        <w:t xml:space="preserve"> that people often have to undergo hedonic costs </w:t>
      </w:r>
      <w:r w:rsidR="00D63BD6">
        <w:t xml:space="preserve">to the self </w:t>
      </w:r>
      <w:r w:rsidRPr="00E30761">
        <w:t xml:space="preserve">or relinquish the possibility of positive affect in order to maximize </w:t>
      </w:r>
      <w:r w:rsidR="00D63BD6">
        <w:t>outcomes for</w:t>
      </w:r>
      <w:r w:rsidRPr="00E30761">
        <w:t xml:space="preserve"> others. Needless to say, this is often difficult</w:t>
      </w:r>
      <w:r w:rsidR="009C34FE">
        <w:t>,</w:t>
      </w:r>
      <w:r w:rsidRPr="00E30761">
        <w:t xml:space="preserve"> as people </w:t>
      </w:r>
      <w:r w:rsidR="009C34FE">
        <w:t>are usually</w:t>
      </w:r>
      <w:r w:rsidRPr="00E30761">
        <w:t xml:space="preserve"> hesitant to give up their own affective benefits. However, acting in a manner that helps others has also been shown to provide positiv</w:t>
      </w:r>
      <w:r w:rsidR="00D63BD6">
        <w:t>e affect, sometimes termed the “</w:t>
      </w:r>
      <w:r w:rsidRPr="00E30761">
        <w:t>warm glow</w:t>
      </w:r>
      <w:r w:rsidR="00D63BD6">
        <w:t>”</w:t>
      </w:r>
      <w:r w:rsidRPr="00E30761">
        <w:t xml:space="preserve"> </w:t>
      </w:r>
      <w:r w:rsidR="00232275" w:rsidRPr="00E30761">
        <w:fldChar w:fldCharType="begin"/>
      </w:r>
      <w:r w:rsidR="00360506">
        <w:instrText xml:space="preserve"> ADDIN ZOTERO_ITEM CSL_CITATION {"citationID":"HoXOQM1f","properties":{"formattedCitation":"(Giebelhausen et al. 2016)","plainCitation":"(Giebelhausen et al. 2016)","noteIndex":0},"citationItems":[{"id":5826,"uris":["http://zotero.org/groups/2061407/items/3VJMN2D5"],"uri":["http://zotero.org/groups/2061407/items/3VJMN2D5"],"itemData":{"id":5826,"type":"article-journal","title":"Adjusting the Warm-Glow Thermostat: How Incentivizing Participation in Voluntary Green Programs Moderates Their Impact on Service Satisfaction","container-title":"Journal of Marketing","page":"56–71","volume":"80","issue":"4","source":"Google Scholar","shortTitle":"Adjusting the warm-glow thermostat","author":[{"family":"Giebelhausen","given":"Michael"},{"family":"Chun","given":"HaeEun Helen"},{"family":"Cronin Jr","given":"J. Joseph"},{"family":"Hult","given":"G. Tomas M."}],"issued":{"date-parts":[["2016"]]}}}],"schema":"https://github.com/citation-style-language/schema/raw/master/csl-citation.json"} </w:instrText>
      </w:r>
      <w:r w:rsidR="00232275" w:rsidRPr="00E30761">
        <w:fldChar w:fldCharType="separate"/>
      </w:r>
      <w:r w:rsidR="00360506" w:rsidRPr="00360506">
        <w:t>(Giebelhausen et al. 2016)</w:t>
      </w:r>
      <w:r w:rsidR="00232275" w:rsidRPr="00E30761">
        <w:fldChar w:fldCharType="end"/>
      </w:r>
      <w:r w:rsidRPr="00E30761">
        <w:t>.</w:t>
      </w:r>
      <w:r w:rsidR="000A0DAA">
        <w:t xml:space="preserve"> O</w:t>
      </w:r>
      <w:r w:rsidR="00D63BD6">
        <w:t>ne possibility is that focusing on how sustainable behaviors can create positive affect in the present might increase sustainable behaviors.</w:t>
      </w:r>
      <w:r w:rsidRPr="00E30761">
        <w:t xml:space="preserve"> </w:t>
      </w:r>
      <w:r w:rsidR="000A0DAA">
        <w:t>We propose that:</w:t>
      </w:r>
    </w:p>
    <w:p w:rsidR="000D0DD3" w:rsidRDefault="00971BBB" w:rsidP="000D0DD3">
      <w:pPr>
        <w:ind w:left="720"/>
      </w:pPr>
      <w:r>
        <w:t>P1</w:t>
      </w:r>
      <w:r w:rsidR="00556ECE">
        <w:t>2</w:t>
      </w:r>
      <w:r w:rsidR="00D63BD6">
        <w:t>: Sustainable behavio</w:t>
      </w:r>
      <w:r w:rsidR="000D0DD3" w:rsidRPr="00E30761">
        <w:t xml:space="preserve">rs that provide greater immediate (vs. later) </w:t>
      </w:r>
      <w:r w:rsidR="00D63BD6">
        <w:t>warm</w:t>
      </w:r>
      <w:r w:rsidR="009C34FE">
        <w:t>-</w:t>
      </w:r>
      <w:r w:rsidR="00D63BD6">
        <w:t xml:space="preserve">glow feelings or </w:t>
      </w:r>
      <w:r w:rsidR="000D0DD3" w:rsidRPr="00E30761">
        <w:t xml:space="preserve">positive affect will lead to </w:t>
      </w:r>
      <w:r w:rsidR="00D63BD6">
        <w:t>decreased perceptions of a</w:t>
      </w:r>
      <w:r w:rsidR="000D0DD3" w:rsidRPr="00E30761">
        <w:t xml:space="preserve"> self-other trade</w:t>
      </w:r>
      <w:r w:rsidR="009C34FE">
        <w:t>-</w:t>
      </w:r>
      <w:r w:rsidR="000D0DD3" w:rsidRPr="00E30761">
        <w:t xml:space="preserve">off </w:t>
      </w:r>
      <w:r w:rsidR="00D63BD6">
        <w:t xml:space="preserve">and increase the likelihood of sustainable actions. </w:t>
      </w:r>
      <w:r w:rsidR="000D0DD3" w:rsidRPr="00E30761">
        <w:t xml:space="preserve"> </w:t>
      </w:r>
    </w:p>
    <w:p w:rsidR="000D0DD3" w:rsidRDefault="000D0DD3" w:rsidP="000D0DD3">
      <w:pPr>
        <w:ind w:left="720"/>
      </w:pPr>
    </w:p>
    <w:p w:rsidR="000D0DD3" w:rsidRDefault="00D63BD6" w:rsidP="000D0DD3">
      <w:pPr>
        <w:spacing w:line="480" w:lineRule="auto"/>
        <w:ind w:firstLine="720"/>
        <w:rPr>
          <w:rFonts w:eastAsiaTheme="minorHAnsi"/>
        </w:rPr>
      </w:pPr>
      <w:r>
        <w:t xml:space="preserve">In addition, </w:t>
      </w:r>
      <w:r w:rsidR="000D0DD3">
        <w:t xml:space="preserve">our review </w:t>
      </w:r>
      <w:r w:rsidR="00971BBB">
        <w:t xml:space="preserve">revealed that </w:t>
      </w:r>
      <w:r w:rsidR="000D0DD3">
        <w:t xml:space="preserve">there is </w:t>
      </w:r>
      <w:r w:rsidR="000D0DD3" w:rsidRPr="00327F01">
        <w:rPr>
          <w:rFonts w:eastAsiaTheme="minorHAnsi"/>
        </w:rPr>
        <w:t xml:space="preserve">a heavier emphasis on negative </w:t>
      </w:r>
      <w:r w:rsidR="00690A7B">
        <w:rPr>
          <w:rFonts w:eastAsiaTheme="minorHAnsi"/>
        </w:rPr>
        <w:t xml:space="preserve">(vs. positive) </w:t>
      </w:r>
      <w:r w:rsidR="000D0DD3" w:rsidRPr="00327F01">
        <w:rPr>
          <w:rFonts w:eastAsiaTheme="minorHAnsi"/>
        </w:rPr>
        <w:t xml:space="preserve">emotions </w:t>
      </w:r>
      <w:r w:rsidR="0093766F">
        <w:rPr>
          <w:rFonts w:eastAsiaTheme="minorHAnsi"/>
        </w:rPr>
        <w:t>in sustainable consumption research</w:t>
      </w:r>
      <w:r w:rsidR="000D0DD3">
        <w:rPr>
          <w:rFonts w:eastAsiaTheme="minorHAnsi"/>
        </w:rPr>
        <w:t xml:space="preserve">. </w:t>
      </w:r>
      <w:r w:rsidR="00690A7B">
        <w:rPr>
          <w:rFonts w:eastAsiaTheme="minorHAnsi"/>
        </w:rPr>
        <w:t xml:space="preserve">Future </w:t>
      </w:r>
      <w:r w:rsidR="0093766F">
        <w:rPr>
          <w:rFonts w:eastAsiaTheme="minorHAnsi"/>
        </w:rPr>
        <w:t xml:space="preserve">work might </w:t>
      </w:r>
      <w:r w:rsidR="00690A7B">
        <w:rPr>
          <w:rFonts w:eastAsiaTheme="minorHAnsi"/>
        </w:rPr>
        <w:t>look further at the role of positive feeling states in influencing</w:t>
      </w:r>
      <w:r w:rsidR="000D0DD3">
        <w:rPr>
          <w:rFonts w:eastAsiaTheme="minorHAnsi"/>
        </w:rPr>
        <w:t xml:space="preserve"> sustainable consumption. </w:t>
      </w:r>
      <w:r w:rsidR="000D0DD3" w:rsidRPr="00327F01">
        <w:rPr>
          <w:rFonts w:eastAsiaTheme="minorHAnsi"/>
        </w:rPr>
        <w:t xml:space="preserve">For example, while research has examined the impact of awe on prosocial behaviors more generally </w:t>
      </w:r>
      <w:r w:rsidR="00232275">
        <w:rPr>
          <w:rFonts w:eastAsiaTheme="minorHAnsi"/>
        </w:rPr>
        <w:fldChar w:fldCharType="begin"/>
      </w:r>
      <w:r w:rsidR="00360506">
        <w:rPr>
          <w:rFonts w:eastAsiaTheme="minorHAnsi"/>
        </w:rPr>
        <w:instrText xml:space="preserve"> ADDIN ZOTERO_ITEM CSL_CITATION {"citationID":"ajj2k5tmor","properties":{"formattedCitation":"(Piff et al. 2015)","plainCitation":"(Piff et al. 2015)","noteIndex":0},"citationItems":[{"id":4425,"uris":["http://zotero.org/groups/2061407/items/2G446Y86"],"uri":["http://zotero.org/groups/2061407/items/2G446Y86"],"itemData":{"id":4425,"type":"article-journal","title":"Awe, the Small Self, and Prosocial Behavior","container-title":"Journal of Personality &amp; Social Psychology","page":"883-899","volume":"108","issue":"6","source":"EBSCOhost","abstract":"Awe is an emotional response to perceptually vast stimuli that transcend current frames of reference. Guided by conceptual analyses of awe as a collective emotion, across 5 studies (N = 2,078) we tested the hypothesis that awe can result in a diminishment of the individual self and its concerns, and increase prosocial behavior. In a representative national sample (Study 1), dispositional tendencies to experience awe predicted greater generosity in an economic game above and beyond other prosocial emotions (e.g., compassion). In follow-up experiments, inductions of awe (relative to various control states) increased ethical decision-making (Study 2), generosity (Study 3), and prosocial values (Study 4). Finally, a naturalistic induction of awe in which participants stood in a grove of towering trees enhanced prosocial helping behavior and decreased entitlement compared to participants in a control condition (Study 5). Mediational data demonstrate that the effects of awe on prosociality are explained, in part, by feelings of a small self. These findings indicate that awe may help situate individuals within broader social contexts and enhance collective concern.","DOI":"10.1037/pspi0000018","ISSN":"00223514","journalAbbreviation":"Journal of Personality &amp; Social Psychology","author":[{"family":"Piff","given":"Paul K."},{"family":"Feinberg","given":"Matthew"},{"family":"Dietze","given":"Pia"},{"family":"Stancato","given":"Daniel M."},{"family":"Keltner","given":"Dacher"}],"issued":{"date-parts":[["2015",6]]}}}],"schema":"https://github.com/citation-style-language/schema/raw/master/csl-citation.json"} </w:instrText>
      </w:r>
      <w:r w:rsidR="00232275">
        <w:rPr>
          <w:rFonts w:eastAsiaTheme="minorHAnsi"/>
        </w:rPr>
        <w:fldChar w:fldCharType="separate"/>
      </w:r>
      <w:r w:rsidR="00360506" w:rsidRPr="00360506">
        <w:rPr>
          <w:rFonts w:eastAsiaTheme="minorHAnsi"/>
        </w:rPr>
        <w:t>(Piff et al. 2015)</w:t>
      </w:r>
      <w:r w:rsidR="00232275">
        <w:rPr>
          <w:rFonts w:eastAsiaTheme="minorHAnsi"/>
        </w:rPr>
        <w:fldChar w:fldCharType="end"/>
      </w:r>
      <w:r w:rsidR="000D0DD3" w:rsidRPr="00327F01">
        <w:rPr>
          <w:rFonts w:eastAsiaTheme="minorHAnsi"/>
        </w:rPr>
        <w:t xml:space="preserve">, </w:t>
      </w:r>
      <w:r w:rsidR="000D0DD3">
        <w:rPr>
          <w:rFonts w:eastAsiaTheme="minorHAnsi"/>
        </w:rPr>
        <w:t xml:space="preserve">to our knowledge </w:t>
      </w:r>
      <w:r w:rsidR="000D0DD3" w:rsidRPr="00327F01">
        <w:rPr>
          <w:rFonts w:eastAsiaTheme="minorHAnsi"/>
        </w:rPr>
        <w:t>w</w:t>
      </w:r>
      <w:r w:rsidR="000D0DD3">
        <w:rPr>
          <w:rFonts w:eastAsiaTheme="minorHAnsi"/>
        </w:rPr>
        <w:t>ork has not looked at how awe</w:t>
      </w:r>
      <w:r w:rsidR="000D0DD3" w:rsidRPr="00327F01">
        <w:rPr>
          <w:rFonts w:eastAsiaTheme="minorHAnsi"/>
        </w:rPr>
        <w:t xml:space="preserve"> impact</w:t>
      </w:r>
      <w:r w:rsidR="000D0DD3">
        <w:rPr>
          <w:rFonts w:eastAsiaTheme="minorHAnsi"/>
        </w:rPr>
        <w:t>s</w:t>
      </w:r>
      <w:r w:rsidR="000D0DD3" w:rsidRPr="00327F01">
        <w:rPr>
          <w:rFonts w:eastAsiaTheme="minorHAnsi"/>
        </w:rPr>
        <w:t xml:space="preserve"> sustainable behaviors. </w:t>
      </w:r>
      <w:r w:rsidR="000D0DD3">
        <w:rPr>
          <w:rFonts w:eastAsiaTheme="minorHAnsi"/>
        </w:rPr>
        <w:t>Future research could examine how expansive emot</w:t>
      </w:r>
      <w:r w:rsidR="0093766F">
        <w:rPr>
          <w:rFonts w:eastAsiaTheme="minorHAnsi"/>
        </w:rPr>
        <w:t>ions like awe and empathy predict sustainable</w:t>
      </w:r>
      <w:r w:rsidR="000D0DD3">
        <w:rPr>
          <w:rFonts w:eastAsiaTheme="minorHAnsi"/>
        </w:rPr>
        <w:t xml:space="preserve"> behaviors. </w:t>
      </w:r>
      <w:r w:rsidR="0093766F">
        <w:rPr>
          <w:rFonts w:eastAsiaTheme="minorHAnsi"/>
        </w:rPr>
        <w:t>Moreover</w:t>
      </w:r>
      <w:r w:rsidR="000D0DD3">
        <w:rPr>
          <w:rFonts w:eastAsiaTheme="minorHAnsi"/>
        </w:rPr>
        <w:t xml:space="preserve">, emotions such as moral elevation might be particularly relevant to examine in this context. </w:t>
      </w:r>
    </w:p>
    <w:p w:rsidR="00BD5814" w:rsidRDefault="00971BBB">
      <w:pPr>
        <w:ind w:left="720"/>
        <w:rPr>
          <w:rFonts w:eastAsiaTheme="minorHAnsi"/>
        </w:rPr>
      </w:pPr>
      <w:r>
        <w:rPr>
          <w:rFonts w:eastAsiaTheme="minorHAnsi"/>
        </w:rPr>
        <w:t>P13</w:t>
      </w:r>
      <w:r w:rsidR="000D0DD3">
        <w:rPr>
          <w:rFonts w:eastAsiaTheme="minorHAnsi"/>
        </w:rPr>
        <w:t xml:space="preserve">: Discrete </w:t>
      </w:r>
      <w:r>
        <w:rPr>
          <w:rFonts w:eastAsiaTheme="minorHAnsi"/>
        </w:rPr>
        <w:t xml:space="preserve">positive </w:t>
      </w:r>
      <w:r w:rsidR="000D0DD3">
        <w:rPr>
          <w:rFonts w:eastAsiaTheme="minorHAnsi"/>
        </w:rPr>
        <w:t xml:space="preserve">emotions such as awe, empathy, and moral elevation will predict positive sustainable consumer behaviors. </w:t>
      </w:r>
    </w:p>
    <w:p w:rsidR="00BD5814" w:rsidRDefault="00BD5814" w:rsidP="00971BBB"/>
    <w:p w:rsidR="000D0DD3" w:rsidRPr="00E30761" w:rsidRDefault="000D0DD3" w:rsidP="000D0DD3">
      <w:pPr>
        <w:spacing w:line="480" w:lineRule="auto"/>
        <w:ind w:firstLine="720"/>
      </w:pPr>
      <w:r>
        <w:t>Sustainable behavio</w:t>
      </w:r>
      <w:r w:rsidRPr="00E30761">
        <w:t xml:space="preserve">rs can also be made to feel </w:t>
      </w:r>
      <w:r w:rsidRPr="00E30761">
        <w:rPr>
          <w:i/>
        </w:rPr>
        <w:t>less abstract</w:t>
      </w:r>
      <w:r w:rsidRPr="00E30761">
        <w:t xml:space="preserve"> by making the current emotional benefits and costs more concrete. </w:t>
      </w:r>
      <w:r w:rsidR="00690A7B">
        <w:t>Future work might</w:t>
      </w:r>
      <w:r w:rsidRPr="00E30761">
        <w:t xml:space="preserve"> </w:t>
      </w:r>
      <w:r>
        <w:t>examine</w:t>
      </w:r>
      <w:r w:rsidRPr="00E30761">
        <w:t xml:space="preserve"> </w:t>
      </w:r>
      <w:r w:rsidR="00690A7B">
        <w:t>which</w:t>
      </w:r>
      <w:r w:rsidRPr="00E30761">
        <w:t xml:space="preserve"> different communication </w:t>
      </w:r>
      <w:r>
        <w:t>modes</w:t>
      </w:r>
      <w:r w:rsidRPr="00E30761">
        <w:t xml:space="preserve"> are most appropriate for making individuals feel </w:t>
      </w:r>
      <w:r w:rsidR="009C34FE">
        <w:t>various</w:t>
      </w:r>
      <w:r w:rsidR="009C34FE" w:rsidRPr="00E30761">
        <w:t xml:space="preserve"> </w:t>
      </w:r>
      <w:r w:rsidRPr="00E30761">
        <w:t>emotions</w:t>
      </w:r>
      <w:r>
        <w:t xml:space="preserve"> related to sustainable behavio</w:t>
      </w:r>
      <w:r w:rsidRPr="00E30761">
        <w:t xml:space="preserve">rs. Images have been shown to activate emotions more readily </w:t>
      </w:r>
      <w:r w:rsidR="00EB0E00">
        <w:t xml:space="preserve">in contexts such as communicating about intergroup conflicts </w:t>
      </w:r>
      <w:r w:rsidR="00232275" w:rsidRPr="00E30761">
        <w:fldChar w:fldCharType="begin"/>
      </w:r>
      <w:r w:rsidR="00360506">
        <w:instrText xml:space="preserve"> ADDIN ZOTERO_ITEM CSL_CITATION {"citationID":"XNadmkr1","properties":{"formattedCitation":"(Brantner, Lobinger, and Wetzstein 2011)","plainCitation":"(Brantner, Lobinger, and Wetzstein 2011)","noteIndex":0},"citationItems":[{"id":7330,"uris":["http://zotero.org/groups/2061407/items/FF3HPFBV"],"uri":["http://zotero.org/groups/2061407/items/FF3HPFBV"],"itemData":{"id":7330,"type":"article-journal","title":"Effects of visual framing on emotional responses and evaluations of news stories about the Gaza conflict 2009","container-title":"Journalism &amp; Mass Communication Quarterly","page":"523–540","volume":"88","issue":"3","source":"Google Scholar","author":[{"family":"Brantner","given":"Cornelia"},{"family":"Lobinger","given":"Katharina"},{"family":"Wetzstein","given":"Irmgard"}],"issued":{"date-parts":[["2011"]]}}}],"schema":"https://github.com/citation-style-language/schema/raw/master/csl-citation.json"} </w:instrText>
      </w:r>
      <w:r w:rsidR="00232275" w:rsidRPr="00E30761">
        <w:fldChar w:fldCharType="separate"/>
      </w:r>
      <w:r w:rsidR="00360506" w:rsidRPr="00360506">
        <w:t>(Brantner, Lobinger, and Wetzstein 2011)</w:t>
      </w:r>
      <w:r w:rsidR="00232275" w:rsidRPr="00E30761">
        <w:fldChar w:fldCharType="end"/>
      </w:r>
      <w:r w:rsidRPr="00E30761">
        <w:t xml:space="preserve">. Thus, visual information may be best to communicate how other people or inanimate beings will be affected in order to elicit concrete emotions. </w:t>
      </w:r>
      <w:r w:rsidR="00137A1D">
        <w:t>T</w:t>
      </w:r>
      <w:r>
        <w:t>hese effects may be moderated by whether the consumer is more of a visualizer</w:t>
      </w:r>
      <w:r w:rsidR="003A305B">
        <w:t xml:space="preserve"> (</w:t>
      </w:r>
      <w:r w:rsidR="00EB0E00">
        <w:t>Richardson 1977)</w:t>
      </w:r>
      <w:r>
        <w:t>.</w:t>
      </w:r>
    </w:p>
    <w:p w:rsidR="000D0DD3" w:rsidRPr="00E30761" w:rsidRDefault="000D0DD3" w:rsidP="00971BBB">
      <w:pPr>
        <w:ind w:left="720"/>
      </w:pPr>
      <w:r w:rsidRPr="00E30761">
        <w:t>P</w:t>
      </w:r>
      <w:r w:rsidR="00971BBB">
        <w:t>14</w:t>
      </w:r>
      <w:r w:rsidRPr="00E30761">
        <w:t>: Visual communication</w:t>
      </w:r>
      <w:r w:rsidR="00EB0E00">
        <w:t>s</w:t>
      </w:r>
      <w:r w:rsidRPr="00E30761">
        <w:t xml:space="preserve"> (vs</w:t>
      </w:r>
      <w:r w:rsidR="00137A1D">
        <w:t>.</w:t>
      </w:r>
      <w:r w:rsidRPr="00E30761">
        <w:t xml:space="preserve"> text) will be effective at eliciting other</w:t>
      </w:r>
      <w:r w:rsidR="00137A1D">
        <w:t>-</w:t>
      </w:r>
      <w:r w:rsidRPr="00E30761">
        <w:t>focused emotion such as love and empathy</w:t>
      </w:r>
      <w:r>
        <w:t xml:space="preserve"> </w:t>
      </w:r>
      <w:r w:rsidRPr="00E30761">
        <w:t>and lead to greater participation in</w:t>
      </w:r>
      <w:r>
        <w:t xml:space="preserve"> sustainable </w:t>
      </w:r>
      <w:r w:rsidR="00971BBB">
        <w:t>actions</w:t>
      </w:r>
      <w:r>
        <w:t>. This effect will be enhanced for individuals who ar</w:t>
      </w:r>
      <w:r w:rsidR="00971BBB">
        <w:t>e visualizers.</w:t>
      </w:r>
    </w:p>
    <w:p w:rsidR="00C87A6C" w:rsidRDefault="00C87A6C" w:rsidP="00246B19">
      <w:pPr>
        <w:ind w:left="720"/>
      </w:pPr>
    </w:p>
    <w:p w:rsidR="000D0DD3" w:rsidRPr="00E30761" w:rsidRDefault="00AD4E36" w:rsidP="00690A7B">
      <w:pPr>
        <w:spacing w:line="480" w:lineRule="auto"/>
        <w:ind w:firstLine="720"/>
      </w:pPr>
      <w:r w:rsidRPr="00246B19">
        <w:t>Cognition</w:t>
      </w:r>
      <w:r w:rsidR="000D0DD3" w:rsidRPr="00CD5699">
        <w:t xml:space="preserve"> relates to</w:t>
      </w:r>
      <w:r w:rsidR="00246B19">
        <w:t xml:space="preserve"> </w:t>
      </w:r>
      <w:r w:rsidR="000D0DD3" w:rsidRPr="00E30761">
        <w:rPr>
          <w:i/>
        </w:rPr>
        <w:t xml:space="preserve">the problem of abstractness. </w:t>
      </w:r>
      <w:r w:rsidR="000D0DD3" w:rsidRPr="00E30761">
        <w:t xml:space="preserve">Consumers can learn more about the concrete details of benefits and values in order to </w:t>
      </w:r>
      <w:r w:rsidR="00323EDC">
        <w:t xml:space="preserve">combat the </w:t>
      </w:r>
      <w:r w:rsidR="00137A1D">
        <w:t xml:space="preserve">deterrent effects of </w:t>
      </w:r>
      <w:r w:rsidR="00323EDC" w:rsidRPr="00000C97">
        <w:t>abstractness</w:t>
      </w:r>
      <w:r w:rsidR="00323EDC">
        <w:t xml:space="preserve"> and </w:t>
      </w:r>
      <w:r w:rsidR="000D0DD3" w:rsidRPr="00E30761">
        <w:t>strengthen their interest in acting sustainably. However, certain consumers may be more likely to look for this information on packaging and other materials and thus be more influenced by it.</w:t>
      </w:r>
    </w:p>
    <w:p w:rsidR="00C87A6C" w:rsidRDefault="000D0DD3">
      <w:pPr>
        <w:ind w:left="720"/>
      </w:pPr>
      <w:r w:rsidRPr="00E30761">
        <w:t>P</w:t>
      </w:r>
      <w:r w:rsidR="00556ECE">
        <w:t>15</w:t>
      </w:r>
      <w:r w:rsidR="008643DA">
        <w:t>:</w:t>
      </w:r>
      <w:r w:rsidRPr="00E30761">
        <w:t xml:space="preserve"> Need for cognition will drive search for information on trade</w:t>
      </w:r>
      <w:r w:rsidR="00137A1D">
        <w:t>-</w:t>
      </w:r>
      <w:r w:rsidRPr="00E30761">
        <w:t xml:space="preserve">offs in sustainable behaviors, leading to greater effectiveness of eco-labeling and other information strategies. </w:t>
      </w:r>
    </w:p>
    <w:p w:rsidR="003A305B" w:rsidRPr="00E30761" w:rsidRDefault="003A305B" w:rsidP="00CD5699">
      <w:pPr>
        <w:ind w:left="720"/>
      </w:pPr>
    </w:p>
    <w:p w:rsidR="000D0DD3" w:rsidRPr="00E30761" w:rsidRDefault="000D0DD3" w:rsidP="003A305B">
      <w:pPr>
        <w:spacing w:line="480" w:lineRule="auto"/>
        <w:ind w:firstLine="720"/>
      </w:pPr>
      <w:r w:rsidRPr="00E30761">
        <w:t xml:space="preserve">Combining feelings and cognition can help people use both </w:t>
      </w:r>
      <w:r w:rsidR="00696F2D">
        <w:t>affect and cognition</w:t>
      </w:r>
      <w:r w:rsidRPr="00E30761">
        <w:t xml:space="preserve"> simultaneously to successfully change behavior. This can be effective in tackling </w:t>
      </w:r>
      <w:r w:rsidRPr="00E30761">
        <w:rPr>
          <w:i/>
        </w:rPr>
        <w:t>the problem of abstract</w:t>
      </w:r>
      <w:r w:rsidR="00CD5699">
        <w:rPr>
          <w:i/>
        </w:rPr>
        <w:t>ness</w:t>
      </w:r>
      <w:r w:rsidRPr="00E30761">
        <w:t>. Climate change and other issues are serious and can have large</w:t>
      </w:r>
      <w:r w:rsidR="000B78EA">
        <w:t>-</w:t>
      </w:r>
      <w:r w:rsidRPr="00E30761">
        <w:t xml:space="preserve">scale consequences, making the acts carried out by individuals seem small and inconsequential. This can lead to green fatigue and be demotivating to consumers </w:t>
      </w:r>
      <w:r w:rsidR="00232275" w:rsidRPr="00E30761">
        <w:fldChar w:fldCharType="begin"/>
      </w:r>
      <w:r w:rsidR="00360506">
        <w:instrText xml:space="preserve"> ADDIN ZOTERO_ITEM CSL_CITATION {"citationID":"BtwZYYtc","properties":{"formattedCitation":"(Guyader, Ottosson, and Witell 2017)","plainCitation":"(Guyader, Ottosson, and Witell 2017)","noteIndex":0},"citationItems":[{"id":7305,"uris":["http://zotero.org/groups/2061407/items/G5YNII5U"],"uri":["http://zotero.org/groups/2061407/items/G5YNII5U"],"itemData":{"id":7305,"type":"article-journal","title":"You can't buy what you can't see: Retailer practices to increase the green premium","container-title":"Journal of Retailing and Consumer Services","page":"319–325","volume":"34","source":"Google Scholar","shortTitle":"You can't buy what you can't see","author":[{"family":"Guyader","given":"Hugo"},{"family":"Ottosson","given":"Mikael"},{"family":"Witell","given":"Lars"}],"issued":{"date-parts":[["2017"]]}}}],"schema":"https://github.com/citation-style-language/schema/raw/master/csl-citation.json"} </w:instrText>
      </w:r>
      <w:r w:rsidR="00232275" w:rsidRPr="00E30761">
        <w:fldChar w:fldCharType="separate"/>
      </w:r>
      <w:r w:rsidR="00360506" w:rsidRPr="00360506">
        <w:t>(Guyader, Ottosson, and Witell 2017)</w:t>
      </w:r>
      <w:r w:rsidR="00232275" w:rsidRPr="00E30761">
        <w:fldChar w:fldCharType="end"/>
      </w:r>
      <w:r w:rsidRPr="00E30761">
        <w:t>. One solution may be to celebrate small wins; there are many relatively small actions or milestones that can be measured along with virtual rewards to keep consumers motivated and engaged.</w:t>
      </w:r>
    </w:p>
    <w:p w:rsidR="00971BBB" w:rsidRDefault="00971BBB" w:rsidP="0093766F">
      <w:pPr>
        <w:ind w:left="720"/>
      </w:pPr>
      <w:r>
        <w:t>P16</w:t>
      </w:r>
      <w:r w:rsidR="008643DA">
        <w:t xml:space="preserve">: </w:t>
      </w:r>
      <w:r w:rsidR="000D0DD3" w:rsidRPr="00E30761">
        <w:t xml:space="preserve"> Rewarding small milestones will encourage consumers to continue engaging in e</w:t>
      </w:r>
      <w:r w:rsidR="00CD5699">
        <w:t>nvironmentally friendly behavio</w:t>
      </w:r>
      <w:r w:rsidR="000D0DD3" w:rsidRPr="00E30761">
        <w:t>r</w:t>
      </w:r>
      <w:r>
        <w:t>s and help avoid green fatigue.</w:t>
      </w:r>
    </w:p>
    <w:p w:rsidR="000B78EA" w:rsidRPr="00CD5699" w:rsidRDefault="000B78EA" w:rsidP="0093766F">
      <w:pPr>
        <w:ind w:left="720"/>
      </w:pPr>
    </w:p>
    <w:p w:rsidR="000D0DD3" w:rsidRDefault="000D0DD3" w:rsidP="000D0DD3">
      <w:pPr>
        <w:spacing w:line="480" w:lineRule="auto"/>
      </w:pPr>
      <w:r>
        <w:tab/>
      </w:r>
      <w:r w:rsidR="00CD5699" w:rsidRPr="00CD5699">
        <w:rPr>
          <w:i/>
        </w:rPr>
        <w:t>Tangibility</w:t>
      </w:r>
      <w:r w:rsidR="00CD5699">
        <w:t xml:space="preserve">. </w:t>
      </w:r>
      <w:r w:rsidRPr="00CD5699">
        <w:t>Tangibility i</w:t>
      </w:r>
      <w:r>
        <w:t xml:space="preserve">s linked to </w:t>
      </w:r>
      <w:r w:rsidRPr="00732740">
        <w:rPr>
          <w:i/>
        </w:rPr>
        <w:t>the long time horizon</w:t>
      </w:r>
      <w:r w:rsidRPr="00000C97">
        <w:rPr>
          <w:i/>
        </w:rPr>
        <w:t>,</w:t>
      </w:r>
      <w:r>
        <w:t xml:space="preserve"> </w:t>
      </w:r>
      <w:r w:rsidRPr="00732740">
        <w:rPr>
          <w:i/>
        </w:rPr>
        <w:t>the challenge of collective action</w:t>
      </w:r>
      <w:r w:rsidRPr="00000C97">
        <w:rPr>
          <w:i/>
        </w:rPr>
        <w:t>,</w:t>
      </w:r>
      <w:r>
        <w:t xml:space="preserve"> </w:t>
      </w:r>
      <w:r w:rsidRPr="00732740">
        <w:rPr>
          <w:i/>
        </w:rPr>
        <w:t>the problem of abstractness</w:t>
      </w:r>
      <w:r w:rsidR="00FB18C6">
        <w:rPr>
          <w:i/>
        </w:rPr>
        <w:t xml:space="preserve">, </w:t>
      </w:r>
      <w:r w:rsidR="00FB18C6">
        <w:t xml:space="preserve">and </w:t>
      </w:r>
      <w:r w:rsidR="00AD4E36" w:rsidRPr="00246B19">
        <w:rPr>
          <w:i/>
        </w:rPr>
        <w:t>the need to replace automatic with controlled process</w:t>
      </w:r>
      <w:r>
        <w:t>. In fact, the long time horizon and the problem of abstractness are linked, in that they are related dimensions of psychological distance</w:t>
      </w:r>
      <w:r w:rsidR="00083D5E">
        <w:t xml:space="preserve"> </w:t>
      </w:r>
      <w:r w:rsidR="00232275">
        <w:fldChar w:fldCharType="begin"/>
      </w:r>
      <w:r w:rsidR="00360506">
        <w:instrText xml:space="preserve"> ADDIN ZOTERO_ITEM CSL_CITATION {"citationID":"a24juomjdce","properties":{"formattedCitation":"(Trope and Liberman 2010)","plainCitation":"(Trope and Liberman 2010)","noteIndex":0},"citationItems":[{"id":7416,"uris":["http://zotero.org/groups/2061407/items/V6HT46BY"],"uri":["http://zotero.org/groups/2061407/items/V6HT46BY"],"itemData":{"id":7416,"type":"article-journal","title":"Construal-Level Theory of Psychological Distance.","container-title":"Psychological Review","page":"440","volume":"117","issue":"2","source":"Google Scholar","author":[{"family":"Trope","given":"Yaacov"},{"family":"Liberman","given":"Nira"}],"issued":{"date-parts":[["2010"]]}}}],"schema":"https://github.com/citation-style-language/schema/raw/master/csl-citation.json"} </w:instrText>
      </w:r>
      <w:r w:rsidR="00232275">
        <w:fldChar w:fldCharType="separate"/>
      </w:r>
      <w:r w:rsidR="00360506" w:rsidRPr="00360506">
        <w:t>(Trope and Liberman 2010)</w:t>
      </w:r>
      <w:r w:rsidR="00232275">
        <w:fldChar w:fldCharType="end"/>
      </w:r>
      <w:r>
        <w:t xml:space="preserve">. For example, if climate change is perceived as temporally distant, it may also be perceived as more abstract and uncertain, and vice versa. This is a problem because consumers generally avoid uncertain future outcomes </w:t>
      </w:r>
      <w:r w:rsidR="00232275">
        <w:fldChar w:fldCharType="begin"/>
      </w:r>
      <w:r w:rsidR="00360506">
        <w:instrText xml:space="preserve"> ADDIN ZOTERO_ITEM CSL_CITATION {"citationID":"a28feknt024","properties":{"formattedCitation":"(Hardisty and Pfeffer 2016)","plainCitation":"(Hardisty and Pfeffer 2016)","noteIndex":0},"citationItems":[{"id":7419,"uris":["http://zotero.org/groups/2061407/items/9H6TKP2H"],"uri":["http://zotero.org/groups/2061407/items/9H6TKP2H"],"itemData":{"id":7419,"type":"article-journal","title":"Intertemporal Uncertainty Avoidance: When the Future Is Uncertain, People Prefer the Present, and When the Present Is Uncertain, People Prefer the Future","container-title":"Management Science","page":"519–527","volume":"63","issue":"2","source":"Google Scholar","shortTitle":"Intertemporal Uncertainty Avoidance","author":[{"family":"Hardisty","given":"David J."},{"family":"Pfeffer","given":"Jeffrey"}],"issued":{"date-parts":[["2016"]]}}}],"schema":"https://github.com/citation-style-language/schema/raw/master/csl-citation.json"} </w:instrText>
      </w:r>
      <w:r w:rsidR="00232275">
        <w:fldChar w:fldCharType="separate"/>
      </w:r>
      <w:r w:rsidR="00360506" w:rsidRPr="00360506">
        <w:t>(Hardisty and Pfeffer 2016)</w:t>
      </w:r>
      <w:r w:rsidR="00232275">
        <w:fldChar w:fldCharType="end"/>
      </w:r>
      <w:r>
        <w:t>. Tangibility interventions such as vivid imagery</w:t>
      </w:r>
      <w:r w:rsidR="003A305B">
        <w:t xml:space="preserve">, communicating specific actions and outcomes, and making impacts seem local and proximate </w:t>
      </w:r>
      <w:r>
        <w:t>can address both challenges at once</w:t>
      </w:r>
      <w:r w:rsidR="003A305B">
        <w:t>. T</w:t>
      </w:r>
      <w:r>
        <w:t xml:space="preserve">hey make uncertain, abstract outcomes more concrete and certain, and they increase the vividness of future outcomes, bringing them psychologically into the present. In contrast, for environmental problems that are already concrete and present, such as littering or algal blooms, tangibility interventions may be unnecessary and ineffective. Therefore, we propose: </w:t>
      </w:r>
    </w:p>
    <w:p w:rsidR="000D0DD3" w:rsidRDefault="000C0326" w:rsidP="00CD5699">
      <w:pPr>
        <w:ind w:left="720"/>
      </w:pPr>
      <w:r>
        <w:t>P17</w:t>
      </w:r>
      <w:r w:rsidR="000D0DD3">
        <w:t xml:space="preserve">: Tangibility interventions are more impactful for distant and/or abstract </w:t>
      </w:r>
      <w:r>
        <w:t xml:space="preserve">(vs. more proximal) </w:t>
      </w:r>
      <w:r w:rsidR="000D0DD3">
        <w:t xml:space="preserve">environmental issues. </w:t>
      </w:r>
    </w:p>
    <w:p w:rsidR="00F04554" w:rsidRDefault="00F04554" w:rsidP="00CD5699">
      <w:pPr>
        <w:ind w:left="720"/>
      </w:pPr>
    </w:p>
    <w:p w:rsidR="000D0DD3" w:rsidRDefault="000D0DD3" w:rsidP="000D0DD3">
      <w:pPr>
        <w:spacing w:line="480" w:lineRule="auto"/>
      </w:pPr>
      <w:r>
        <w:tab/>
        <w:t xml:space="preserve">Furthermore, although people generally care less about future, abstract outcomes, this varies from person to person. People with higher </w:t>
      </w:r>
      <w:r w:rsidR="00751637">
        <w:t>“</w:t>
      </w:r>
      <w:r>
        <w:t>discount rates</w:t>
      </w:r>
      <w:r w:rsidR="00751637">
        <w:t>”</w:t>
      </w:r>
      <w:r>
        <w:t xml:space="preserve"> </w:t>
      </w:r>
      <w:r w:rsidR="00CD5699">
        <w:t>do not</w:t>
      </w:r>
      <w:r>
        <w:t xml:space="preserve"> care as much about future outcomes</w:t>
      </w:r>
      <w:r w:rsidR="00A539C4">
        <w:t xml:space="preserve"> </w:t>
      </w:r>
      <w:r w:rsidR="00232275">
        <w:fldChar w:fldCharType="begin"/>
      </w:r>
      <w:r w:rsidR="00360506">
        <w:instrText xml:space="preserve"> ADDIN ZOTERO_ITEM CSL_CITATION {"citationID":"ruSVQAq3","properties":{"formattedCitation":"(Hardisty and Weber 2009)","plainCitation":"(Hardisty and Weber 2009)","noteIndex":0},"citationItems":[{"id":4586,"uris":["http://zotero.org/groups/2061407/items/QCDJ5YPH"],"uri":["http://zotero.org/groups/2061407/items/QCDJ5YPH"],"itemData":{"id":4586,"type":"article-journal","title":"Discounting Future Green: Money versus the Environment","container-title":"Journal of Experimental Psychology: General","page":"329","volume":"138","issue":"3","source":"Google Scholar","shortTitle":"Discounting future green","author":[{"family":"Hardisty","given":"David J."},{"family":"Weber","given":"Elke U."}],"issued":{"date-parts":[["2009"]]}}}],"schema":"https://github.com/citation-style-language/schema/raw/master/csl-citation.json"} </w:instrText>
      </w:r>
      <w:r w:rsidR="00232275">
        <w:fldChar w:fldCharType="separate"/>
      </w:r>
      <w:r w:rsidR="00360506" w:rsidRPr="00360506">
        <w:t>(Hardisty and Weber 2009)</w:t>
      </w:r>
      <w:r w:rsidR="00232275">
        <w:fldChar w:fldCharType="end"/>
      </w:r>
      <w:r>
        <w:t xml:space="preserve">. Likewise, people with lower </w:t>
      </w:r>
      <w:r w:rsidR="00751637">
        <w:t>c</w:t>
      </w:r>
      <w:r>
        <w:t xml:space="preserve">onsideration of </w:t>
      </w:r>
      <w:r w:rsidR="00751637">
        <w:t>f</w:t>
      </w:r>
      <w:r>
        <w:t xml:space="preserve">uture </w:t>
      </w:r>
      <w:r w:rsidR="00751637">
        <w:t>c</w:t>
      </w:r>
      <w:r>
        <w:t>onsequences</w:t>
      </w:r>
      <w:r w:rsidR="00083D5E">
        <w:t xml:space="preserve"> </w:t>
      </w:r>
      <w:r w:rsidR="00232275">
        <w:fldChar w:fldCharType="begin"/>
      </w:r>
      <w:r w:rsidR="00360506">
        <w:instrText xml:space="preserve"> ADDIN ZOTERO_ITEM CSL_CITATION {"citationID":"a1cq9c5pl9v","properties":{"formattedCitation":"(Strathman et al. 1994)","plainCitation":"(Strathman et al. 1994)","noteIndex":0},"citationItems":[{"id":7417,"uris":["http://zotero.org/groups/2061407/items/66VJF7XR"],"uri":["http://zotero.org/groups/2061407/items/66VJF7XR"],"itemData":{"id":7417,"type":"article-journal","title":"The Consideration of Future Consequences: Weighing Immediate and Distant Outcomes of Behavior.","container-title":"Journal of Personality and Social Psychology","page":"742","volume":"66","issue":"4","source":"Google Scholar","shortTitle":"The Consideration of Future Consequences","author":[{"family":"Strathman","given":"Alan"},{"family":"Gleicher","given":"Faith"},{"family":"Boninger","given":"David S."},{"family":"Edwards","given":"C. Scott"}],"issued":{"date-parts":[["1994"]]}}}],"schema":"https://github.com/citation-style-language/schema/raw/master/csl-citation.json"} </w:instrText>
      </w:r>
      <w:r w:rsidR="00232275">
        <w:fldChar w:fldCharType="separate"/>
      </w:r>
      <w:r w:rsidR="00360506" w:rsidRPr="00360506">
        <w:t>(Strathman et al. 1994)</w:t>
      </w:r>
      <w:r w:rsidR="00232275">
        <w:fldChar w:fldCharType="end"/>
      </w:r>
      <w:r>
        <w:t xml:space="preserve"> express weaker pro-environmental intentions </w:t>
      </w:r>
      <w:r w:rsidR="00232275">
        <w:fldChar w:fldCharType="begin"/>
      </w:r>
      <w:r w:rsidR="00360506">
        <w:instrText xml:space="preserve"> ADDIN ZOTERO_ITEM CSL_CITATION {"citationID":"a8p4ghtq9v","properties":{"formattedCitation":"(Joireman et al. 2001)","plainCitation":"(Joireman et al. 2001)","noteIndex":0},"citationItems":[{"id":7418,"uris":["http://zotero.org/groups/2061407/items/GRK5ZW9V"],"uri":["http://zotero.org/groups/2061407/items/GRK5ZW9V"],"itemData":{"id":7418,"type":"article-journal","title":"Integrating Social Value Orientation and the Consideration of Future Consequences Within the Extended Norm Activation Model of Proenvironmental Behaviour","container-title":"British Journal of Social Psychology","page":"133–155","volume":"40","issue":"1","source":"Google Scholar","author":[{"family":"Joireman","given":"Jeffrey A."},{"family":"Lasane","given":"Terell P."},{"family":"Bennett","given":"Jennifer"},{"family":"Richards","given":"Diana"},{"family":"Solaimani","given":"Salma"}],"issued":{"date-parts":[["2001"]]}}}],"schema":"https://github.com/citation-style-language/schema/raw/master/csl-citation.json"} </w:instrText>
      </w:r>
      <w:r w:rsidR="00232275">
        <w:fldChar w:fldCharType="separate"/>
      </w:r>
      <w:r w:rsidR="00360506" w:rsidRPr="00360506">
        <w:t>(Joireman et al. 2001)</w:t>
      </w:r>
      <w:r w:rsidR="00232275">
        <w:fldChar w:fldCharType="end"/>
      </w:r>
      <w:r>
        <w:t>. Therefore, tangibility interventions (such as communicating local and proximal impacts) may be especially effective for these individuals. In contrast, those with low discount rates and high</w:t>
      </w:r>
      <w:r w:rsidR="009F164E">
        <w:t xml:space="preserve"> consideration of future consequences</w:t>
      </w:r>
      <w:r>
        <w:t xml:space="preserve"> are already attuned to future outcomes and may not respond</w:t>
      </w:r>
      <w:r w:rsidR="00521065">
        <w:t xml:space="preserve"> as much</w:t>
      </w:r>
      <w:r>
        <w:t xml:space="preserve"> to tangibility interventions. </w:t>
      </w:r>
      <w:r w:rsidR="00042082">
        <w:t>Thus, future research might examine whether:</w:t>
      </w:r>
    </w:p>
    <w:p w:rsidR="000D0DD3" w:rsidRDefault="000C0326" w:rsidP="00CD5699">
      <w:pPr>
        <w:ind w:left="720"/>
      </w:pPr>
      <w:r>
        <w:t>P18</w:t>
      </w:r>
      <w:r w:rsidR="000D0DD3">
        <w:t>: Individuals with higher discount rates and/or low</w:t>
      </w:r>
      <w:r w:rsidR="009F164E">
        <w:t xml:space="preserve"> consideration of future consequences</w:t>
      </w:r>
      <w:r w:rsidR="000D0DD3">
        <w:t xml:space="preserve"> are more sensitive to the tangibility of environmental outcomes. </w:t>
      </w:r>
      <w:r w:rsidR="000D0DD3">
        <w:br/>
      </w:r>
    </w:p>
    <w:p w:rsidR="000D0DD3" w:rsidRDefault="000D0DD3" w:rsidP="000D0DD3">
      <w:pPr>
        <w:spacing w:line="480" w:lineRule="auto"/>
      </w:pPr>
      <w:r>
        <w:tab/>
        <w:t xml:space="preserve">Anecdotally, a popular technique for motivating green behavior is to advertise the collective impact, such as </w:t>
      </w:r>
      <w:r w:rsidR="009F164E">
        <w:t>“</w:t>
      </w:r>
      <w:r>
        <w:t xml:space="preserve">If everyone in the United States washed their clothes with cold water instead of hot, we would save </w:t>
      </w:r>
      <w:r w:rsidRPr="005A19FB">
        <w:t>around 30 million tons of CO2 per year</w:t>
      </w:r>
      <w:r w:rsidR="009F164E">
        <w:t>”</w:t>
      </w:r>
      <w:r w:rsidR="00A57FDB">
        <w:t xml:space="preserve"> </w:t>
      </w:r>
      <w:r w:rsidR="00232275">
        <w:fldChar w:fldCharType="begin"/>
      </w:r>
      <w:r w:rsidR="00360506">
        <w:instrText xml:space="preserve"> ADDIN ZOTERO_ITEM CSL_CITATION {"citationID":"zyUjTpEm","properties":{"formattedCitation":"(\\uc0\\u8220{}Snappy Living\\uc0\\u8221{} 2011)","plainCitation":"(“Snappy Living” 2011)","noteIndex":0},"citationItems":[{"id":7388,"uris":["http://zotero.org/groups/2061407/items/EJT5TD4T"],"uri":["http://zotero.org/groups/2061407/items/EJT5TD4T"],"itemData":{"id":7388,"type":"webpage","title":"Snappy Living","container-title":"Snappy Living","abstract":"Years ago, laundry detergents needed hot water to work. But that's not true anymore. Cold water is just as effective - even more so in some cases. And when you use cold water for laundry, it saves on your gas or electricity bill.","URL":"https://snappyliving.com/cold-water-for-laundry/","language":"en-US","issued":{"date-parts":[["2011",5,8]]},"accessed":{"date-parts":[["2018",6,18]]}}}],"schema":"https://github.com/citation-style-language/schema/raw/master/csl-citation.json"} </w:instrText>
      </w:r>
      <w:r w:rsidR="00232275">
        <w:fldChar w:fldCharType="separate"/>
      </w:r>
      <w:r w:rsidR="00360506" w:rsidRPr="00360506">
        <w:t>(“Snappy Living” 2011)</w:t>
      </w:r>
      <w:r w:rsidR="00232275">
        <w:fldChar w:fldCharType="end"/>
      </w:r>
      <w:r>
        <w:t>. Despite the popularity of this type of messaging to promote green behavior, to the best of our knowledge it has not been tested in the academic literature. We predict that this type of messaging has differential impacts for tangible v</w:t>
      </w:r>
      <w:r w:rsidR="009F164E">
        <w:t>ersus</w:t>
      </w:r>
      <w:r>
        <w:t xml:space="preserve"> intangible outcomes, due to two opposing forces. On the one hand, collective</w:t>
      </w:r>
      <w:r w:rsidR="009F164E">
        <w:t>-</w:t>
      </w:r>
      <w:r>
        <w:t xml:space="preserve">impact framing highlights the collective action problem (e.g., </w:t>
      </w:r>
      <w:r w:rsidR="009F164E">
        <w:t>“</w:t>
      </w:r>
      <w:r>
        <w:t>There's no way everyone in the U.S. would do this!</w:t>
      </w:r>
      <w:r w:rsidR="009F164E">
        <w:t>”</w:t>
      </w:r>
      <w:r>
        <w:t xml:space="preserve">), which </w:t>
      </w:r>
      <w:r w:rsidR="000C0326">
        <w:t>might</w:t>
      </w:r>
      <w:r>
        <w:t xml:space="preserve"> decrea</w:t>
      </w:r>
      <w:r w:rsidR="000C0326">
        <w:t xml:space="preserve">se sustainable action. </w:t>
      </w:r>
      <w:r>
        <w:t xml:space="preserve">On the other hand, it scales up the perceived size of the impact, which </w:t>
      </w:r>
      <w:r w:rsidR="000C0326">
        <w:t>could</w:t>
      </w:r>
      <w:r>
        <w:t xml:space="preserve"> increase </w:t>
      </w:r>
      <w:r w:rsidR="000C0326">
        <w:t xml:space="preserve">sustainable </w:t>
      </w:r>
      <w:r>
        <w:t>behavior</w:t>
      </w:r>
      <w:r w:rsidR="00D93B35">
        <w:t xml:space="preserve"> </w:t>
      </w:r>
      <w:r w:rsidR="00232275">
        <w:fldChar w:fldCharType="begin"/>
      </w:r>
      <w:r w:rsidR="00360506">
        <w:instrText xml:space="preserve"> ADDIN ZOTERO_ITEM CSL_CITATION {"citationID":"7WeS1W64","properties":{"formattedCitation":"(Camilleri and Larrick 2014)","plainCitation":"(Camilleri and Larrick 2014)","noteIndex":0},"citationItems":[{"id":5210,"uris":["http://zotero.org/groups/2061407/items/QZ9VFPZV"],"uri":["http://zotero.org/groups/2061407/items/QZ9VFPZV"],"itemData":{"id":5210,"type":"article-journal","title":"Metric and Scale Design as Choice Architecture Tools","container-title":"Journal of Public Policy &amp; Marketing","page":"108–125","volume":"33","issue":"1","source":"Google Scholar","author":[{"family":"Camilleri","given":"Adrian R."},{"family":"Larrick","given":"Richard P."}],"issued":{"date-parts":[["2014"]]}}}],"schema":"https://github.com/citation-style-language/schema/raw/master/csl-citation.json"} </w:instrText>
      </w:r>
      <w:r w:rsidR="00232275">
        <w:fldChar w:fldCharType="separate"/>
      </w:r>
      <w:r w:rsidR="00360506" w:rsidRPr="00360506">
        <w:t>(Camilleri and Larrick 2014)</w:t>
      </w:r>
      <w:r w:rsidR="00232275">
        <w:fldChar w:fldCharType="end"/>
      </w:r>
      <w:r>
        <w:t xml:space="preserve">. </w:t>
      </w:r>
      <w:r w:rsidR="000C0326">
        <w:t>While people</w:t>
      </w:r>
      <w:r>
        <w:t xml:space="preserve"> are often insensitive to large numeric changes in environmental outcomes </w:t>
      </w:r>
      <w:r w:rsidR="00232275">
        <w:fldChar w:fldCharType="begin"/>
      </w:r>
      <w:r w:rsidR="00360506">
        <w:instrText xml:space="preserve"> ADDIN ZOTERO_ITEM CSL_CITATION {"citationID":"3pCX7kvj","properties":{"formattedCitation":"(Schkade and Payne 1994)","plainCitation":"(Schkade and Payne 1994)","noteIndex":0},"citationItems":[{"id":7390,"uris":["http://zotero.org/groups/2061407/items/T2HQEC7B"],"uri":["http://zotero.org/groups/2061407/items/T2HQEC7B"],"itemData":{"id":7390,"type":"article-journal","title":"How People Respond to Contingent Valuation Questions: A Verbal Protocol Analysis of Willingness to Pay for an Environmental Regulation","container-title":"Journal of Environmental Economics and Management","page":"88–109","volume":"26","issue":"1","source":"Google Scholar","shortTitle":"How people respond to contingent valuation questions","author":[{"family":"Schkade","given":"David A."},{"family":"Payne","given":"John W."}],"issued":{"date-parts":[["1994"]]}}}],"schema":"https://github.com/citation-style-language/schema/raw/master/csl-citation.json"} </w:instrText>
      </w:r>
      <w:r w:rsidR="00232275">
        <w:fldChar w:fldCharType="separate"/>
      </w:r>
      <w:r w:rsidR="00360506" w:rsidRPr="00360506">
        <w:t>(Schkade and Payne 1994)</w:t>
      </w:r>
      <w:r w:rsidR="00232275">
        <w:fldChar w:fldCharType="end"/>
      </w:r>
      <w:r>
        <w:t xml:space="preserve">, such that </w:t>
      </w:r>
      <w:r w:rsidR="009F164E">
        <w:t>“</w:t>
      </w:r>
      <w:r>
        <w:t>3 million</w:t>
      </w:r>
      <w:r w:rsidR="009F164E">
        <w:t>”</w:t>
      </w:r>
      <w:r>
        <w:t xml:space="preserve"> tons of CO2 would be treated the same as </w:t>
      </w:r>
      <w:r w:rsidR="009F164E">
        <w:t>“</w:t>
      </w:r>
      <w:r>
        <w:t>300 million</w:t>
      </w:r>
      <w:r w:rsidR="000C0326">
        <w:t>,</w:t>
      </w:r>
      <w:r w:rsidR="009F164E">
        <w:t>”</w:t>
      </w:r>
      <w:r w:rsidR="000C0326">
        <w:t xml:space="preserve"> it may be that </w:t>
      </w:r>
      <w:r>
        <w:t xml:space="preserve">tangible representations </w:t>
      </w:r>
      <w:r w:rsidR="00F04554">
        <w:t xml:space="preserve">that use visual images and analogies </w:t>
      </w:r>
      <w:r>
        <w:t xml:space="preserve">(such </w:t>
      </w:r>
      <w:r w:rsidR="009F164E">
        <w:t>“</w:t>
      </w:r>
      <w:r>
        <w:t xml:space="preserve">a garbage heap the size of the </w:t>
      </w:r>
      <w:r w:rsidR="009F164E">
        <w:t>E</w:t>
      </w:r>
      <w:r>
        <w:t xml:space="preserve">mpire </w:t>
      </w:r>
      <w:r w:rsidR="009F164E">
        <w:t>S</w:t>
      </w:r>
      <w:r>
        <w:t xml:space="preserve">tate </w:t>
      </w:r>
      <w:r w:rsidR="009F164E">
        <w:t>B</w:t>
      </w:r>
      <w:r>
        <w:t>uil</w:t>
      </w:r>
      <w:r w:rsidR="000C0326">
        <w:t>ding</w:t>
      </w:r>
      <w:r w:rsidR="009F164E">
        <w:t>”</w:t>
      </w:r>
      <w:r w:rsidR="000C0326">
        <w:t xml:space="preserve">) might be </w:t>
      </w:r>
      <w:r w:rsidR="00F04554">
        <w:t>effective:</w:t>
      </w:r>
    </w:p>
    <w:p w:rsidR="000D0DD3" w:rsidRDefault="000C0326" w:rsidP="00CD5699">
      <w:pPr>
        <w:ind w:left="720"/>
      </w:pPr>
      <w:r>
        <w:t>P19</w:t>
      </w:r>
      <w:r w:rsidR="000D0DD3">
        <w:t>: Tangible (but not intangible) collective</w:t>
      </w:r>
      <w:r w:rsidR="002E7C2B">
        <w:t>-</w:t>
      </w:r>
      <w:r w:rsidR="000D0DD3">
        <w:t xml:space="preserve">impact framing increases pro-environmental behavior. </w:t>
      </w:r>
    </w:p>
    <w:p w:rsidR="008F3C82" w:rsidRDefault="008F3C82" w:rsidP="00CD5699">
      <w:pPr>
        <w:ind w:left="720"/>
      </w:pPr>
    </w:p>
    <w:p w:rsidR="000D0DD3" w:rsidRDefault="00FB18C6" w:rsidP="000C0326">
      <w:pPr>
        <w:spacing w:line="480" w:lineRule="auto"/>
      </w:pPr>
      <w:r>
        <w:tab/>
        <w:t xml:space="preserve">While the adoption of sustainable behavior often requires overriding an automatic habit with a controlled one, this </w:t>
      </w:r>
      <w:r w:rsidR="001E51A5">
        <w:t>may</w:t>
      </w:r>
      <w:r>
        <w:t xml:space="preserve"> be short</w:t>
      </w:r>
      <w:r w:rsidR="002E7C2B">
        <w:t>-</w:t>
      </w:r>
      <w:r>
        <w:t xml:space="preserve">circuited by tangibility. </w:t>
      </w:r>
      <w:r w:rsidR="001E51A5">
        <w:t>Because tangible outcomes are more vivid and immediate, they may provoke more experiential (rather than analytic) processing</w:t>
      </w:r>
      <w:r w:rsidR="00383FA0">
        <w:t xml:space="preserve"> </w:t>
      </w:r>
      <w:r w:rsidR="00232275">
        <w:fldChar w:fldCharType="begin"/>
      </w:r>
      <w:r w:rsidR="00360506">
        <w:instrText xml:space="preserve"> ADDIN ZOTERO_ITEM CSL_CITATION {"citationID":"j7kdNiDG","properties":{"formattedCitation":"(Chaiken and Trope 1999)","plainCitation":"(Chaiken and Trope 1999)","noteIndex":0},"citationItems":[{"id":7393,"uris":["http://zotero.org/groups/2061407/items/L6RMMTDB"],"uri":["http://zotero.org/groups/2061407/items/L6RMMTDB"],"itemData":{"id":7393,"type":"book","title":"Dual-process Theories in Social Psychology","publisher":"Guilford Press","number-of-pages":"676","source":"Google Books","abstract":"This informative volume presents the first comprehensive review of research and theory on dual-process models of social information processing. These models distinguish between qualitatively different modes of information processing in making decisions and solving problems (e.g., associative versus rule-based, controlled versus uncontrolled, and affective versus cognitive modes). Leading contributors review the basic assumptions of these approaches and review the ways they have been applied and tested in such areas as attitudes, stereotyping, person perception, memory, and judgment. Also examined are the relationships between different sets of processing modes, the factors that determine their utilization, and how they work in combination to affect responses to social information.","ISBN":"978-1-57230-421-5","note":"Google-Books-ID: 5X_auIBx99EC","language":"en","author":[{"family":"Chaiken","given":"Shelly"},{"family":"Trope","given":"Yaacov"}],"issued":{"date-parts":[["1999",2,19]]}}}],"schema":"https://github.com/citation-style-language/schema/raw/master/csl-citation.json"} </w:instrText>
      </w:r>
      <w:r w:rsidR="00232275">
        <w:fldChar w:fldCharType="separate"/>
      </w:r>
      <w:r w:rsidR="00360506" w:rsidRPr="00360506">
        <w:t>(Chaiken and Trope 1999)</w:t>
      </w:r>
      <w:r w:rsidR="00232275">
        <w:fldChar w:fldCharType="end"/>
      </w:r>
      <w:r w:rsidR="00383FA0">
        <w:t>, leading people to base their decisions more on emotions and heuristics. Therefore, tangibility may increase the effectiveness of heuristic</w:t>
      </w:r>
      <w:r w:rsidR="002E7C2B">
        <w:t>-</w:t>
      </w:r>
      <w:r w:rsidR="00383FA0">
        <w:t xml:space="preserve">based interventions (such as defaults or framing) and decrease the effectiveness of calculation-based interventions </w:t>
      </w:r>
      <w:r w:rsidR="00232275">
        <w:fldChar w:fldCharType="begin"/>
      </w:r>
      <w:r w:rsidR="00360506">
        <w:instrText xml:space="preserve"> ADDIN ZOTERO_ITEM CSL_CITATION {"citationID":"a11i1nqji7e","properties":{"formattedCitation":"(such as attribute scaling, Camilleri and Larrick 2014)","plainCitation":"(such as attribute scaling, Camilleri and Larrick 2014)","noteIndex":0},"citationItems":[{"id":5210,"uris":["http://zotero.org/groups/2061407/items/QZ9VFPZV"],"uri":["http://zotero.org/groups/2061407/items/QZ9VFPZV"],"itemData":{"id":5210,"type":"article-journal","title":"Metric and Scale Design as Choice Architecture Tools","container-title":"Journal of Public Policy &amp; Marketing","page":"108–125","volume":"33","issue":"1","source":"Google Scholar","author":[{"family":"Camilleri","given":"Adrian R."},{"family":"Larrick","given":"Richard P."}],"issued":{"date-parts":[["2014"]]}},"prefix":"such as attribute scaling, "}],"schema":"https://github.com/citation-style-language/schema/raw/master/csl-citation.json"} </w:instrText>
      </w:r>
      <w:r w:rsidR="00232275">
        <w:fldChar w:fldCharType="separate"/>
      </w:r>
      <w:r w:rsidR="00360506" w:rsidRPr="00360506">
        <w:t>(such as attribute scaling, Camilleri and Larrick 2014)</w:t>
      </w:r>
      <w:r w:rsidR="00232275">
        <w:fldChar w:fldCharType="end"/>
      </w:r>
      <w:r w:rsidR="00383FA0">
        <w:t>. Thus, we propose:</w:t>
      </w:r>
    </w:p>
    <w:p w:rsidR="000D0DD3" w:rsidRDefault="000D0DD3" w:rsidP="00CD5699">
      <w:pPr>
        <w:ind w:left="720"/>
      </w:pPr>
      <w:r>
        <w:t>P</w:t>
      </w:r>
      <w:r w:rsidR="000C0326">
        <w:t>20</w:t>
      </w:r>
      <w:r>
        <w:t xml:space="preserve">: Tangibility </w:t>
      </w:r>
      <w:r w:rsidR="00383FA0">
        <w:t xml:space="preserve">interventions </w:t>
      </w:r>
      <w:r>
        <w:t xml:space="preserve">shift people from </w:t>
      </w:r>
      <w:r w:rsidR="00383FA0">
        <w:t>analytic</w:t>
      </w:r>
      <w:r>
        <w:t xml:space="preserve"> to </w:t>
      </w:r>
      <w:r w:rsidR="00383FA0">
        <w:t>experiential processing</w:t>
      </w:r>
      <w:r w:rsidR="00690A7B">
        <w:t xml:space="preserve">, and will therefore moderate </w:t>
      </w:r>
      <w:r w:rsidR="00383FA0">
        <w:t>the effectiveness</w:t>
      </w:r>
      <w:r w:rsidR="002E7C2B">
        <w:t xml:space="preserve"> of</w:t>
      </w:r>
      <w:r w:rsidR="00383FA0">
        <w:t xml:space="preserve"> </w:t>
      </w:r>
      <w:r>
        <w:t xml:space="preserve">other interventions. </w:t>
      </w:r>
    </w:p>
    <w:p w:rsidR="000C0326" w:rsidRDefault="000C0326" w:rsidP="00604D14"/>
    <w:p w:rsidR="0093766F" w:rsidRDefault="0093766F" w:rsidP="00604D14">
      <w:pPr>
        <w:rPr>
          <w:rFonts w:eastAsiaTheme="minorHAnsi"/>
          <w:b/>
          <w:i/>
        </w:rPr>
      </w:pPr>
    </w:p>
    <w:p w:rsidR="00F04554" w:rsidRDefault="000738B7" w:rsidP="00604D14">
      <w:pPr>
        <w:rPr>
          <w:rFonts w:eastAsiaTheme="minorHAnsi"/>
          <w:b/>
          <w:i/>
        </w:rPr>
      </w:pPr>
      <w:r w:rsidRPr="000738B7">
        <w:rPr>
          <w:rFonts w:eastAsiaTheme="minorHAnsi"/>
          <w:b/>
          <w:i/>
        </w:rPr>
        <w:t>Concluding Thoughts</w:t>
      </w:r>
    </w:p>
    <w:p w:rsidR="00604D14" w:rsidRDefault="00604D14" w:rsidP="00604D14">
      <w:pPr>
        <w:rPr>
          <w:color w:val="000000" w:themeColor="text1"/>
        </w:rPr>
      </w:pPr>
    </w:p>
    <w:p w:rsidR="00D63BD6" w:rsidRDefault="00F04554" w:rsidP="00D63BD6">
      <w:pPr>
        <w:shd w:val="clear" w:color="auto" w:fill="FFFFFF" w:themeFill="background1"/>
        <w:spacing w:line="480" w:lineRule="auto"/>
        <w:ind w:firstLine="720"/>
        <w:rPr>
          <w:color w:val="000000" w:themeColor="text1"/>
        </w:rPr>
      </w:pPr>
      <w:r>
        <w:rPr>
          <w:color w:val="000000" w:themeColor="text1"/>
        </w:rPr>
        <w:t xml:space="preserve">Above, we have highlighted potential gaps in the literature </w:t>
      </w:r>
      <w:r w:rsidR="0017136C">
        <w:rPr>
          <w:color w:val="000000" w:themeColor="text1"/>
        </w:rPr>
        <w:t xml:space="preserve">that we hope will lead to </w:t>
      </w:r>
      <w:r w:rsidR="00FB0FCF">
        <w:rPr>
          <w:color w:val="000000" w:themeColor="text1"/>
        </w:rPr>
        <w:t xml:space="preserve">research developing more </w:t>
      </w:r>
      <w:r w:rsidR="0017136C">
        <w:rPr>
          <w:color w:val="000000" w:themeColor="text1"/>
        </w:rPr>
        <w:t xml:space="preserve">theoretical insights and </w:t>
      </w:r>
      <w:r>
        <w:rPr>
          <w:color w:val="000000" w:themeColor="text1"/>
        </w:rPr>
        <w:t xml:space="preserve">promising directions for future </w:t>
      </w:r>
      <w:r w:rsidR="00FB0FCF">
        <w:rPr>
          <w:color w:val="000000" w:themeColor="text1"/>
        </w:rPr>
        <w:t>study</w:t>
      </w:r>
      <w:r>
        <w:rPr>
          <w:color w:val="000000" w:themeColor="text1"/>
        </w:rPr>
        <w:t>. O</w:t>
      </w:r>
      <w:r w:rsidR="00D63BD6" w:rsidRPr="000738B7">
        <w:rPr>
          <w:color w:val="000000" w:themeColor="text1"/>
        </w:rPr>
        <w:t xml:space="preserve">ne striking facet of the current review is that most of the existing research involves surveys or experiments taking place at one point in time </w:t>
      </w:r>
      <w:r w:rsidR="00232275" w:rsidRPr="000738B7">
        <w:rPr>
          <w:color w:val="000000" w:themeColor="text1"/>
        </w:rPr>
        <w:fldChar w:fldCharType="begin"/>
      </w:r>
      <w:r w:rsidR="00360506">
        <w:rPr>
          <w:color w:val="000000" w:themeColor="text1"/>
        </w:rPr>
        <w:instrText xml:space="preserve"> ADDIN ZOTERO_ITEM CSL_CITATION {"citationID":"1pBF0huA","properties":{"formattedCitation":"(see Iyer and Reczek 2017)","plainCitation":"(see Iyer and Reczek 2017)","noteIndex":0},"citationItems":[{"id":5785,"uris":["http://zotero.org/groups/2061407/items/BQUHB8PJ"],"uri":["http://zotero.org/groups/2061407/items/BQUHB8PJ"],"itemData":{"id":5785,"type":"article-journal","title":"The Intersection of Sustainability, Marketing, and Public Policy: Introduction to the Special Section on Sustainability","container-title":"Journal of Public Policy &amp; Marketing","page":"246-254","volume":"36","issue":"2","source":"journals.ama.org (Atypon)","abstract":"In this introduction to the special section on sustainability, the authors propose two primary factors that can help characterize past research in marketing on sustainability. The first of these factors, the research objective, has two dimensions: mitigate versus create and short-term versus long-term focus. To mitigate (vs. create) implies that the objective of the research is to understand factors whose reduction (enhancement) would have a positive impact on sustainability. Short- versus long-term focus describes the fact that the research objective can be to impact an immediate behavior related to sustainability or can be focused on longer-term drivers or consequences of such behaviors. The second factor, research context, can have multiple dimensions, although much of the past and current research on sustainability has been conducted in four contexts: environmental, nonenvironmental, business-to-consumer, and business-to-business. The authors first review past literature in light of this framework and then discuss the articles in the special section. They close with a discussion of where researchers interested in studying the intersection of sustainability, marketing, and public policy can go from here.","DOI":"10.1509/jppm.36.250","ISSN":"0743-9156","shortTitle":"The Intersection of Sustainability, Marketing, and Public Policy","journalAbbreviation":"Journal of Public Policy &amp; Marketing","author":[{"family":"Iyer","given":"Easwar S."},{"family":"Reczek","given":"Rebecca Walker"}],"issued":{"date-parts":[["2017",11,1]]}},"prefix":"see"}],"schema":"https://github.com/citation-style-language/schema/raw/master/csl-citation.json"} </w:instrText>
      </w:r>
      <w:r w:rsidR="00232275" w:rsidRPr="000738B7">
        <w:rPr>
          <w:color w:val="000000" w:themeColor="text1"/>
        </w:rPr>
        <w:fldChar w:fldCharType="separate"/>
      </w:r>
      <w:r w:rsidR="00360506" w:rsidRPr="00360506">
        <w:t>(see Iyer and Reczek 2017)</w:t>
      </w:r>
      <w:r w:rsidR="00232275" w:rsidRPr="000738B7">
        <w:rPr>
          <w:color w:val="000000" w:themeColor="text1"/>
        </w:rPr>
        <w:fldChar w:fldCharType="end"/>
      </w:r>
      <w:r w:rsidR="00D63BD6" w:rsidRPr="000738B7">
        <w:rPr>
          <w:color w:val="000000" w:themeColor="text1"/>
        </w:rPr>
        <w:t xml:space="preserve">. </w:t>
      </w:r>
      <w:r>
        <w:rPr>
          <w:color w:val="000000" w:themeColor="text1"/>
        </w:rPr>
        <w:t xml:space="preserve">Future </w:t>
      </w:r>
      <w:r w:rsidR="00D63BD6">
        <w:rPr>
          <w:color w:val="000000" w:themeColor="text1"/>
        </w:rPr>
        <w:t>research could profitably examine the longitudinal effects of different interventions on sustainable consumer behaviors. Moreover, o</w:t>
      </w:r>
      <w:r w:rsidR="00D63BD6" w:rsidRPr="000738B7">
        <w:rPr>
          <w:color w:val="000000" w:themeColor="text1"/>
        </w:rPr>
        <w:t xml:space="preserve">ne dichotomy that is highlighted by our framework is short-term versus long-term focus. While some of the constructs are driven by the immediate context and lead to short-term behavior change, other constructs lead to more enduring behavior change. For example, while habit-formation tools and feelings and cognition tools that focus on in-the-moment behavior shaping can be effective in the situation, once they are removed sustainable actions can disappear. </w:t>
      </w:r>
      <w:r>
        <w:rPr>
          <w:color w:val="000000" w:themeColor="text1"/>
        </w:rPr>
        <w:t>It</w:t>
      </w:r>
      <w:r w:rsidR="00D63BD6">
        <w:rPr>
          <w:color w:val="000000" w:themeColor="text1"/>
        </w:rPr>
        <w:t xml:space="preserve"> may be optimal </w:t>
      </w:r>
      <w:r w:rsidR="00D63BD6" w:rsidRPr="000738B7">
        <w:rPr>
          <w:color w:val="000000" w:themeColor="text1"/>
        </w:rPr>
        <w:t xml:space="preserve">to ensure a balance of in-the-moment behavior-shaping tools (e.g., incentives, penalties, making it easy) with ways of making these behaviors last over time (e.g., relating the actions to the consumer’s morals, values, etc.). </w:t>
      </w:r>
      <w:r w:rsidR="000C0326">
        <w:rPr>
          <w:color w:val="000000" w:themeColor="text1"/>
        </w:rPr>
        <w:t xml:space="preserve">Future research could test this possibility. </w:t>
      </w:r>
    </w:p>
    <w:p w:rsidR="00BC25EE" w:rsidRPr="00F21566" w:rsidRDefault="00FB0FCF" w:rsidP="004A5B29">
      <w:pPr>
        <w:spacing w:line="480" w:lineRule="auto"/>
        <w:ind w:firstLine="720"/>
        <w:rPr>
          <w:rFonts w:eastAsiaTheme="minorHAnsi"/>
        </w:rPr>
      </w:pPr>
      <w:r>
        <w:rPr>
          <w:rFonts w:eastAsiaTheme="minorHAnsi"/>
        </w:rPr>
        <w:t xml:space="preserve">A </w:t>
      </w:r>
      <w:r w:rsidR="00755B00">
        <w:rPr>
          <w:rFonts w:eastAsiaTheme="minorHAnsi"/>
        </w:rPr>
        <w:t xml:space="preserve">question </w:t>
      </w:r>
      <w:r>
        <w:rPr>
          <w:rFonts w:eastAsiaTheme="minorHAnsi"/>
        </w:rPr>
        <w:t>with</w:t>
      </w:r>
      <w:r w:rsidR="00755B00">
        <w:rPr>
          <w:rFonts w:eastAsiaTheme="minorHAnsi"/>
        </w:rPr>
        <w:t xml:space="preserve"> </w:t>
      </w:r>
      <w:r w:rsidR="00BC25EE">
        <w:rPr>
          <w:rFonts w:eastAsiaTheme="minorHAnsi"/>
        </w:rPr>
        <w:t>practical</w:t>
      </w:r>
      <w:r w:rsidR="00755B00">
        <w:rPr>
          <w:rFonts w:eastAsiaTheme="minorHAnsi"/>
        </w:rPr>
        <w:t>, theoretical,</w:t>
      </w:r>
      <w:r w:rsidR="00BC25EE">
        <w:rPr>
          <w:rFonts w:eastAsiaTheme="minorHAnsi"/>
        </w:rPr>
        <w:t xml:space="preserve"> and future research implications is whether </w:t>
      </w:r>
      <w:r w:rsidR="000738B7">
        <w:rPr>
          <w:rFonts w:eastAsiaTheme="minorHAnsi"/>
        </w:rPr>
        <w:t xml:space="preserve">our </w:t>
      </w:r>
      <w:r w:rsidR="00BC25EE">
        <w:rPr>
          <w:rFonts w:eastAsiaTheme="minorHAnsi"/>
        </w:rPr>
        <w:t>framework can be applied to other</w:t>
      </w:r>
      <w:r w:rsidR="00823918">
        <w:rPr>
          <w:rFonts w:eastAsiaTheme="minorHAnsi"/>
        </w:rPr>
        <w:t xml:space="preserve"> positive</w:t>
      </w:r>
      <w:r w:rsidR="00BC25EE">
        <w:rPr>
          <w:rFonts w:eastAsiaTheme="minorHAnsi"/>
        </w:rPr>
        <w:t xml:space="preserve"> behaviors such as prosocial actions or health behaviors, or if the factors are unique to the</w:t>
      </w:r>
      <w:r w:rsidR="00755B00">
        <w:rPr>
          <w:rFonts w:eastAsiaTheme="minorHAnsi"/>
        </w:rPr>
        <w:t xml:space="preserve"> domain of sustainable </w:t>
      </w:r>
      <w:r w:rsidR="00BC25EE">
        <w:rPr>
          <w:rFonts w:eastAsiaTheme="minorHAnsi"/>
        </w:rPr>
        <w:t>behaviors. We conjecture that many of the facets of our framework may apply to the domains of other positive behaviors as well. However, we note that there are some elements that may be unique to sust</w:t>
      </w:r>
      <w:r w:rsidR="00823918">
        <w:rPr>
          <w:rFonts w:eastAsiaTheme="minorHAnsi"/>
        </w:rPr>
        <w:t>ainable consumption. For example</w:t>
      </w:r>
      <w:r w:rsidR="00BC25EE">
        <w:rPr>
          <w:rFonts w:eastAsiaTheme="minorHAnsi"/>
        </w:rPr>
        <w:t>, health behaviors are not subject to the challenge of collective versus individual action to the same degree t</w:t>
      </w:r>
      <w:r w:rsidR="00823918">
        <w:rPr>
          <w:rFonts w:eastAsiaTheme="minorHAnsi"/>
        </w:rPr>
        <w:t>hat sustainable behaviors are.</w:t>
      </w:r>
      <w:r w:rsidR="00BC25EE">
        <w:rPr>
          <w:rFonts w:eastAsiaTheme="minorHAnsi"/>
        </w:rPr>
        <w:t xml:space="preserve"> While health</w:t>
      </w:r>
      <w:r w:rsidR="002A3B77">
        <w:rPr>
          <w:rFonts w:eastAsiaTheme="minorHAnsi"/>
        </w:rPr>
        <w:t>-</w:t>
      </w:r>
      <w:r w:rsidR="00BC25EE">
        <w:rPr>
          <w:rFonts w:eastAsiaTheme="minorHAnsi"/>
        </w:rPr>
        <w:t>behavior change can collectively have positive economic and s</w:t>
      </w:r>
      <w:r w:rsidR="00823918">
        <w:rPr>
          <w:rFonts w:eastAsiaTheme="minorHAnsi"/>
        </w:rPr>
        <w:t>ocietal be</w:t>
      </w:r>
      <w:r w:rsidR="00BC25EE">
        <w:rPr>
          <w:rFonts w:eastAsiaTheme="minorHAnsi"/>
        </w:rPr>
        <w:t>n</w:t>
      </w:r>
      <w:r w:rsidR="00823918">
        <w:rPr>
          <w:rFonts w:eastAsiaTheme="minorHAnsi"/>
        </w:rPr>
        <w:t>e</w:t>
      </w:r>
      <w:r w:rsidR="00BC25EE">
        <w:rPr>
          <w:rFonts w:eastAsiaTheme="minorHAnsi"/>
        </w:rPr>
        <w:t>fits (</w:t>
      </w:r>
      <w:r w:rsidR="000A0DAA">
        <w:rPr>
          <w:rFonts w:eastAsiaTheme="minorHAnsi"/>
        </w:rPr>
        <w:t>WHO 2015</w:t>
      </w:r>
      <w:r w:rsidR="00BC25EE">
        <w:rPr>
          <w:rFonts w:eastAsiaTheme="minorHAnsi"/>
        </w:rPr>
        <w:t>), hea</w:t>
      </w:r>
      <w:r w:rsidR="004A07BC">
        <w:rPr>
          <w:rFonts w:eastAsiaTheme="minorHAnsi"/>
        </w:rPr>
        <w:t>l</w:t>
      </w:r>
      <w:r w:rsidR="00BC25EE">
        <w:rPr>
          <w:rFonts w:eastAsiaTheme="minorHAnsi"/>
        </w:rPr>
        <w:t>th</w:t>
      </w:r>
      <w:r w:rsidR="002A3B77">
        <w:rPr>
          <w:rFonts w:eastAsiaTheme="minorHAnsi"/>
        </w:rPr>
        <w:t>-</w:t>
      </w:r>
      <w:r w:rsidR="00BC25EE">
        <w:rPr>
          <w:rFonts w:eastAsiaTheme="minorHAnsi"/>
        </w:rPr>
        <w:t>behavior change also undeniably has benefits at the individual level</w:t>
      </w:r>
      <w:r w:rsidR="00232275">
        <w:rPr>
          <w:rFonts w:eastAsiaTheme="minorHAnsi"/>
        </w:rPr>
        <w:fldChar w:fldCharType="begin"/>
      </w:r>
      <w:r w:rsidR="00360506">
        <w:rPr>
          <w:rFonts w:eastAsiaTheme="minorHAnsi"/>
        </w:rPr>
        <w:instrText xml:space="preserve"> ADDIN ZOTERO_ITEM CSL_CITATION {"citationID":"YG08xM9u","properties":{"formattedCitation":"(OECD and WHO 2015)","plainCitation":"(OECD and WHO 2015)","noteIndex":0},"citationItems":[{"id":7402,"uris":["http://zotero.org/groups/2061407/items/IMQYZ93M"],"uri":["http://zotero.org/groups/2061407/items/IMQYZ93M"],"itemData":{"id":7402,"type":"book","title":"Promoting Health, Preventing Disease The Economic Case: The Economic Case","publisher":"OECD Publishing","number-of-pages":"370","source":"Google Books","abstract":"A growing body of evidence from economic studies shows areas where appropriate policies can generate health and other benefits at an affordable cost, sometimes reducing health expenditure and helping to redress health inequalities at the same time. The evidence is especially strong for policies to curb tobacco smoking and harmful alcohol use, while gaps still exist in the evidence base on tackling unhealthy diets and lack of physical activity, as well as environmental exposures and road accidents. The book underscores the importance of taking a whole-of-government and whole-of-society approach in addressing the rising tide of non-communicable diseases.","ISBN":"978-0-335-26227-4","note":"Google-Books-ID: COrSCgAAQBAJ","shortTitle":"Promoting Health, Preventing Disease The Economic Case","language":"en","author":[{"family":"OECD","given":""},{"family":"WHO","given":""}],"issued":{"date-parts":[["2015",10,29]]}}}],"schema":"https://github.com/citation-style-language/schema/raw/master/csl-citation.json"} </w:instrText>
      </w:r>
      <w:r w:rsidR="00232275">
        <w:rPr>
          <w:rFonts w:eastAsiaTheme="minorHAnsi"/>
        </w:rPr>
        <w:fldChar w:fldCharType="separate"/>
      </w:r>
      <w:r w:rsidR="00360506" w:rsidRPr="00360506">
        <w:rPr>
          <w:rFonts w:eastAsiaTheme="minorHAnsi"/>
        </w:rPr>
        <w:t>(OECD and WHO 2015)</w:t>
      </w:r>
      <w:r w:rsidR="00232275">
        <w:rPr>
          <w:rFonts w:eastAsiaTheme="minorHAnsi"/>
        </w:rPr>
        <w:fldChar w:fldCharType="end"/>
      </w:r>
      <w:r w:rsidR="00BC25EE">
        <w:rPr>
          <w:rFonts w:eastAsiaTheme="minorHAnsi"/>
        </w:rPr>
        <w:t xml:space="preserve">. </w:t>
      </w:r>
      <w:r w:rsidR="00823918">
        <w:rPr>
          <w:rFonts w:eastAsiaTheme="minorHAnsi"/>
        </w:rPr>
        <w:t xml:space="preserve">In addition, while health behaviors and prosocial behaviors (e.g., charitable giving) </w:t>
      </w:r>
      <w:r w:rsidR="007169CF">
        <w:rPr>
          <w:rFonts w:eastAsiaTheme="minorHAnsi"/>
        </w:rPr>
        <w:t xml:space="preserve">both have issues </w:t>
      </w:r>
      <w:r w:rsidR="002A3B77">
        <w:rPr>
          <w:rFonts w:eastAsiaTheme="minorHAnsi"/>
        </w:rPr>
        <w:t xml:space="preserve">with </w:t>
      </w:r>
      <w:r w:rsidR="007169CF">
        <w:rPr>
          <w:rFonts w:eastAsiaTheme="minorHAnsi"/>
        </w:rPr>
        <w:t xml:space="preserve">tangibility, we </w:t>
      </w:r>
      <w:r w:rsidR="00823918">
        <w:rPr>
          <w:rFonts w:eastAsiaTheme="minorHAnsi"/>
        </w:rPr>
        <w:t>suggest that sustainable behaviors and outcomes are perceived as being even less tangible than health behaviors and prosocial behaviors. This is an open question for future research to explore</w:t>
      </w:r>
      <w:r w:rsidR="002A3B77">
        <w:rPr>
          <w:rFonts w:eastAsiaTheme="minorHAnsi"/>
        </w:rPr>
        <w:t>,</w:t>
      </w:r>
      <w:r w:rsidR="000738B7">
        <w:rPr>
          <w:rFonts w:eastAsiaTheme="minorHAnsi"/>
        </w:rPr>
        <w:t xml:space="preserve"> and applying the framework in other domains certainly has theoretical and practical potential</w:t>
      </w:r>
      <w:r w:rsidR="00823918">
        <w:rPr>
          <w:rFonts w:eastAsiaTheme="minorHAnsi"/>
        </w:rPr>
        <w:t>.</w:t>
      </w:r>
    </w:p>
    <w:p w:rsidR="00056D01" w:rsidRPr="00327F01" w:rsidRDefault="00056D01" w:rsidP="004A5B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Style w:val="hlfld-contribauthor"/>
          <w:color w:val="000000"/>
          <w:shd w:val="clear" w:color="auto" w:fill="FFFFFF"/>
        </w:rPr>
      </w:pPr>
      <w:r>
        <w:tab/>
      </w:r>
      <w:r w:rsidR="00823918">
        <w:t xml:space="preserve">In sum, we have reviewed the </w:t>
      </w:r>
      <w:r w:rsidR="004E0E9E">
        <w:t xml:space="preserve">behavioral science </w:t>
      </w:r>
      <w:r>
        <w:t>literature</w:t>
      </w:r>
      <w:r w:rsidR="00823918">
        <w:t xml:space="preserve"> to outline </w:t>
      </w:r>
      <w:r w:rsidRPr="005D272C">
        <w:t xml:space="preserve">five </w:t>
      </w:r>
      <w:r w:rsidR="001A57F5">
        <w:t>routes</w:t>
      </w:r>
      <w:r w:rsidRPr="005D272C">
        <w:t xml:space="preserve"> that can be </w:t>
      </w:r>
      <w:r w:rsidR="004E0E9E">
        <w:t>leveraged to impact sustainable consumer behavior change</w:t>
      </w:r>
      <w:r w:rsidRPr="005D272C">
        <w:t xml:space="preserve">. </w:t>
      </w:r>
      <w:r w:rsidR="004E0E9E">
        <w:t>Stemming from our review, we developed the SHIFT framework</w:t>
      </w:r>
      <w:r w:rsidR="0080433E">
        <w:t>,</w:t>
      </w:r>
      <w:r w:rsidR="004E0E9E">
        <w:t xml:space="preserve"> which highlights that the</w:t>
      </w:r>
      <w:r w:rsidRPr="005D272C">
        <w:t xml:space="preserve"> key drivers of </w:t>
      </w:r>
      <w:r w:rsidR="004E0E9E">
        <w:t xml:space="preserve">pro-environmental consumer behaviors are related to </w:t>
      </w:r>
      <w:r w:rsidRPr="005D272C">
        <w:t xml:space="preserve">social </w:t>
      </w:r>
      <w:r w:rsidR="004E0E9E">
        <w:t>influence</w:t>
      </w:r>
      <w:r w:rsidRPr="005D272C">
        <w:t>, habi</w:t>
      </w:r>
      <w:r w:rsidR="004E0E9E">
        <w:t>t</w:t>
      </w:r>
      <w:r w:rsidRPr="005D272C">
        <w:t xml:space="preserve">, the individual self, feelings and cognition, </w:t>
      </w:r>
      <w:r w:rsidR="004E0E9E">
        <w:t>and</w:t>
      </w:r>
      <w:r w:rsidRPr="005D272C">
        <w:t xml:space="preserve"> tangibility. We </w:t>
      </w:r>
      <w:r>
        <w:t>anticipate that</w:t>
      </w:r>
      <w:r w:rsidRPr="005D272C">
        <w:t xml:space="preserve"> the </w:t>
      </w:r>
      <w:r w:rsidR="004E0E9E">
        <w:t xml:space="preserve">SHIFT </w:t>
      </w:r>
      <w:r w:rsidRPr="005D272C">
        <w:t xml:space="preserve">framework will </w:t>
      </w:r>
      <w:r>
        <w:t xml:space="preserve">be helpful in guiding practitioners </w:t>
      </w:r>
      <w:r w:rsidR="004E0E9E">
        <w:t>interested in</w:t>
      </w:r>
      <w:r w:rsidRPr="005D272C">
        <w:t xml:space="preserve"> fostering</w:t>
      </w:r>
      <w:r>
        <w:t xml:space="preserve"> sustainable consumer behavior. Moreover, we hope that this framework will assist researchers in conceptualizing different means of influencing sustainable consumer behavior and spur further research in this </w:t>
      </w:r>
      <w:r w:rsidR="004D6276">
        <w:t>essential</w:t>
      </w:r>
      <w:r>
        <w:t xml:space="preserve"> domain.</w:t>
      </w:r>
    </w:p>
    <w:p w:rsidR="00917E4A" w:rsidRDefault="00917E4A" w:rsidP="00857268">
      <w:pPr>
        <w:spacing w:line="460" w:lineRule="exact"/>
        <w:rPr>
          <w:b/>
          <w:color w:val="000000" w:themeColor="text1"/>
          <w:lang w:val="en-CA"/>
        </w:rPr>
      </w:pPr>
    </w:p>
    <w:p w:rsidR="006950AE" w:rsidRDefault="006950AE">
      <w:pPr>
        <w:spacing w:after="160" w:line="259" w:lineRule="auto"/>
        <w:rPr>
          <w:b/>
          <w:color w:val="000000" w:themeColor="text1"/>
          <w:lang w:val="en-CA"/>
        </w:rPr>
      </w:pPr>
      <w:r>
        <w:rPr>
          <w:b/>
          <w:color w:val="000000" w:themeColor="text1"/>
          <w:lang w:val="en-CA"/>
        </w:rPr>
        <w:br w:type="page"/>
      </w:r>
    </w:p>
    <w:p w:rsidR="00ED0D49" w:rsidRDefault="00F92FD3" w:rsidP="00AD37AB">
      <w:pPr>
        <w:jc w:val="center"/>
        <w:outlineLvl w:val="0"/>
        <w:rPr>
          <w:b/>
          <w:color w:val="000000" w:themeColor="text1"/>
          <w:lang w:val="en-CA"/>
        </w:rPr>
      </w:pPr>
      <w:r w:rsidRPr="00327F01">
        <w:rPr>
          <w:b/>
          <w:color w:val="000000" w:themeColor="text1"/>
          <w:lang w:val="en-CA"/>
        </w:rPr>
        <w:t>References</w:t>
      </w:r>
    </w:p>
    <w:p w:rsidR="007B36CD" w:rsidRDefault="007B36CD" w:rsidP="00AD37AB">
      <w:pPr>
        <w:spacing w:after="20"/>
        <w:jc w:val="center"/>
        <w:outlineLvl w:val="0"/>
        <w:rPr>
          <w:b/>
          <w:color w:val="000000" w:themeColor="text1"/>
          <w:lang w:val="en-CA"/>
        </w:rPr>
      </w:pPr>
    </w:p>
    <w:p w:rsidR="007A57B6" w:rsidRPr="006E0540" w:rsidRDefault="00232275" w:rsidP="007A57B6">
      <w:pPr>
        <w:pStyle w:val="Bibliography"/>
      </w:pPr>
      <w:r w:rsidRPr="00EB70EC">
        <w:rPr>
          <w:color w:val="000000" w:themeColor="text1"/>
          <w:lang w:val="en-CA"/>
        </w:rPr>
        <w:fldChar w:fldCharType="begin"/>
      </w:r>
      <w:r w:rsidR="007A57B6">
        <w:rPr>
          <w:color w:val="000000" w:themeColor="text1"/>
          <w:lang w:val="en-CA"/>
        </w:rPr>
        <w:instrText xml:space="preserve"> ADDIN ZOTERO_BIBL {"uncited":[],"omitted":[],"custom":[]} CSL_BIBLIOGRAPHY </w:instrText>
      </w:r>
      <w:r w:rsidRPr="00EB70EC">
        <w:rPr>
          <w:color w:val="000000" w:themeColor="text1"/>
          <w:lang w:val="en-CA"/>
        </w:rPr>
        <w:fldChar w:fldCharType="separate"/>
      </w:r>
      <w:r w:rsidR="007A57B6" w:rsidRPr="006E0540">
        <w:t xml:space="preserve">Abrahamse, Wokje and Linda Steg (2013), “Social Influence Approaches to Encourage Resource Conservation: A Meta-Analysis,” </w:t>
      </w:r>
      <w:r w:rsidR="007A57B6" w:rsidRPr="006E0540">
        <w:rPr>
          <w:i/>
          <w:iCs/>
        </w:rPr>
        <w:t>Global Environmental Change</w:t>
      </w:r>
      <w:r w:rsidR="007A57B6" w:rsidRPr="006E0540">
        <w:t>, 23 (6), 1773–1785.</w:t>
      </w:r>
    </w:p>
    <w:p w:rsidR="007A57B6" w:rsidRPr="006E0540" w:rsidRDefault="007A57B6" w:rsidP="007A57B6">
      <w:pPr>
        <w:pStyle w:val="Bibliography"/>
      </w:pPr>
      <w:r w:rsidRPr="006E0540">
        <w:t xml:space="preserve">Abrahamse, Wokje, Linda Steg, Charles Vlek, and Talib Rothengatter (2005), “A Review of Intervention Studies Aimed at Household Energy Conservation,” </w:t>
      </w:r>
      <w:r w:rsidRPr="006E0540">
        <w:rPr>
          <w:i/>
          <w:iCs/>
        </w:rPr>
        <w:t>Journal of Environmental Psychology</w:t>
      </w:r>
      <w:r w:rsidRPr="006E0540">
        <w:t>, 25 (3), 273–291.</w:t>
      </w:r>
    </w:p>
    <w:p w:rsidR="007A57B6" w:rsidRPr="006E0540" w:rsidRDefault="007A57B6" w:rsidP="007A57B6">
      <w:pPr>
        <w:pStyle w:val="Bibliography"/>
      </w:pPr>
      <w:r w:rsidRPr="006E0540">
        <w:t xml:space="preserve">Abrahamse, Wokje, Linda Steg, Charles Vlek, and Talib Rothengatter (2007), “The Effect of Tailored Information, Goal Setting and Feedback on Household Energy Use, Energy Related Behaviors and Behavioral Determinants,” </w:t>
      </w:r>
      <w:r w:rsidRPr="006E0540">
        <w:rPr>
          <w:i/>
          <w:iCs/>
        </w:rPr>
        <w:t>Journal of Environmental Psychology</w:t>
      </w:r>
      <w:r w:rsidRPr="006E0540">
        <w:t>, 27 (4), 265–276.</w:t>
      </w:r>
    </w:p>
    <w:p w:rsidR="007A57B6" w:rsidRPr="006E0540" w:rsidRDefault="007A57B6" w:rsidP="007A57B6">
      <w:pPr>
        <w:pStyle w:val="Bibliography"/>
      </w:pPr>
      <w:r w:rsidRPr="006E0540">
        <w:t xml:space="preserve">Akerlof, Karen, Edward W. Maibach, Dennis Fitzgerald, Andrew Y. Cedeno, and Amanda Neuman (2013), “Do People ‘Personally Experience’ Global Warming, and If so How, and Does It Matter?,” </w:t>
      </w:r>
      <w:r w:rsidRPr="006E0540">
        <w:rPr>
          <w:i/>
          <w:iCs/>
        </w:rPr>
        <w:t>Global Environmental Change</w:t>
      </w:r>
      <w:r w:rsidRPr="006E0540">
        <w:t>, 23 (1), 81–91.</w:t>
      </w:r>
    </w:p>
    <w:p w:rsidR="007A57B6" w:rsidRPr="006E0540" w:rsidRDefault="007A57B6" w:rsidP="007A57B6">
      <w:pPr>
        <w:pStyle w:val="Bibliography"/>
      </w:pPr>
      <w:r w:rsidRPr="006E0540">
        <w:t xml:space="preserve">Amel, Elise, Christie Manning, Britain Scott, and Susan Koger (2017), “Beyond the Roots of Human Inaction: Fostering Collective Effort Toward Ecosystem Conservation,” </w:t>
      </w:r>
      <w:r w:rsidRPr="006E0540">
        <w:rPr>
          <w:i/>
          <w:iCs/>
        </w:rPr>
        <w:t>Science</w:t>
      </w:r>
      <w:r w:rsidRPr="006E0540">
        <w:t>, 356 (6335), 275–279.</w:t>
      </w:r>
    </w:p>
    <w:p w:rsidR="007A57B6" w:rsidRPr="006E0540" w:rsidRDefault="007A57B6" w:rsidP="007A57B6">
      <w:pPr>
        <w:pStyle w:val="Bibliography"/>
      </w:pPr>
      <w:r w:rsidRPr="006E0540">
        <w:t xml:space="preserve">Anderson Jr, W. Thomas and William H. Cunningham (1972), “The Socially Conscious Consumer,” </w:t>
      </w:r>
      <w:r w:rsidRPr="006E0540">
        <w:rPr>
          <w:i/>
          <w:iCs/>
        </w:rPr>
        <w:t>The Journal of Marketing</w:t>
      </w:r>
      <w:r w:rsidRPr="006E0540">
        <w:t>, 36 (3), 23–31.</w:t>
      </w:r>
    </w:p>
    <w:p w:rsidR="007A57B6" w:rsidRPr="006E0540" w:rsidRDefault="007A57B6" w:rsidP="007A57B6">
      <w:pPr>
        <w:pStyle w:val="Bibliography"/>
      </w:pPr>
      <w:r w:rsidRPr="006E0540">
        <w:t xml:space="preserve">Antonetti, Paolo and Stan Maklan (2014), “Feelings That Make a Difference: How Guilt and Pride Convince Consumers of the Effectiveness of Sustainable Consumption Choices,” </w:t>
      </w:r>
      <w:r w:rsidRPr="006E0540">
        <w:rPr>
          <w:i/>
          <w:iCs/>
        </w:rPr>
        <w:t>Journal of Business Ethics</w:t>
      </w:r>
      <w:r w:rsidRPr="006E0540">
        <w:t>, 124 (1), 117–134.</w:t>
      </w:r>
    </w:p>
    <w:p w:rsidR="007A57B6" w:rsidRPr="006E0540" w:rsidRDefault="007A57B6" w:rsidP="007A57B6">
      <w:pPr>
        <w:pStyle w:val="Bibliography"/>
      </w:pPr>
      <w:r w:rsidRPr="006E0540">
        <w:t xml:space="preserve">Arbuthnott, Katherine D. (2009), “Education for Sustainable Development Beyond Attitude Change,” </w:t>
      </w:r>
      <w:r w:rsidRPr="006E0540">
        <w:rPr>
          <w:i/>
          <w:iCs/>
        </w:rPr>
        <w:t>International Journal of Sustainability in Higher Education</w:t>
      </w:r>
      <w:r w:rsidRPr="006E0540">
        <w:t>, 10 (2), 152–163.</w:t>
      </w:r>
    </w:p>
    <w:p w:rsidR="007A57B6" w:rsidRPr="006E0540" w:rsidRDefault="007A57B6" w:rsidP="007A57B6">
      <w:pPr>
        <w:pStyle w:val="Bibliography"/>
      </w:pPr>
      <w:r w:rsidRPr="006E0540">
        <w:t xml:space="preserve">Armitage, Christopher J. and Mark Conner (2001), “Efficacy of the Theory of Planned Behaviour: A Meta-Analytic Review,” </w:t>
      </w:r>
      <w:r w:rsidRPr="006E0540">
        <w:rPr>
          <w:i/>
          <w:iCs/>
        </w:rPr>
        <w:t>British Journal of Social Psychology</w:t>
      </w:r>
      <w:r w:rsidRPr="006E0540">
        <w:t>, 40 (4), 471–499.</w:t>
      </w:r>
    </w:p>
    <w:p w:rsidR="007A57B6" w:rsidRPr="006E0540" w:rsidRDefault="007A57B6" w:rsidP="007A57B6">
      <w:pPr>
        <w:pStyle w:val="Bibliography"/>
      </w:pPr>
      <w:r w:rsidRPr="006E0540">
        <w:t xml:space="preserve">Arnocky, Steven, Taciano L. Milfont, and Jeffrey R. Nicol (2014), “Time Perspective and Sustainable Behaviour: Evidence for the Distinction Between Consideration of Immediate and Future Consequences,” </w:t>
      </w:r>
      <w:r w:rsidRPr="006E0540">
        <w:rPr>
          <w:i/>
          <w:iCs/>
        </w:rPr>
        <w:t>Environment and Behaviour</w:t>
      </w:r>
      <w:r w:rsidRPr="006E0540">
        <w:t>, 46 (5), 556–582.</w:t>
      </w:r>
    </w:p>
    <w:p w:rsidR="007A57B6" w:rsidRPr="006E0540" w:rsidRDefault="007A57B6" w:rsidP="007A57B6">
      <w:pPr>
        <w:pStyle w:val="Bibliography"/>
      </w:pPr>
      <w:r w:rsidRPr="006E0540">
        <w:t xml:space="preserve">Atasoy, Ozgun and Carey K. Morewedge (2018), “Digital Goods Are Valued Less Than Physical Goods,” </w:t>
      </w:r>
      <w:r w:rsidRPr="006E0540">
        <w:rPr>
          <w:i/>
          <w:iCs/>
        </w:rPr>
        <w:t>Journal of Consumer Research</w:t>
      </w:r>
      <w:r w:rsidRPr="006E0540">
        <w:t>, in press.</w:t>
      </w:r>
    </w:p>
    <w:p w:rsidR="007A57B6" w:rsidRPr="006E0540" w:rsidRDefault="007A57B6" w:rsidP="007A57B6">
      <w:pPr>
        <w:pStyle w:val="Bibliography"/>
      </w:pPr>
      <w:r w:rsidRPr="006E0540">
        <w:t xml:space="preserve">Auger, Pat and Timothy M. Devinney (2007), “Do What Consumers Say Matter? The Misalignment of Preferences with Unconstrained Ethical Intentions,” </w:t>
      </w:r>
      <w:r w:rsidRPr="006E0540">
        <w:rPr>
          <w:i/>
          <w:iCs/>
        </w:rPr>
        <w:t>Journal of Business Ethics</w:t>
      </w:r>
      <w:r w:rsidRPr="006E0540">
        <w:t>, 76 (4), 361–383.</w:t>
      </w:r>
    </w:p>
    <w:p w:rsidR="007A57B6" w:rsidRPr="006E0540" w:rsidRDefault="007A57B6" w:rsidP="007A57B6">
      <w:pPr>
        <w:pStyle w:val="Bibliography"/>
      </w:pPr>
      <w:r w:rsidRPr="006E0540">
        <w:t xml:space="preserve">Austin, John, David B. Hatfield, Angelica C. Grindle, and Jon S. Bailey (1993), “Increasing Recycling in Office Environments: The Effects of Specific, Informative Cues,” </w:t>
      </w:r>
      <w:r w:rsidRPr="006E0540">
        <w:rPr>
          <w:i/>
          <w:iCs/>
        </w:rPr>
        <w:t>Journal of Applied Behavior Analysis</w:t>
      </w:r>
      <w:r w:rsidRPr="006E0540">
        <w:t>, 26 (2), 247–253.</w:t>
      </w:r>
    </w:p>
    <w:p w:rsidR="007A57B6" w:rsidRPr="006E0540" w:rsidRDefault="007A57B6" w:rsidP="007A57B6">
      <w:pPr>
        <w:pStyle w:val="Bibliography"/>
      </w:pPr>
      <w:r w:rsidRPr="006E0540">
        <w:t xml:space="preserve">Baca-Motes, Katie, Amber Brown, Ayelet Gneezy, Elizabeth A. Keenan, and Leif D. Nelson (2012), “Commitment and Behavior Change: Evidence from the Field,” </w:t>
      </w:r>
      <w:r w:rsidRPr="006E0540">
        <w:rPr>
          <w:i/>
          <w:iCs/>
        </w:rPr>
        <w:t>Journal of Consumer Research</w:t>
      </w:r>
      <w:r w:rsidRPr="006E0540">
        <w:t>, 39 (5), 1070–1084.</w:t>
      </w:r>
    </w:p>
    <w:p w:rsidR="007A57B6" w:rsidRPr="006E0540" w:rsidRDefault="007A57B6" w:rsidP="007A57B6">
      <w:pPr>
        <w:pStyle w:val="Bibliography"/>
      </w:pPr>
      <w:r w:rsidRPr="006E0540">
        <w:t xml:space="preserve">Bahl, Shalini, George R. Milne, Spencer M. Ross, David Glen Mick, Sonya A. Grier, Sunaina K. Chugani, Steven S. Chan, Stephen Gould, Yoon-Na Cho, and Joshua D. Dorsey (2016), “Mindfulness: Its Transformative Potential for Consumer, Societal, and Environmental Well-Being,” </w:t>
      </w:r>
      <w:r w:rsidRPr="006E0540">
        <w:rPr>
          <w:i/>
          <w:iCs/>
        </w:rPr>
        <w:t>Journal of Public Policy &amp; Marketing</w:t>
      </w:r>
      <w:r w:rsidRPr="006E0540">
        <w:t>, 35 (2), 198–210.</w:t>
      </w:r>
    </w:p>
    <w:p w:rsidR="007A57B6" w:rsidRPr="006E0540" w:rsidRDefault="007A57B6" w:rsidP="007A57B6">
      <w:pPr>
        <w:pStyle w:val="Bibliography"/>
      </w:pPr>
      <w:r w:rsidRPr="006E0540">
        <w:t xml:space="preserve">Baltes, Margret M. and Scott C. Hayward (1976), “Application and Evaluation of Strategies to Reduce Pollution: Behavioral Control of Littering in a Football Stadium.,” </w:t>
      </w:r>
      <w:r w:rsidRPr="006E0540">
        <w:rPr>
          <w:i/>
          <w:iCs/>
        </w:rPr>
        <w:t>Journal of Applied Psychology</w:t>
      </w:r>
      <w:r w:rsidRPr="006E0540">
        <w:t>, 61 (4), 501.</w:t>
      </w:r>
    </w:p>
    <w:p w:rsidR="007A57B6" w:rsidRPr="006E0540" w:rsidRDefault="007A57B6" w:rsidP="007A57B6">
      <w:pPr>
        <w:pStyle w:val="Bibliography"/>
      </w:pPr>
      <w:r w:rsidRPr="006E0540">
        <w:t xml:space="preserve">Bamberg, Sebastian (2006), “Is a Residential Relocation a Good Opportunity to Change People’s Travel Behavior? Results from a Theory-Driven Intervention Study,” </w:t>
      </w:r>
      <w:r w:rsidRPr="006E0540">
        <w:rPr>
          <w:i/>
          <w:iCs/>
        </w:rPr>
        <w:t>Environment and Behavior</w:t>
      </w:r>
      <w:r w:rsidRPr="006E0540">
        <w:t>, 38 (6), 820–840.</w:t>
      </w:r>
    </w:p>
    <w:p w:rsidR="007A57B6" w:rsidRPr="006E0540" w:rsidRDefault="007A57B6" w:rsidP="007A57B6">
      <w:pPr>
        <w:pStyle w:val="Bibliography"/>
      </w:pPr>
      <w:r w:rsidRPr="006E0540">
        <w:t xml:space="preserve">Bamberg, Sebastian, Marcel Hunecke, and Anke Blöbaum (2007), “Social Context, Personal Norms and the Use of Public Transportation: Two Field Studies,” </w:t>
      </w:r>
      <w:r w:rsidRPr="006E0540">
        <w:rPr>
          <w:i/>
          <w:iCs/>
        </w:rPr>
        <w:t>Journal of Environmental Psychology</w:t>
      </w:r>
      <w:r w:rsidRPr="006E0540">
        <w:t>, 27 (3), 190–203.</w:t>
      </w:r>
    </w:p>
    <w:p w:rsidR="007A57B6" w:rsidRPr="006E0540" w:rsidRDefault="007A57B6" w:rsidP="007A57B6">
      <w:pPr>
        <w:pStyle w:val="Bibliography"/>
      </w:pPr>
      <w:r w:rsidRPr="006E0540">
        <w:t xml:space="preserve">Bamberg, Sebastian, Jonas Rees, and Sebastian Seebauer (2015), “Collective climate action: Determinants of participation intention in community-based pro-environmental initiatives,” </w:t>
      </w:r>
      <w:r w:rsidRPr="006E0540">
        <w:rPr>
          <w:i/>
          <w:iCs/>
        </w:rPr>
        <w:t>Journal of Environmental Psychology</w:t>
      </w:r>
      <w:r w:rsidRPr="006E0540">
        <w:t>, 43, 155–165.</w:t>
      </w:r>
    </w:p>
    <w:p w:rsidR="007A57B6" w:rsidRPr="006E0540" w:rsidRDefault="007A57B6" w:rsidP="007A57B6">
      <w:pPr>
        <w:pStyle w:val="Bibliography"/>
      </w:pPr>
      <w:r w:rsidRPr="006E0540">
        <w:t xml:space="preserve">Bandura, Albert (1977), “Self-Efficacy: Toward a Unifying Theory of Behavioral Change,” </w:t>
      </w:r>
      <w:r w:rsidRPr="006E0540">
        <w:rPr>
          <w:i/>
          <w:iCs/>
        </w:rPr>
        <w:t>Psychological Review</w:t>
      </w:r>
      <w:r w:rsidRPr="006E0540">
        <w:t>, 84 (2), 191.</w:t>
      </w:r>
    </w:p>
    <w:p w:rsidR="007A57B6" w:rsidRPr="006E0540" w:rsidRDefault="007A57B6" w:rsidP="007A57B6">
      <w:pPr>
        <w:pStyle w:val="Bibliography"/>
      </w:pPr>
      <w:r w:rsidRPr="006E0540">
        <w:t xml:space="preserve">Bandura, Albert (1997), </w:t>
      </w:r>
      <w:r w:rsidRPr="006E0540">
        <w:rPr>
          <w:i/>
          <w:iCs/>
        </w:rPr>
        <w:t>Self-efficacy:  The exercise of control</w:t>
      </w:r>
      <w:r w:rsidRPr="006E0540">
        <w:t>, Self-efficacy:  The exercise of control, New York, NY, US: W H Freeman/Times Books/ Henry Holt &amp; Co.</w:t>
      </w:r>
    </w:p>
    <w:p w:rsidR="007A57B6" w:rsidRPr="006E0540" w:rsidRDefault="007A57B6" w:rsidP="007A57B6">
      <w:pPr>
        <w:pStyle w:val="Bibliography"/>
      </w:pPr>
      <w:r w:rsidRPr="006E0540">
        <w:t xml:space="preserve">Banerjee, Subhabrata Bobby, Easwar S. Iyer, and Rajiv K. Kashyap (2003), “Corporate Environmentalism: Antecedents and Influence of Industry Type,” </w:t>
      </w:r>
      <w:r w:rsidRPr="006E0540">
        <w:rPr>
          <w:i/>
          <w:iCs/>
        </w:rPr>
        <w:t>Journal of Marketing</w:t>
      </w:r>
      <w:r w:rsidRPr="006E0540">
        <w:t>, 67 (2), 106–122.</w:t>
      </w:r>
    </w:p>
    <w:p w:rsidR="007A57B6" w:rsidRPr="006E0540" w:rsidRDefault="007A57B6" w:rsidP="007A57B6">
      <w:pPr>
        <w:pStyle w:val="Bibliography"/>
      </w:pPr>
      <w:r w:rsidRPr="006E0540">
        <w:t xml:space="preserve">Banerjee, Subhabrata, Charles S. Gulas, and Easwar Iyer (1995), “Shades of Green: A Multidimensional Analysis of Environmental Advertising,” </w:t>
      </w:r>
      <w:r w:rsidRPr="006E0540">
        <w:rPr>
          <w:i/>
          <w:iCs/>
        </w:rPr>
        <w:t>Journal of Advertising</w:t>
      </w:r>
      <w:r w:rsidRPr="006E0540">
        <w:t>, 24 (2), 21–31.</w:t>
      </w:r>
    </w:p>
    <w:p w:rsidR="003C6B7B" w:rsidRPr="003C6B7B" w:rsidRDefault="007A57B6" w:rsidP="006E0540">
      <w:pPr>
        <w:pStyle w:val="Bibliography"/>
      </w:pPr>
      <w:r w:rsidRPr="006E0540">
        <w:t xml:space="preserve">Barber, Nelson A. and Cynthia Deale (2014), “Tapping Mindfulness to Shape Hotel Guests’ Sustainable Behavior,” </w:t>
      </w:r>
      <w:r w:rsidRPr="006E0540">
        <w:rPr>
          <w:i/>
          <w:iCs/>
        </w:rPr>
        <w:t>Cornell Hospitality Quarterly</w:t>
      </w:r>
      <w:r w:rsidRPr="006E0540">
        <w:t>, 55 (1), 100–114.</w:t>
      </w:r>
    </w:p>
    <w:p w:rsidR="006E0540" w:rsidRDefault="006E0540" w:rsidP="007A57B6">
      <w:pPr>
        <w:pStyle w:val="Bibliography"/>
      </w:pPr>
      <w:r>
        <w:t xml:space="preserve">Bartels, Jos and Karen Hoogendam (2017),"The Role of Social Identity and Attitudes Towards Sustainability Brands in Buying Behaviors for Organic Products, Journal of Brand Management, 18 (9), 697-708. </w:t>
      </w:r>
    </w:p>
    <w:p w:rsidR="003C6B7B" w:rsidRDefault="007A57B6" w:rsidP="007A57B6">
      <w:pPr>
        <w:pStyle w:val="Bibliography"/>
      </w:pPr>
      <w:r>
        <w:t xml:space="preserve">Bartels, Jos and Marleen C. Onwezen (2014), “Consumers’ Willingness to Buy Products with Environmental and Ethical Claims: The Roles of Social Representations and Social Identity,” </w:t>
      </w:r>
      <w:r>
        <w:rPr>
          <w:i/>
          <w:iCs/>
        </w:rPr>
        <w:t>International Journal of Consumer Studies</w:t>
      </w:r>
      <w:r>
        <w:t>, 38 (1), 82–89.</w:t>
      </w:r>
    </w:p>
    <w:p w:rsidR="007A57B6" w:rsidRDefault="007A57B6" w:rsidP="007A57B6">
      <w:pPr>
        <w:pStyle w:val="Bibliography"/>
      </w:pPr>
      <w:r>
        <w:t xml:space="preserve">Baumeister, Roy F. (2002), “Yielding to Temptation: Self-Control Failure, Impulsive Purchasing, and Consumer Behavior,” </w:t>
      </w:r>
      <w:r>
        <w:rPr>
          <w:i/>
          <w:iCs/>
        </w:rPr>
        <w:t>Journal of Consumer Research</w:t>
      </w:r>
      <w:r>
        <w:t>, 28 (4), 670–676.</w:t>
      </w:r>
    </w:p>
    <w:p w:rsidR="007A57B6" w:rsidRDefault="007A57B6" w:rsidP="007A57B6">
      <w:pPr>
        <w:pStyle w:val="Bibliography"/>
      </w:pPr>
      <w:r>
        <w:t xml:space="preserve">Baumeister, Roy F., Ellen Bratslavsky, Mark Muraven, and Dianne M. Tice (1998), “Ego Depletion: Is the Active Self a Limited Resource?,” </w:t>
      </w:r>
      <w:r>
        <w:rPr>
          <w:i/>
          <w:iCs/>
        </w:rPr>
        <w:t>Journal of Personality and Social Psychology</w:t>
      </w:r>
      <w:r>
        <w:t>, 74 (5), 1252.</w:t>
      </w:r>
    </w:p>
    <w:p w:rsidR="007A57B6" w:rsidRDefault="007A57B6" w:rsidP="007A57B6">
      <w:pPr>
        <w:pStyle w:val="Bibliography"/>
      </w:pPr>
      <w:r>
        <w:t xml:space="preserve">Belk, Russell W. (1988), “Possessions and the Extended Self,” </w:t>
      </w:r>
      <w:r>
        <w:rPr>
          <w:i/>
          <w:iCs/>
        </w:rPr>
        <w:t>Journal of Consumer Research</w:t>
      </w:r>
      <w:r>
        <w:t>, 15 (2), 139–168.</w:t>
      </w:r>
    </w:p>
    <w:p w:rsidR="007A57B6" w:rsidRDefault="007A57B6" w:rsidP="007A57B6">
      <w:pPr>
        <w:pStyle w:val="Bibliography"/>
      </w:pPr>
      <w:r>
        <w:t xml:space="preserve">Belk, Russell W. (2013), “Extended Self in a Digital World,” </w:t>
      </w:r>
      <w:r>
        <w:rPr>
          <w:i/>
          <w:iCs/>
        </w:rPr>
        <w:t>Journal of Consumer Research</w:t>
      </w:r>
      <w:r>
        <w:t>, 40 (3), 477–500.</w:t>
      </w:r>
    </w:p>
    <w:p w:rsidR="007A57B6" w:rsidRDefault="007A57B6" w:rsidP="007A57B6">
      <w:pPr>
        <w:pStyle w:val="Bibliography"/>
      </w:pPr>
      <w:r>
        <w:t xml:space="preserve">Berger, Jonah and Chip Heath (2007), “Where Consumers Diverge from Others: Identity Signaling and Product Domains,” </w:t>
      </w:r>
      <w:r>
        <w:rPr>
          <w:i/>
          <w:iCs/>
        </w:rPr>
        <w:t>Journal of Consumer Research</w:t>
      </w:r>
      <w:r>
        <w:t>, 34 (2), 121–134.</w:t>
      </w:r>
    </w:p>
    <w:p w:rsidR="007A57B6" w:rsidRDefault="007A57B6" w:rsidP="007A57B6">
      <w:pPr>
        <w:pStyle w:val="Bibliography"/>
      </w:pPr>
      <w:r>
        <w:t xml:space="preserve">Bissing-Olson, Megan J., Kelly S. Fielding, and Aarti Iyer (2016), “Experiences of Pride, Not Guilt, Predict Pro-Environmental Behavior When Pro-Environmental Descriptive Norms Are More Positive,” </w:t>
      </w:r>
      <w:r>
        <w:rPr>
          <w:i/>
          <w:iCs/>
        </w:rPr>
        <w:t>Journal of Environmental Psychology</w:t>
      </w:r>
      <w:r>
        <w:t>, 45 (Supplement C), 145–153.</w:t>
      </w:r>
    </w:p>
    <w:p w:rsidR="007A57B6" w:rsidRDefault="007A57B6" w:rsidP="007A57B6">
      <w:pPr>
        <w:pStyle w:val="Bibliography"/>
      </w:pPr>
      <w:r>
        <w:t xml:space="preserve">Bodur, H. Onur, Kimberly M. Duval, and Bianca Grohmann (2015), “Will You Purchase Environmentally Friendly Products? Using Prediction Requests to Increase Choice of Sustainable Products,” </w:t>
      </w:r>
      <w:r>
        <w:rPr>
          <w:i/>
          <w:iCs/>
        </w:rPr>
        <w:t>Journal of Business Ethics</w:t>
      </w:r>
      <w:r>
        <w:t>, 129 (1), 59–75.</w:t>
      </w:r>
    </w:p>
    <w:p w:rsidR="007A57B6" w:rsidRDefault="007A57B6" w:rsidP="007A57B6">
      <w:pPr>
        <w:pStyle w:val="Bibliography"/>
      </w:pPr>
      <w:r>
        <w:t xml:space="preserve">Bolderdijk, J. W., P. K. Lehman, and E. S. Geller (2012), “Encouraging Pro-Environmental Behaviour with Rewards and Penalties,” </w:t>
      </w:r>
      <w:r>
        <w:rPr>
          <w:i/>
          <w:iCs/>
        </w:rPr>
        <w:t>Environmental Psychology: An Introduction</w:t>
      </w:r>
      <w:r>
        <w:t>, 233–242.</w:t>
      </w:r>
    </w:p>
    <w:p w:rsidR="007A57B6" w:rsidRDefault="007A57B6" w:rsidP="007A57B6">
      <w:pPr>
        <w:pStyle w:val="Bibliography"/>
      </w:pPr>
      <w:r>
        <w:t xml:space="preserve">Bolderdijk, Jan Willem and Linda Steg (2015), “Promoting Sustainable Consumption: The Risks of Using Financial Incentives,” </w:t>
      </w:r>
      <w:r>
        <w:rPr>
          <w:i/>
          <w:iCs/>
        </w:rPr>
        <w:t>Handbook of Research on Sustainable Consumption</w:t>
      </w:r>
      <w:r>
        <w:t>, 328–342.</w:t>
      </w:r>
    </w:p>
    <w:p w:rsidR="007A57B6" w:rsidRDefault="007A57B6" w:rsidP="007A57B6">
      <w:pPr>
        <w:pStyle w:val="Bibliography"/>
      </w:pPr>
      <w:r>
        <w:t xml:space="preserve">Bollinger, Bryan and Kenneth Gillingham (2012), “Peer Effects in the Diffusion of Solar Photovoltaic Panels,” </w:t>
      </w:r>
      <w:r>
        <w:rPr>
          <w:i/>
          <w:iCs/>
        </w:rPr>
        <w:t>Marketing Science</w:t>
      </w:r>
      <w:r>
        <w:t>, 31, 900–912.</w:t>
      </w:r>
    </w:p>
    <w:p w:rsidR="007A57B6" w:rsidRDefault="007A57B6" w:rsidP="007A57B6">
      <w:pPr>
        <w:pStyle w:val="Bibliography"/>
      </w:pPr>
      <w:r>
        <w:t xml:space="preserve">Borin, Norm, Douglas C. Cerf, and Ragi Krishnan (2011), “Consumer Effects of Environmental Impact in Product Labeling,” </w:t>
      </w:r>
      <w:r>
        <w:rPr>
          <w:i/>
          <w:iCs/>
        </w:rPr>
        <w:t>Journal of Consumer Marketing</w:t>
      </w:r>
      <w:r>
        <w:t>, 28 (1), 76–86.</w:t>
      </w:r>
    </w:p>
    <w:p w:rsidR="007A57B6" w:rsidRDefault="007A57B6" w:rsidP="007A57B6">
      <w:pPr>
        <w:pStyle w:val="Bibliography"/>
      </w:pPr>
      <w:r>
        <w:t xml:space="preserve">Bowles, Samuel (2008), “Policies Designed for Self-Interested Citizens May Undermine ‘The Moral Sentiments’: Evidence from Economic Experiments,” </w:t>
      </w:r>
      <w:r>
        <w:rPr>
          <w:i/>
          <w:iCs/>
        </w:rPr>
        <w:t>Science</w:t>
      </w:r>
      <w:r>
        <w:t>, 320 (5883), 1605–1609.</w:t>
      </w:r>
    </w:p>
    <w:p w:rsidR="007A57B6" w:rsidRDefault="007A57B6" w:rsidP="007A57B6">
      <w:pPr>
        <w:pStyle w:val="Bibliography"/>
      </w:pPr>
      <w:r>
        <w:t xml:space="preserve">Brantner, Cornelia, Katharina Lobinger, and Irmgard Wetzstein (2011), “Effects of visual framing on emotional responses and evaluations of news stories about the Gaza conflict 2009,” </w:t>
      </w:r>
      <w:r>
        <w:rPr>
          <w:i/>
          <w:iCs/>
        </w:rPr>
        <w:t>Journalism &amp; Mass Communication Quarterly</w:t>
      </w:r>
      <w:r>
        <w:t>, 88 (3), 523–540.</w:t>
      </w:r>
    </w:p>
    <w:p w:rsidR="007A57B6" w:rsidRDefault="007A57B6" w:rsidP="007A57B6">
      <w:pPr>
        <w:pStyle w:val="Bibliography"/>
      </w:pPr>
      <w:r>
        <w:t xml:space="preserve">Brothers, Kevin J., Patricia J. Krantz, and Lynn E. McClannahan (1994), “Office Paper Recycling: A Function of Container Proximity,” </w:t>
      </w:r>
      <w:r>
        <w:rPr>
          <w:i/>
          <w:iCs/>
        </w:rPr>
        <w:t>Journal of Applied Behavior Analysis</w:t>
      </w:r>
      <w:r>
        <w:t>, 27 (1), 153–160.</w:t>
      </w:r>
    </w:p>
    <w:p w:rsidR="007A57B6" w:rsidRDefault="007A57B6" w:rsidP="007A57B6">
      <w:pPr>
        <w:pStyle w:val="Bibliography"/>
      </w:pPr>
      <w:r>
        <w:t xml:space="preserve">Brough, Aaron R., James E. B. Wilkie, Jingjing Ma, Mathew S. Isaac, and David Gal (2016), “Is Eco-Friendly Unmanly? The Green-Feminine Stereotype and Its Effect on Sustainable Consumption,” </w:t>
      </w:r>
      <w:r>
        <w:rPr>
          <w:i/>
          <w:iCs/>
        </w:rPr>
        <w:t>Journal of Consumer Research</w:t>
      </w:r>
      <w:r>
        <w:t>, 43 (4), 567–582.</w:t>
      </w:r>
    </w:p>
    <w:p w:rsidR="007A57B6" w:rsidRDefault="007A57B6" w:rsidP="007A57B6">
      <w:pPr>
        <w:pStyle w:val="Bibliography"/>
      </w:pPr>
      <w:r>
        <w:t xml:space="preserve">Brown, Tom J. and Peter A. Dacin (1997), “The Company and the Product: Corporate Associations and Consumer Product Responses,” </w:t>
      </w:r>
      <w:r>
        <w:rPr>
          <w:i/>
          <w:iCs/>
        </w:rPr>
        <w:t>The Journal of Marketing</w:t>
      </w:r>
      <w:r>
        <w:t>, 61 (1), 68–84.</w:t>
      </w:r>
    </w:p>
    <w:p w:rsidR="007A57B6" w:rsidRDefault="007A57B6" w:rsidP="007A57B6">
      <w:pPr>
        <w:pStyle w:val="Bibliography"/>
      </w:pPr>
      <w:r>
        <w:t xml:space="preserve">Brunel, Frederic F. and Michelle R. Nelson (2000), “Explaining Gendered Responses to ‘help-Self’ and ‘help-Others’ Charity Ad Appeals: The Mediating Role of World-Views,” </w:t>
      </w:r>
      <w:r>
        <w:rPr>
          <w:i/>
          <w:iCs/>
        </w:rPr>
        <w:t>Journal of Advertising</w:t>
      </w:r>
      <w:r>
        <w:t>, 29 (3), 15–28.</w:t>
      </w:r>
    </w:p>
    <w:p w:rsidR="007A57B6" w:rsidRDefault="007A57B6" w:rsidP="007A57B6">
      <w:pPr>
        <w:pStyle w:val="Bibliography"/>
      </w:pPr>
      <w:r>
        <w:t xml:space="preserve">Bull, Joe (2012), “Loads of Green Washing—Can Behavioural Economics Increase Willingness-to-Pay for Efficient Washing Machines in the UK?,” </w:t>
      </w:r>
      <w:r>
        <w:rPr>
          <w:i/>
          <w:iCs/>
        </w:rPr>
        <w:t>Energy Policy</w:t>
      </w:r>
      <w:r>
        <w:t>, 50, 242–252.</w:t>
      </w:r>
    </w:p>
    <w:p w:rsidR="007A57B6" w:rsidRDefault="007A57B6" w:rsidP="007A57B6">
      <w:pPr>
        <w:pStyle w:val="Bibliography"/>
      </w:pPr>
      <w:r>
        <w:t xml:space="preserve">Burn, Shawn M. and Stuart Oskamp (1986), “Increasing Community Recycling with Persuasive Communication and Public Commitment,” </w:t>
      </w:r>
      <w:r>
        <w:rPr>
          <w:i/>
          <w:iCs/>
        </w:rPr>
        <w:t>Journal of Applied Social Psychology</w:t>
      </w:r>
      <w:r>
        <w:t>, 16 (1), 29–41.</w:t>
      </w:r>
    </w:p>
    <w:p w:rsidR="007A57B6" w:rsidRDefault="007A57B6" w:rsidP="007A57B6">
      <w:pPr>
        <w:pStyle w:val="Bibliography"/>
      </w:pPr>
      <w:r>
        <w:t xml:space="preserve">Cairns, S., C. Newson, and A. Davis (2010), “Understanding Successful Workplace Travel Initiatives in the UK,” </w:t>
      </w:r>
      <w:r>
        <w:rPr>
          <w:i/>
          <w:iCs/>
        </w:rPr>
        <w:t>Transportation Research Part A: Policy and Practice</w:t>
      </w:r>
      <w:r>
        <w:t>, 44 (7), 473–494.</w:t>
      </w:r>
    </w:p>
    <w:p w:rsidR="007A57B6" w:rsidRDefault="007A57B6" w:rsidP="007A57B6">
      <w:pPr>
        <w:pStyle w:val="Bibliography"/>
      </w:pPr>
      <w:r>
        <w:t xml:space="preserve">Camilleri, Adrian R. and Richard P. Larrick (2014), “Metric and Scale Design as Choice Architecture Tools,” </w:t>
      </w:r>
      <w:r>
        <w:rPr>
          <w:i/>
          <w:iCs/>
        </w:rPr>
        <w:t>Journal of Public Policy &amp; Marketing</w:t>
      </w:r>
      <w:r>
        <w:t>, 33 (1), 108–125.</w:t>
      </w:r>
    </w:p>
    <w:p w:rsidR="007A57B6" w:rsidRDefault="007A57B6" w:rsidP="007A57B6">
      <w:pPr>
        <w:pStyle w:val="Bibliography"/>
      </w:pPr>
      <w:r>
        <w:t xml:space="preserve">Carrigan, Marylyn and Ahmad Attalla (2001), “The Myth of the Ethical Consumer–Do Ethics Matter in Purchase Behaviour?,” </w:t>
      </w:r>
      <w:r>
        <w:rPr>
          <w:i/>
          <w:iCs/>
        </w:rPr>
        <w:t>Journal of Consumer Marketing</w:t>
      </w:r>
      <w:r>
        <w:t>, 18 (7), 560–578.</w:t>
      </w:r>
    </w:p>
    <w:p w:rsidR="007A57B6" w:rsidRDefault="007A57B6" w:rsidP="007A57B6">
      <w:pPr>
        <w:pStyle w:val="Bibliography"/>
      </w:pPr>
      <w:r>
        <w:t xml:space="preserve">Carrus, Giuseppe, Paola Passafaro, and Mirilia Bonnes (2008), “Emotions, Habits and Rational Choices in Ecological Behaviours: The Case of Recycling and Use of Public Transportation,” </w:t>
      </w:r>
      <w:r>
        <w:rPr>
          <w:i/>
          <w:iCs/>
        </w:rPr>
        <w:t>Journal of Environmental Psychology</w:t>
      </w:r>
      <w:r>
        <w:t>, 28 (1), 51–62.</w:t>
      </w:r>
    </w:p>
    <w:p w:rsidR="007A57B6" w:rsidRDefault="007A57B6" w:rsidP="007A57B6">
      <w:pPr>
        <w:pStyle w:val="Bibliography"/>
      </w:pPr>
      <w:r>
        <w:t xml:space="preserve">Chaiken, Shelly and Yaacov Trope (1999), </w:t>
      </w:r>
      <w:r>
        <w:rPr>
          <w:i/>
          <w:iCs/>
        </w:rPr>
        <w:t>Dual-process Theories in Social Psychology</w:t>
      </w:r>
      <w:r>
        <w:t>, Guilford Press.</w:t>
      </w:r>
    </w:p>
    <w:p w:rsidR="007A57B6" w:rsidRDefault="007A57B6" w:rsidP="007A57B6">
      <w:pPr>
        <w:pStyle w:val="Bibliography"/>
      </w:pPr>
      <w:r>
        <w:t xml:space="preserve">Chen, Gilad and Paul D. Bliese (2002), “The role of different levels of leadership in predicting self- and collective efficacy: evidence for discontinuity,” </w:t>
      </w:r>
      <w:r>
        <w:rPr>
          <w:i/>
          <w:iCs/>
        </w:rPr>
        <w:t>The Journal of Applied Psychology</w:t>
      </w:r>
      <w:r>
        <w:t>, 87 (3), 549–556.</w:t>
      </w:r>
    </w:p>
    <w:p w:rsidR="007A57B6" w:rsidRDefault="007A57B6" w:rsidP="007A57B6">
      <w:pPr>
        <w:pStyle w:val="Bibliography"/>
      </w:pPr>
      <w:r>
        <w:t xml:space="preserve">Chen, Yu-Shan and Ching-Hsun Chang (2013), “Greenwash and Green Trust: The Mediation Effects of Green Consumer Confusion and Green Perceived Risk,” </w:t>
      </w:r>
      <w:r>
        <w:rPr>
          <w:i/>
          <w:iCs/>
        </w:rPr>
        <w:t>Journal of Business Ethics</w:t>
      </w:r>
      <w:r>
        <w:t>, 114 (3), 489–500.</w:t>
      </w:r>
    </w:p>
    <w:p w:rsidR="007A57B6" w:rsidRDefault="007A57B6" w:rsidP="007A57B6">
      <w:pPr>
        <w:pStyle w:val="Bibliography"/>
      </w:pPr>
      <w:r>
        <w:t xml:space="preserve">Chernev, Alexander and Sean Blair (2015), “Doing Well by Doing Good: The Benevolent Halo of Corporate Social Responsibility,” </w:t>
      </w:r>
      <w:r>
        <w:rPr>
          <w:i/>
          <w:iCs/>
        </w:rPr>
        <w:t>Journal of Consumer Research</w:t>
      </w:r>
      <w:r>
        <w:t>, 41 (6), 1412–1425.</w:t>
      </w:r>
    </w:p>
    <w:p w:rsidR="007A57B6" w:rsidRDefault="007A57B6" w:rsidP="007A57B6">
      <w:pPr>
        <w:pStyle w:val="Bibliography"/>
      </w:pPr>
      <w:r>
        <w:t xml:space="preserve">Cherrier, Helene (2009), “Anti-Consumption Discourses and Consumer-Resistant Identities,” </w:t>
      </w:r>
      <w:r>
        <w:rPr>
          <w:i/>
          <w:iCs/>
        </w:rPr>
        <w:t>Journal of Business Research</w:t>
      </w:r>
      <w:r>
        <w:t>, 62 (2), 181–190.</w:t>
      </w:r>
    </w:p>
    <w:p w:rsidR="007A57B6" w:rsidRDefault="007A57B6" w:rsidP="007A57B6">
      <w:pPr>
        <w:pStyle w:val="Bibliography"/>
      </w:pPr>
      <w:r>
        <w:t xml:space="preserve">Chiang, Teresa, Gokhan Mevlevioglu, Sukumar Natarajan, Julian Padget, and Ian Walker (2014), “Inducing [Sub] Conscious Energy Behaviour Through Visually Displayed Energy Information: A Case Study in University Accommodation,” </w:t>
      </w:r>
      <w:r>
        <w:rPr>
          <w:i/>
          <w:iCs/>
        </w:rPr>
        <w:t>Energy and Buildings</w:t>
      </w:r>
      <w:r>
        <w:t>, 70, 507–515.</w:t>
      </w:r>
    </w:p>
    <w:p w:rsidR="007A57B6" w:rsidRDefault="007A57B6" w:rsidP="007A57B6">
      <w:pPr>
        <w:pStyle w:val="Bibliography"/>
      </w:pPr>
      <w:r>
        <w:t xml:space="preserve">Cialdini, Robert B. (2003), “Crafting Normative Messages to Protect the Environment,” </w:t>
      </w:r>
      <w:r>
        <w:rPr>
          <w:i/>
          <w:iCs/>
        </w:rPr>
        <w:t>Current Directions in Psychological Science</w:t>
      </w:r>
      <w:r>
        <w:t>, 12 (4), 105–109.</w:t>
      </w:r>
    </w:p>
    <w:p w:rsidR="007A57B6" w:rsidRDefault="007A57B6" w:rsidP="007A57B6">
      <w:pPr>
        <w:pStyle w:val="Bibliography"/>
      </w:pPr>
      <w:r>
        <w:t xml:space="preserve">Cialdini, Robert B. (2007), </w:t>
      </w:r>
      <w:r>
        <w:rPr>
          <w:i/>
          <w:iCs/>
        </w:rPr>
        <w:t>Influence: The Psychology of Persuasion</w:t>
      </w:r>
      <w:r>
        <w:t>, Harper Collins.</w:t>
      </w:r>
    </w:p>
    <w:p w:rsidR="007A57B6" w:rsidRDefault="007A57B6" w:rsidP="007A57B6">
      <w:pPr>
        <w:pStyle w:val="Bibliography"/>
      </w:pPr>
      <w:r>
        <w:t xml:space="preserve">Cialdini, Robert B., Linda J. Demaine, Brad J. Sagarin, Daniel W. Barrett, Kelton Rhoads, and Patricia L. Winter (2006), “Managing Social Norms for Persuasive Impact,” </w:t>
      </w:r>
      <w:r>
        <w:rPr>
          <w:i/>
          <w:iCs/>
        </w:rPr>
        <w:t>Social Influence</w:t>
      </w:r>
      <w:r>
        <w:t>, 1 (1), 3–15.</w:t>
      </w:r>
    </w:p>
    <w:p w:rsidR="007A57B6" w:rsidRDefault="007A57B6" w:rsidP="007A57B6">
      <w:pPr>
        <w:pStyle w:val="Bibliography"/>
      </w:pPr>
      <w:r>
        <w:t xml:space="preserve">Cialdini, Robert B., Raymond R. Reno, and Carl A. Kallgren (1990), “A Focus Theory of Normative Conduct: Recycling the Concept of Norms to Reduce Littering in Public Places,” </w:t>
      </w:r>
      <w:r>
        <w:rPr>
          <w:i/>
          <w:iCs/>
        </w:rPr>
        <w:t>Journal of Personality and Social Psychology</w:t>
      </w:r>
      <w:r>
        <w:t>, 58 (6), 1015.</w:t>
      </w:r>
    </w:p>
    <w:p w:rsidR="007A57B6" w:rsidRDefault="007A57B6" w:rsidP="007A57B6">
      <w:pPr>
        <w:pStyle w:val="Bibliography"/>
      </w:pPr>
      <w:r>
        <w:t xml:space="preserve">Cleveland, Mark, Maria Kalamas, and Michel Laroche (2005), “Shades of Green: Linking Environmental Locus of Control and Pro-Environmental Behaviors,” </w:t>
      </w:r>
      <w:r>
        <w:rPr>
          <w:i/>
          <w:iCs/>
        </w:rPr>
        <w:t>Journal of Consumer Marketing</w:t>
      </w:r>
      <w:r>
        <w:t>, 22 (4), 198–212.</w:t>
      </w:r>
    </w:p>
    <w:p w:rsidR="007A57B6" w:rsidRDefault="007A57B6" w:rsidP="007A57B6">
      <w:pPr>
        <w:pStyle w:val="Bibliography"/>
      </w:pPr>
      <w:r>
        <w:t xml:space="preserve">Corral-Verdugo, Víctor, Mirilia Bonnes, César Tapia-Fonllem, Blanca Fraijo-Sing, Martha Frías-Armenta, and Giuseppe Carrus (2009), “Correlates of Pro-Sustainability Orientation: The Affinity Towards Diversity,” </w:t>
      </w:r>
      <w:r>
        <w:rPr>
          <w:i/>
          <w:iCs/>
        </w:rPr>
        <w:t>Journal of Environmental Psychology</w:t>
      </w:r>
      <w:r>
        <w:t>, 29 (1), 34–43.</w:t>
      </w:r>
    </w:p>
    <w:p w:rsidR="007A57B6" w:rsidRDefault="007A57B6" w:rsidP="007A57B6">
      <w:pPr>
        <w:pStyle w:val="Bibliography"/>
      </w:pPr>
      <w:r>
        <w:t xml:space="preserve">Csikszentmihalyi, Mihaly (2000), “The Costs and Benefits of Consuming,” </w:t>
      </w:r>
      <w:r>
        <w:rPr>
          <w:i/>
          <w:iCs/>
        </w:rPr>
        <w:t>Journal of Consumer Research</w:t>
      </w:r>
      <w:r>
        <w:t>, 27 (2), 267–272.</w:t>
      </w:r>
    </w:p>
    <w:p w:rsidR="007A57B6" w:rsidRDefault="007A57B6" w:rsidP="007A57B6">
      <w:pPr>
        <w:pStyle w:val="Bibliography"/>
      </w:pPr>
      <w:r>
        <w:t xml:space="preserve">Daamen, Dancker D. L., Henk Staats, Henk A. M. Wilke, and Mirjam Engelen (2001), “Improving Environmental Behavior in Companies: The Effectiveness of Tailored Versus Nontailored Interventions,” </w:t>
      </w:r>
      <w:r>
        <w:rPr>
          <w:i/>
          <w:iCs/>
        </w:rPr>
        <w:t>Environment and Behavior</w:t>
      </w:r>
      <w:r>
        <w:t>, 33 (2), 229–248.</w:t>
      </w:r>
    </w:p>
    <w:p w:rsidR="007A57B6" w:rsidRDefault="007A57B6" w:rsidP="007A57B6">
      <w:pPr>
        <w:pStyle w:val="Bibliography"/>
      </w:pPr>
      <w:r>
        <w:t xml:space="preserve">De Leon, Iser G. and R. Wayne Fuqua (1995), “The Effects of Public Commitment and Group Feedback on Curbside Recycling,” </w:t>
      </w:r>
      <w:r>
        <w:rPr>
          <w:i/>
          <w:iCs/>
        </w:rPr>
        <w:t>Environment and Behavior</w:t>
      </w:r>
      <w:r>
        <w:t>, 27 (2), 233–250.</w:t>
      </w:r>
    </w:p>
    <w:p w:rsidR="007A57B6" w:rsidRDefault="007A57B6" w:rsidP="007A57B6">
      <w:pPr>
        <w:pStyle w:val="Bibliography"/>
      </w:pPr>
      <w:r>
        <w:t xml:space="preserve">Delmas, Magali A., Miriam Fischlein, and Omar I. Asensio (2013), “Information Strategies and Energy Conservation Behavior: A Meta-Analysis of Experimental Studies from 1975 to 2012,” </w:t>
      </w:r>
      <w:r>
        <w:rPr>
          <w:i/>
          <w:iCs/>
        </w:rPr>
        <w:t>Energy Policy</w:t>
      </w:r>
      <w:r>
        <w:t>, 61, 729–739.</w:t>
      </w:r>
    </w:p>
    <w:p w:rsidR="00931D71" w:rsidRDefault="00931D71" w:rsidP="00931D71">
      <w:pPr>
        <w:rPr>
          <w:color w:val="000000" w:themeColor="text1"/>
        </w:rPr>
      </w:pPr>
      <w:r>
        <w:rPr>
          <w:color w:val="000000" w:themeColor="text1"/>
        </w:rPr>
        <w:t>Devine-</w:t>
      </w:r>
      <w:r w:rsidRPr="00931D71">
        <w:rPr>
          <w:color w:val="000000" w:themeColor="text1"/>
        </w:rPr>
        <w:t>Wright</w:t>
      </w:r>
      <w:r>
        <w:rPr>
          <w:color w:val="000000" w:themeColor="text1"/>
        </w:rPr>
        <w:t>, Patrick and Yuko Howes (2010), "</w:t>
      </w:r>
      <w:r w:rsidRPr="00931D71">
        <w:rPr>
          <w:color w:val="000000" w:themeColor="text1"/>
        </w:rPr>
        <w:t>Disruption</w:t>
      </w:r>
      <w:r>
        <w:rPr>
          <w:color w:val="000000" w:themeColor="text1"/>
        </w:rPr>
        <w:t xml:space="preserve"> </w:t>
      </w:r>
      <w:r w:rsidRPr="00931D71">
        <w:rPr>
          <w:color w:val="000000" w:themeColor="text1"/>
        </w:rPr>
        <w:t>to</w:t>
      </w:r>
      <w:r>
        <w:rPr>
          <w:color w:val="000000" w:themeColor="text1"/>
        </w:rPr>
        <w:t xml:space="preserve"> Place A</w:t>
      </w:r>
      <w:r w:rsidRPr="00931D71">
        <w:rPr>
          <w:color w:val="000000" w:themeColor="text1"/>
        </w:rPr>
        <w:t>ttachment</w:t>
      </w:r>
      <w:r>
        <w:rPr>
          <w:color w:val="000000" w:themeColor="text1"/>
        </w:rPr>
        <w:t xml:space="preserve"> </w:t>
      </w:r>
      <w:r w:rsidRPr="00931D71">
        <w:rPr>
          <w:color w:val="000000" w:themeColor="text1"/>
        </w:rPr>
        <w:t>and</w:t>
      </w:r>
      <w:r>
        <w:rPr>
          <w:color w:val="000000" w:themeColor="text1"/>
        </w:rPr>
        <w:t xml:space="preserve"> </w:t>
      </w:r>
      <w:r w:rsidRPr="00931D71">
        <w:rPr>
          <w:color w:val="000000" w:themeColor="text1"/>
        </w:rPr>
        <w:t>the</w:t>
      </w:r>
      <w:r>
        <w:rPr>
          <w:color w:val="000000" w:themeColor="text1"/>
        </w:rPr>
        <w:t xml:space="preserve"> P</w:t>
      </w:r>
      <w:r w:rsidRPr="00931D71">
        <w:rPr>
          <w:color w:val="000000" w:themeColor="text1"/>
        </w:rPr>
        <w:t>rotection</w:t>
      </w:r>
      <w:r>
        <w:rPr>
          <w:color w:val="000000" w:themeColor="text1"/>
        </w:rPr>
        <w:t xml:space="preserve"> </w:t>
      </w:r>
      <w:r w:rsidRPr="00931D71">
        <w:rPr>
          <w:color w:val="000000" w:themeColor="text1"/>
        </w:rPr>
        <w:t>of</w:t>
      </w:r>
      <w:r>
        <w:rPr>
          <w:color w:val="000000" w:themeColor="text1"/>
        </w:rPr>
        <w:t xml:space="preserve"> R</w:t>
      </w:r>
      <w:r w:rsidRPr="00931D71">
        <w:rPr>
          <w:color w:val="000000" w:themeColor="text1"/>
        </w:rPr>
        <w:t>estorative</w:t>
      </w:r>
      <w:r>
        <w:rPr>
          <w:color w:val="000000" w:themeColor="text1"/>
        </w:rPr>
        <w:t xml:space="preserve"> Environments: A Wind Energy Case Study," </w:t>
      </w:r>
      <w:r w:rsidRPr="00931D71">
        <w:rPr>
          <w:i/>
          <w:color w:val="000000" w:themeColor="text1"/>
        </w:rPr>
        <w:t>Journal of Environmental Psychology</w:t>
      </w:r>
      <w:r>
        <w:rPr>
          <w:color w:val="000000" w:themeColor="text1"/>
        </w:rPr>
        <w:t xml:space="preserve">, 30, 271-280. </w:t>
      </w:r>
    </w:p>
    <w:p w:rsidR="00931D71" w:rsidRDefault="00931D71" w:rsidP="00931D71">
      <w:pPr>
        <w:rPr>
          <w:color w:val="000000" w:themeColor="text1"/>
        </w:rPr>
      </w:pPr>
    </w:p>
    <w:p w:rsidR="007A57B6" w:rsidRPr="00931D71" w:rsidRDefault="007A57B6" w:rsidP="00931D71">
      <w:pPr>
        <w:rPr>
          <w:color w:val="000000" w:themeColor="text1"/>
        </w:rPr>
      </w:pPr>
      <w:r>
        <w:t xml:space="preserve">Devinney, Timothy M., Pat Auger, Giana Eckhardt, and Thomas Birtchnell (2006), “The Other CSR: Consumer Social Responsibility,” </w:t>
      </w:r>
      <w:r>
        <w:rPr>
          <w:i/>
          <w:iCs/>
        </w:rPr>
        <w:t>Leeds University Business School Working Paper</w:t>
      </w:r>
      <w:r>
        <w:t>, 15–04.</w:t>
      </w:r>
    </w:p>
    <w:p w:rsidR="00931D71" w:rsidRDefault="00931D71" w:rsidP="007A57B6">
      <w:pPr>
        <w:pStyle w:val="Bibliography"/>
      </w:pPr>
    </w:p>
    <w:p w:rsidR="007A57B6" w:rsidRDefault="007A57B6" w:rsidP="007A57B6">
      <w:pPr>
        <w:pStyle w:val="Bibliography"/>
      </w:pPr>
      <w:r>
        <w:t xml:space="preserve">Diamantopoulos, Adamantios, Bodo B. Schlegelmilch, Rudolf R. Sinkovics, and Greg M. Bohlen (2003), “Can Socio-Demographics Still Play a Role in Profiling Green Consumers? A Review of the Evidence and an Empirical Investigation,” </w:t>
      </w:r>
      <w:r>
        <w:rPr>
          <w:i/>
          <w:iCs/>
        </w:rPr>
        <w:t>Journal of Business Research</w:t>
      </w:r>
      <w:r>
        <w:t>, 56 (6), 465–480.</w:t>
      </w:r>
    </w:p>
    <w:p w:rsidR="007A57B6" w:rsidRDefault="007A57B6" w:rsidP="007A57B6">
      <w:pPr>
        <w:pStyle w:val="Bibliography"/>
      </w:pPr>
      <w:r>
        <w:t xml:space="preserve">Diamond, William D. and Ben Z. Loewy (1991), “Effects of Probabilistic Rewards on Recycling Attitudes and Behavior,” </w:t>
      </w:r>
      <w:r>
        <w:rPr>
          <w:i/>
          <w:iCs/>
        </w:rPr>
        <w:t>Journal of Applied Social Psychology</w:t>
      </w:r>
      <w:r>
        <w:t>, 21 (19), 1590–1607.</w:t>
      </w:r>
    </w:p>
    <w:p w:rsidR="007A57B6" w:rsidRDefault="007A57B6" w:rsidP="007A57B6">
      <w:pPr>
        <w:pStyle w:val="Bibliography"/>
      </w:pPr>
      <w:r>
        <w:t xml:space="preserve">Dickerson, Chris Ann, Ruth Thibodeau, Elliot Aronson, and Dayna Miller (1992), “Using Cognitive Dissonance to Encourage Water Conservation,” </w:t>
      </w:r>
      <w:r>
        <w:rPr>
          <w:i/>
          <w:iCs/>
        </w:rPr>
        <w:t>Journal of Applied Social Psychology</w:t>
      </w:r>
      <w:r>
        <w:t>, 22 (11), 841–854.</w:t>
      </w:r>
    </w:p>
    <w:p w:rsidR="007A57B6" w:rsidRDefault="007A57B6" w:rsidP="007A57B6">
      <w:pPr>
        <w:pStyle w:val="Bibliography"/>
      </w:pPr>
      <w:r>
        <w:t xml:space="preserve">Dickinson, Janis (2009), “The People Paradox: Self-Esteem Striving, Immortality Ideologies, and Human Response to Climate Change,” </w:t>
      </w:r>
      <w:r>
        <w:rPr>
          <w:i/>
          <w:iCs/>
        </w:rPr>
        <w:t>Ecology and Society</w:t>
      </w:r>
      <w:r>
        <w:t>, 14 (1), 34.</w:t>
      </w:r>
    </w:p>
    <w:p w:rsidR="007A57B6" w:rsidRDefault="007A57B6" w:rsidP="007A57B6">
      <w:pPr>
        <w:pStyle w:val="Bibliography"/>
      </w:pPr>
      <w:r>
        <w:t xml:space="preserve">Dietz, Thomas, Linda Kalof, and Paul C. Stern (2002), “Gender, Values, and Environmentalism,” </w:t>
      </w:r>
      <w:r>
        <w:rPr>
          <w:i/>
          <w:iCs/>
        </w:rPr>
        <w:t>Social Science Quarterly</w:t>
      </w:r>
      <w:r>
        <w:t>, 83 (1), 353–364.</w:t>
      </w:r>
    </w:p>
    <w:p w:rsidR="007A57B6" w:rsidRDefault="007A57B6" w:rsidP="007A57B6">
      <w:pPr>
        <w:pStyle w:val="Bibliography"/>
      </w:pPr>
      <w:r>
        <w:t xml:space="preserve">Dinner, Isaac, Eric J. Johnson, Daniel G. Goldstein, and Kaiya Liu (2011), “Partitioning Default Effects: Why People Choose Not to Choose,” </w:t>
      </w:r>
      <w:r>
        <w:rPr>
          <w:i/>
          <w:iCs/>
        </w:rPr>
        <w:t>Journal of Experimental Psychology: Applied</w:t>
      </w:r>
      <w:r>
        <w:t>, 17 (4), 332.</w:t>
      </w:r>
    </w:p>
    <w:p w:rsidR="007A57B6" w:rsidRDefault="007A57B6" w:rsidP="007A57B6">
      <w:pPr>
        <w:pStyle w:val="Bibliography"/>
      </w:pPr>
      <w:r>
        <w:t xml:space="preserve">Donnelly, Grant E., Cait Lamberton, Rebecca Walker Reczek, and Michael I. Norton (2017), “Social Recycling Transforms Unwanted Goods into Happiness,” </w:t>
      </w:r>
      <w:r>
        <w:rPr>
          <w:i/>
          <w:iCs/>
        </w:rPr>
        <w:t>Journal of the Association for Consumer Research</w:t>
      </w:r>
      <w:r>
        <w:t>, 2 (1), 48–63.</w:t>
      </w:r>
    </w:p>
    <w:p w:rsidR="007A57B6" w:rsidRDefault="007A57B6" w:rsidP="007A57B6">
      <w:pPr>
        <w:pStyle w:val="Bibliography"/>
      </w:pPr>
      <w:r>
        <w:t xml:space="preserve">Dowd, Kylie and Karena J. Burke (2013), “The Inﬂuence of Ethical Values and Food Choice Motivations on Intentions to Purchase Sustainably Sourced Foods,” </w:t>
      </w:r>
      <w:r>
        <w:rPr>
          <w:i/>
          <w:iCs/>
        </w:rPr>
        <w:t>Appetite</w:t>
      </w:r>
      <w:r>
        <w:t>, 69, 137–144.</w:t>
      </w:r>
    </w:p>
    <w:p w:rsidR="007A57B6" w:rsidRDefault="007A57B6" w:rsidP="007A57B6">
      <w:pPr>
        <w:pStyle w:val="Bibliography"/>
      </w:pPr>
      <w:r>
        <w:t xml:space="preserve">Duclos, Rod and Alixandra Barasch (2014), “Prosocial behavior in intergroup relations: How donor self-construal and recipient group-membership shape generosity,” </w:t>
      </w:r>
      <w:r>
        <w:rPr>
          <w:i/>
          <w:iCs/>
        </w:rPr>
        <w:t>Journal of Consumer Research</w:t>
      </w:r>
      <w:r>
        <w:t>, 41 (1), 93–108.</w:t>
      </w:r>
    </w:p>
    <w:p w:rsidR="007A57B6" w:rsidRDefault="007A57B6" w:rsidP="007A57B6">
      <w:pPr>
        <w:pStyle w:val="Bibliography"/>
      </w:pPr>
      <w:r>
        <w:t xml:space="preserve">Dunning, David (2007), “Self-Image Motives and Consumer Behavior: How Sacrosanct Self-Beliefs Sway Preferences in the Marketplace,” </w:t>
      </w:r>
      <w:r>
        <w:rPr>
          <w:i/>
          <w:iCs/>
        </w:rPr>
        <w:t>Journal of Consumer Psychology</w:t>
      </w:r>
      <w:r>
        <w:t>, 17 (4), 237–249.</w:t>
      </w:r>
    </w:p>
    <w:p w:rsidR="007A57B6" w:rsidRDefault="007A57B6" w:rsidP="007A57B6">
      <w:pPr>
        <w:pStyle w:val="Bibliography"/>
      </w:pPr>
      <w:r>
        <w:t xml:space="preserve">Dwyer, Patrick C., Alexander Maki, and Alexander J. Rothman (2015), “Promoting Energy Conservation Behavior in Public Settings: The Influence of Social Norms and Personal Responsibility,” </w:t>
      </w:r>
      <w:r>
        <w:rPr>
          <w:i/>
          <w:iCs/>
        </w:rPr>
        <w:t>Journal of Environmental Psychology</w:t>
      </w:r>
      <w:r>
        <w:t>, 41, 30–34.</w:t>
      </w:r>
    </w:p>
    <w:p w:rsidR="007A57B6" w:rsidRDefault="007A57B6" w:rsidP="007A57B6">
      <w:pPr>
        <w:pStyle w:val="Bibliography"/>
      </w:pPr>
      <w:r>
        <w:t xml:space="preserve">Eagly, Alice H. (2009), “The His and Hers of Prosocial Behavior: An Examination of the Social Psychology of Gender,” </w:t>
      </w:r>
      <w:r>
        <w:rPr>
          <w:i/>
          <w:iCs/>
        </w:rPr>
        <w:t>American Psychologist</w:t>
      </w:r>
      <w:r>
        <w:t>, 64 (8), 644–658.</w:t>
      </w:r>
    </w:p>
    <w:p w:rsidR="007A57B6" w:rsidRDefault="007A57B6" w:rsidP="007A57B6">
      <w:pPr>
        <w:pStyle w:val="Bibliography"/>
      </w:pPr>
      <w:r>
        <w:t xml:space="preserve">Edinger-Schons, Laura, Jenni Sipilä, Sankar Sen, Gina Mende, and Jan Wieseke (2018), “Are Two Reasons Better Than One? The Role of Appeal Type in Consumer Responses to Sustainable Products,” </w:t>
      </w:r>
      <w:r>
        <w:rPr>
          <w:i/>
          <w:iCs/>
        </w:rPr>
        <w:t>Journal of Consumer Psychology</w:t>
      </w:r>
      <w:r>
        <w:t>, (in press).</w:t>
      </w:r>
    </w:p>
    <w:p w:rsidR="007A57B6" w:rsidRDefault="007A57B6" w:rsidP="007A57B6">
      <w:pPr>
        <w:pStyle w:val="Bibliography"/>
      </w:pPr>
      <w:r>
        <w:t xml:space="preserve">Ellen, Pam Scholder, Joshua Lyle Wiener, and Cathy Cobb-Walgren (1991), “The Role of Perceived Consumer Effectiveness in Motivating Environmentally Conscious Behaviours,” </w:t>
      </w:r>
      <w:r>
        <w:rPr>
          <w:i/>
          <w:iCs/>
        </w:rPr>
        <w:t>Journal of Public Policy and Marketing</w:t>
      </w:r>
      <w:r>
        <w:t>, 10 (2), 102–117.</w:t>
      </w:r>
    </w:p>
    <w:p w:rsidR="007A57B6" w:rsidRDefault="007A57B6" w:rsidP="007A57B6">
      <w:pPr>
        <w:pStyle w:val="Bibliography"/>
      </w:pPr>
      <w:r>
        <w:t xml:space="preserve">Epstein, Seymour (2003), “Cognitive-Experiential Self-Theory of Personality,” in </w:t>
      </w:r>
      <w:r>
        <w:rPr>
          <w:i/>
          <w:iCs/>
        </w:rPr>
        <w:t>Handbook of Psychology</w:t>
      </w:r>
      <w:r>
        <w:t>, American Cancer Society, 159–184.</w:t>
      </w:r>
    </w:p>
    <w:p w:rsidR="007A57B6" w:rsidRDefault="007A57B6" w:rsidP="007A57B6">
      <w:pPr>
        <w:pStyle w:val="Bibliography"/>
      </w:pPr>
      <w:r>
        <w:t xml:space="preserve">Evans, Laurel, Gregory R. Maio, Adam Corner, Carl J. Hodgetts, Sameera Ahmed, and Ulrike Hahn (2013), “Self-Interest and Pro-Environmental Behaviour,” </w:t>
      </w:r>
      <w:r>
        <w:rPr>
          <w:i/>
          <w:iCs/>
        </w:rPr>
        <w:t>Nature Climate Change</w:t>
      </w:r>
      <w:r>
        <w:t>, 3, 122–125.</w:t>
      </w:r>
    </w:p>
    <w:p w:rsidR="007A57B6" w:rsidRDefault="007A57B6" w:rsidP="007A57B6">
      <w:pPr>
        <w:pStyle w:val="Bibliography"/>
      </w:pPr>
      <w:r>
        <w:t xml:space="preserve">Everett, Peter B., Scott C. Hayward, and Andrew W. Meyers (1974), “The Effects of a Token Reinforcement Procedure on Bus Ridership,” </w:t>
      </w:r>
      <w:r>
        <w:rPr>
          <w:i/>
          <w:iCs/>
        </w:rPr>
        <w:t>Journal of Applied Behavior Analysis</w:t>
      </w:r>
      <w:r>
        <w:t>, 7 (1), 1–9.</w:t>
      </w:r>
    </w:p>
    <w:p w:rsidR="007A57B6" w:rsidRDefault="007A57B6" w:rsidP="007A57B6">
      <w:pPr>
        <w:pStyle w:val="Bibliography"/>
      </w:pPr>
      <w:r>
        <w:t xml:space="preserve">Feldman, Lauren and P. Sol Hart (2018), “Is There Any Hope? How Climate Change News Imagery and Text Influence Audience Emotions and Support for Climate Mitigation Policies,” </w:t>
      </w:r>
      <w:r>
        <w:rPr>
          <w:i/>
          <w:iCs/>
        </w:rPr>
        <w:t>Risk Analysis</w:t>
      </w:r>
      <w:r>
        <w:t>, 38 (3).</w:t>
      </w:r>
    </w:p>
    <w:p w:rsidR="007A57B6" w:rsidRDefault="007A57B6" w:rsidP="007A57B6">
      <w:pPr>
        <w:pStyle w:val="Bibliography"/>
      </w:pPr>
      <w:r>
        <w:t xml:space="preserve">Fennis, Bob M., Marieke A. Adriaanse, Wolfgang Stroebe, and Bert Pol (2011), “Bridging the Intention–Behavior Gap: Inducing Implementation Intentions Through Persuasive Appeals,” </w:t>
      </w:r>
      <w:r>
        <w:rPr>
          <w:i/>
          <w:iCs/>
        </w:rPr>
        <w:t>Journal of Consumer Psychology</w:t>
      </w:r>
      <w:r>
        <w:t>, 21 (3), 302–311.</w:t>
      </w:r>
    </w:p>
    <w:p w:rsidR="007A57B6" w:rsidRDefault="007A57B6" w:rsidP="007A57B6">
      <w:pPr>
        <w:pStyle w:val="Bibliography"/>
      </w:pPr>
      <w:r>
        <w:t xml:space="preserve">Ferguson, Mark A., Nyla R. Branscombe, and Katherine J. Reynolds (2011), “The Effect of Intergroup Comparison on Willingness to Perform Sustainable Behavior,” </w:t>
      </w:r>
      <w:r>
        <w:rPr>
          <w:i/>
          <w:iCs/>
        </w:rPr>
        <w:t>Journal of Environmental Psychology</w:t>
      </w:r>
      <w:r>
        <w:t>, 31 (4), 275–281.</w:t>
      </w:r>
    </w:p>
    <w:p w:rsidR="007A57B6" w:rsidRDefault="007A57B6" w:rsidP="007A57B6">
      <w:pPr>
        <w:pStyle w:val="Bibliography"/>
      </w:pPr>
      <w:r>
        <w:t xml:space="preserve">Feygina, Irina, John T. Jost, and Rachel E. Goldsmith (2010), “System Justification, the Denial of Global Warming, and the Possibility of ‘System-Sanctioned Change,’” </w:t>
      </w:r>
      <w:r>
        <w:rPr>
          <w:i/>
          <w:iCs/>
        </w:rPr>
        <w:t>Personality and Social Psychology Bulletin</w:t>
      </w:r>
      <w:r>
        <w:t>, 36 (3), 326–338.</w:t>
      </w:r>
    </w:p>
    <w:p w:rsidR="007A57B6" w:rsidRDefault="007A57B6" w:rsidP="007A57B6">
      <w:pPr>
        <w:pStyle w:val="Bibliography"/>
      </w:pPr>
      <w:r>
        <w:t xml:space="preserve">Fielding, Kelly S., Deborah J. Terry, Barbara M. Masser, and Michael A. Hogg (2008), “Integrating Social Identity Theory and the Theory of Planned Behaviour to Explain Decisions to Engage in Sustainable Agricultural Practices,” </w:t>
      </w:r>
      <w:r>
        <w:rPr>
          <w:i/>
          <w:iCs/>
        </w:rPr>
        <w:t>British Journal of Social Psychology</w:t>
      </w:r>
      <w:r>
        <w:t>, 47 (1), 23–48.</w:t>
      </w:r>
    </w:p>
    <w:p w:rsidR="007A57B6" w:rsidRDefault="007A57B6" w:rsidP="007A57B6">
      <w:pPr>
        <w:pStyle w:val="Bibliography"/>
      </w:pPr>
      <w:r>
        <w:t xml:space="preserve">Fischer, Corinna (2008), “Feedback on Household Electricity Consumption: A Tool for Saving Energy?,” </w:t>
      </w:r>
      <w:r>
        <w:rPr>
          <w:i/>
          <w:iCs/>
        </w:rPr>
        <w:t>Energy Efficiency</w:t>
      </w:r>
      <w:r>
        <w:t>, 1 (1), 79–104.</w:t>
      </w:r>
    </w:p>
    <w:p w:rsidR="007A57B6" w:rsidRDefault="007A57B6" w:rsidP="007A57B6">
      <w:pPr>
        <w:pStyle w:val="Bibliography"/>
      </w:pPr>
      <w:r>
        <w:t xml:space="preserve">Fornara, Ferdinando, Giuseppe Carrus, Paola Passafaro, and Mirilia Bonnes (2011), “Distinguishing the Sources of Normative Influence on Proenvironmental Behaviors: The Role of Local Norms in Household Waste Recycling,” </w:t>
      </w:r>
      <w:r>
        <w:rPr>
          <w:i/>
          <w:iCs/>
        </w:rPr>
        <w:t>Group Processes &amp; Intergroup Relations</w:t>
      </w:r>
      <w:r>
        <w:t>, 14 (5), 623–635.</w:t>
      </w:r>
    </w:p>
    <w:p w:rsidR="007A57B6" w:rsidRDefault="007A57B6" w:rsidP="007A57B6">
      <w:pPr>
        <w:pStyle w:val="Bibliography"/>
      </w:pPr>
      <w:r>
        <w:t xml:space="preserve">Fraj, Elena and Eva </w:t>
      </w:r>
      <w:r w:rsidR="00447F71">
        <w:t>Martinez (2006), “Influence of Personality on Ecological Consumer B</w:t>
      </w:r>
      <w:r>
        <w:t xml:space="preserve">ehaviour,” </w:t>
      </w:r>
      <w:r>
        <w:rPr>
          <w:i/>
          <w:iCs/>
        </w:rPr>
        <w:t>Journal of Consumer Behaviour</w:t>
      </w:r>
      <w:r>
        <w:t>, 5 (3), 167–181.</w:t>
      </w:r>
    </w:p>
    <w:p w:rsidR="007A57B6" w:rsidRDefault="007A57B6" w:rsidP="007A57B6">
      <w:pPr>
        <w:pStyle w:val="Bibliography"/>
      </w:pPr>
      <w:r>
        <w:t xml:space="preserve">Frederiks, Elisha R., Karen Stenner, and and Elizabeth V. Hobman (2015), ““Household Energy Use: Applying Behavioural Economics to Understand Consumer Decision-Making and Behaviour,” </w:t>
      </w:r>
      <w:r>
        <w:rPr>
          <w:i/>
          <w:iCs/>
        </w:rPr>
        <w:t>Renewable and Sustainable Energy Reviews</w:t>
      </w:r>
      <w:r>
        <w:t>, 41, 1385–1394.</w:t>
      </w:r>
    </w:p>
    <w:p w:rsidR="007A57B6" w:rsidRDefault="007A57B6" w:rsidP="007A57B6">
      <w:pPr>
        <w:pStyle w:val="Bibliography"/>
      </w:pPr>
      <w:r>
        <w:t xml:space="preserve">Fullerton, Don and Thomas C. Kinnaman (1995), “Garbage, Recycling, and Illicit Burning or Dumping,” </w:t>
      </w:r>
      <w:r>
        <w:rPr>
          <w:i/>
          <w:iCs/>
        </w:rPr>
        <w:t>Journal of Environmental Economics and Management</w:t>
      </w:r>
      <w:r>
        <w:t>, 29 (1), 78–91.</w:t>
      </w:r>
    </w:p>
    <w:p w:rsidR="007A57B6" w:rsidRDefault="007A57B6" w:rsidP="007A57B6">
      <w:pPr>
        <w:pStyle w:val="Bibliography"/>
      </w:pPr>
      <w:r>
        <w:t xml:space="preserve">Gamba, Raymond J. and Stuart Oskamp (1994), “Factors Influencing Community Residents’ Participation in Commingled Curbside Recycling Programs,” </w:t>
      </w:r>
      <w:r>
        <w:rPr>
          <w:i/>
          <w:iCs/>
        </w:rPr>
        <w:t>Environment and Behavior</w:t>
      </w:r>
      <w:r>
        <w:t>, 26 (5), 587–612.</w:t>
      </w:r>
    </w:p>
    <w:p w:rsidR="007A57B6" w:rsidRDefault="007A57B6" w:rsidP="007A57B6">
      <w:pPr>
        <w:pStyle w:val="Bibliography"/>
      </w:pPr>
      <w:r>
        <w:t xml:space="preserve">Garvey, Aaron M. and Lisa E. Bolton (2017), “Eco-Product Choice Cuts Both Ways: How Pro-Environmental Licensing versus Reinforcement is Contingent upon Environmental Consciousness,” </w:t>
      </w:r>
      <w:r>
        <w:rPr>
          <w:i/>
          <w:iCs/>
        </w:rPr>
        <w:t>Journal of Public Policy &amp; Marketing</w:t>
      </w:r>
      <w:r>
        <w:t>, 36 (2), 284–298.</w:t>
      </w:r>
    </w:p>
    <w:p w:rsidR="007A57B6" w:rsidRDefault="007A57B6" w:rsidP="007A57B6">
      <w:pPr>
        <w:pStyle w:val="Bibliography"/>
      </w:pPr>
      <w:r>
        <w:t xml:space="preserve">Geller, E. Scott, R. B. Bechtel, and A. Churchman (2002), “The Challenge of Increasing Proenvironmental Behavior,” </w:t>
      </w:r>
      <w:r>
        <w:rPr>
          <w:i/>
          <w:iCs/>
        </w:rPr>
        <w:t>Handbook of Environmental Psychology</w:t>
      </w:r>
      <w:r>
        <w:t>, 2, 525–540.</w:t>
      </w:r>
    </w:p>
    <w:p w:rsidR="007A57B6" w:rsidRDefault="007A57B6" w:rsidP="007A57B6">
      <w:pPr>
        <w:pStyle w:val="Bibliography"/>
      </w:pPr>
      <w:r>
        <w:t xml:space="preserve">Geller, E. Scott, Lisa Paterson, and Elizabeth Talbott (1982), “A Behavioral Analysis of Incentive Prompts for Motivating Seat Belt Use,” </w:t>
      </w:r>
      <w:r>
        <w:rPr>
          <w:i/>
          <w:iCs/>
        </w:rPr>
        <w:t>Journal of Applied Behavior Analysis</w:t>
      </w:r>
      <w:r>
        <w:t>, 15 (3), 403–413.</w:t>
      </w:r>
    </w:p>
    <w:p w:rsidR="007A57B6" w:rsidRDefault="007A57B6" w:rsidP="007A57B6">
      <w:pPr>
        <w:pStyle w:val="Bibliography"/>
      </w:pPr>
      <w:r>
        <w:t xml:space="preserve">Gershoff, Andrew D. and Judy K. Frels (2014), “What Makes It Green? The Role of Centrality of Green Attributes in Evaluations of the Greenness of Products,” </w:t>
      </w:r>
      <w:r>
        <w:rPr>
          <w:i/>
          <w:iCs/>
        </w:rPr>
        <w:t>Journal of Marketing</w:t>
      </w:r>
      <w:r>
        <w:t>, 79 (1), 97–110.</w:t>
      </w:r>
    </w:p>
    <w:p w:rsidR="007A57B6" w:rsidRDefault="007A57B6" w:rsidP="007A57B6">
      <w:pPr>
        <w:pStyle w:val="Bibliography"/>
      </w:pPr>
      <w:r>
        <w:t xml:space="preserve">Giebelhausen, Michael, HaeEun Helen Chun, J. Joseph Cronin Jr, and G. Tomas M. Hult (2016), “Adjusting the Warm-Glow Thermostat: How Incentivizing Participation in Voluntary Green Programs Moderates Their Impact on Service Satisfaction,” </w:t>
      </w:r>
      <w:r>
        <w:rPr>
          <w:i/>
          <w:iCs/>
        </w:rPr>
        <w:t>Journal of Marketing</w:t>
      </w:r>
      <w:r>
        <w:t>, 80 (4), 56–71.</w:t>
      </w:r>
    </w:p>
    <w:p w:rsidR="007A57B6" w:rsidRDefault="007A57B6" w:rsidP="007A57B6">
      <w:pPr>
        <w:pStyle w:val="Bibliography"/>
      </w:pPr>
      <w:r>
        <w:t xml:space="preserve">Gifford, Robert (2011), “The Dragons of Inaction: Psychological Barriers That Limit Climate Change Mitigation and Adaptation,” </w:t>
      </w:r>
      <w:r>
        <w:rPr>
          <w:i/>
          <w:iCs/>
        </w:rPr>
        <w:t>American Psychologist</w:t>
      </w:r>
      <w:r>
        <w:t>, 66 (4), 290.</w:t>
      </w:r>
    </w:p>
    <w:p w:rsidR="007A57B6" w:rsidRDefault="007A57B6" w:rsidP="007A57B6">
      <w:pPr>
        <w:pStyle w:val="Bibliography"/>
      </w:pPr>
      <w:r>
        <w:t xml:space="preserve">Gifford, Robert (2014), “Environmental Psychology Matters,” </w:t>
      </w:r>
      <w:r>
        <w:rPr>
          <w:i/>
          <w:iCs/>
        </w:rPr>
        <w:t>Annual Review of Psychology</w:t>
      </w:r>
      <w:r>
        <w:t>, 65 (1), 541–579.</w:t>
      </w:r>
    </w:p>
    <w:p w:rsidR="007A57B6" w:rsidRDefault="007A57B6" w:rsidP="007A57B6">
      <w:pPr>
        <w:pStyle w:val="Bibliography"/>
      </w:pPr>
      <w:r>
        <w:t xml:space="preserve">Gilbert, Daniel T., Brett W. Pelham, and Douglas S. Krull (1988), “On cognitive busyness: When person perceivers meet persons perceived.,” </w:t>
      </w:r>
      <w:r>
        <w:rPr>
          <w:i/>
          <w:iCs/>
        </w:rPr>
        <w:t>Journal of Personality and Social Psychology</w:t>
      </w:r>
      <w:r>
        <w:t>, 54 (5), 733.</w:t>
      </w:r>
    </w:p>
    <w:p w:rsidR="007A57B6" w:rsidRDefault="007A57B6" w:rsidP="007A57B6">
      <w:pPr>
        <w:pStyle w:val="Bibliography"/>
      </w:pPr>
      <w:r>
        <w:t xml:space="preserve">Gilg, Andrew, Stewart Barr, and Nicholas Ford (2005), “Green Consumption or Sustainable Lifestyles? Identifying the Sustainable Consumer,” </w:t>
      </w:r>
      <w:r>
        <w:rPr>
          <w:i/>
          <w:iCs/>
        </w:rPr>
        <w:t>Futures</w:t>
      </w:r>
      <w:r>
        <w:t>, 37 (6), 481–504.</w:t>
      </w:r>
    </w:p>
    <w:p w:rsidR="007A57B6" w:rsidRDefault="007A57B6" w:rsidP="007A57B6">
      <w:pPr>
        <w:pStyle w:val="Bibliography"/>
      </w:pPr>
      <w:r>
        <w:t xml:space="preserve">Gleim, Mark R., Jeffery S. Smith, Demetra Andrews, and J. Joseph Cronin Jr (2013), “Against the Green: A Multi-Method Examination of the Barriers to Green Consumption,” </w:t>
      </w:r>
      <w:r>
        <w:rPr>
          <w:i/>
          <w:iCs/>
        </w:rPr>
        <w:t>Journal of Retailing</w:t>
      </w:r>
      <w:r>
        <w:t>, 89 (1), 44–61.</w:t>
      </w:r>
    </w:p>
    <w:p w:rsidR="007A57B6" w:rsidRDefault="007A57B6" w:rsidP="007A57B6">
      <w:pPr>
        <w:pStyle w:val="Bibliography"/>
      </w:pPr>
      <w:r>
        <w:t xml:space="preserve">Gneezy, Ayelet, Alex Imas, Amber Brown, Leif D. Nelson, and Michael I. Norton (2012), “Paying to Be Nice: Consistency and Costly Prosocial Behavior,” </w:t>
      </w:r>
      <w:r>
        <w:rPr>
          <w:i/>
          <w:iCs/>
        </w:rPr>
        <w:t>Management Science</w:t>
      </w:r>
      <w:r>
        <w:t>, 58 (1), 179–187.</w:t>
      </w:r>
    </w:p>
    <w:p w:rsidR="007A57B6" w:rsidRDefault="007A57B6" w:rsidP="007A57B6">
      <w:pPr>
        <w:pStyle w:val="Bibliography"/>
      </w:pPr>
      <w:r>
        <w:t xml:space="preserve">Goldstein, Noah J., Robert B. Cialdini, and Vladas Griskevicius (2008), “A Room with a Viewpoint: Using Social Norms to Motivate Environmental Conservation in Hotels,” </w:t>
      </w:r>
      <w:r>
        <w:rPr>
          <w:i/>
          <w:iCs/>
        </w:rPr>
        <w:t>Journal of Consumer Research</w:t>
      </w:r>
      <w:r>
        <w:t>, 35 (3), 472–82.</w:t>
      </w:r>
    </w:p>
    <w:p w:rsidR="007A57B6" w:rsidRDefault="007A57B6" w:rsidP="007A57B6">
      <w:pPr>
        <w:pStyle w:val="Bibliography"/>
      </w:pPr>
      <w:r>
        <w:t>Gonzales, Marti Hope, Elliot Aronson, and Mark A. Costanzo (1988), “Using Social Cognition and Persuasion to Promote Energy Conservation: A Quasi</w:t>
      </w:r>
      <w:r>
        <w:rPr>
          <w:rFonts w:ascii="Cambria Math" w:hAnsi="Cambria Math" w:cs="Cambria Math"/>
        </w:rPr>
        <w:t>‐</w:t>
      </w:r>
      <w:r>
        <w:t xml:space="preserve">Experiment,” </w:t>
      </w:r>
      <w:r>
        <w:rPr>
          <w:i/>
          <w:iCs/>
        </w:rPr>
        <w:t>Journal of Applied Social Psychology</w:t>
      </w:r>
      <w:r>
        <w:t>, 18 (12), 1049–1066.</w:t>
      </w:r>
    </w:p>
    <w:p w:rsidR="007A57B6" w:rsidRDefault="007A57B6" w:rsidP="007A57B6">
      <w:pPr>
        <w:pStyle w:val="Bibliography"/>
      </w:pPr>
      <w:r>
        <w:t xml:space="preserve">Granzin, Kent L. and Janeen E. Olsen (1991), “Characterizing Participants in Activities Protecting the Environment: A Focus on Donating, Recycling, and Conservation Behaviors,” </w:t>
      </w:r>
      <w:r>
        <w:rPr>
          <w:i/>
          <w:iCs/>
        </w:rPr>
        <w:t>Journal of Public Policy &amp; Marketing</w:t>
      </w:r>
      <w:r>
        <w:t>, 10 (2), 1–27.</w:t>
      </w:r>
    </w:p>
    <w:p w:rsidR="007A57B6" w:rsidRDefault="007A57B6" w:rsidP="007A57B6">
      <w:pPr>
        <w:pStyle w:val="Bibliography"/>
      </w:pPr>
      <w:r>
        <w:t xml:space="preserve">Green, Todd and John Peloza (2014), “Finding the Right Shade of Green: The Effect of Advertising Appeal Type on Environmentally Friendly Consumption,” </w:t>
      </w:r>
      <w:r>
        <w:rPr>
          <w:i/>
          <w:iCs/>
        </w:rPr>
        <w:t>Journal of Advertising</w:t>
      </w:r>
      <w:r>
        <w:t>, 43 (2), 128–141.</w:t>
      </w:r>
    </w:p>
    <w:p w:rsidR="007A57B6" w:rsidRDefault="007A57B6" w:rsidP="007A57B6">
      <w:pPr>
        <w:pStyle w:val="Bibliography"/>
      </w:pPr>
      <w:r>
        <w:t xml:space="preserve">Grinstein, Amir and Udi Nisan (2009), “Demarketing, Minorities, and National Attachment,” </w:t>
      </w:r>
      <w:r>
        <w:rPr>
          <w:i/>
          <w:iCs/>
        </w:rPr>
        <w:t>Journal of Marketing</w:t>
      </w:r>
      <w:r>
        <w:t>, 73 (2), 105–122.</w:t>
      </w:r>
    </w:p>
    <w:p w:rsidR="007A57B6" w:rsidRDefault="007A57B6" w:rsidP="007A57B6">
      <w:pPr>
        <w:pStyle w:val="Bibliography"/>
      </w:pPr>
      <w:r>
        <w:t xml:space="preserve">Griskevicius, Vladas, Stephanie M. Cantú, and Mark van Vugt (2012), “The Evolutionary Bases for Sustainable Behavior: Implications for Marketing, Policy, and Social Entrepreneurship,” </w:t>
      </w:r>
      <w:r>
        <w:rPr>
          <w:i/>
          <w:iCs/>
        </w:rPr>
        <w:t>Journal of Public Policy &amp; Marketing</w:t>
      </w:r>
      <w:r>
        <w:t>, 31 (1), 115–128.</w:t>
      </w:r>
    </w:p>
    <w:p w:rsidR="007A57B6" w:rsidRDefault="007A57B6" w:rsidP="007A57B6">
      <w:pPr>
        <w:pStyle w:val="Bibliography"/>
      </w:pPr>
      <w:r>
        <w:t xml:space="preserve">Griskevicius, Vladas, Joshua M. Tybur, and Bram Van den Bergh (2010), “Going Green to Be Seen: Status, Reputation, and Conspicuous Conservation,” </w:t>
      </w:r>
      <w:r>
        <w:rPr>
          <w:i/>
          <w:iCs/>
        </w:rPr>
        <w:t>Journal of Personality and Social Psychology</w:t>
      </w:r>
      <w:r>
        <w:t>, 98 (3), 392–404.</w:t>
      </w:r>
    </w:p>
    <w:p w:rsidR="007A57B6" w:rsidRDefault="007A57B6" w:rsidP="007A57B6">
      <w:pPr>
        <w:pStyle w:val="Bibliography"/>
      </w:pPr>
      <w:r>
        <w:t xml:space="preserve">Grob, Alexander (1995), “A Structural Model of Environmental Attitudes and Behaviour,” </w:t>
      </w:r>
      <w:r>
        <w:rPr>
          <w:i/>
          <w:iCs/>
        </w:rPr>
        <w:t>Journal of Environmental Psychology</w:t>
      </w:r>
      <w:r>
        <w:t>, 15 (3), 209–220.</w:t>
      </w:r>
    </w:p>
    <w:p w:rsidR="007A57B6" w:rsidRDefault="007A57B6" w:rsidP="007A57B6">
      <w:pPr>
        <w:pStyle w:val="Bibliography"/>
      </w:pPr>
      <w:r>
        <w:t xml:space="preserve">Grolleau, Gilles, Lisette Ibanez, and Naoufel Mzoughi (2009), “Too Much of a Good Thing? Why Altruism Can Harm the Environment,” </w:t>
      </w:r>
      <w:r>
        <w:rPr>
          <w:i/>
          <w:iCs/>
        </w:rPr>
        <w:t>Ecological Economics</w:t>
      </w:r>
      <w:r>
        <w:t>, 68 (7), 2145–2149.</w:t>
      </w:r>
    </w:p>
    <w:p w:rsidR="007A57B6" w:rsidRDefault="007A57B6" w:rsidP="007A57B6">
      <w:pPr>
        <w:pStyle w:val="Bibliography"/>
      </w:pPr>
      <w:r>
        <w:t xml:space="preserve">Gromet, Dena M., Howard Kunreuther, and Richard P. Larrick (2013), “Political Ideology Affects Energy-Efficiency Attitudes and Choices,” </w:t>
      </w:r>
      <w:r>
        <w:rPr>
          <w:i/>
          <w:iCs/>
        </w:rPr>
        <w:t>Proceedings of the National Academy of Sciences</w:t>
      </w:r>
      <w:r>
        <w:t>, 110 (23), 9314–9319.</w:t>
      </w:r>
    </w:p>
    <w:p w:rsidR="007A57B6" w:rsidRDefault="007A57B6" w:rsidP="007A57B6">
      <w:pPr>
        <w:pStyle w:val="Bibliography"/>
      </w:pPr>
      <w:r>
        <w:t xml:space="preserve">Guagnano, Gregory A., Thomas Dietz, and Paul C. Stern (1994), “Willingness to Pay for Public Goods: A Test of the Contribution Model,” </w:t>
      </w:r>
      <w:r>
        <w:rPr>
          <w:i/>
          <w:iCs/>
        </w:rPr>
        <w:t>Psychological Science</w:t>
      </w:r>
      <w:r>
        <w:t>, 5 (6), 411–415.</w:t>
      </w:r>
    </w:p>
    <w:p w:rsidR="007A57B6" w:rsidRDefault="007A57B6" w:rsidP="007A57B6">
      <w:pPr>
        <w:pStyle w:val="Bibliography"/>
      </w:pPr>
      <w:r>
        <w:t xml:space="preserve">Guagnano, Gregory A., Paul C. Stern, and Thomas Dietz (1995), “Influences on Attitude-Behavior Relationships: A Natural Experiment with Curbside Recycling,” </w:t>
      </w:r>
      <w:r>
        <w:rPr>
          <w:i/>
          <w:iCs/>
        </w:rPr>
        <w:t>Environment and Behavior</w:t>
      </w:r>
      <w:r>
        <w:t>, 27 (5), 699–718.</w:t>
      </w:r>
    </w:p>
    <w:p w:rsidR="007A57B6" w:rsidRDefault="007A57B6" w:rsidP="007A57B6">
      <w:pPr>
        <w:pStyle w:val="Bibliography"/>
      </w:pPr>
      <w:r>
        <w:t xml:space="preserve">Gupta, Shruti and Denise T. Ogden (2009), “To Buy or Not to Buy? A Social Dilemma Perspective on Green Buying,” </w:t>
      </w:r>
      <w:r>
        <w:rPr>
          <w:i/>
          <w:iCs/>
        </w:rPr>
        <w:t>Journal of Consumer Marketing</w:t>
      </w:r>
      <w:r>
        <w:t>, 26 (6), 376–391.</w:t>
      </w:r>
    </w:p>
    <w:p w:rsidR="007A57B6" w:rsidRDefault="007A57B6" w:rsidP="007A57B6">
      <w:pPr>
        <w:pStyle w:val="Bibliography"/>
      </w:pPr>
      <w:r>
        <w:t xml:space="preserve">Guyader, Hugo, Mikael Ottosson, and Lars Witell (2017), “You can’t buy what you can’t see: Retailer practices to increase the green premium,” </w:t>
      </w:r>
      <w:r>
        <w:rPr>
          <w:i/>
          <w:iCs/>
        </w:rPr>
        <w:t>Journal of Retailing and Consumer Services</w:t>
      </w:r>
      <w:r>
        <w:t>, 34, 319–325.</w:t>
      </w:r>
    </w:p>
    <w:p w:rsidR="007A57B6" w:rsidRDefault="007A57B6" w:rsidP="007A57B6">
      <w:pPr>
        <w:pStyle w:val="Bibliography"/>
      </w:pPr>
      <w:r>
        <w:t xml:space="preserve">Han, Tae-Im and Leslie Stoel (2017), “Explaining Socially Responsible Consumer Behavior: A Meta-Analytic Review of Theory of Planned Behavior,” </w:t>
      </w:r>
      <w:r>
        <w:rPr>
          <w:i/>
          <w:iCs/>
        </w:rPr>
        <w:t>Journal of International Consumer Marketing</w:t>
      </w:r>
      <w:r>
        <w:t>, 29 (2), 91–103.</w:t>
      </w:r>
    </w:p>
    <w:p w:rsidR="007A57B6" w:rsidRDefault="007A57B6" w:rsidP="007A57B6">
      <w:pPr>
        <w:pStyle w:val="Bibliography"/>
      </w:pPr>
      <w:r>
        <w:t xml:space="preserve">Handgraaf, Michel JJ, Margriet A. Van Lidth de Jeude, and Kirstin C. Appelt (2013), “Public Praise Vs. Private Pay: Effects of Rewards on Energy Conservation in the Workplace,” </w:t>
      </w:r>
      <w:r>
        <w:rPr>
          <w:i/>
          <w:iCs/>
        </w:rPr>
        <w:t>Ecological Economics</w:t>
      </w:r>
      <w:r>
        <w:t>, 86, 86–92.</w:t>
      </w:r>
    </w:p>
    <w:p w:rsidR="007A57B6" w:rsidRDefault="007A57B6" w:rsidP="007A57B6">
      <w:pPr>
        <w:pStyle w:val="Bibliography"/>
      </w:pPr>
      <w:r>
        <w:t xml:space="preserve">Hardcastle, Jessica Lyons (2013), “Nike, Starbucks: Climate Change Policy Is ‘Economic Opportunity,’” </w:t>
      </w:r>
      <w:r>
        <w:rPr>
          <w:i/>
          <w:iCs/>
        </w:rPr>
        <w:t>Environmental Leader</w:t>
      </w:r>
      <w:r>
        <w:t>.</w:t>
      </w:r>
    </w:p>
    <w:p w:rsidR="007A57B6" w:rsidRDefault="007A57B6" w:rsidP="007A57B6">
      <w:pPr>
        <w:pStyle w:val="Bibliography"/>
      </w:pPr>
      <w:r>
        <w:t xml:space="preserve">Hardisty, David J., Eric J. Johnson, and Elke U. Weber (2010), “A Dirty Word or a Dirty World? Attribute Framing, Political Affiliation, and Query Theory,” </w:t>
      </w:r>
      <w:r>
        <w:rPr>
          <w:i/>
          <w:iCs/>
        </w:rPr>
        <w:t>Psychological Science</w:t>
      </w:r>
      <w:r>
        <w:t>, 21 (1), 86–92.</w:t>
      </w:r>
    </w:p>
    <w:p w:rsidR="007A57B6" w:rsidRDefault="007A57B6" w:rsidP="007A57B6">
      <w:pPr>
        <w:pStyle w:val="Bibliography"/>
      </w:pPr>
      <w:r>
        <w:t xml:space="preserve">Hardisty, David J. and Jeffrey Pfeffer (2016), “Intertemporal Uncertainty Avoidance: When the Future Is Uncertain, People Prefer the Present, and When the Present Is Uncertain, People Prefer the Future,” </w:t>
      </w:r>
      <w:r>
        <w:rPr>
          <w:i/>
          <w:iCs/>
        </w:rPr>
        <w:t>Management Science</w:t>
      </w:r>
      <w:r>
        <w:t>, 63 (2), 519–527.</w:t>
      </w:r>
    </w:p>
    <w:p w:rsidR="007A57B6" w:rsidRDefault="007A57B6" w:rsidP="007A57B6">
      <w:pPr>
        <w:pStyle w:val="Bibliography"/>
      </w:pPr>
      <w:r>
        <w:t xml:space="preserve">Hardisty, David J. and Elke U. Weber (2009), “Discounting Future Green: Money versus the Environment,” </w:t>
      </w:r>
      <w:r>
        <w:rPr>
          <w:i/>
          <w:iCs/>
        </w:rPr>
        <w:t>Journal of Experimental Psychology: General</w:t>
      </w:r>
      <w:r>
        <w:t>, 138 (3), 329.</w:t>
      </w:r>
    </w:p>
    <w:p w:rsidR="007A57B6" w:rsidRDefault="007A57B6" w:rsidP="007A57B6">
      <w:pPr>
        <w:pStyle w:val="Bibliography"/>
      </w:pPr>
      <w:r>
        <w:t xml:space="preserve">Harland, Paul, Henk Staats, and Henk A.M. Wilke (1999), “Explaining Proenvironmental Intention and Behavior by Personal Norms and the Theory of Planned Behavior,” </w:t>
      </w:r>
      <w:r>
        <w:rPr>
          <w:i/>
          <w:iCs/>
        </w:rPr>
        <w:t>Journal of Applied Social Psychology</w:t>
      </w:r>
      <w:r>
        <w:t>, 29 (12), 2505–2528.</w:t>
      </w:r>
    </w:p>
    <w:p w:rsidR="007A57B6" w:rsidRDefault="007A57B6" w:rsidP="007A57B6">
      <w:pPr>
        <w:pStyle w:val="Bibliography"/>
      </w:pPr>
      <w:r>
        <w:t xml:space="preserve">Hart, P. Sol and Erik C. Nisbet (2012), “Boomerang Effects in Science Communication: How Motivated Reasoning and Identity Cues Amplify Opinion Polarization About Climate Mitigation Policies,” </w:t>
      </w:r>
      <w:r>
        <w:rPr>
          <w:i/>
          <w:iCs/>
        </w:rPr>
        <w:t>Communication Research</w:t>
      </w:r>
      <w:r>
        <w:t>, 39 (6), 701–723.</w:t>
      </w:r>
    </w:p>
    <w:p w:rsidR="007A57B6" w:rsidRDefault="007A57B6" w:rsidP="007A57B6">
      <w:pPr>
        <w:pStyle w:val="Bibliography"/>
      </w:pPr>
      <w:r>
        <w:t xml:space="preserve">Hathaway, Mark D. (2017), “Overcoming Fear, Denial, Myopia, and Paralysis: Scientific and Spiritual Insights into the Emotional Factors Affecting Our Response to the Ecological Crisis,” </w:t>
      </w:r>
      <w:r>
        <w:rPr>
          <w:i/>
          <w:iCs/>
        </w:rPr>
        <w:t>Worldviews: Global Religions, Culture &amp; Ecology</w:t>
      </w:r>
      <w:r>
        <w:t>, 21 (2), 175–193.</w:t>
      </w:r>
    </w:p>
    <w:p w:rsidR="007A57B6" w:rsidRDefault="007A57B6" w:rsidP="007A57B6">
      <w:pPr>
        <w:pStyle w:val="Bibliography"/>
      </w:pPr>
      <w:r>
        <w:t xml:space="preserve">Hershfield, Hal E., Daniel G. Goldstein, William F. Sharpe, Jesse Fox, Leo Yeykelis, Laura L. Carstensen, and Jeremy N. Bailenson (2011), “Increasing saving behavior through age-progressed renderings of the future self,” </w:t>
      </w:r>
      <w:r>
        <w:rPr>
          <w:i/>
          <w:iCs/>
        </w:rPr>
        <w:t>Journal of Marketing Research</w:t>
      </w:r>
      <w:r>
        <w:t>, 48 (SPL), S23–S37.</w:t>
      </w:r>
    </w:p>
    <w:p w:rsidR="007A57B6" w:rsidRDefault="007A57B6" w:rsidP="007A57B6">
      <w:pPr>
        <w:pStyle w:val="Bibliography"/>
      </w:pPr>
      <w:r>
        <w:t xml:space="preserve">Holland, Rob W., Henk Aarts, and Daan Langendam (2006), “Breaking and creating habits on the working floor: A field-experiment on the power of implementation intentions,” </w:t>
      </w:r>
      <w:r>
        <w:rPr>
          <w:i/>
          <w:iCs/>
        </w:rPr>
        <w:t>Journal of Experimental Social Psychology</w:t>
      </w:r>
      <w:r>
        <w:t>, 42 (6), 776–783.</w:t>
      </w:r>
    </w:p>
    <w:p w:rsidR="007A57B6" w:rsidRDefault="007A57B6" w:rsidP="007A57B6">
      <w:pPr>
        <w:pStyle w:val="Bibliography"/>
      </w:pPr>
      <w:r>
        <w:t xml:space="preserve">Hopkins, Michael S., Andrew Townend, Zayna Khayat, Balu Balagopal, Martin Reeves, and Maurice Berns (2009), “The Business of Sustainability: What It Means to Managers Now,” </w:t>
      </w:r>
      <w:r>
        <w:rPr>
          <w:i/>
          <w:iCs/>
        </w:rPr>
        <w:t>MIT Sloan Management Review</w:t>
      </w:r>
      <w:r>
        <w:t>, 51 (1), 20.</w:t>
      </w:r>
    </w:p>
    <w:p w:rsidR="007A57B6" w:rsidRDefault="007A57B6" w:rsidP="007A57B6">
      <w:pPr>
        <w:pStyle w:val="Bibliography"/>
      </w:pPr>
      <w:r>
        <w:t xml:space="preserve">Horne, Ralph E. (2009), “Limits to Labels: The Role of Eco-Labels in the Assessment of Product Sustainability and Routes to Sustainable Consumption,” </w:t>
      </w:r>
      <w:r>
        <w:rPr>
          <w:i/>
          <w:iCs/>
        </w:rPr>
        <w:t>International Journal of Consumer Studies</w:t>
      </w:r>
      <w:r>
        <w:t>, 33 (2), 175–182.</w:t>
      </w:r>
    </w:p>
    <w:p w:rsidR="007A57B6" w:rsidRDefault="007A57B6" w:rsidP="007A57B6">
      <w:pPr>
        <w:pStyle w:val="Bibliography"/>
      </w:pPr>
      <w:r>
        <w:t xml:space="preserve">Houten, Ron Van, Paul A. Nau, and Michael Merrigan (1981), “Reducing Elevator Energy Use: A Comparison of Posted Feedback and Reduced Elevator Convenience,” </w:t>
      </w:r>
      <w:r>
        <w:rPr>
          <w:i/>
          <w:iCs/>
        </w:rPr>
        <w:t>Journal of Applied Behavior Analysis</w:t>
      </w:r>
      <w:r>
        <w:t>, 14 (4), 377–387.</w:t>
      </w:r>
    </w:p>
    <w:p w:rsidR="007A57B6" w:rsidRDefault="007A57B6" w:rsidP="007A57B6">
      <w:pPr>
        <w:pStyle w:val="Bibliography"/>
      </w:pPr>
      <w:r>
        <w:t xml:space="preserve">Hughner, Renée Shaw, Pierre McDonagh, Andrea Prothero, Clifford J. Shultz, and Julie Stanton (2007), “Who Are Organic Food Consumers? A Compilation and Review of Why People Purchase Organic Food,” </w:t>
      </w:r>
      <w:r>
        <w:rPr>
          <w:i/>
          <w:iCs/>
        </w:rPr>
        <w:t>Journal of Consumer Behavior</w:t>
      </w:r>
      <w:r>
        <w:t>, 6 (2), 94–110.</w:t>
      </w:r>
    </w:p>
    <w:p w:rsidR="007A57B6" w:rsidRDefault="007A57B6" w:rsidP="007A57B6">
      <w:pPr>
        <w:pStyle w:val="Bibliography"/>
      </w:pPr>
      <w:r>
        <w:t xml:space="preserve">Hutton, R Bruce and Dennis L. McNeill (1981), “The Value of Incentives in Stimulating Energy Conservation,” </w:t>
      </w:r>
      <w:r>
        <w:rPr>
          <w:i/>
          <w:iCs/>
        </w:rPr>
        <w:t>Journal of Consumer Research</w:t>
      </w:r>
      <w:r>
        <w:t>, 8 (3), 291–298.</w:t>
      </w:r>
    </w:p>
    <w:p w:rsidR="007A57B6" w:rsidRDefault="007A57B6" w:rsidP="007A57B6">
      <w:pPr>
        <w:pStyle w:val="Bibliography"/>
      </w:pPr>
      <w:r>
        <w:t xml:space="preserve">Iyer, Easwar S. and Rebecca Walker Reczek (2017), “The Intersection of Sustainability, Marketing, and Public Policy: Introduction to the Special Section on Sustainability,” </w:t>
      </w:r>
      <w:r>
        <w:rPr>
          <w:i/>
          <w:iCs/>
        </w:rPr>
        <w:t>Journal of Public Policy &amp; Marketing</w:t>
      </w:r>
      <w:r>
        <w:t>, 36 (2), 246–254.</w:t>
      </w:r>
    </w:p>
    <w:p w:rsidR="007A57B6" w:rsidRDefault="007A57B6" w:rsidP="007A57B6">
      <w:pPr>
        <w:pStyle w:val="Bibliography"/>
      </w:pPr>
      <w:r>
        <w:t xml:space="preserve">Jansson, Johan, Agneta Marell, and Annika Nordlund (2010), “Green Consumer Behaviour: Determinants of Curtailment and Eco-Innovation Adoption,” </w:t>
      </w:r>
      <w:r>
        <w:rPr>
          <w:i/>
          <w:iCs/>
        </w:rPr>
        <w:t>Journal of Consumer Marketing</w:t>
      </w:r>
      <w:r>
        <w:t>, 27 (4), 358–370.</w:t>
      </w:r>
    </w:p>
    <w:p w:rsidR="007A57B6" w:rsidRDefault="007A57B6" w:rsidP="007A57B6">
      <w:pPr>
        <w:pStyle w:val="Bibliography"/>
      </w:pPr>
      <w:r>
        <w:t xml:space="preserve">Jiménez, Marissa and Kenneth C. C. Yang (2008), “How Guilt Level Affects Green Advertising Effectiveness,” </w:t>
      </w:r>
      <w:r>
        <w:rPr>
          <w:i/>
          <w:iCs/>
        </w:rPr>
        <w:t>Journal of Creative Communications</w:t>
      </w:r>
      <w:r>
        <w:t>, 3 (3), 231–254.</w:t>
      </w:r>
    </w:p>
    <w:p w:rsidR="007A57B6" w:rsidRDefault="007A57B6" w:rsidP="007A57B6">
      <w:pPr>
        <w:pStyle w:val="Bibliography"/>
      </w:pPr>
      <w:r>
        <w:t xml:space="preserve">Johnstone, Micael-Lee and Lay Tan (2015), “Exploring the Gap Between Consumers’ Green Rhetoric and Purchasing Behaviour,” </w:t>
      </w:r>
      <w:r>
        <w:rPr>
          <w:i/>
          <w:iCs/>
        </w:rPr>
        <w:t>Journal of Business Ethics</w:t>
      </w:r>
      <w:r>
        <w:t>, 132 (2), 311–328.</w:t>
      </w:r>
    </w:p>
    <w:p w:rsidR="007A57B6" w:rsidRDefault="007A57B6" w:rsidP="007A57B6">
      <w:pPr>
        <w:pStyle w:val="Bibliography"/>
      </w:pPr>
      <w:r>
        <w:t xml:space="preserve">Joireman, Jeffrey A., Terell P. Lasane, Jennifer Bennett, Diana Richards, and Salma Solaimani (2001), “Integrating Social Value Orientation and the Consideration of Future Consequences Within the Extended Norm Activation Model of Proenvironmental Behaviour,” </w:t>
      </w:r>
      <w:r>
        <w:rPr>
          <w:i/>
          <w:iCs/>
        </w:rPr>
        <w:t>British Journal of Social Psychology</w:t>
      </w:r>
      <w:r>
        <w:t>, 40 (1), 133–155.</w:t>
      </w:r>
    </w:p>
    <w:p w:rsidR="007A57B6" w:rsidRDefault="007A57B6" w:rsidP="007A57B6">
      <w:pPr>
        <w:pStyle w:val="Bibliography"/>
      </w:pPr>
      <w:r>
        <w:t xml:space="preserve">Joireman, Jeffrey A., Paul A. M. Van Lange, and Mark Van Vugt (2004), “Who Cares About the Environmental Impact of Cars? Those with an Eye Toward the Future,” </w:t>
      </w:r>
      <w:r>
        <w:rPr>
          <w:i/>
          <w:iCs/>
        </w:rPr>
        <w:t>Environment and Behavior</w:t>
      </w:r>
      <w:r>
        <w:t>, 36 (2), 187–206.</w:t>
      </w:r>
    </w:p>
    <w:p w:rsidR="007A57B6" w:rsidRDefault="007A57B6" w:rsidP="007A57B6">
      <w:pPr>
        <w:pStyle w:val="Bibliography"/>
      </w:pPr>
      <w:r>
        <w:t xml:space="preserve">Juhl, Hans Jørn, Morten HJ Fenger, and John Thøgersen (2017), “Will the Consistent Organic Food Consumer Step Forward? An Empirical Analysis,” </w:t>
      </w:r>
      <w:r>
        <w:rPr>
          <w:i/>
          <w:iCs/>
        </w:rPr>
        <w:t>Journal of Consumer Research</w:t>
      </w:r>
      <w:r>
        <w:t>, 44 (3), 519–535.</w:t>
      </w:r>
    </w:p>
    <w:p w:rsidR="007A57B6" w:rsidRDefault="007A57B6" w:rsidP="007A57B6">
      <w:pPr>
        <w:pStyle w:val="Bibliography"/>
      </w:pPr>
      <w:r>
        <w:t xml:space="preserve">Kahneman, Daniel (2003), “A Psychological Perspective on Economics,” </w:t>
      </w:r>
      <w:r>
        <w:rPr>
          <w:i/>
          <w:iCs/>
        </w:rPr>
        <w:t>American Economic Review</w:t>
      </w:r>
      <w:r>
        <w:t>, 93 (2), 162–168.</w:t>
      </w:r>
    </w:p>
    <w:p w:rsidR="007A57B6" w:rsidRDefault="007A57B6" w:rsidP="007A57B6">
      <w:pPr>
        <w:pStyle w:val="Bibliography"/>
      </w:pPr>
      <w:r>
        <w:t xml:space="preserve">Kahneman, Daniel (2011), </w:t>
      </w:r>
      <w:r>
        <w:rPr>
          <w:i/>
          <w:iCs/>
        </w:rPr>
        <w:t>Thinking, Fast and Slow</w:t>
      </w:r>
      <w:r>
        <w:t>, Thinking, Fast and Slow, New York, NY, US: Farrar, Straus and Giroux.</w:t>
      </w:r>
    </w:p>
    <w:p w:rsidR="007A57B6" w:rsidRDefault="007A57B6" w:rsidP="007A57B6">
      <w:pPr>
        <w:pStyle w:val="Bibliography"/>
      </w:pPr>
      <w:r>
        <w:t xml:space="preserve">Kaiser, Florian G. (2006), “A Moral Extension of the Theory of Planned Behavior: Norms and Anticipated Feelings of Regret in Conservationism,” </w:t>
      </w:r>
      <w:r>
        <w:rPr>
          <w:i/>
          <w:iCs/>
        </w:rPr>
        <w:t>Personality and Individual Differences</w:t>
      </w:r>
      <w:r>
        <w:t>, 41 (1), 71–81.</w:t>
      </w:r>
    </w:p>
    <w:p w:rsidR="007A57B6" w:rsidRDefault="007A57B6" w:rsidP="007A57B6">
      <w:pPr>
        <w:pStyle w:val="Bibliography"/>
      </w:pPr>
      <w:r>
        <w:t xml:space="preserve">Kaiser, Florian G. and Todd A. Shimoda (1999), “Responsibility as a Predictor of Ecological Behaviour,” </w:t>
      </w:r>
      <w:r>
        <w:rPr>
          <w:i/>
          <w:iCs/>
        </w:rPr>
        <w:t>Journal of Environmental Psychology</w:t>
      </w:r>
      <w:r>
        <w:t>, 19 (3), 243–253.</w:t>
      </w:r>
    </w:p>
    <w:p w:rsidR="007A57B6" w:rsidRDefault="007A57B6" w:rsidP="007A57B6">
      <w:pPr>
        <w:pStyle w:val="Bibliography"/>
      </w:pPr>
      <w:r>
        <w:t xml:space="preserve">Kallbekken, Steffen, Hæakon Sælen, and Erlend AT Hermansen (2013), “Bridging the Energy Efficiency Gap: A Field Experiment on Lifetime Energy Costs and Household Appliances,” </w:t>
      </w:r>
      <w:r>
        <w:rPr>
          <w:i/>
          <w:iCs/>
        </w:rPr>
        <w:t>Journal of Consumer Policy</w:t>
      </w:r>
      <w:r>
        <w:t>, 36 (1), 1–16.</w:t>
      </w:r>
    </w:p>
    <w:p w:rsidR="007A57B6" w:rsidRDefault="007A57B6" w:rsidP="007A57B6">
      <w:pPr>
        <w:pStyle w:val="Bibliography"/>
      </w:pPr>
      <w:r>
        <w:t xml:space="preserve">Kals, Elisabeth, Daniel Schumacher, and Leo Montada (1999), “Emotional Affinity Toward Nature as a Motivational Basis to Protect Nature,” </w:t>
      </w:r>
      <w:r>
        <w:rPr>
          <w:i/>
          <w:iCs/>
        </w:rPr>
        <w:t>Environment and Behavior</w:t>
      </w:r>
      <w:r>
        <w:t>, 31 (2), 178–202.</w:t>
      </w:r>
    </w:p>
    <w:p w:rsidR="007A57B6" w:rsidRDefault="007A57B6" w:rsidP="007A57B6">
      <w:pPr>
        <w:pStyle w:val="Bibliography"/>
      </w:pPr>
      <w:r>
        <w:t xml:space="preserve">Karjalainen, Sami (2011), “Consumer Preferences for Feedback on Household Electricity Consumption,” </w:t>
      </w:r>
      <w:r>
        <w:rPr>
          <w:i/>
          <w:iCs/>
        </w:rPr>
        <w:t>Energy and Buildings</w:t>
      </w:r>
      <w:r>
        <w:t>, 43 (2), 458–467.</w:t>
      </w:r>
    </w:p>
    <w:p w:rsidR="007A57B6" w:rsidRDefault="007A57B6" w:rsidP="007A57B6">
      <w:pPr>
        <w:pStyle w:val="Bibliography"/>
      </w:pPr>
      <w:r>
        <w:t xml:space="preserve">Karmarkar, Uma R. and Bryan Bollinger (2015), “BYOB: How Bringing Your Own Shopping Bags Leads to Treating Yourself and the Environment,” </w:t>
      </w:r>
      <w:r>
        <w:rPr>
          <w:i/>
          <w:iCs/>
        </w:rPr>
        <w:t>Journal of Marketing</w:t>
      </w:r>
      <w:r>
        <w:t>, 79 (4), 1–15.</w:t>
      </w:r>
    </w:p>
    <w:p w:rsidR="007A57B6" w:rsidRDefault="007A57B6" w:rsidP="007A57B6">
      <w:pPr>
        <w:pStyle w:val="Bibliography"/>
      </w:pPr>
      <w:r>
        <w:t xml:space="preserve">Katzev, Richard D. and Theodore R. Johnson (1984), “Comparing the Effects of Monetary Incentives and Foot-in-the-Door Strategies in Promoting Residential Electricity Conservation,” </w:t>
      </w:r>
      <w:r>
        <w:rPr>
          <w:i/>
          <w:iCs/>
        </w:rPr>
        <w:t>Journal of Applied Social Psychology</w:t>
      </w:r>
      <w:r>
        <w:t>, 14 (1), 12–27.</w:t>
      </w:r>
    </w:p>
    <w:p w:rsidR="007A57B6" w:rsidRDefault="007A57B6" w:rsidP="007A57B6">
      <w:pPr>
        <w:pStyle w:val="Bibliography"/>
      </w:pPr>
      <w:r>
        <w:t xml:space="preserve">Kilbourne, William E. and Suzanne C. Beckmann (1998), “Review and Critical Assessment of Research on Marketing and the Environment,” </w:t>
      </w:r>
      <w:r>
        <w:rPr>
          <w:i/>
          <w:iCs/>
        </w:rPr>
        <w:t>Journal of Marketing Management</w:t>
      </w:r>
      <w:r>
        <w:t>, 14 (6), 513–532.</w:t>
      </w:r>
    </w:p>
    <w:p w:rsidR="007A57B6" w:rsidRDefault="007A57B6" w:rsidP="007A57B6">
      <w:pPr>
        <w:pStyle w:val="Bibliography"/>
      </w:pPr>
      <w:r>
        <w:t xml:space="preserve">Kinnear, Thomas C., James R. Taylor, and Sadrudin A. Ahmed (1974), “Ecologically Concerned Consumers: Who Are They?,” </w:t>
      </w:r>
      <w:r>
        <w:rPr>
          <w:i/>
          <w:iCs/>
        </w:rPr>
        <w:t>The Journal of Marketing</w:t>
      </w:r>
      <w:r>
        <w:t>, 20–24.</w:t>
      </w:r>
    </w:p>
    <w:p w:rsidR="007A57B6" w:rsidRDefault="007A57B6" w:rsidP="007A57B6">
      <w:pPr>
        <w:pStyle w:val="Bibliography"/>
      </w:pPr>
      <w:r>
        <w:t xml:space="preserve">Kollmuss, Anja and Julian Agyeman (2002), “Mind the Gap: Why Do People Act Environmentally and What Are the Barriers to Pro-Environmental Behavior?,” </w:t>
      </w:r>
      <w:r>
        <w:rPr>
          <w:i/>
          <w:iCs/>
        </w:rPr>
        <w:t>Environmental Education Research</w:t>
      </w:r>
      <w:r>
        <w:t>, 8 (3), 239–260.</w:t>
      </w:r>
    </w:p>
    <w:p w:rsidR="007A57B6" w:rsidRDefault="007A57B6" w:rsidP="007A57B6">
      <w:pPr>
        <w:pStyle w:val="Bibliography"/>
      </w:pPr>
      <w:r>
        <w:t xml:space="preserve">Kotler, Philip (2011), “Reinventing Marketing to Manage the Environmental Imperative,” </w:t>
      </w:r>
      <w:r>
        <w:rPr>
          <w:i/>
          <w:iCs/>
        </w:rPr>
        <w:t>Journal of Marketing</w:t>
      </w:r>
      <w:r>
        <w:t>, 75 (4), 132–135.</w:t>
      </w:r>
    </w:p>
    <w:p w:rsidR="007A57B6" w:rsidRDefault="007A57B6" w:rsidP="007A57B6">
      <w:pPr>
        <w:pStyle w:val="Bibliography"/>
      </w:pPr>
      <w:r>
        <w:t xml:space="preserve">Kotler, Philip, Hermawan Kartajaya, and Iwan Setiawan (2010), </w:t>
      </w:r>
      <w:r>
        <w:rPr>
          <w:i/>
          <w:iCs/>
        </w:rPr>
        <w:t>Marketing 3.0: From Products to Customers to the Human Spirit</w:t>
      </w:r>
      <w:r>
        <w:t>, John Wiley &amp; Sons.</w:t>
      </w:r>
    </w:p>
    <w:p w:rsidR="007A57B6" w:rsidRDefault="007A57B6" w:rsidP="007A57B6">
      <w:pPr>
        <w:pStyle w:val="Bibliography"/>
      </w:pPr>
      <w:r>
        <w:t xml:space="preserve">Krause, Rachel M. (2009), “Developing Conditions for Environmentally Sustainable Consumption: Drawing Insight from Anti-Smoking Policy,” </w:t>
      </w:r>
      <w:r>
        <w:rPr>
          <w:i/>
          <w:iCs/>
        </w:rPr>
        <w:t>International Journal of Consumer Studies</w:t>
      </w:r>
      <w:r>
        <w:t>, 33 (3), 285–292.</w:t>
      </w:r>
    </w:p>
    <w:p w:rsidR="007A57B6" w:rsidRDefault="007A57B6" w:rsidP="007A57B6">
      <w:pPr>
        <w:pStyle w:val="Bibliography"/>
      </w:pPr>
      <w:r>
        <w:t xml:space="preserve">Kristofferson, Kirk, Katherine White, and John Peloza (2014), “The Nature of Slacktivism: How the Social Observability of an Initial Act of Token Support Impacts Subsequent Prosocial Action,” </w:t>
      </w:r>
      <w:r>
        <w:rPr>
          <w:i/>
          <w:iCs/>
        </w:rPr>
        <w:t>Journal of Consumer Research</w:t>
      </w:r>
      <w:r>
        <w:t>, 40 (6), 1149–1166.</w:t>
      </w:r>
    </w:p>
    <w:p w:rsidR="007A57B6" w:rsidRDefault="007A57B6" w:rsidP="007A57B6">
      <w:pPr>
        <w:pStyle w:val="Bibliography"/>
      </w:pPr>
      <w:r>
        <w:t xml:space="preserve">Kronrod, Ann, Amir Grinstein, and Luc Wathieu (2012), “Go Green! Should Environmental Messages Be So Assertive?,” </w:t>
      </w:r>
      <w:r>
        <w:rPr>
          <w:i/>
          <w:iCs/>
        </w:rPr>
        <w:t>Journal of Marketing</w:t>
      </w:r>
      <w:r>
        <w:t>, 76 (1), 95–102.</w:t>
      </w:r>
    </w:p>
    <w:p w:rsidR="007A57B6" w:rsidRDefault="007A57B6" w:rsidP="007A57B6">
      <w:pPr>
        <w:pStyle w:val="Bibliography"/>
      </w:pPr>
      <w:r>
        <w:t xml:space="preserve">Kurz, Tim, Benjamin Gardner, Bas Verplanken, and Charles Abraham (2014), “Habitual behaviors or patterns of practice? Explaining and changing repetitive climate-relevant actions,” </w:t>
      </w:r>
      <w:r>
        <w:rPr>
          <w:i/>
          <w:iCs/>
        </w:rPr>
        <w:t>Wiley Interdisciplinary Reviews: Climate Change</w:t>
      </w:r>
      <w:r>
        <w:t>, 6 (1), 113–128.</w:t>
      </w:r>
    </w:p>
    <w:p w:rsidR="007A57B6" w:rsidRDefault="007A57B6" w:rsidP="007A57B6">
      <w:pPr>
        <w:pStyle w:val="Bibliography"/>
      </w:pPr>
      <w:r>
        <w:t xml:space="preserve">Lanzini, Pietro and John Thøgersen (2014), “Behavioural Spillover in the Environmental Domain: An Intervention Study,” </w:t>
      </w:r>
      <w:r>
        <w:rPr>
          <w:i/>
          <w:iCs/>
        </w:rPr>
        <w:t>Journal of Environmental Psychology</w:t>
      </w:r>
      <w:r>
        <w:t>, 40, 381–390.</w:t>
      </w:r>
    </w:p>
    <w:p w:rsidR="007A57B6" w:rsidRDefault="007A57B6" w:rsidP="007A57B6">
      <w:pPr>
        <w:pStyle w:val="Bibliography"/>
      </w:pPr>
      <w:r>
        <w:t xml:space="preserve">Laroche, Michel, Jasmin Bergeron, and Guido Barbaro-Forleo (2001), “Targeting Consumers Who Are Willing to Pay More for Environmentally Friendly Products,” </w:t>
      </w:r>
      <w:r>
        <w:rPr>
          <w:i/>
          <w:iCs/>
        </w:rPr>
        <w:t>Journal of Consumer Marketing</w:t>
      </w:r>
      <w:r>
        <w:t>, 18 (6), 503–520.</w:t>
      </w:r>
    </w:p>
    <w:p w:rsidR="007A57B6" w:rsidRDefault="007A57B6" w:rsidP="007A57B6">
      <w:pPr>
        <w:pStyle w:val="Bibliography"/>
      </w:pPr>
      <w:r>
        <w:t xml:space="preserve">Leary, Mark R. and Roy F. Baumeister (2000), “The nature and function of self-esteem: Sociometer theory,” in </w:t>
      </w:r>
      <w:r>
        <w:rPr>
          <w:i/>
          <w:iCs/>
        </w:rPr>
        <w:t>Advances in Experimental Social Psychology</w:t>
      </w:r>
      <w:r>
        <w:t>, Academic Press, 1–62.</w:t>
      </w:r>
    </w:p>
    <w:p w:rsidR="007A57B6" w:rsidRDefault="007A57B6" w:rsidP="007A57B6">
      <w:pPr>
        <w:pStyle w:val="Bibliography"/>
      </w:pPr>
      <w:r>
        <w:t xml:space="preserve">Leary, Mark R and Robin M Kowalski (1990), “Impression Management: A Literature Review and Two-Component Model,” </w:t>
      </w:r>
      <w:r>
        <w:rPr>
          <w:i/>
          <w:iCs/>
        </w:rPr>
        <w:t>Psychological Bulletin</w:t>
      </w:r>
      <w:r>
        <w:t>, 14.</w:t>
      </w:r>
    </w:p>
    <w:p w:rsidR="007A57B6" w:rsidRDefault="007A57B6" w:rsidP="007A57B6">
      <w:pPr>
        <w:pStyle w:val="Bibliography"/>
      </w:pPr>
      <w:r>
        <w:t xml:space="preserve">Lehman, Philip K. and E. Scott Geller (2004), “Behavior Analysis and Environmental Protection: Accomplishments and Potential for More,” </w:t>
      </w:r>
      <w:r>
        <w:rPr>
          <w:i/>
          <w:iCs/>
        </w:rPr>
        <w:t>Behavior and Social Issues</w:t>
      </w:r>
      <w:r>
        <w:t>, 13 (1), 13.</w:t>
      </w:r>
    </w:p>
    <w:p w:rsidR="007A57B6" w:rsidRDefault="007A57B6" w:rsidP="007A57B6">
      <w:pPr>
        <w:pStyle w:val="Bibliography"/>
      </w:pPr>
      <w:r>
        <w:t xml:space="preserve">Leiserowitz, Anthony (2006), “Climate Change Risk Perception and Policy Preferences: The Role of Affect, Imagery, and Values,” </w:t>
      </w:r>
      <w:r>
        <w:rPr>
          <w:i/>
          <w:iCs/>
        </w:rPr>
        <w:t>Climatic Change</w:t>
      </w:r>
      <w:r>
        <w:t>, 77 (1), 45–72.</w:t>
      </w:r>
    </w:p>
    <w:p w:rsidR="007A57B6" w:rsidRDefault="007A57B6" w:rsidP="007A57B6">
      <w:pPr>
        <w:pStyle w:val="Bibliography"/>
      </w:pPr>
      <w:r>
        <w:t xml:space="preserve">Leonard-Barton, Dorothy (1981), “Voluntary Simplicity Lifestyles and Energy Conservation,” </w:t>
      </w:r>
      <w:r>
        <w:rPr>
          <w:i/>
          <w:iCs/>
        </w:rPr>
        <w:t>Journal of Consumer Research</w:t>
      </w:r>
      <w:r>
        <w:t>, 8 (3), 243–252.</w:t>
      </w:r>
    </w:p>
    <w:p w:rsidR="007A57B6" w:rsidRDefault="007A57B6" w:rsidP="007A57B6">
      <w:pPr>
        <w:pStyle w:val="Bibliography"/>
      </w:pPr>
      <w:r>
        <w:t xml:space="preserve">Lerner, Jennifer S. and Dacher Keltner (2000), “Beyond Valence: Toward a Model of Emotion-Specific Influences on Judgement and Choice,” </w:t>
      </w:r>
      <w:r>
        <w:rPr>
          <w:i/>
          <w:iCs/>
        </w:rPr>
        <w:t>Cognition &amp; Emotion</w:t>
      </w:r>
      <w:r>
        <w:t>, 14 (4), 473–493.</w:t>
      </w:r>
    </w:p>
    <w:p w:rsidR="007A57B6" w:rsidRDefault="007A57B6" w:rsidP="007A57B6">
      <w:pPr>
        <w:pStyle w:val="Bibliography"/>
      </w:pPr>
      <w:r>
        <w:t xml:space="preserve">Li, Shu-Chu Sarrina (2014), “Fear Appeals and College Students’ Attitudes and Behavioral Intentions Toward Global Warming,” </w:t>
      </w:r>
      <w:r>
        <w:rPr>
          <w:i/>
          <w:iCs/>
        </w:rPr>
        <w:t>The Journal of Environmental Education</w:t>
      </w:r>
      <w:r>
        <w:t>, 45 (4), 243–257.</w:t>
      </w:r>
    </w:p>
    <w:p w:rsidR="007A57B6" w:rsidRDefault="007A57B6" w:rsidP="007A57B6">
      <w:pPr>
        <w:pStyle w:val="Bibliography"/>
      </w:pPr>
      <w:r>
        <w:t xml:space="preserve">Li, Ye, Eric J. Johnson, and Lisa Zaval (2011), “Local Warming: Daily Temperature Change Influences Belief in Global Warming,” </w:t>
      </w:r>
      <w:r>
        <w:rPr>
          <w:i/>
          <w:iCs/>
        </w:rPr>
        <w:t>Psychological Science</w:t>
      </w:r>
      <w:r>
        <w:t>, 22 (4), 454–459.</w:t>
      </w:r>
    </w:p>
    <w:p w:rsidR="007A57B6" w:rsidRDefault="007A57B6" w:rsidP="007A57B6">
      <w:pPr>
        <w:pStyle w:val="Bibliography"/>
      </w:pPr>
      <w:r>
        <w:t xml:space="preserve">Lin, Ying-Ching and Chiu-chi Angela Chang (2012), “Double Standard: The Role of Environmental Consciousness in Green Product Usage,” </w:t>
      </w:r>
      <w:r>
        <w:rPr>
          <w:i/>
          <w:iCs/>
        </w:rPr>
        <w:t>Journal of Marketing</w:t>
      </w:r>
      <w:r>
        <w:t>, 76 (5), 125–134.</w:t>
      </w:r>
    </w:p>
    <w:p w:rsidR="007A57B6" w:rsidRDefault="007A57B6" w:rsidP="007A57B6">
      <w:pPr>
        <w:pStyle w:val="Bibliography"/>
      </w:pPr>
      <w:r>
        <w:t xml:space="preserve">Lokhorst, Anne Marike, Carol Werner, Henk Staats, Eric van Dijk, and Jeff L. Gale (2013), “Commitment and Behaviour Change: A Meta-Analysis and Critical Review of Commitment-Making Strategies in Environmental Research,” </w:t>
      </w:r>
      <w:r>
        <w:rPr>
          <w:i/>
          <w:iCs/>
        </w:rPr>
        <w:t>Environment and Behaviour</w:t>
      </w:r>
      <w:r>
        <w:t>, 45 (1), 3–34.</w:t>
      </w:r>
    </w:p>
    <w:p w:rsidR="007A57B6" w:rsidRDefault="007A57B6" w:rsidP="007A57B6">
      <w:pPr>
        <w:pStyle w:val="Bibliography"/>
      </w:pPr>
      <w:r>
        <w:t xml:space="preserve">Lovelock, Christopher H. (1983), “Classifying Services to Gain Strategic Marketing Insights,” </w:t>
      </w:r>
      <w:r>
        <w:rPr>
          <w:i/>
          <w:iCs/>
        </w:rPr>
        <w:t>The Journal of Marketing</w:t>
      </w:r>
      <w:r>
        <w:t>, 47 (3), 9–20.</w:t>
      </w:r>
    </w:p>
    <w:p w:rsidR="007A57B6" w:rsidRDefault="007A57B6" w:rsidP="007A57B6">
      <w:pPr>
        <w:pStyle w:val="Bibliography"/>
      </w:pPr>
      <w:r>
        <w:t xml:space="preserve">Lowe, Thomas, Katrina Brown, Suraje Dessai, Miguel de França Doria, Kat Haynes, and Katharine Vincent (2006), “Does Tomorrow Ever Come? Disaster Narrative and Public Perceptions of Climate Change,” </w:t>
      </w:r>
      <w:r>
        <w:rPr>
          <w:i/>
          <w:iCs/>
        </w:rPr>
        <w:t>Public Understanding of Science</w:t>
      </w:r>
      <w:r>
        <w:t>, 15 (4), 435–457.</w:t>
      </w:r>
    </w:p>
    <w:p w:rsidR="007A57B6" w:rsidRDefault="007A57B6" w:rsidP="007A57B6">
      <w:pPr>
        <w:pStyle w:val="Bibliography"/>
      </w:pPr>
      <w:r>
        <w:t xml:space="preserve">Luchs, Michael G., Jacob Brower, and Ravindra Chitturi (2012), “Product Choice and the Importance of Aesthetic Design Given the Emotion-Laden Trade-Off Between Sustainability and Functional Performance,” </w:t>
      </w:r>
      <w:r>
        <w:rPr>
          <w:i/>
          <w:iCs/>
        </w:rPr>
        <w:t>Journal of Product Innovation Management</w:t>
      </w:r>
      <w:r>
        <w:t>, 29 (6), 903–916.</w:t>
      </w:r>
    </w:p>
    <w:p w:rsidR="007A57B6" w:rsidRDefault="007A57B6" w:rsidP="007A57B6">
      <w:pPr>
        <w:pStyle w:val="Bibliography"/>
      </w:pPr>
      <w:r>
        <w:t xml:space="preserve">Luchs, Michael G. and Minu Kumar (2017), “Yes, But This Other One Looks Better/Works Better”: How Do Consumers Respond to Trade-Offs Between Sustainability and Other Valued Attributes?,” </w:t>
      </w:r>
      <w:r>
        <w:rPr>
          <w:i/>
          <w:iCs/>
        </w:rPr>
        <w:t>Journal of Business Ethics</w:t>
      </w:r>
      <w:r>
        <w:t>, 140 (3), 567–584.</w:t>
      </w:r>
    </w:p>
    <w:p w:rsidR="007A57B6" w:rsidRDefault="007A57B6" w:rsidP="007A57B6">
      <w:pPr>
        <w:pStyle w:val="Bibliography"/>
      </w:pPr>
      <w:r>
        <w:t xml:space="preserve">Luchs, Michael G. and Todd A. Mooradian (2012), “Sex, Personality, and Sustainable Consumer Behaviour: Elucidating the Gender Effect,” </w:t>
      </w:r>
      <w:r>
        <w:rPr>
          <w:i/>
          <w:iCs/>
        </w:rPr>
        <w:t>Journal of Consumer Policy</w:t>
      </w:r>
      <w:r>
        <w:t>, 35 (1), 127–144.</w:t>
      </w:r>
    </w:p>
    <w:p w:rsidR="007A57B6" w:rsidRDefault="007A57B6" w:rsidP="007A57B6">
      <w:pPr>
        <w:pStyle w:val="Bibliography"/>
      </w:pPr>
      <w:r>
        <w:t xml:space="preserve">Luchs, Michael G., Rebecca Walker Naylor, Julie R. Irwin, and Rajagopal Raghunathan (2010), “The Sustainability Liability: Potential Negative Effects of Ethicality on Product Preference,” </w:t>
      </w:r>
      <w:r>
        <w:rPr>
          <w:i/>
          <w:iCs/>
        </w:rPr>
        <w:t>Journal of Marketing</w:t>
      </w:r>
      <w:r>
        <w:t>, 74 (5), 18–31.</w:t>
      </w:r>
    </w:p>
    <w:p w:rsidR="007A57B6" w:rsidRDefault="007A57B6" w:rsidP="007A57B6">
      <w:pPr>
        <w:pStyle w:val="Bibliography"/>
      </w:pPr>
      <w:r>
        <w:t xml:space="preserve">Ludwig, Timothy D., Timothy W. Gray, and Allison Rowell (1998), “Increasing Recycling in Academic Buildings: A Systematic Replication,” </w:t>
      </w:r>
      <w:r>
        <w:rPr>
          <w:i/>
          <w:iCs/>
        </w:rPr>
        <w:t>Journal of Applied Behavior Analysis</w:t>
      </w:r>
      <w:r>
        <w:t>, 31 (4), 683–686.</w:t>
      </w:r>
    </w:p>
    <w:p w:rsidR="007A57B6" w:rsidRDefault="007A57B6" w:rsidP="007A57B6">
      <w:pPr>
        <w:pStyle w:val="Bibliography"/>
      </w:pPr>
      <w:r>
        <w:t xml:space="preserve">Luhtanen, Riia and Jennifer Crocker (1992), “A Collective Self-Esteem Scale: Self-Evaluation of One’s Social Identity,” </w:t>
      </w:r>
      <w:r>
        <w:rPr>
          <w:i/>
          <w:iCs/>
        </w:rPr>
        <w:t>Personality and Social Psychology Bulletin</w:t>
      </w:r>
      <w:r>
        <w:t>, 18 (3), 302–318.</w:t>
      </w:r>
    </w:p>
    <w:p w:rsidR="007A57B6" w:rsidRDefault="007A57B6" w:rsidP="007A57B6">
      <w:pPr>
        <w:pStyle w:val="Bibliography"/>
      </w:pPr>
      <w:r>
        <w:t xml:space="preserve">Luo, Xueming and Chitra Bhanu Bhattacharya (2006), “Corporate Social Responsibility, Customer Satisfaction, and Market Value,” </w:t>
      </w:r>
      <w:r>
        <w:rPr>
          <w:i/>
          <w:iCs/>
        </w:rPr>
        <w:t>Journal of Marketing</w:t>
      </w:r>
      <w:r>
        <w:t>, 70 (4), 1–18.</w:t>
      </w:r>
    </w:p>
    <w:p w:rsidR="007A57B6" w:rsidRDefault="007A57B6" w:rsidP="007A57B6">
      <w:pPr>
        <w:pStyle w:val="Bibliography"/>
      </w:pPr>
      <w:r>
        <w:t xml:space="preserve">Mainieri, Tina, Elaine G. Barnett, Trisha R. Valdero, John B. Unipan, and Stuart Oskamp (1997), “Green Buying: The Influence of Environmental Concern on Consumer Behavior,” </w:t>
      </w:r>
      <w:r>
        <w:rPr>
          <w:i/>
          <w:iCs/>
        </w:rPr>
        <w:t>The Journal of Social Psychology</w:t>
      </w:r>
      <w:r>
        <w:t>, 137 (2), 189–204.</w:t>
      </w:r>
    </w:p>
    <w:p w:rsidR="007A57B6" w:rsidRDefault="007A57B6" w:rsidP="007A57B6">
      <w:pPr>
        <w:pStyle w:val="Bibliography"/>
      </w:pPr>
      <w:r>
        <w:t xml:space="preserve">Mallett, Robyn K. (2012), “Eco-Guilt Motivates Eco-Friendly Behavior,” </w:t>
      </w:r>
      <w:r>
        <w:rPr>
          <w:i/>
          <w:iCs/>
        </w:rPr>
        <w:t>Ecopsychology</w:t>
      </w:r>
      <w:r>
        <w:t>, 4 (3), 223–231.</w:t>
      </w:r>
    </w:p>
    <w:p w:rsidR="007A57B6" w:rsidRDefault="007A57B6" w:rsidP="007A57B6">
      <w:pPr>
        <w:pStyle w:val="Bibliography"/>
      </w:pPr>
      <w:r>
        <w:t xml:space="preserve">Mallett, Robyn K., Kala J. Melchiori, and Theresa Strickroth (2013), “Self-Confrontation via a Carbon Footprint Calculator Increases Guilt and Support for a Proenvironmental Group,” </w:t>
      </w:r>
      <w:r>
        <w:rPr>
          <w:i/>
          <w:iCs/>
        </w:rPr>
        <w:t>Ecopsychology</w:t>
      </w:r>
      <w:r>
        <w:t>, 5 (1), 9–16.</w:t>
      </w:r>
    </w:p>
    <w:p w:rsidR="007A57B6" w:rsidRDefault="007A57B6" w:rsidP="007A57B6">
      <w:pPr>
        <w:pStyle w:val="Bibliography"/>
      </w:pPr>
      <w:r>
        <w:t xml:space="preserve">Manget, Joe, Catherine Roche, and Felix Münnich (2009), “Capturing the Green Advantage for Consumer Companies,” </w:t>
      </w:r>
      <w:r>
        <w:rPr>
          <w:i/>
          <w:iCs/>
        </w:rPr>
        <w:t>The Boston Consulting Group</w:t>
      </w:r>
      <w:r>
        <w:t>, 13.</w:t>
      </w:r>
    </w:p>
    <w:p w:rsidR="007A57B6" w:rsidRDefault="007A57B6" w:rsidP="007A57B6">
      <w:pPr>
        <w:pStyle w:val="Bibliography"/>
      </w:pPr>
      <w:r>
        <w:t xml:space="preserve">Mannetti, Lucia, Antonio Pierro, and Stefano Livi (2004), “Recycling: Planned and Self-Expressive Behavior,” </w:t>
      </w:r>
      <w:r>
        <w:rPr>
          <w:i/>
          <w:iCs/>
        </w:rPr>
        <w:t>Journal of Environmental Psychology</w:t>
      </w:r>
      <w:r>
        <w:t>, 24 (2), 227–236.</w:t>
      </w:r>
    </w:p>
    <w:p w:rsidR="007A57B6" w:rsidRDefault="007A57B6" w:rsidP="007A57B6">
      <w:pPr>
        <w:pStyle w:val="Bibliography"/>
      </w:pPr>
      <w:r>
        <w:t xml:space="preserve">Marx, Sabine M., Elke U. Weber, Benjamin S. Orlove, Anthony Leiserowitz, David H. Krantz, Carla Roncoli, and Jennifer Phillips (2007), “Communication and Mental Processes: Experiential and Analytic Processing of Uncertain Climate Information,” </w:t>
      </w:r>
      <w:r>
        <w:rPr>
          <w:i/>
          <w:iCs/>
        </w:rPr>
        <w:t>Global Environmental Change</w:t>
      </w:r>
      <w:r>
        <w:t>, 17 (1), 47–58.</w:t>
      </w:r>
    </w:p>
    <w:p w:rsidR="007A57B6" w:rsidRDefault="007A57B6" w:rsidP="007A57B6">
      <w:pPr>
        <w:pStyle w:val="Bibliography"/>
      </w:pPr>
      <w:r>
        <w:t xml:space="preserve">Mazar, Nina and Chen-Bo Zhong (2010), “Do Green Products Make Us Better People?,” </w:t>
      </w:r>
      <w:r>
        <w:rPr>
          <w:i/>
          <w:iCs/>
        </w:rPr>
        <w:t>Psychological Science</w:t>
      </w:r>
      <w:r>
        <w:t>, 21 (4), 494–498.</w:t>
      </w:r>
    </w:p>
    <w:p w:rsidR="007A57B6" w:rsidRDefault="007A57B6" w:rsidP="007A57B6">
      <w:pPr>
        <w:pStyle w:val="Bibliography"/>
      </w:pPr>
      <w:r>
        <w:t xml:space="preserve">McDonald, Seonaidh, Caroline J. Oates, C. William Young, and Kumju Hwang (2006), “Toward Sustainable Consumption: Researching Voluntary Simplifiers,” </w:t>
      </w:r>
      <w:r>
        <w:rPr>
          <w:i/>
          <w:iCs/>
        </w:rPr>
        <w:t>Psychology &amp; Marketing</w:t>
      </w:r>
      <w:r>
        <w:t>, 23 (6), 515–534.</w:t>
      </w:r>
    </w:p>
    <w:p w:rsidR="007A57B6" w:rsidRDefault="007A57B6" w:rsidP="007A57B6">
      <w:pPr>
        <w:pStyle w:val="Bibliography"/>
      </w:pPr>
      <w:r>
        <w:t xml:space="preserve">McDonough, William and Michael Braungart (2002), “Design for the Triple Top Line: New Tools for Sustainable Commerce,” </w:t>
      </w:r>
      <w:r>
        <w:rPr>
          <w:i/>
          <w:iCs/>
        </w:rPr>
        <w:t>Corporate Environmental Strategy</w:t>
      </w:r>
      <w:r>
        <w:t>, 9 (3), 251–258.</w:t>
      </w:r>
    </w:p>
    <w:p w:rsidR="007A57B6" w:rsidRDefault="007A57B6" w:rsidP="007A57B6">
      <w:pPr>
        <w:pStyle w:val="Bibliography"/>
      </w:pPr>
      <w:r>
        <w:t xml:space="preserve">McKenzie-Mohr, Doug (2000), “New Ways to Promote Proenvironmental Behavior: Promoting Sustainable Behavior: An Introduction to Community-Based Social Marketing,” </w:t>
      </w:r>
      <w:r>
        <w:rPr>
          <w:i/>
          <w:iCs/>
        </w:rPr>
        <w:t>Journal of Social Issues</w:t>
      </w:r>
      <w:r>
        <w:t>, 56 (3), 543–554.</w:t>
      </w:r>
    </w:p>
    <w:p w:rsidR="007A57B6" w:rsidRDefault="007A57B6" w:rsidP="007A57B6">
      <w:pPr>
        <w:pStyle w:val="Bibliography"/>
      </w:pPr>
      <w:r>
        <w:t xml:space="preserve">Meng, Matthew D. and Remi Trudel (2017), “Using Emoticons to Encourage Students to Recycle,” </w:t>
      </w:r>
      <w:r>
        <w:rPr>
          <w:i/>
          <w:iCs/>
        </w:rPr>
        <w:t>The Journal of Environmental Education</w:t>
      </w:r>
      <w:r>
        <w:t>, 48 (3), 196–204.</w:t>
      </w:r>
    </w:p>
    <w:p w:rsidR="007A57B6" w:rsidRDefault="007A57B6" w:rsidP="007A57B6">
      <w:pPr>
        <w:pStyle w:val="Bibliography"/>
      </w:pPr>
      <w:r>
        <w:t xml:space="preserve">Menon, Ajay and Anil Menon (1997), “Enviropreneurial Marketing Strategy: The Emergence of Corporate Environmentalism as Market Strategy,” </w:t>
      </w:r>
      <w:r>
        <w:rPr>
          <w:i/>
          <w:iCs/>
        </w:rPr>
        <w:t>The Journal of Marketing</w:t>
      </w:r>
      <w:r>
        <w:t>, 61 (1), 51–67.</w:t>
      </w:r>
    </w:p>
    <w:p w:rsidR="007A57B6" w:rsidRDefault="007A57B6" w:rsidP="007A57B6">
      <w:pPr>
        <w:pStyle w:val="Bibliography"/>
      </w:pPr>
      <w:r>
        <w:t xml:space="preserve">Mick, David G. (2006), “Meaning and Mattering Through Transformative Consumer Research,” </w:t>
      </w:r>
      <w:r>
        <w:rPr>
          <w:i/>
          <w:iCs/>
        </w:rPr>
        <w:t>Advances in Consumer Research</w:t>
      </w:r>
      <w:r>
        <w:t>, 33 (1), 1–4.</w:t>
      </w:r>
    </w:p>
    <w:p w:rsidR="007A57B6" w:rsidRDefault="007A57B6" w:rsidP="007A57B6">
      <w:pPr>
        <w:pStyle w:val="Bibliography"/>
      </w:pPr>
      <w:r>
        <w:t xml:space="preserve">Min, Jihoon, Inês L. Azevedo, Jeremy Michalek, and Wändi Bruine de Bruin (2014), “Labeling Energy Cost on Light Bulbs Lowers Implicit Discount Rates,” </w:t>
      </w:r>
      <w:r>
        <w:rPr>
          <w:i/>
          <w:iCs/>
        </w:rPr>
        <w:t>Ecological Economics</w:t>
      </w:r>
      <w:r>
        <w:t>, 97, 42–50.</w:t>
      </w:r>
    </w:p>
    <w:p w:rsidR="007A57B6" w:rsidRDefault="007A57B6" w:rsidP="007A57B6">
      <w:pPr>
        <w:pStyle w:val="Bibliography"/>
      </w:pPr>
      <w:r>
        <w:t xml:space="preserve">Minson, Julia A. and Benoît Monin (2012), “Do-Gooder Derogation: Disparaging Morally Motivated Minorities to Defuse Anticipated Reproach,” </w:t>
      </w:r>
      <w:r>
        <w:rPr>
          <w:i/>
          <w:iCs/>
        </w:rPr>
        <w:t>Social Psychological and Personality Science</w:t>
      </w:r>
      <w:r>
        <w:t>, 3 (2), 200–207.</w:t>
      </w:r>
    </w:p>
    <w:p w:rsidR="007A57B6" w:rsidRDefault="007A57B6" w:rsidP="007A57B6">
      <w:pPr>
        <w:pStyle w:val="Bibliography"/>
      </w:pPr>
      <w:r>
        <w:t xml:space="preserve">Mont, Oksana and Eva Heiskanen (2015), “Breaking the Stalemate of Sustainable Consumption with Industrial Ecology and a Circular Economy,” in </w:t>
      </w:r>
      <w:r>
        <w:rPr>
          <w:i/>
          <w:iCs/>
        </w:rPr>
        <w:t>Handbook of Research on Sustainable Consumption. L. Reisch and J. Thøgersen, eds. Cheltenham, U. K. Edward Elgar Publishing</w:t>
      </w:r>
      <w:r>
        <w:t>, 33–47.</w:t>
      </w:r>
    </w:p>
    <w:p w:rsidR="007A57B6" w:rsidRDefault="007A57B6" w:rsidP="007A57B6">
      <w:pPr>
        <w:pStyle w:val="Bibliography"/>
      </w:pPr>
      <w:r>
        <w:t xml:space="preserve">Muraven, Mark and Roy F. Baumeister (2000), “Self-regulation and depletion of limited resources: Does self-control resemble a muscle?,” </w:t>
      </w:r>
      <w:r>
        <w:rPr>
          <w:i/>
          <w:iCs/>
        </w:rPr>
        <w:t>Psychological Bulletin</w:t>
      </w:r>
      <w:r>
        <w:t>, 126 (2), 247.</w:t>
      </w:r>
    </w:p>
    <w:p w:rsidR="007A57B6" w:rsidRDefault="007A57B6" w:rsidP="007A57B6">
      <w:pPr>
        <w:pStyle w:val="Bibliography"/>
      </w:pPr>
      <w:r>
        <w:t xml:space="preserve">Murtagh, Niamh, Birgitta Gatersleben, Laura Cowen, and David Uzzell (2015), “Does Perception of Automation Undermine Pro-Environmental Behaviour? Findings from Three Everyday Settings,” </w:t>
      </w:r>
      <w:r>
        <w:rPr>
          <w:i/>
          <w:iCs/>
        </w:rPr>
        <w:t>Journal of Environmental Psychology</w:t>
      </w:r>
      <w:r>
        <w:t>, 42 (Supplement C), 139–148.</w:t>
      </w:r>
    </w:p>
    <w:p w:rsidR="007A57B6" w:rsidRDefault="007A57B6" w:rsidP="007A57B6">
      <w:pPr>
        <w:pStyle w:val="Bibliography"/>
      </w:pPr>
      <w:r>
        <w:t xml:space="preserve">Myers, Teresa A., Matthew C. Nisbet, Edward W. Maibach, and Anthony A. Leiserowitz (2012), “A Public Health Frame Arouses Hopeful Emotions About Climate Change,” </w:t>
      </w:r>
      <w:r>
        <w:rPr>
          <w:i/>
          <w:iCs/>
        </w:rPr>
        <w:t>Climatic Change</w:t>
      </w:r>
      <w:r>
        <w:t>, 113 (3–4), 1105–1112.</w:t>
      </w:r>
    </w:p>
    <w:p w:rsidR="007A57B6" w:rsidRDefault="007A57B6" w:rsidP="007A57B6">
      <w:pPr>
        <w:pStyle w:val="Bibliography"/>
      </w:pPr>
      <w:r>
        <w:t>Natural Marketing Institute (2017), “LOHAS Segmentation,” (accessed October 23, 2017), [available at http://www.nmisolutions.com/index.php/syndicated-data/segmentation-algorithms-a-panels/lohas-segmentation].</w:t>
      </w:r>
    </w:p>
    <w:p w:rsidR="007A57B6" w:rsidRDefault="007A57B6" w:rsidP="007A57B6">
      <w:pPr>
        <w:pStyle w:val="Bibliography"/>
      </w:pPr>
      <w:r>
        <w:t xml:space="preserve">Neumann, Bruce R., Michael L. Roberts, and Eric Cauvin (2012), “Management Control Systems Dilemma: Reconciling Sustainability with Information Overload,” in </w:t>
      </w:r>
      <w:r>
        <w:rPr>
          <w:i/>
          <w:iCs/>
        </w:rPr>
        <w:t>Advances in Management Accounting</w:t>
      </w:r>
      <w:r>
        <w:t>, Emerald Group Publishing Limited, 1–28.</w:t>
      </w:r>
    </w:p>
    <w:p w:rsidR="007A57B6" w:rsidRDefault="007A57B6" w:rsidP="007A57B6">
      <w:pPr>
        <w:pStyle w:val="Bibliography"/>
      </w:pPr>
      <w:r>
        <w:t xml:space="preserve">Newman, George E., Margarita Gorlin, and Ravi Dhar (2014), “When Going Green Backfires: How Firm Intentions Shape the Evaluation of Socially Beneficial Product Enhancements,” </w:t>
      </w:r>
      <w:r>
        <w:rPr>
          <w:i/>
          <w:iCs/>
        </w:rPr>
        <w:t>Journal of Consumer Research</w:t>
      </w:r>
      <w:r>
        <w:t>, 41 (3), 823–839.</w:t>
      </w:r>
    </w:p>
    <w:p w:rsidR="007A57B6" w:rsidRDefault="007A57B6" w:rsidP="007A57B6">
      <w:pPr>
        <w:pStyle w:val="Bibliography"/>
      </w:pPr>
      <w:r>
        <w:t>Nielson (2015), “Consumer-Goods’ Brands That Demonstrate Commitment to Sustainability Outperform Those That Don’t,” (accessed January 7, 2018), [available at http://www.nielsen.com/ca/en/press-room/2015/consumer-goods-brands-that-demonstrate-commitment-to-sustainability-outperform].</w:t>
      </w:r>
    </w:p>
    <w:p w:rsidR="007A57B6" w:rsidRDefault="007A57B6" w:rsidP="007A57B6">
      <w:pPr>
        <w:pStyle w:val="Bibliography"/>
      </w:pPr>
      <w:r>
        <w:t xml:space="preserve">Nisbet, Elizabeth K., John M. Zelenski, and Steven A. Murphy (2009), “The Nature Relatedness Scale: Linking Individuals’ Connection With Nature to Environmental Concern and Behavior,” </w:t>
      </w:r>
      <w:r>
        <w:rPr>
          <w:i/>
          <w:iCs/>
        </w:rPr>
        <w:t>Environment and Behavior</w:t>
      </w:r>
      <w:r>
        <w:t>, 41 (5), 715–740.</w:t>
      </w:r>
    </w:p>
    <w:p w:rsidR="007A57B6" w:rsidRDefault="007A57B6" w:rsidP="007A57B6">
      <w:pPr>
        <w:pStyle w:val="Bibliography"/>
      </w:pPr>
      <w:r>
        <w:t xml:space="preserve">Nolan, Jessica M., P.Wesley Schultz, Robert B. Cialdini, Noah J. Goldstein, and Vladas Griskevicius (2008), “Normative Social Influence Is Underdetected,” </w:t>
      </w:r>
      <w:r>
        <w:rPr>
          <w:i/>
          <w:iCs/>
        </w:rPr>
        <w:t>Personality and Social Psychology Bulletin</w:t>
      </w:r>
      <w:r>
        <w:t>, 34 (7), 913–923.</w:t>
      </w:r>
    </w:p>
    <w:p w:rsidR="007A57B6" w:rsidRDefault="007A57B6" w:rsidP="007A57B6">
      <w:pPr>
        <w:pStyle w:val="Bibliography"/>
      </w:pPr>
      <w:r>
        <w:t xml:space="preserve">Norman, Wayne and Chris MacDonald (2004), “Getting to the Bottom of ‘Triple Bottom Line,’” </w:t>
      </w:r>
      <w:r>
        <w:rPr>
          <w:i/>
          <w:iCs/>
        </w:rPr>
        <w:t>Business Ethics Quarterly</w:t>
      </w:r>
      <w:r>
        <w:t>, 14 (2), 243–262.</w:t>
      </w:r>
    </w:p>
    <w:p w:rsidR="007A57B6" w:rsidRDefault="007A57B6" w:rsidP="007A57B6">
      <w:pPr>
        <w:pStyle w:val="Bibliography"/>
      </w:pPr>
      <w:r>
        <w:t xml:space="preserve">OECD and WHO (2015), </w:t>
      </w:r>
      <w:r>
        <w:rPr>
          <w:i/>
          <w:iCs/>
        </w:rPr>
        <w:t>Promoting Health, Preventing Disease The Economic Case: The Economic Case</w:t>
      </w:r>
      <w:r>
        <w:t>, OECD Publishing.</w:t>
      </w:r>
    </w:p>
    <w:p w:rsidR="007A57B6" w:rsidRDefault="007A57B6" w:rsidP="007A57B6">
      <w:pPr>
        <w:pStyle w:val="Bibliography"/>
      </w:pPr>
      <w:r>
        <w:t xml:space="preserve">Ölander, Folke and John Thøgersen (2014), “Informing versus Nudging in Environmental Policy,” </w:t>
      </w:r>
      <w:r>
        <w:rPr>
          <w:i/>
          <w:iCs/>
        </w:rPr>
        <w:t>Journal of Consumer Policy</w:t>
      </w:r>
      <w:r>
        <w:t>, 37 (3), 341–356.</w:t>
      </w:r>
    </w:p>
    <w:p w:rsidR="007A57B6" w:rsidRDefault="007A57B6" w:rsidP="007A57B6">
      <w:pPr>
        <w:pStyle w:val="Bibliography"/>
      </w:pPr>
      <w:r>
        <w:t xml:space="preserve">Olsen, Mitchell C., Rebecca J. Slotegraaf, and Sandeep R. Chandukala (2014), “Green Claims and Message Frames: How Green New Products Change Brand Attitude,” </w:t>
      </w:r>
      <w:r>
        <w:rPr>
          <w:i/>
          <w:iCs/>
        </w:rPr>
        <w:t>Journal of Marketing</w:t>
      </w:r>
      <w:r>
        <w:t>, 78 (5), 119–137.</w:t>
      </w:r>
    </w:p>
    <w:p w:rsidR="007A57B6" w:rsidRDefault="007A57B6" w:rsidP="007A57B6">
      <w:pPr>
        <w:pStyle w:val="Bibliography"/>
      </w:pPr>
      <w:r>
        <w:t xml:space="preserve">Olson, Jenny G., Brent McFerran, Andrea C. Morales, and Darren W. Dahl (2016), “Wealth and Welfare: Divergent Moral Reactions to Ethical Consumer Choices,” </w:t>
      </w:r>
      <w:r>
        <w:rPr>
          <w:i/>
          <w:iCs/>
        </w:rPr>
        <w:t>Journal of Consumer Research</w:t>
      </w:r>
      <w:r>
        <w:t>, 42 (6), 879–896.</w:t>
      </w:r>
    </w:p>
    <w:p w:rsidR="007A57B6" w:rsidRDefault="007A57B6" w:rsidP="007A57B6">
      <w:pPr>
        <w:pStyle w:val="Bibliography"/>
      </w:pPr>
      <w:r>
        <w:t xml:space="preserve">O’Neill, Saffron and Sophie Nicholson-Cole (2009), “‘Fear Won’t Do It’: Promoting Positive Engagement With Climate Change Through Visual and Iconic Representations,” </w:t>
      </w:r>
      <w:r>
        <w:rPr>
          <w:i/>
          <w:iCs/>
        </w:rPr>
        <w:t>Science Communication</w:t>
      </w:r>
      <w:r>
        <w:t>, 30 (3), 355–379.</w:t>
      </w:r>
    </w:p>
    <w:p w:rsidR="007A57B6" w:rsidRDefault="007A57B6" w:rsidP="007A57B6">
      <w:pPr>
        <w:pStyle w:val="Bibliography"/>
      </w:pPr>
      <w:r>
        <w:t xml:space="preserve">Onwezen, Marleen C., Gerrit Antonides, and Jos Bartels (2013), “The Norm Activation Model: An Exploration of the Functions of Anticipated Pride and Guilt in Pro-Environmental Behaviour,” </w:t>
      </w:r>
      <w:r>
        <w:rPr>
          <w:i/>
          <w:iCs/>
        </w:rPr>
        <w:t>Journal of Economic Psychology</w:t>
      </w:r>
      <w:r>
        <w:t>, 39, 141–153.</w:t>
      </w:r>
    </w:p>
    <w:p w:rsidR="007A57B6" w:rsidRDefault="007A57B6" w:rsidP="007A57B6">
      <w:pPr>
        <w:pStyle w:val="Bibliography"/>
      </w:pPr>
      <w:r>
        <w:t xml:space="preserve">Osbaldiston, Richard and John Paul Schott (2012), “Environmental Sustainability and Behavioral Science: Meta-Analysis of Proenvironmental Behavior Experiments,” </w:t>
      </w:r>
      <w:r>
        <w:rPr>
          <w:i/>
          <w:iCs/>
        </w:rPr>
        <w:t>Environment and Behavior</w:t>
      </w:r>
      <w:r>
        <w:t>, 44 (2), 257–299.</w:t>
      </w:r>
    </w:p>
    <w:p w:rsidR="007A57B6" w:rsidRDefault="007A57B6" w:rsidP="007A57B6">
      <w:pPr>
        <w:pStyle w:val="Bibliography"/>
      </w:pPr>
      <w:r>
        <w:t xml:space="preserve">Osbaldiston, Richard and Kennon M. Sheldon (2002), “Social Dilemmas and Sustainability: Promoting Peoples’ Motivation to ‘Cooperate with the Future,’” in </w:t>
      </w:r>
      <w:r>
        <w:rPr>
          <w:i/>
          <w:iCs/>
        </w:rPr>
        <w:t>Psychology of Sustainable Development. Schmuck, Peter, and Wesley P. Schultz, eds.</w:t>
      </w:r>
      <w:r>
        <w:t>, Springer Science &amp; Business Media, 37–58.</w:t>
      </w:r>
    </w:p>
    <w:p w:rsidR="007A57B6" w:rsidRDefault="007A57B6" w:rsidP="007A57B6">
      <w:pPr>
        <w:pStyle w:val="Bibliography"/>
      </w:pPr>
      <w:r>
        <w:t xml:space="preserve">Oskamp, Stuart, Maura J. Harrington, Todd C. Edwards, Deborah L. Sherwood, Shawn M. Okuda, and Deborah C. Swanson (1991), “Factors Influencing Household Recycling Behavior,” </w:t>
      </w:r>
      <w:r>
        <w:rPr>
          <w:i/>
          <w:iCs/>
        </w:rPr>
        <w:t>Environment and Behavior</w:t>
      </w:r>
      <w:r>
        <w:t>, 23 (4), 494–519.</w:t>
      </w:r>
    </w:p>
    <w:p w:rsidR="007A57B6" w:rsidRDefault="007A57B6" w:rsidP="007A57B6">
      <w:pPr>
        <w:pStyle w:val="Bibliography"/>
      </w:pPr>
      <w:r>
        <w:t xml:space="preserve">Osterhus, Thomas L. (1997), “Pro-Social Consumer Influence Strategies: When and How Do They Work?,” </w:t>
      </w:r>
      <w:r>
        <w:rPr>
          <w:i/>
          <w:iCs/>
        </w:rPr>
        <w:t>The Journal of Marketing</w:t>
      </w:r>
      <w:r>
        <w:t>, 61 (4), 16–29.</w:t>
      </w:r>
    </w:p>
    <w:p w:rsidR="007A57B6" w:rsidRDefault="007A57B6" w:rsidP="007A57B6">
      <w:pPr>
        <w:pStyle w:val="Bibliography"/>
      </w:pPr>
      <w:r>
        <w:t xml:space="preserve">Parguel, Béatrice, Florence Benoît-Moreau, and Fabrice Larceneux (2011), “How Sustainability Ratings Might Deter ‘Greenwashing’: A Closer Look at Ethical Corporate Communication,” </w:t>
      </w:r>
      <w:r>
        <w:rPr>
          <w:i/>
          <w:iCs/>
        </w:rPr>
        <w:t>Journal of Business Ethics</w:t>
      </w:r>
      <w:r>
        <w:t>, 102 (1), 15.</w:t>
      </w:r>
    </w:p>
    <w:p w:rsidR="007A57B6" w:rsidRDefault="007A57B6" w:rsidP="007A57B6">
      <w:pPr>
        <w:pStyle w:val="Bibliography"/>
      </w:pPr>
      <w:r>
        <w:t xml:space="preserve">Paswan, Audhesh, Francisco Guzmán, and Jeffrey Lewin (2017), “Attitudinal Determinants of Environmentally Sustainable Behavior,” </w:t>
      </w:r>
      <w:r>
        <w:rPr>
          <w:i/>
          <w:iCs/>
        </w:rPr>
        <w:t>Journal of Consumer Marketing</w:t>
      </w:r>
      <w:r>
        <w:t>, 34 (5), 414–426.</w:t>
      </w:r>
    </w:p>
    <w:p w:rsidR="007A57B6" w:rsidRDefault="007A57B6" w:rsidP="007A57B6">
      <w:pPr>
        <w:pStyle w:val="Bibliography"/>
      </w:pPr>
      <w:r>
        <w:t xml:space="preserve">Peattie, Ken (1999), “Trappings versus Substance in the Greening of Marketing Planning,” </w:t>
      </w:r>
      <w:r>
        <w:rPr>
          <w:i/>
          <w:iCs/>
        </w:rPr>
        <w:t>Journal of Strategic Marketing</w:t>
      </w:r>
      <w:r>
        <w:t>, 7 (2), 131–148.</w:t>
      </w:r>
    </w:p>
    <w:p w:rsidR="007A57B6" w:rsidRDefault="007A57B6" w:rsidP="007A57B6">
      <w:pPr>
        <w:pStyle w:val="Bibliography"/>
      </w:pPr>
      <w:r>
        <w:t xml:space="preserve">Peattie, Ken (2001), “Golden Goose or Wild Goose? The Hunt for the Green Consumer,” </w:t>
      </w:r>
      <w:r>
        <w:rPr>
          <w:i/>
          <w:iCs/>
        </w:rPr>
        <w:t>Business Strategy and the Environment</w:t>
      </w:r>
      <w:r>
        <w:t>, 10 (4), 187–199.</w:t>
      </w:r>
    </w:p>
    <w:p w:rsidR="007A57B6" w:rsidRDefault="007A57B6" w:rsidP="007A57B6">
      <w:pPr>
        <w:pStyle w:val="Bibliography"/>
      </w:pPr>
      <w:r>
        <w:t xml:space="preserve">Peattie, Ken (2010), “Green Consumption: Behavior and Norms,” </w:t>
      </w:r>
      <w:r>
        <w:rPr>
          <w:i/>
          <w:iCs/>
        </w:rPr>
        <w:t>Annual Review of Environment and Resources</w:t>
      </w:r>
      <w:r>
        <w:t>, 35 (1), 195–228.</w:t>
      </w:r>
    </w:p>
    <w:p w:rsidR="007A57B6" w:rsidRDefault="007A57B6" w:rsidP="007A57B6">
      <w:pPr>
        <w:pStyle w:val="Bibliography"/>
      </w:pPr>
      <w:r>
        <w:t xml:space="preserve">Peattie, Ken and Sue Peattie (2009), “Social Marketing: A Pathway to Consumption Reduction?,” </w:t>
      </w:r>
      <w:r>
        <w:rPr>
          <w:i/>
          <w:iCs/>
        </w:rPr>
        <w:t>Journal of Business Research</w:t>
      </w:r>
      <w:r>
        <w:t>, 62 (2), 260–268.</w:t>
      </w:r>
    </w:p>
    <w:p w:rsidR="007A57B6" w:rsidRDefault="007A57B6" w:rsidP="007A57B6">
      <w:pPr>
        <w:pStyle w:val="Bibliography"/>
      </w:pPr>
      <w:r>
        <w:t xml:space="preserve">Peloza, John, Katherine White, and Jingzhi Shang (2013), “Good and Guilt-Free: The Role of Self- Accountability in Influencing Preferences for Products with Ethical Attributes,” </w:t>
      </w:r>
      <w:r>
        <w:rPr>
          <w:i/>
          <w:iCs/>
        </w:rPr>
        <w:t>Journal of Marketing</w:t>
      </w:r>
      <w:r>
        <w:t>, 77 (1), 104–119.</w:t>
      </w:r>
    </w:p>
    <w:p w:rsidR="007A57B6" w:rsidRDefault="007A57B6" w:rsidP="007A57B6">
      <w:pPr>
        <w:pStyle w:val="Bibliography"/>
      </w:pPr>
      <w:r>
        <w:t xml:space="preserve">Peter, Paula C. and Heather Honea (2012), “Targeting Social Messages with Emotions of Change: The Call for Optimism,” </w:t>
      </w:r>
      <w:r>
        <w:rPr>
          <w:i/>
          <w:iCs/>
        </w:rPr>
        <w:t>Journal of Public Policy &amp; Marketing</w:t>
      </w:r>
      <w:r>
        <w:t>, 31 (2), 269–283.</w:t>
      </w:r>
    </w:p>
    <w:p w:rsidR="007A57B6" w:rsidRDefault="007A57B6" w:rsidP="007A57B6">
      <w:pPr>
        <w:pStyle w:val="Bibliography"/>
      </w:pPr>
      <w:r>
        <w:t xml:space="preserve">Phipps, Marcus, Lucie K. Ozanne, Michael G. Luchs, Saroja Subrahmanyan, Sommer Kapitan, Jesse R. Catlin, Roland Gau, Rebecca Walker Naylor, Randall L. Rose, Bonnie Simpson, and Todd Weaver (2013), “Understanding the Inherent Complexity of Sustainable Consumption: A Social Cognitive Framework,” </w:t>
      </w:r>
      <w:r>
        <w:rPr>
          <w:i/>
          <w:iCs/>
        </w:rPr>
        <w:t>Journal of Business Research</w:t>
      </w:r>
      <w:r>
        <w:t>, 66 (8), 1227–1234.</w:t>
      </w:r>
    </w:p>
    <w:p w:rsidR="007A57B6" w:rsidRDefault="007A57B6" w:rsidP="007A57B6">
      <w:pPr>
        <w:pStyle w:val="Bibliography"/>
      </w:pPr>
      <w:r>
        <w:t xml:space="preserve">Pichert, Daniel and Konstantinos V. Katsikopoulos (2008), “Green Defaults: Information Presentation and Pro-Environmental Behaviour,” </w:t>
      </w:r>
      <w:r>
        <w:rPr>
          <w:i/>
          <w:iCs/>
        </w:rPr>
        <w:t>Journal of Environmental Psychology</w:t>
      </w:r>
      <w:r>
        <w:t>, 28 (1), 63–73.</w:t>
      </w:r>
    </w:p>
    <w:p w:rsidR="007A57B6" w:rsidRDefault="007A57B6" w:rsidP="007A57B6">
      <w:pPr>
        <w:pStyle w:val="Bibliography"/>
      </w:pPr>
      <w:r>
        <w:t xml:space="preserve">Pickett-Baker, Josephine and Ritsuko Ozaki (2008), “Pro-Environmental Products: Marketing Influence on Consumer Purchase Decision,” </w:t>
      </w:r>
      <w:r>
        <w:rPr>
          <w:i/>
          <w:iCs/>
        </w:rPr>
        <w:t>Journal of Consumer Marketing</w:t>
      </w:r>
      <w:r>
        <w:t>, 25 (5), 281–293.</w:t>
      </w:r>
    </w:p>
    <w:p w:rsidR="007A57B6" w:rsidRDefault="007A57B6" w:rsidP="007A57B6">
      <w:pPr>
        <w:pStyle w:val="Bibliography"/>
      </w:pPr>
      <w:r>
        <w:t xml:space="preserve">Piff, Paul K., Matthew Feinberg, Pia Dietze, Daniel M. Stancato, and Dacher Keltner (2015), “Awe, the Small Self, and Prosocial Behavior,” </w:t>
      </w:r>
      <w:r>
        <w:rPr>
          <w:i/>
          <w:iCs/>
        </w:rPr>
        <w:t>Journal of Personality &amp; Social Psychology</w:t>
      </w:r>
      <w:r>
        <w:t>, 108 (6), 883–899.</w:t>
      </w:r>
    </w:p>
    <w:p w:rsidR="007A57B6" w:rsidRDefault="007A57B6" w:rsidP="007A57B6">
      <w:pPr>
        <w:pStyle w:val="Bibliography"/>
      </w:pPr>
      <w:r>
        <w:t xml:space="preserve">Pindyck, Robert S. (2007), “Uncertainty in Environmental Economics,” </w:t>
      </w:r>
      <w:r>
        <w:rPr>
          <w:i/>
          <w:iCs/>
        </w:rPr>
        <w:t>Review of Environmental Economics and Policy</w:t>
      </w:r>
      <w:r>
        <w:t>, 1 (1), 45–65.</w:t>
      </w:r>
    </w:p>
    <w:p w:rsidR="007A57B6" w:rsidRDefault="007A57B6" w:rsidP="007A57B6">
      <w:pPr>
        <w:pStyle w:val="Bibliography"/>
      </w:pPr>
      <w:r>
        <w:t xml:space="preserve">Price, Linda L., Robin A. Coulter, Yuliya Strizhakova, and Ainslie Schultz (2017), “The Fresh Start Mindset: Transforming Consumers’ Lives,” </w:t>
      </w:r>
      <w:r>
        <w:rPr>
          <w:i/>
          <w:iCs/>
        </w:rPr>
        <w:t>Journal of Consumer Research</w:t>
      </w:r>
      <w:r>
        <w:t>.</w:t>
      </w:r>
    </w:p>
    <w:p w:rsidR="007A57B6" w:rsidRDefault="007A57B6" w:rsidP="007A57B6">
      <w:pPr>
        <w:pStyle w:val="Bibliography"/>
      </w:pPr>
      <w:r>
        <w:t xml:space="preserve">Prooijen, Anne-Marie and Paul Sparks (2014), “Attenuating Initial Beliefs: Increasing the Acceptance of Anthropogenic Climate Change Information by Reflecting on Values,” </w:t>
      </w:r>
      <w:r>
        <w:rPr>
          <w:i/>
          <w:iCs/>
        </w:rPr>
        <w:t>Risk Analysis</w:t>
      </w:r>
      <w:r>
        <w:t>, 34 (5), 929–936.</w:t>
      </w:r>
    </w:p>
    <w:p w:rsidR="007A57B6" w:rsidRDefault="007A57B6" w:rsidP="007A57B6">
      <w:pPr>
        <w:pStyle w:val="Bibliography"/>
      </w:pPr>
      <w:r>
        <w:t xml:space="preserve">Prothero, Andrea, Susan Dobscha, Jim Freund, William E. Kilbourne, Michael G. Luchs, Lucie K. Ozanne, and John Thøgersen (2011), “Sustainable Consumption: Opportunities for Consumer Research and Public Policy,” </w:t>
      </w:r>
      <w:r>
        <w:rPr>
          <w:i/>
          <w:iCs/>
        </w:rPr>
        <w:t>Journal of Public Policy &amp; Marketing</w:t>
      </w:r>
      <w:r>
        <w:t>, 30 (1), 31–38.</w:t>
      </w:r>
    </w:p>
    <w:p w:rsidR="007A57B6" w:rsidRDefault="007A57B6" w:rsidP="007A57B6">
      <w:pPr>
        <w:pStyle w:val="Bibliography"/>
      </w:pPr>
      <w:r>
        <w:t xml:space="preserve">Rabinovich, Anna, Thomas A. Morton, Tom Postmes, and Bas Verplanken (2012), “Collective Self and Individual Choice: The Effects of Inter-Group Comparative Context on Environmental Values and Behaviour,” </w:t>
      </w:r>
      <w:r>
        <w:rPr>
          <w:i/>
          <w:iCs/>
        </w:rPr>
        <w:t>British Journal of Social Psychology</w:t>
      </w:r>
      <w:r>
        <w:t>, 51 (4), 551–569.</w:t>
      </w:r>
    </w:p>
    <w:p w:rsidR="007A57B6" w:rsidRDefault="007A57B6" w:rsidP="007A57B6">
      <w:pPr>
        <w:pStyle w:val="Bibliography"/>
      </w:pPr>
      <w:r>
        <w:t xml:space="preserve">Reczek, Rebecca, Remi Trudel, and Katherine White (2018), “Focusing on the Forest or the Trees: How Abstract versus Concrete Construal Level Predicts Responses to Eco-Friendly Products,” </w:t>
      </w:r>
      <w:r>
        <w:rPr>
          <w:i/>
          <w:iCs/>
        </w:rPr>
        <w:t>Working Paper</w:t>
      </w:r>
      <w:r>
        <w:t>.</w:t>
      </w:r>
    </w:p>
    <w:p w:rsidR="007A57B6" w:rsidRDefault="007A57B6" w:rsidP="007A57B6">
      <w:pPr>
        <w:pStyle w:val="Bibliography"/>
      </w:pPr>
      <w:r>
        <w:t xml:space="preserve">Reed, Americus, Karl Aquino, and Eric Levy (2007), “Moral Identity and Judgments of Charitable Behaviors,” </w:t>
      </w:r>
      <w:r>
        <w:rPr>
          <w:i/>
          <w:iCs/>
        </w:rPr>
        <w:t>Journal of Marketing</w:t>
      </w:r>
      <w:r>
        <w:t>, 71 (1), 178–193.</w:t>
      </w:r>
    </w:p>
    <w:p w:rsidR="007A57B6" w:rsidRDefault="007A57B6" w:rsidP="007A57B6">
      <w:pPr>
        <w:pStyle w:val="Bibliography"/>
      </w:pPr>
      <w:r>
        <w:t xml:space="preserve">Reno, Raymond R., Robert B. Cialdini, and Carl A. Kallgren (1993), “The Transsituational Influence of Social Norms.,” </w:t>
      </w:r>
      <w:r>
        <w:rPr>
          <w:i/>
          <w:iCs/>
        </w:rPr>
        <w:t>Journal of Personality and Social Psychology</w:t>
      </w:r>
      <w:r>
        <w:t>, 64 (1), 104.</w:t>
      </w:r>
    </w:p>
    <w:p w:rsidR="007A57B6" w:rsidRDefault="007A57B6" w:rsidP="007A57B6">
      <w:pPr>
        <w:pStyle w:val="Bibliography"/>
      </w:pPr>
      <w:r>
        <w:t xml:space="preserve">Rezvani, Zeinab, Johan Jansson, and Maria Bengtsson (2017), “Cause I’ll Feel Good! An Investigation into the Effects of Anticipated Emotions and Personal Moral Norms on Consumer Pro-Environmental Behavior,” </w:t>
      </w:r>
      <w:r>
        <w:rPr>
          <w:i/>
          <w:iCs/>
        </w:rPr>
        <w:t>Journal of Promotion Management</w:t>
      </w:r>
      <w:r>
        <w:t>, 23 (1), 163–183.</w:t>
      </w:r>
    </w:p>
    <w:p w:rsidR="007A57B6" w:rsidRDefault="007A57B6" w:rsidP="007A57B6">
      <w:pPr>
        <w:pStyle w:val="Bibliography"/>
      </w:pPr>
      <w:r>
        <w:t xml:space="preserve">Roberts, James A. (1993), “Sex Differences in Socially Responsible Consumers’ Behavior,” </w:t>
      </w:r>
      <w:r>
        <w:rPr>
          <w:i/>
          <w:iCs/>
        </w:rPr>
        <w:t>Psychological Reports</w:t>
      </w:r>
      <w:r>
        <w:t>, 73 (1), 139–148.</w:t>
      </w:r>
    </w:p>
    <w:p w:rsidR="007A57B6" w:rsidRDefault="007A57B6" w:rsidP="007A57B6">
      <w:pPr>
        <w:pStyle w:val="Bibliography"/>
      </w:pPr>
      <w:r>
        <w:t xml:space="preserve">Sachdeva, Sonya, Jennifer Jordan, and Nina Mazar (2015), “Green Consumerism: Moral Motivations to a Sustainable Future,” </w:t>
      </w:r>
      <w:r>
        <w:rPr>
          <w:i/>
          <w:iCs/>
        </w:rPr>
        <w:t>Current Opinion in Psychology</w:t>
      </w:r>
      <w:r>
        <w:t>, 6, 60–65.</w:t>
      </w:r>
    </w:p>
    <w:p w:rsidR="007A57B6" w:rsidRDefault="007A57B6" w:rsidP="007A57B6">
      <w:pPr>
        <w:pStyle w:val="Bibliography"/>
      </w:pPr>
      <w:r>
        <w:t xml:space="preserve">Sadalla, Edward K. and Jennifer L. Krull (1995), “Self-Presentational Barriers to Resource Conservation,” </w:t>
      </w:r>
      <w:r>
        <w:rPr>
          <w:i/>
          <w:iCs/>
        </w:rPr>
        <w:t>Environment and Behavior</w:t>
      </w:r>
      <w:r>
        <w:t>, 27 (3), 328–353.</w:t>
      </w:r>
    </w:p>
    <w:p w:rsidR="007A57B6" w:rsidRDefault="007A57B6" w:rsidP="007A57B6">
      <w:pPr>
        <w:pStyle w:val="Bibliography"/>
      </w:pPr>
      <w:r>
        <w:t xml:space="preserve">Savitz, Andrew and Karl Weber (2013), </w:t>
      </w:r>
      <w:r>
        <w:rPr>
          <w:i/>
          <w:iCs/>
        </w:rPr>
        <w:t>The Triple Bottom Line: How Today’s Best-Run Companies Are Achieving Economic, Social and Environmental Success-and How You Can Too</w:t>
      </w:r>
      <w:r>
        <w:t>, San Francisco, CA: John Wiley &amp; Sons.</w:t>
      </w:r>
    </w:p>
    <w:p w:rsidR="007A57B6" w:rsidRDefault="007A57B6" w:rsidP="007A57B6">
      <w:pPr>
        <w:pStyle w:val="Bibliography"/>
      </w:pPr>
      <w:r>
        <w:t xml:space="preserve">Scannell, Leila and Robert Gifford (2013), “Personally Relevant Climate Change: The Role of Place Attachment and Local versus Global Message Framing in Engagement,” </w:t>
      </w:r>
      <w:r>
        <w:rPr>
          <w:i/>
          <w:iCs/>
        </w:rPr>
        <w:t>Environment and Behavior</w:t>
      </w:r>
      <w:r>
        <w:t>, 45 (1), 60–85.</w:t>
      </w:r>
    </w:p>
    <w:p w:rsidR="007A57B6" w:rsidRDefault="007A57B6" w:rsidP="007A57B6">
      <w:pPr>
        <w:pStyle w:val="Bibliography"/>
      </w:pPr>
      <w:r>
        <w:t xml:space="preserve">Scheier, Michael F. and Charles S. Carver (1985), “The Self-Consciousness Scale: A Revised Version for Use with General Populations1,” </w:t>
      </w:r>
      <w:r>
        <w:rPr>
          <w:i/>
          <w:iCs/>
        </w:rPr>
        <w:t>Journal of Applied Social Psychology</w:t>
      </w:r>
      <w:r>
        <w:t>, 15 (8), 687–699.</w:t>
      </w:r>
    </w:p>
    <w:p w:rsidR="007A57B6" w:rsidRDefault="007A57B6" w:rsidP="007A57B6">
      <w:pPr>
        <w:pStyle w:val="Bibliography"/>
      </w:pPr>
      <w:r>
        <w:t xml:space="preserve">Schkade, David A. and John W. Payne (1994), “How People Respond to Contingent Valuation Questions: A Verbal Protocol Analysis of Willingness to Pay for an Environmental Regulation,” </w:t>
      </w:r>
      <w:r>
        <w:rPr>
          <w:i/>
          <w:iCs/>
        </w:rPr>
        <w:t>Journal of Environmental Economics and Management</w:t>
      </w:r>
      <w:r>
        <w:t>, 26 (1), 88–109.</w:t>
      </w:r>
    </w:p>
    <w:p w:rsidR="007A57B6" w:rsidRDefault="007A57B6" w:rsidP="007A57B6">
      <w:pPr>
        <w:pStyle w:val="Bibliography"/>
      </w:pPr>
      <w:r>
        <w:t xml:space="preserve">Schuitema, Geertje and Judith IM Groot (2015), “Green Consumerism: The Influence of Product Attributes and Values on Purchasing Intentions,” </w:t>
      </w:r>
      <w:r>
        <w:rPr>
          <w:i/>
          <w:iCs/>
        </w:rPr>
        <w:t>Journal of Consumer Behaviour</w:t>
      </w:r>
      <w:r>
        <w:t>, 14 (1), 57–69.</w:t>
      </w:r>
    </w:p>
    <w:p w:rsidR="007A57B6" w:rsidRDefault="007A57B6" w:rsidP="007A57B6">
      <w:pPr>
        <w:pStyle w:val="Bibliography"/>
      </w:pPr>
      <w:r>
        <w:t xml:space="preserve">Schultz, P (1999), “Changing Behavior with Normative Feedback Interventions: A Field Experiment on Curbside Recycling,” </w:t>
      </w:r>
      <w:r>
        <w:rPr>
          <w:i/>
          <w:iCs/>
        </w:rPr>
        <w:t>Basic and Applied Social Psychology</w:t>
      </w:r>
      <w:r>
        <w:t>, 21 (1).</w:t>
      </w:r>
    </w:p>
    <w:p w:rsidR="007A57B6" w:rsidRDefault="007A57B6" w:rsidP="007A57B6">
      <w:pPr>
        <w:pStyle w:val="Bibliography"/>
      </w:pPr>
      <w:r>
        <w:t xml:space="preserve">Schultz, P. Wesley (2014), “Strategies for Promoting Proenvironmental Behavior,” </w:t>
      </w:r>
      <w:r>
        <w:rPr>
          <w:i/>
          <w:iCs/>
        </w:rPr>
        <w:t>European Psychologist</w:t>
      </w:r>
      <w:r>
        <w:t>, 19 (2), 107–117.</w:t>
      </w:r>
    </w:p>
    <w:p w:rsidR="007A57B6" w:rsidRDefault="007A57B6" w:rsidP="007A57B6">
      <w:pPr>
        <w:pStyle w:val="Bibliography"/>
      </w:pPr>
      <w:r>
        <w:t xml:space="preserve">Schultz, P. Wesley, Jessica M. Nolan, Robert B. Cialdini, Noah J. Goldstein, and Vladas Griskevicius (2007), “The Constructive, Destructive, and Reconstructive Power of Social Norms,” </w:t>
      </w:r>
      <w:r>
        <w:rPr>
          <w:i/>
          <w:iCs/>
        </w:rPr>
        <w:t>Psychological Science</w:t>
      </w:r>
      <w:r>
        <w:t>, 18 (5), 429–434.</w:t>
      </w:r>
    </w:p>
    <w:p w:rsidR="007A57B6" w:rsidRDefault="007A57B6" w:rsidP="007A57B6">
      <w:pPr>
        <w:pStyle w:val="Bibliography"/>
      </w:pPr>
      <w:r>
        <w:t xml:space="preserve">Schultz, P. Wesley, Stuart Oskamp, and Tina Mainieri (1995), “Who Recycles and When? A Review of Personal and Situational Factors,” </w:t>
      </w:r>
      <w:r>
        <w:rPr>
          <w:i/>
          <w:iCs/>
        </w:rPr>
        <w:t>Journal of Environmental Psychology</w:t>
      </w:r>
      <w:r>
        <w:t>, 15 (2), 105–121.</w:t>
      </w:r>
    </w:p>
    <w:p w:rsidR="007A57B6" w:rsidRDefault="007A57B6" w:rsidP="007A57B6">
      <w:pPr>
        <w:pStyle w:val="Bibliography"/>
      </w:pPr>
      <w:r>
        <w:t xml:space="preserve">Schultz, Tracy and Kelly Fielding (2014), “The Common in-Group Identity Model Enhances Communication About Recycled Water,” </w:t>
      </w:r>
      <w:r>
        <w:rPr>
          <w:i/>
          <w:iCs/>
        </w:rPr>
        <w:t>Journal of Environmental Psychology</w:t>
      </w:r>
      <w:r>
        <w:t>, 40, 296–305.</w:t>
      </w:r>
    </w:p>
    <w:p w:rsidR="007A57B6" w:rsidRDefault="007A57B6" w:rsidP="007A57B6">
      <w:pPr>
        <w:pStyle w:val="Bibliography"/>
      </w:pPr>
      <w:r>
        <w:t xml:space="preserve">Schwartz, Daniel, Wändi Bruine de Bruin, Baruch Fischhoff, and Lester Lave (2015), “Advertising Energy Saving Programs: The Potential Environmental Cost of Emphasizing Monetary Savings,” </w:t>
      </w:r>
      <w:r>
        <w:rPr>
          <w:i/>
          <w:iCs/>
        </w:rPr>
        <w:t>Journal of Experimental Psychology: Applied</w:t>
      </w:r>
      <w:r>
        <w:t>, 21 (2), 158–166.</w:t>
      </w:r>
    </w:p>
    <w:p w:rsidR="007A57B6" w:rsidRDefault="007A57B6" w:rsidP="007A57B6">
      <w:pPr>
        <w:pStyle w:val="Bibliography"/>
      </w:pPr>
      <w:r>
        <w:t xml:space="preserve">Schwartz, Daniel and George Loewenstein (2017), “The Chill of the Moment: Emotions and Pro-Environmental Behavior,” </w:t>
      </w:r>
      <w:r>
        <w:rPr>
          <w:i/>
          <w:iCs/>
        </w:rPr>
        <w:t>Journal of Public Policy &amp; Marketing</w:t>
      </w:r>
      <w:r>
        <w:t>, 36 (2), 255–268.</w:t>
      </w:r>
    </w:p>
    <w:p w:rsidR="007A57B6" w:rsidRDefault="007A57B6" w:rsidP="007A57B6">
      <w:pPr>
        <w:pStyle w:val="Bibliography"/>
      </w:pPr>
      <w:r>
        <w:t xml:space="preserve">Schwartz, Shalom H. (1977), “Normative Influences on Altruism,” </w:t>
      </w:r>
      <w:r>
        <w:rPr>
          <w:i/>
          <w:iCs/>
        </w:rPr>
        <w:t>Advances in Experimental Social Psychology</w:t>
      </w:r>
      <w:r>
        <w:t>, 10, 221–279.</w:t>
      </w:r>
    </w:p>
    <w:p w:rsidR="007A57B6" w:rsidRDefault="007A57B6" w:rsidP="007A57B6">
      <w:pPr>
        <w:pStyle w:val="Bibliography"/>
      </w:pPr>
      <w:r>
        <w:t xml:space="preserve">Sedikides, Constantine, Lowell Gaertner, and Yoshiyasu Toguchi (2003), “Pancultural Self-Enhancement.,” </w:t>
      </w:r>
      <w:r>
        <w:rPr>
          <w:i/>
          <w:iCs/>
        </w:rPr>
        <w:t>Journal of Personality and Social Psychology</w:t>
      </w:r>
      <w:r>
        <w:t>, 84 (1), 60.</w:t>
      </w:r>
    </w:p>
    <w:p w:rsidR="007A57B6" w:rsidRDefault="007A57B6" w:rsidP="007A57B6">
      <w:pPr>
        <w:pStyle w:val="Bibliography"/>
      </w:pPr>
      <w:r>
        <w:t xml:space="preserve">Semenza, Jan C., David E. Hall, Daniel J. Wilson, Brian D. Bontempo, David J. Sailor, and Linda A. George (2008), “Public Perception of Climate Change: Voluntary Mitigation and Barriers to Behavior Change,” </w:t>
      </w:r>
      <w:r>
        <w:rPr>
          <w:i/>
          <w:iCs/>
        </w:rPr>
        <w:t>American Journal of Preventive Medicine</w:t>
      </w:r>
      <w:r>
        <w:t>, 35 (5), 479–487.</w:t>
      </w:r>
    </w:p>
    <w:p w:rsidR="007A57B6" w:rsidRDefault="007A57B6" w:rsidP="007A57B6">
      <w:pPr>
        <w:pStyle w:val="Bibliography"/>
      </w:pPr>
      <w:r>
        <w:t xml:space="preserve">Sen, Sankar and Chitra Bhanu Bhattacharya (2001), “Does Doing Good Always Lead to Doing Better? Consumer Reactions to Corporate Social Responsibility,” </w:t>
      </w:r>
      <w:r>
        <w:rPr>
          <w:i/>
          <w:iCs/>
        </w:rPr>
        <w:t>Journal of Marketing Research</w:t>
      </w:r>
      <w:r>
        <w:t>, 38 (2), 225–243.</w:t>
      </w:r>
    </w:p>
    <w:p w:rsidR="007A57B6" w:rsidRDefault="007A57B6" w:rsidP="007A57B6">
      <w:pPr>
        <w:pStyle w:val="Bibliography"/>
      </w:pPr>
      <w:r>
        <w:t xml:space="preserve">Sevillano, Verónica, Juan I. Aragonés, and P. Wesley Schultz (2007), “Perspective Taking, Environmental Concern, and the Moderating Role of Dispositional Empathy,” </w:t>
      </w:r>
      <w:r>
        <w:rPr>
          <w:i/>
          <w:iCs/>
        </w:rPr>
        <w:t>Environment and Behavior</w:t>
      </w:r>
      <w:r>
        <w:t>, 39 (5), 685–705.</w:t>
      </w:r>
    </w:p>
    <w:p w:rsidR="007A57B6" w:rsidRDefault="007A57B6" w:rsidP="007A57B6">
      <w:pPr>
        <w:pStyle w:val="Bibliography"/>
      </w:pPr>
      <w:r>
        <w:t xml:space="preserve">Shang, Jingzhi and John Peloza (2016), “Can ‘Real’ Men Consume Ethically? How Ethical Consumption Leads to Unintended Observer Inference,” </w:t>
      </w:r>
      <w:r>
        <w:rPr>
          <w:i/>
          <w:iCs/>
        </w:rPr>
        <w:t>Journal of Business Ethics</w:t>
      </w:r>
      <w:r>
        <w:t>, 139 (1), 129–145.</w:t>
      </w:r>
    </w:p>
    <w:p w:rsidR="007A57B6" w:rsidRDefault="007A57B6" w:rsidP="007A57B6">
      <w:pPr>
        <w:pStyle w:val="Bibliography"/>
      </w:pPr>
      <w:r>
        <w:t xml:space="preserve">Sheth, Jagdish N., Nirmal K. Sethia, and Shanthi Srinivas (2011), “Mindful Consumption: A Customer-Centric Approach to Sustainability,” </w:t>
      </w:r>
      <w:r>
        <w:rPr>
          <w:i/>
          <w:iCs/>
        </w:rPr>
        <w:t>Journal of the Academy of Marketing Science</w:t>
      </w:r>
      <w:r>
        <w:t>, 39 (1), 21–39.</w:t>
      </w:r>
    </w:p>
    <w:p w:rsidR="007A57B6" w:rsidRDefault="007A57B6" w:rsidP="007A57B6">
      <w:pPr>
        <w:pStyle w:val="Bibliography"/>
      </w:pPr>
      <w:r>
        <w:t xml:space="preserve">Shiv, Baba and Alexander Fedorikhin (1999), “Heart and mind in conflict: The interplay of affect and cognition in consumer decision making,” </w:t>
      </w:r>
      <w:r>
        <w:rPr>
          <w:i/>
          <w:iCs/>
        </w:rPr>
        <w:t>Journal of Consumer Research</w:t>
      </w:r>
      <w:r>
        <w:t>, 26 (3), 278–292.</w:t>
      </w:r>
    </w:p>
    <w:p w:rsidR="007A57B6" w:rsidRDefault="007A57B6" w:rsidP="007A57B6">
      <w:pPr>
        <w:pStyle w:val="Bibliography"/>
      </w:pPr>
      <w:r>
        <w:t xml:space="preserve">Siero, Frans W., Arnold B. Bakker, Gerda B. Dekker, and Marcel TC Van Den Burg (1996), “Changing Organizational Energy Consumption Behaviour Through Comparative Feedback,” </w:t>
      </w:r>
      <w:r>
        <w:rPr>
          <w:i/>
          <w:iCs/>
        </w:rPr>
        <w:t>Journal of Environmental Psychology</w:t>
      </w:r>
      <w:r>
        <w:t>, 16 (3), 235–246.</w:t>
      </w:r>
    </w:p>
    <w:p w:rsidR="007A57B6" w:rsidRDefault="007A57B6" w:rsidP="007A57B6">
      <w:pPr>
        <w:pStyle w:val="Bibliography"/>
      </w:pPr>
      <w:r>
        <w:t xml:space="preserve">Singelis, Theodore M. (1994), “The measurement of independent and interdependent self-construals,” </w:t>
      </w:r>
      <w:r>
        <w:rPr>
          <w:i/>
          <w:iCs/>
        </w:rPr>
        <w:t>Personality and Social Psychology Bulletin</w:t>
      </w:r>
      <w:r>
        <w:t>, 20 (5), 580–591.</w:t>
      </w:r>
    </w:p>
    <w:p w:rsidR="007A57B6" w:rsidRDefault="007A57B6" w:rsidP="007A57B6">
      <w:pPr>
        <w:pStyle w:val="Bibliography"/>
      </w:pPr>
      <w:r>
        <w:t xml:space="preserve">Slavin, Robert E., John S. Wodarski, and Bernard L. Blackburn (1981), “A Group Contingency for Electricity Conservation in Master-Metered Apartments,” </w:t>
      </w:r>
      <w:r>
        <w:rPr>
          <w:i/>
          <w:iCs/>
        </w:rPr>
        <w:t>Journal of Applied Behavior Analysis</w:t>
      </w:r>
      <w:r>
        <w:t>, 14 (3), 357–363.</w:t>
      </w:r>
    </w:p>
    <w:p w:rsidR="007A57B6" w:rsidRDefault="007A57B6" w:rsidP="007A57B6">
      <w:pPr>
        <w:pStyle w:val="Bibliography"/>
      </w:pPr>
      <w:r>
        <w:t xml:space="preserve">Small, Kenneth A. and Kurt Van Dender (2007), “Fuel Efficiency and Motor Vehicle Travel: The Declining Rebound Effect.,” </w:t>
      </w:r>
      <w:r>
        <w:rPr>
          <w:i/>
          <w:iCs/>
        </w:rPr>
        <w:t>The Energy Journal</w:t>
      </w:r>
      <w:r>
        <w:t>, 28 (1), 25–51.</w:t>
      </w:r>
    </w:p>
    <w:p w:rsidR="007A57B6" w:rsidRDefault="007A57B6" w:rsidP="007A57B6">
      <w:pPr>
        <w:pStyle w:val="Bibliography"/>
      </w:pPr>
      <w:r>
        <w:t xml:space="preserve">Smith, Nicholas and Anthony Leiserowitz (2014), “The Role of Emotion in Global Warming Policy Support and Opposition,” </w:t>
      </w:r>
      <w:r>
        <w:rPr>
          <w:i/>
          <w:iCs/>
        </w:rPr>
        <w:t>Risk Analysis</w:t>
      </w:r>
      <w:r>
        <w:t>, 34 (5), 937–948.</w:t>
      </w:r>
    </w:p>
    <w:p w:rsidR="007A57B6" w:rsidRDefault="007A57B6" w:rsidP="007A57B6">
      <w:pPr>
        <w:pStyle w:val="Bibliography"/>
      </w:pPr>
      <w:r>
        <w:t xml:space="preserve">“Snappy Living” (2011), </w:t>
      </w:r>
      <w:r>
        <w:rPr>
          <w:i/>
          <w:iCs/>
        </w:rPr>
        <w:t>Snappy Living</w:t>
      </w:r>
      <w:r>
        <w:t>, (accessed June 18, 2018), [available at https://snappyliving.com/cold-water-for-laundry/].</w:t>
      </w:r>
    </w:p>
    <w:p w:rsidR="007A57B6" w:rsidRDefault="007A57B6" w:rsidP="007A57B6">
      <w:pPr>
        <w:pStyle w:val="Bibliography"/>
      </w:pPr>
      <w:r>
        <w:t xml:space="preserve">Snyder, Mark (1974), “Self-monitoring of expressive behavior,” </w:t>
      </w:r>
      <w:r>
        <w:rPr>
          <w:i/>
          <w:iCs/>
        </w:rPr>
        <w:t>Journal of Personality and Social Psychology</w:t>
      </w:r>
      <w:r>
        <w:t>, 30 (4), 526–537.</w:t>
      </w:r>
    </w:p>
    <w:p w:rsidR="007A57B6" w:rsidRDefault="007A57B6" w:rsidP="007A57B6">
      <w:pPr>
        <w:pStyle w:val="Bibliography"/>
      </w:pPr>
      <w:r>
        <w:t xml:space="preserve">Sorrell, Steve, John Dimitropoulos, and Matt Sommerville (2009), “Empirical Estimates of the Direct Rebound Effect: A Review,” </w:t>
      </w:r>
      <w:r>
        <w:rPr>
          <w:i/>
          <w:iCs/>
        </w:rPr>
        <w:t>Energy Policy</w:t>
      </w:r>
      <w:r>
        <w:t>, 37 (4), 1356–1371.</w:t>
      </w:r>
    </w:p>
    <w:p w:rsidR="007A57B6" w:rsidRDefault="007A57B6" w:rsidP="007A57B6">
      <w:pPr>
        <w:pStyle w:val="Bibliography"/>
      </w:pPr>
      <w:r>
        <w:t xml:space="preserve">Sparks, Paul, Donna C. Jessop, James Chapman, and Katherine Holmes (2010), “Pro-Environmental Actions, Climate Change, and Defensiveness: Do Self-Affirmations Make a Difference to People’s Motives and Beliefs About Making a Difference?,” </w:t>
      </w:r>
      <w:r>
        <w:rPr>
          <w:i/>
          <w:iCs/>
        </w:rPr>
        <w:t>British Journal of Social Psychology</w:t>
      </w:r>
      <w:r>
        <w:t>, 49 (3), 553–568.</w:t>
      </w:r>
    </w:p>
    <w:p w:rsidR="007A57B6" w:rsidRDefault="007A57B6" w:rsidP="007A57B6">
      <w:pPr>
        <w:pStyle w:val="Bibliography"/>
      </w:pPr>
      <w:r>
        <w:t xml:space="preserve">Spence, Alexa, Wouter Poortinga, and Nick Pidgeon (2012), “The Psychological Distance of Climate Change,” </w:t>
      </w:r>
      <w:r>
        <w:rPr>
          <w:i/>
          <w:iCs/>
        </w:rPr>
        <w:t>Risk analysis</w:t>
      </w:r>
      <w:r>
        <w:t>, 32 (6), 957–972.</w:t>
      </w:r>
    </w:p>
    <w:p w:rsidR="007A57B6" w:rsidRDefault="007A57B6" w:rsidP="007A57B6">
      <w:pPr>
        <w:pStyle w:val="Bibliography"/>
      </w:pPr>
      <w:r>
        <w:t xml:space="preserve">Steenhaut, Sarah and Patrick Van Kenhove (2006), “The Mediating Role of Anticipated Guilt in Consumers’ Ethical Decision-Making,” </w:t>
      </w:r>
      <w:r>
        <w:rPr>
          <w:i/>
          <w:iCs/>
        </w:rPr>
        <w:t>Journal of Business Ethics</w:t>
      </w:r>
      <w:r>
        <w:t>, 69 (3), 269–288.</w:t>
      </w:r>
    </w:p>
    <w:p w:rsidR="007A57B6" w:rsidRDefault="007A57B6" w:rsidP="007A57B6">
      <w:pPr>
        <w:pStyle w:val="Bibliography"/>
      </w:pPr>
      <w:r>
        <w:t xml:space="preserve">Steg, Linda (2005), “Car Use: Lust and Must. Instrumental, Symbolic and Affective Motives for Car Use,” </w:t>
      </w:r>
      <w:r>
        <w:rPr>
          <w:i/>
          <w:iCs/>
        </w:rPr>
        <w:t>Transportation Research Part A: Policy and Practice</w:t>
      </w:r>
      <w:r>
        <w:t>, 39 (2), 147–162.</w:t>
      </w:r>
    </w:p>
    <w:p w:rsidR="007A57B6" w:rsidRDefault="007A57B6" w:rsidP="007A57B6">
      <w:pPr>
        <w:pStyle w:val="Bibliography"/>
      </w:pPr>
      <w:r>
        <w:t xml:space="preserve">Steg, Linda (2015), “Environmental Psychology and Sustainable Consumption,” </w:t>
      </w:r>
      <w:r>
        <w:rPr>
          <w:i/>
          <w:iCs/>
        </w:rPr>
        <w:t>Handbook of Research in Sustainable Consumption</w:t>
      </w:r>
      <w:r>
        <w:t>, 70–83.</w:t>
      </w:r>
    </w:p>
    <w:p w:rsidR="007A57B6" w:rsidRDefault="007A57B6" w:rsidP="007A57B6">
      <w:pPr>
        <w:pStyle w:val="Bibliography"/>
      </w:pPr>
      <w:r>
        <w:t xml:space="preserve">Steg, Linda and Charles Vlek (2009), “Encouraging Pro-Environmental Behaviour: An Integrative Review and Research Agenda,” </w:t>
      </w:r>
      <w:r>
        <w:rPr>
          <w:i/>
          <w:iCs/>
        </w:rPr>
        <w:t>Journal of Environmental Psychology</w:t>
      </w:r>
      <w:r>
        <w:t>, 29 (3), 309–317.</w:t>
      </w:r>
    </w:p>
    <w:p w:rsidR="007A57B6" w:rsidRDefault="007A57B6" w:rsidP="007A57B6">
      <w:pPr>
        <w:pStyle w:val="Bibliography"/>
      </w:pPr>
      <w:r>
        <w:t xml:space="preserve">Stern, Paul C. (2000), “New Environmental Theories: Toward a Coherent Theory of Environmentally Significant Behavior,” </w:t>
      </w:r>
      <w:r>
        <w:rPr>
          <w:i/>
          <w:iCs/>
        </w:rPr>
        <w:t>Journal of Social Issues</w:t>
      </w:r>
      <w:r>
        <w:t>, 56 (3), 407–424.</w:t>
      </w:r>
    </w:p>
    <w:p w:rsidR="007A57B6" w:rsidRDefault="007A57B6" w:rsidP="007A57B6">
      <w:pPr>
        <w:pStyle w:val="Bibliography"/>
      </w:pPr>
      <w:r>
        <w:t xml:space="preserve">Stern, Paul C. (2011), “Contributions of Psychology to Limiting Climate Change,” </w:t>
      </w:r>
      <w:r>
        <w:rPr>
          <w:i/>
          <w:iCs/>
        </w:rPr>
        <w:t>American Psychologist</w:t>
      </w:r>
      <w:r>
        <w:t>, 66 (4), 303–314.</w:t>
      </w:r>
    </w:p>
    <w:p w:rsidR="007A57B6" w:rsidRDefault="007A57B6" w:rsidP="007A57B6">
      <w:pPr>
        <w:pStyle w:val="Bibliography"/>
      </w:pPr>
      <w:r>
        <w:t xml:space="preserve">Stern, Paul C. and Thomas Dietz (1994), “The Value Basis of Environmental Concern,” </w:t>
      </w:r>
      <w:r>
        <w:rPr>
          <w:i/>
          <w:iCs/>
        </w:rPr>
        <w:t>Journal of Social Issues</w:t>
      </w:r>
      <w:r>
        <w:t>, 50 (3), 65–84.</w:t>
      </w:r>
    </w:p>
    <w:p w:rsidR="007A57B6" w:rsidRDefault="007A57B6" w:rsidP="007A57B6">
      <w:pPr>
        <w:pStyle w:val="Bibliography"/>
      </w:pPr>
      <w:r>
        <w:t xml:space="preserve">Stern, Paul C., Thomas Dietz, and Linda Kalof (1993), “Value Orientations, Gender, and Environmental Concern,” </w:t>
      </w:r>
      <w:r>
        <w:rPr>
          <w:i/>
          <w:iCs/>
        </w:rPr>
        <w:t>Environment and Behavior</w:t>
      </w:r>
      <w:r>
        <w:t>, 25 (5), 322–348.</w:t>
      </w:r>
    </w:p>
    <w:p w:rsidR="007A57B6" w:rsidRDefault="007A57B6" w:rsidP="007A57B6">
      <w:pPr>
        <w:pStyle w:val="Bibliography"/>
      </w:pPr>
      <w:r>
        <w:t xml:space="preserve">Strathman, Alan, Faith Gleicher, David S. Boninger, and C. Scott Edwards (1994), “The Consideration of Future Consequences: Weighing Immediate and Distant Outcomes of Behavior.,” </w:t>
      </w:r>
      <w:r>
        <w:rPr>
          <w:i/>
          <w:iCs/>
        </w:rPr>
        <w:t>Journal of Personality and Social Psychology</w:t>
      </w:r>
      <w:r>
        <w:t>, 66 (4), 742.</w:t>
      </w:r>
    </w:p>
    <w:p w:rsidR="007A57B6" w:rsidRDefault="007A57B6" w:rsidP="007A57B6">
      <w:pPr>
        <w:pStyle w:val="Bibliography"/>
      </w:pPr>
      <w:r>
        <w:t xml:space="preserve">Sun, Monic and Remi Trudel (2017), “The Effect of Recycling Versus Trashing on Consumption: Theory and Experimental Evidence,” </w:t>
      </w:r>
      <w:r>
        <w:rPr>
          <w:i/>
          <w:iCs/>
        </w:rPr>
        <w:t>Journal of Marketing Research</w:t>
      </w:r>
      <w:r>
        <w:t>, 54 (2), 293–305.</w:t>
      </w:r>
    </w:p>
    <w:p w:rsidR="007A57B6" w:rsidRDefault="007A57B6" w:rsidP="007A57B6">
      <w:pPr>
        <w:pStyle w:val="Bibliography"/>
      </w:pPr>
      <w:r>
        <w:t>Sussman, Abigail B. and Rourke L. O’Brien (2016), “Knowing When to Spend: Unintended Financial Consequences of Earmarking to Encourage Savings,” American Marketing Association.</w:t>
      </w:r>
    </w:p>
    <w:p w:rsidR="007A57B6" w:rsidRDefault="007A57B6" w:rsidP="007A57B6">
      <w:pPr>
        <w:pStyle w:val="Bibliography"/>
      </w:pPr>
      <w:r>
        <w:t xml:space="preserve">Swim, Janet K., Susan Clayton, and George S. Howard (2011), “Human Behavioral Contributions to Climate Change: Psychological and Contextual Drivers,” </w:t>
      </w:r>
      <w:r>
        <w:rPr>
          <w:i/>
          <w:iCs/>
        </w:rPr>
        <w:t>American Psychologist</w:t>
      </w:r>
      <w:r>
        <w:t>, 66 (4), 251.</w:t>
      </w:r>
    </w:p>
    <w:p w:rsidR="007A57B6" w:rsidRDefault="007A57B6" w:rsidP="007A57B6">
      <w:pPr>
        <w:pStyle w:val="Bibliography"/>
      </w:pPr>
      <w:r>
        <w:t xml:space="preserve">Tajfel, Henri and John C. Turner (1986), </w:t>
      </w:r>
      <w:r>
        <w:rPr>
          <w:i/>
          <w:iCs/>
        </w:rPr>
        <w:t>The Social Identity Theory of Intergroup Behaviour</w:t>
      </w:r>
      <w:r>
        <w:t>, Chicago, IL: Nelson-Hall.</w:t>
      </w:r>
    </w:p>
    <w:p w:rsidR="007A57B6" w:rsidRDefault="007A57B6" w:rsidP="007A57B6">
      <w:pPr>
        <w:pStyle w:val="Bibliography"/>
      </w:pPr>
      <w:r>
        <w:t xml:space="preserve">Taufique, Khan Md Raziuddin, Andrea Vocino, and Michael Jay Polonsky (2017), “The Influence of Eco-Label Knowledge and Trust on Pro-Environmental Consumer Behaviour in an Emerging Market,” </w:t>
      </w:r>
      <w:r>
        <w:rPr>
          <w:i/>
          <w:iCs/>
        </w:rPr>
        <w:t>Journal of Strategic Marketing</w:t>
      </w:r>
      <w:r>
        <w:t>, 25 (7), 511–529.</w:t>
      </w:r>
    </w:p>
    <w:p w:rsidR="007A57B6" w:rsidRDefault="007A57B6" w:rsidP="007A57B6">
      <w:pPr>
        <w:pStyle w:val="Bibliography"/>
      </w:pPr>
      <w:r>
        <w:t xml:space="preserve">Taylor, Shelley E. and Jonathon D. Brown (1988), “Illusion and Well-Being: A Social Psychological Perspective on Mental Health.,” </w:t>
      </w:r>
      <w:r>
        <w:rPr>
          <w:i/>
          <w:iCs/>
        </w:rPr>
        <w:t>Psychological Bulletin</w:t>
      </w:r>
      <w:r>
        <w:t>, 103 (2), 193.</w:t>
      </w:r>
    </w:p>
    <w:p w:rsidR="007A57B6" w:rsidRDefault="007A57B6" w:rsidP="007A57B6">
      <w:pPr>
        <w:pStyle w:val="Bibliography"/>
      </w:pPr>
      <w:r>
        <w:t xml:space="preserve">Teng, Yi-Man, Kun-Shan Wu, and Hsiao-Hui Liu (2015), “Integrating Altruism and the Theory of Planned Behavior to Predict Patronage Intention of a Green Hotel,” </w:t>
      </w:r>
      <w:r>
        <w:rPr>
          <w:i/>
          <w:iCs/>
        </w:rPr>
        <w:t>Journal of Hospitality &amp; Tourism Research</w:t>
      </w:r>
      <w:r>
        <w:t>, 39 (3), 299–315.</w:t>
      </w:r>
    </w:p>
    <w:p w:rsidR="007A57B6" w:rsidRDefault="007A57B6" w:rsidP="007A57B6">
      <w:pPr>
        <w:pStyle w:val="Bibliography"/>
      </w:pPr>
      <w:r>
        <w:t xml:space="preserve">Thaler, Richard (1981), “Some Empirical Evidence on Dynamic Inconsistency,” </w:t>
      </w:r>
      <w:r>
        <w:rPr>
          <w:i/>
          <w:iCs/>
        </w:rPr>
        <w:t>Economics Letters</w:t>
      </w:r>
      <w:r>
        <w:t>, 8 (3), 201–207.</w:t>
      </w:r>
    </w:p>
    <w:p w:rsidR="007A57B6" w:rsidRDefault="007A57B6" w:rsidP="007A57B6">
      <w:pPr>
        <w:pStyle w:val="Bibliography"/>
      </w:pPr>
      <w:r>
        <w:t xml:space="preserve">Theotokis, Aristeidis and Emmanouela Manganari (2015), “The Impact of Choice Architecture on Sustainable Consumer Behavior: The Role of Guilt,” </w:t>
      </w:r>
      <w:r>
        <w:rPr>
          <w:i/>
          <w:iCs/>
        </w:rPr>
        <w:t>Journal of Business Ethics</w:t>
      </w:r>
      <w:r>
        <w:t>, 131 (2), 423–437.</w:t>
      </w:r>
    </w:p>
    <w:p w:rsidR="007A57B6" w:rsidRDefault="007A57B6" w:rsidP="007A57B6">
      <w:pPr>
        <w:pStyle w:val="Bibliography"/>
      </w:pPr>
      <w:r>
        <w:t xml:space="preserve">Thøgersen, John (2000), “Psychological Determinants of Paying Attention to Eco-Labels in Purchase Decisions: Model Development and Multinational Validation,” </w:t>
      </w:r>
      <w:r>
        <w:rPr>
          <w:i/>
          <w:iCs/>
        </w:rPr>
        <w:t>Journal of Consumer Policy</w:t>
      </w:r>
      <w:r>
        <w:t>, 23 (3), 285–313.</w:t>
      </w:r>
    </w:p>
    <w:p w:rsidR="007A57B6" w:rsidRDefault="007A57B6" w:rsidP="007A57B6">
      <w:pPr>
        <w:pStyle w:val="Bibliography"/>
      </w:pPr>
      <w:r>
        <w:t xml:space="preserve">Thøgersen, John (2005), “How May Consumer Policy Empower Consumers for Sustainable Lifestyles?,” </w:t>
      </w:r>
      <w:r>
        <w:rPr>
          <w:i/>
          <w:iCs/>
        </w:rPr>
        <w:t>Journal of Consumer Policy</w:t>
      </w:r>
      <w:r>
        <w:t>, 28 (2), 143–177.</w:t>
      </w:r>
    </w:p>
    <w:p w:rsidR="007A57B6" w:rsidRDefault="007A57B6" w:rsidP="007A57B6">
      <w:pPr>
        <w:pStyle w:val="Bibliography"/>
      </w:pPr>
      <w:r>
        <w:t xml:space="preserve">Thøgersen, John (2012), “The Importance of Timing for Breaking Commuters’ Car Driving Habits,” </w:t>
      </w:r>
      <w:r>
        <w:rPr>
          <w:i/>
          <w:iCs/>
        </w:rPr>
        <w:t>Working Paper</w:t>
      </w:r>
      <w:r>
        <w:t>.</w:t>
      </w:r>
    </w:p>
    <w:p w:rsidR="007A57B6" w:rsidRDefault="007A57B6" w:rsidP="007A57B6">
      <w:pPr>
        <w:pStyle w:val="Bibliography"/>
      </w:pPr>
      <w:r>
        <w:t xml:space="preserve">Thøgersen, John and Berit Møller (2008), “Breaking Car Use Habits: The Effectiveness of a Free One-Month Travelcard,” </w:t>
      </w:r>
      <w:r>
        <w:rPr>
          <w:i/>
          <w:iCs/>
        </w:rPr>
        <w:t>Transportation</w:t>
      </w:r>
      <w:r>
        <w:t>, 35 (3), 329–345.</w:t>
      </w:r>
    </w:p>
    <w:p w:rsidR="007A57B6" w:rsidRDefault="007A57B6" w:rsidP="007A57B6">
      <w:pPr>
        <w:pStyle w:val="Bibliography"/>
      </w:pPr>
      <w:r>
        <w:t xml:space="preserve">Tiefenbeck, Verena, Thorsten Staake, Kurt Roth, and Olga Sachs (2013), “For Better or for Worse? Empirical Evidence of Moral Licensing in a Behavioral Energy Conservation Campaign,” </w:t>
      </w:r>
      <w:r>
        <w:rPr>
          <w:i/>
          <w:iCs/>
        </w:rPr>
        <w:t>Energy Policy</w:t>
      </w:r>
      <w:r>
        <w:t>, 57, 160–171.</w:t>
      </w:r>
    </w:p>
    <w:p w:rsidR="007A57B6" w:rsidRDefault="007A57B6" w:rsidP="007A57B6">
      <w:pPr>
        <w:pStyle w:val="Bibliography"/>
      </w:pPr>
      <w:r>
        <w:t xml:space="preserve">Trope, Yaacov and Nira Liberman (2010), “Construal-Level Theory of Psychological Distance.,” </w:t>
      </w:r>
      <w:r>
        <w:rPr>
          <w:i/>
          <w:iCs/>
        </w:rPr>
        <w:t>Psychological Review</w:t>
      </w:r>
      <w:r>
        <w:t>, 117 (2), 440.</w:t>
      </w:r>
    </w:p>
    <w:p w:rsidR="007A57B6" w:rsidRDefault="007A57B6" w:rsidP="007A57B6">
      <w:pPr>
        <w:pStyle w:val="Bibliography"/>
      </w:pPr>
      <w:r>
        <w:t xml:space="preserve">Trudel, Remi, Jennifer J. Argo, and Matthew D. Meng (2016), “The Recycled Self: Consumers’ Disposal Decisions of Identity-Linked Products,” </w:t>
      </w:r>
      <w:r>
        <w:rPr>
          <w:i/>
          <w:iCs/>
        </w:rPr>
        <w:t>Journal of Consumer Research</w:t>
      </w:r>
      <w:r>
        <w:t>, 43 (2), 246–264.</w:t>
      </w:r>
    </w:p>
    <w:p w:rsidR="007A57B6" w:rsidRDefault="007A57B6" w:rsidP="007A57B6">
      <w:pPr>
        <w:pStyle w:val="Bibliography"/>
      </w:pPr>
      <w:r>
        <w:t xml:space="preserve">Trudel, Remi and June Cotte (2009), “Does It Pay to Be Good?,” </w:t>
      </w:r>
      <w:r>
        <w:rPr>
          <w:i/>
          <w:iCs/>
        </w:rPr>
        <w:t>MIT Sloan Management Review</w:t>
      </w:r>
      <w:r>
        <w:t>, 50 (2), 61.</w:t>
      </w:r>
    </w:p>
    <w:p w:rsidR="007A57B6" w:rsidRDefault="007A57B6" w:rsidP="007A57B6">
      <w:pPr>
        <w:pStyle w:val="Bibliography"/>
      </w:pPr>
      <w:r>
        <w:t xml:space="preserve">Truelove, Heather Barnes, Amanda R. Carrico, Elke U. Weber, Kaitlin Toner Raimi, and Michael P. Vandenbergh (2014), “Positive and Negative Spillover of Pro-Environmental Behavior: An Integrative Review and Theoretical Framework,” </w:t>
      </w:r>
      <w:r>
        <w:rPr>
          <w:i/>
          <w:iCs/>
        </w:rPr>
        <w:t>Global Environmental Change</w:t>
      </w:r>
      <w:r>
        <w:t>, 29, 127–138.</w:t>
      </w:r>
    </w:p>
    <w:p w:rsidR="007A57B6" w:rsidRDefault="007A57B6" w:rsidP="007A57B6">
      <w:pPr>
        <w:pStyle w:val="Bibliography"/>
      </w:pPr>
      <w:r>
        <w:t xml:space="preserve">Turner, John C. (1985), </w:t>
      </w:r>
      <w:r>
        <w:rPr>
          <w:i/>
          <w:iCs/>
        </w:rPr>
        <w:t>Social Categorization and the Self-Concept: A Social Cognitive Theory of Group Behaviour</w:t>
      </w:r>
      <w:r>
        <w:t>, Greenwich: CT: JAI.</w:t>
      </w:r>
    </w:p>
    <w:p w:rsidR="007A57B6" w:rsidRDefault="007A57B6" w:rsidP="007A57B6">
      <w:pPr>
        <w:pStyle w:val="Bibliography"/>
      </w:pPr>
      <w:r>
        <w:t xml:space="preserve">Ungemach, Christoph, Adrian R. Camilleri, Eric J. Johnson, Richard P. Larrick, and Elke U. Weber (2017), “Translated Attributes as Choice Architecture: Aligning Objectives and Choices Through Decision Signposts,” </w:t>
      </w:r>
      <w:r>
        <w:rPr>
          <w:i/>
          <w:iCs/>
        </w:rPr>
        <w:t>Management Science</w:t>
      </w:r>
      <w:r>
        <w:t>, Articles in Advance, 1–15.</w:t>
      </w:r>
    </w:p>
    <w:p w:rsidR="007A57B6" w:rsidRDefault="007A57B6" w:rsidP="007A57B6">
      <w:pPr>
        <w:pStyle w:val="Bibliography"/>
      </w:pPr>
      <w:r>
        <w:t xml:space="preserve">Van Boven, Leaf (2005), “Experientialism, Materialism, and the Pursuit of Happiness.,” </w:t>
      </w:r>
      <w:r>
        <w:rPr>
          <w:i/>
          <w:iCs/>
        </w:rPr>
        <w:t>Review of General Psychology</w:t>
      </w:r>
      <w:r>
        <w:t>, 9 (2), 132.</w:t>
      </w:r>
    </w:p>
    <w:p w:rsidR="007A57B6" w:rsidRDefault="007A57B6" w:rsidP="007A57B6">
      <w:pPr>
        <w:pStyle w:val="Bibliography"/>
      </w:pPr>
      <w:r>
        <w:t xml:space="preserve">Van der Werff, Ellen, Linda Steg, and Kees Keizer (2014), “I Am What I Am, by Looking Past the Present: The Influence of Biospheric Values and Past Behavior on Environmental Self-Identity,” </w:t>
      </w:r>
      <w:r>
        <w:rPr>
          <w:i/>
          <w:iCs/>
        </w:rPr>
        <w:t>Environment and Behavior</w:t>
      </w:r>
      <w:r>
        <w:t>, 46 (5), 626–657.</w:t>
      </w:r>
    </w:p>
    <w:p w:rsidR="007A57B6" w:rsidRDefault="007A57B6" w:rsidP="007A57B6">
      <w:pPr>
        <w:pStyle w:val="Bibliography"/>
      </w:pPr>
      <w:r>
        <w:t xml:space="preserve">Vargo, Stephen L. and Robert F. Lusch (2004), “Evolving to a New Dominant Logic for Marketing,” </w:t>
      </w:r>
      <w:r>
        <w:rPr>
          <w:i/>
          <w:iCs/>
        </w:rPr>
        <w:t>Journal of Marketing</w:t>
      </w:r>
      <w:r>
        <w:t>, 68 (1), 1–17.</w:t>
      </w:r>
    </w:p>
    <w:p w:rsidR="007A57B6" w:rsidRDefault="007A57B6" w:rsidP="007A57B6">
      <w:pPr>
        <w:pStyle w:val="Bibliography"/>
      </w:pPr>
      <w:r>
        <w:t xml:space="preserve">Velasquez, Alcides and Robert LaRose (2015), “Youth collective activism through social media: The role of collective efficacy,” </w:t>
      </w:r>
      <w:r>
        <w:rPr>
          <w:i/>
          <w:iCs/>
        </w:rPr>
        <w:t>New Media &amp; Society</w:t>
      </w:r>
      <w:r>
        <w:t>, 17 (6), 899–918.</w:t>
      </w:r>
    </w:p>
    <w:p w:rsidR="007A57B6" w:rsidRDefault="007A57B6" w:rsidP="007A57B6">
      <w:pPr>
        <w:pStyle w:val="Bibliography"/>
      </w:pPr>
      <w:r>
        <w:t xml:space="preserve">Verplanken, Bas (2011), “Old Habits and New Routes to Sustainable Behaviour,” in </w:t>
      </w:r>
      <w:r>
        <w:rPr>
          <w:i/>
          <w:iCs/>
        </w:rPr>
        <w:t>Engaging the Public with Climate Change: Behaviour Change and Communication</w:t>
      </w:r>
      <w:r>
        <w:t>, UK: Taylor and Francis, 17–30.</w:t>
      </w:r>
    </w:p>
    <w:p w:rsidR="007A57B6" w:rsidRDefault="007A57B6" w:rsidP="007A57B6">
      <w:pPr>
        <w:pStyle w:val="Bibliography"/>
      </w:pPr>
      <w:r>
        <w:t xml:space="preserve">Verplanken, Bas and Henk Aarts (1999), “Habit, Attitude, and Planned Behaviour: Is Habit an Empty Construct or an Interesting Case of Goal-Directed Automaticity?,” </w:t>
      </w:r>
      <w:r>
        <w:rPr>
          <w:i/>
          <w:iCs/>
        </w:rPr>
        <w:t>European Review of Social Psychology</w:t>
      </w:r>
      <w:r>
        <w:t>, 10 (1), 101–134.</w:t>
      </w:r>
    </w:p>
    <w:p w:rsidR="007A57B6" w:rsidRDefault="007A57B6" w:rsidP="007A57B6">
      <w:pPr>
        <w:pStyle w:val="Bibliography"/>
      </w:pPr>
      <w:r>
        <w:t xml:space="preserve">Verplanken, Bas and Rob W. Holland (2002), “Motivated Decision Making: Effects of Activation and Self-Centrality of Values on Choices and Behavior.,” </w:t>
      </w:r>
      <w:r>
        <w:rPr>
          <w:i/>
          <w:iCs/>
        </w:rPr>
        <w:t>Journal of Personality and Social Psychology</w:t>
      </w:r>
      <w:r>
        <w:t>, 82 (3), 434.</w:t>
      </w:r>
    </w:p>
    <w:p w:rsidR="007A57B6" w:rsidRDefault="007A57B6" w:rsidP="007A57B6">
      <w:pPr>
        <w:pStyle w:val="Bibliography"/>
      </w:pPr>
      <w:r>
        <w:t xml:space="preserve">Verplanken, Bas and Deborah Roy (2016), “Empowering Interventions to Promote Sustainable Lifestyles: Testing the Habit Discontinuity Hypothesis in a Field Experiment,” </w:t>
      </w:r>
      <w:r>
        <w:rPr>
          <w:i/>
          <w:iCs/>
        </w:rPr>
        <w:t>Journal of Environmental Psychology</w:t>
      </w:r>
      <w:r>
        <w:t>, 45 (Supplement C), 127–134.</w:t>
      </w:r>
    </w:p>
    <w:p w:rsidR="007A57B6" w:rsidRDefault="007A57B6" w:rsidP="007A57B6">
      <w:pPr>
        <w:pStyle w:val="Bibliography"/>
      </w:pPr>
      <w:r>
        <w:t xml:space="preserve">Verplanken, Bas, Ian Walker, Adrian Davis, and Michaela Jurasek (2008), “Context Change and Travel Mode Choice: Combining the Habit Discontinuity and Self-Activation Hypotheses,” </w:t>
      </w:r>
      <w:r>
        <w:rPr>
          <w:i/>
          <w:iCs/>
        </w:rPr>
        <w:t>Journal of Environmental Psychology</w:t>
      </w:r>
      <w:r>
        <w:t>, 28 (2), 121–127.</w:t>
      </w:r>
    </w:p>
    <w:p w:rsidR="007A57B6" w:rsidRDefault="007A57B6" w:rsidP="007A57B6">
      <w:pPr>
        <w:pStyle w:val="Bibliography"/>
      </w:pPr>
      <w:r>
        <w:t xml:space="preserve">Vugt, Mark, Vladas Griskevicius, and P. Schultz (2014), “Naturally Green: Harnessing Stone Age Psychological Biases to Foster Environmental Behavior,” </w:t>
      </w:r>
      <w:r>
        <w:rPr>
          <w:i/>
          <w:iCs/>
        </w:rPr>
        <w:t>Social Issues and Policy Review</w:t>
      </w:r>
      <w:r>
        <w:t>, 8 (1), 1–32.</w:t>
      </w:r>
    </w:p>
    <w:p w:rsidR="007A57B6" w:rsidRDefault="007A57B6" w:rsidP="007A57B6">
      <w:pPr>
        <w:pStyle w:val="Bibliography"/>
      </w:pPr>
      <w:r>
        <w:t xml:space="preserve">Wade-Benzoni, K. A., A. E. Tenbrunsel, and M. H. Bazerman (1997), “Egocentric Interpretations of Fairness as an Obstacle to the Resolution of Environmental Conflict,” </w:t>
      </w:r>
      <w:r>
        <w:rPr>
          <w:i/>
          <w:iCs/>
        </w:rPr>
        <w:t>Research on Negotiation in Organizations</w:t>
      </w:r>
      <w:r>
        <w:t>, 6, 189–208.</w:t>
      </w:r>
    </w:p>
    <w:p w:rsidR="007A57B6" w:rsidRDefault="007A57B6" w:rsidP="007A57B6">
      <w:pPr>
        <w:pStyle w:val="Bibliography"/>
      </w:pPr>
      <w:r>
        <w:t xml:space="preserve">Walker, Ian, Gregory O. Thomas, and Bas Verplanken (2015), “Old Habits Die Hard: Travel Habit Formation and Decay During an Office Relocation,” </w:t>
      </w:r>
      <w:r>
        <w:rPr>
          <w:i/>
          <w:iCs/>
        </w:rPr>
        <w:t>Environment and Behavior</w:t>
      </w:r>
      <w:r>
        <w:t>, 47 (10), 1089–1106.</w:t>
      </w:r>
    </w:p>
    <w:p w:rsidR="007A57B6" w:rsidRDefault="007A57B6" w:rsidP="007A57B6">
      <w:pPr>
        <w:pStyle w:val="Bibliography"/>
      </w:pPr>
      <w:r>
        <w:t xml:space="preserve">Wang, Tingting, Anirban Mukhopadhyay, and Vanessa M. Patrick (2017), “Getting Consumers to Recycle NOW! When and Why Cuteness Appeals Influence Prosocial and Sustainable Behavior,” </w:t>
      </w:r>
      <w:r>
        <w:rPr>
          <w:i/>
          <w:iCs/>
        </w:rPr>
        <w:t>Journal of Public Policy &amp; Marketing</w:t>
      </w:r>
      <w:r>
        <w:t>, 36 (2), 269–283.</w:t>
      </w:r>
    </w:p>
    <w:p w:rsidR="007A57B6" w:rsidRDefault="007A57B6" w:rsidP="007A57B6">
      <w:pPr>
        <w:pStyle w:val="Bibliography"/>
      </w:pPr>
      <w:r>
        <w:t xml:space="preserve">Wang, Wenbo, Aradhna Krishna, and Brent McFerran (2016), “Turning Off the Lights: Consumers’ Environmental Efforts Depend on Visible Efforts of Firms,” </w:t>
      </w:r>
      <w:r>
        <w:rPr>
          <w:i/>
          <w:iCs/>
        </w:rPr>
        <w:t>Journal of Marketing Research</w:t>
      </w:r>
      <w:r>
        <w:t>, 54 (3), 478–494.</w:t>
      </w:r>
    </w:p>
    <w:p w:rsidR="007A57B6" w:rsidRDefault="007A57B6" w:rsidP="007A57B6">
      <w:pPr>
        <w:pStyle w:val="Bibliography"/>
      </w:pPr>
      <w:r>
        <w:t xml:space="preserve">Weber, Elke U. (2010), “What Shapes Perceptions of Climate Change?,” </w:t>
      </w:r>
      <w:r>
        <w:rPr>
          <w:i/>
          <w:iCs/>
        </w:rPr>
        <w:t>Wiley Interdisciplinary Reviews: Climate Change</w:t>
      </w:r>
      <w:r>
        <w:t>, 1 (3), 332–342.</w:t>
      </w:r>
    </w:p>
    <w:p w:rsidR="007A57B6" w:rsidRDefault="007A57B6" w:rsidP="007A57B6">
      <w:pPr>
        <w:pStyle w:val="Bibliography"/>
      </w:pPr>
      <w:r>
        <w:t xml:space="preserve">Welsch, Heinz and Jan Kühling (2009), “Determinants of Pro-Environmental Consumption: The Role of Reference Groups and Routine Behavior.,” </w:t>
      </w:r>
      <w:r>
        <w:rPr>
          <w:i/>
          <w:iCs/>
        </w:rPr>
        <w:t>Ecological Economics</w:t>
      </w:r>
      <w:r>
        <w:t>, 69 (1), 166–176.</w:t>
      </w:r>
    </w:p>
    <w:p w:rsidR="007A57B6" w:rsidRDefault="007A57B6" w:rsidP="007A57B6">
      <w:pPr>
        <w:pStyle w:val="Bibliography"/>
      </w:pPr>
      <w:r>
        <w:t xml:space="preserve">Werner, Carol M., Mark U. Rhodes, and Kimberly K. Partain (1998), “Designing Effective Instructional Signs with Schema Theory: Case Studies of Polystyrene Recycling,” </w:t>
      </w:r>
      <w:r>
        <w:rPr>
          <w:i/>
          <w:iCs/>
        </w:rPr>
        <w:t>Environment and Behavior</w:t>
      </w:r>
      <w:r>
        <w:t>, 30 (5), 709–735.</w:t>
      </w:r>
    </w:p>
    <w:p w:rsidR="007A57B6" w:rsidRDefault="007A57B6" w:rsidP="007A57B6">
      <w:pPr>
        <w:pStyle w:val="Bibliography"/>
      </w:pPr>
      <w:r>
        <w:t xml:space="preserve">Westerling, A. L. and B. P. Bryant (2008), “Climate Change and Wildfire in California,” </w:t>
      </w:r>
      <w:r>
        <w:rPr>
          <w:i/>
          <w:iCs/>
        </w:rPr>
        <w:t>Climatic Change</w:t>
      </w:r>
      <w:r>
        <w:t>, 87 (1), 231–249.</w:t>
      </w:r>
    </w:p>
    <w:p w:rsidR="007A57B6" w:rsidRDefault="007A57B6" w:rsidP="007A57B6">
      <w:pPr>
        <w:pStyle w:val="Bibliography"/>
      </w:pPr>
      <w:r>
        <w:t xml:space="preserve">White, Katherine and Jennifer J. Argo (2011), “When Imitation Doesn’t Flatter: The Role of Consumer Distinctiveness in Responses to Mimicry,” </w:t>
      </w:r>
      <w:r>
        <w:rPr>
          <w:i/>
          <w:iCs/>
        </w:rPr>
        <w:t>Journal of Consumer Research</w:t>
      </w:r>
      <w:r>
        <w:t>, 38 (4), 667–680.</w:t>
      </w:r>
    </w:p>
    <w:p w:rsidR="007A57B6" w:rsidRDefault="007A57B6" w:rsidP="007A57B6">
      <w:pPr>
        <w:pStyle w:val="Bibliography"/>
      </w:pPr>
      <w:r>
        <w:t xml:space="preserve">White, Katherine, Rhiannon MacDonnell, and Darren W. Dahl (2011), “It’s the Mind-Set That Matters: The Role of Construal Level and Message Framing in Influencing Consumer Efficacy and Conservation Behaviors,” </w:t>
      </w:r>
      <w:r>
        <w:rPr>
          <w:i/>
          <w:iCs/>
        </w:rPr>
        <w:t>Journal of Marketing Research</w:t>
      </w:r>
      <w:r>
        <w:t>, 48 (3), 472–485.</w:t>
      </w:r>
    </w:p>
    <w:p w:rsidR="007A57B6" w:rsidRDefault="007A57B6" w:rsidP="007A57B6">
      <w:pPr>
        <w:pStyle w:val="Bibliography"/>
      </w:pPr>
      <w:r>
        <w:t xml:space="preserve">White, Katherine and John Peloza (2009), “Self-Benefit versus Other-Benefit Marketing Appeals: Their Effectiveness in Generating Charitable Support,” </w:t>
      </w:r>
      <w:r>
        <w:rPr>
          <w:i/>
          <w:iCs/>
        </w:rPr>
        <w:t>Journal of Marketing</w:t>
      </w:r>
      <w:r>
        <w:t>, 73 (4), 109–124.</w:t>
      </w:r>
    </w:p>
    <w:p w:rsidR="007A57B6" w:rsidRDefault="007A57B6" w:rsidP="007A57B6">
      <w:pPr>
        <w:pStyle w:val="Bibliography"/>
      </w:pPr>
      <w:r>
        <w:t xml:space="preserve">White, Katherine and Bonnie Simpson (2013), “When Do (and Don’t) Normative Appeals Influence Sustainable Consumer Behaviors?,” </w:t>
      </w:r>
      <w:r>
        <w:rPr>
          <w:i/>
          <w:iCs/>
        </w:rPr>
        <w:t>Journal of Marketing</w:t>
      </w:r>
      <w:r>
        <w:t>, 77 (2), 78–95.</w:t>
      </w:r>
    </w:p>
    <w:p w:rsidR="007A57B6" w:rsidRDefault="007A57B6" w:rsidP="007A57B6">
      <w:pPr>
        <w:pStyle w:val="Bibliography"/>
      </w:pPr>
      <w:r>
        <w:t xml:space="preserve">White, Katherine, Bonnie Simpson, and Jennifer J. Argo (2014), “The Motivating Role of Dissociative Out-Groups in Encouraging Positive Consumer Behaviors,” </w:t>
      </w:r>
      <w:r>
        <w:rPr>
          <w:i/>
          <w:iCs/>
        </w:rPr>
        <w:t>Journal of Marketing Research</w:t>
      </w:r>
      <w:r>
        <w:t>, 51 (4), 433–447.</w:t>
      </w:r>
    </w:p>
    <w:p w:rsidR="007A57B6" w:rsidRDefault="007A57B6" w:rsidP="007A57B6">
      <w:pPr>
        <w:pStyle w:val="Bibliography"/>
      </w:pPr>
      <w:r>
        <w:t xml:space="preserve">Wiidegren, Örjan (1998), “The New Environmental Paradigm and Personal Norms,” </w:t>
      </w:r>
      <w:r>
        <w:rPr>
          <w:i/>
          <w:iCs/>
        </w:rPr>
        <w:t>Environment and Behavior</w:t>
      </w:r>
      <w:r>
        <w:t>, 30 (1), 75–100.</w:t>
      </w:r>
    </w:p>
    <w:p w:rsidR="007A57B6" w:rsidRDefault="007A57B6" w:rsidP="007A57B6">
      <w:pPr>
        <w:pStyle w:val="Bibliography"/>
      </w:pPr>
      <w:r>
        <w:t xml:space="preserve">Wilhite, Harold and Rich Ling (1995), “Measured Energy Savings from a More Informative Energy Bill,” </w:t>
      </w:r>
      <w:r>
        <w:rPr>
          <w:i/>
          <w:iCs/>
        </w:rPr>
        <w:t>Energy and Buildings</w:t>
      </w:r>
      <w:r>
        <w:t>, 22 (2), 145–155.</w:t>
      </w:r>
    </w:p>
    <w:p w:rsidR="007A57B6" w:rsidRDefault="007A57B6" w:rsidP="007A57B6">
      <w:pPr>
        <w:pStyle w:val="Bibliography"/>
      </w:pPr>
      <w:r>
        <w:t xml:space="preserve">Winterich, Karen P., Rebecca Walker Reczek, and Julie R. Irwin (2017), “Keeping the Memory but Not the Possession: Memory Preservation Mitigates Identity Loss from Product Disposition,” </w:t>
      </w:r>
      <w:r>
        <w:rPr>
          <w:i/>
          <w:iCs/>
        </w:rPr>
        <w:t>Journal of Marketing</w:t>
      </w:r>
      <w:r>
        <w:t>, 81 (5), 104–120.</w:t>
      </w:r>
    </w:p>
    <w:p w:rsidR="007A57B6" w:rsidRDefault="007A57B6" w:rsidP="007A57B6">
      <w:pPr>
        <w:pStyle w:val="Bibliography"/>
      </w:pPr>
      <w:r>
        <w:t xml:space="preserve">Winterich, Karen Page and Michael J. Barone (2011), “Warm glow or cold, hard cash? Social identity effects on consumer choice for donation versus discount promotions,” </w:t>
      </w:r>
      <w:r>
        <w:rPr>
          <w:i/>
          <w:iCs/>
        </w:rPr>
        <w:t>Journal of Marketing Research</w:t>
      </w:r>
      <w:r>
        <w:t>, 48 (5), 855–868.</w:t>
      </w:r>
    </w:p>
    <w:p w:rsidR="007A57B6" w:rsidRDefault="007A57B6" w:rsidP="007A57B6">
      <w:pPr>
        <w:pStyle w:val="Bibliography"/>
      </w:pPr>
      <w:r>
        <w:t xml:space="preserve">Young, William, Kumju Hwang, Seonaidh McDonald, and Caroline J. Oates (2010), “Sustainable Consumption: Green Consumer Behaviour When Purchasing Products,” </w:t>
      </w:r>
      <w:r>
        <w:rPr>
          <w:i/>
          <w:iCs/>
        </w:rPr>
        <w:t>Sustainable Development</w:t>
      </w:r>
      <w:r>
        <w:t>, 18 (1), 20–31.</w:t>
      </w:r>
    </w:p>
    <w:p w:rsidR="007A57B6" w:rsidRDefault="007A57B6" w:rsidP="007A57B6">
      <w:pPr>
        <w:pStyle w:val="Bibliography"/>
      </w:pPr>
      <w:r>
        <w:t xml:space="preserve">Zajonc, R. B. (1980), “Feeling and thinking: Preferences need no inferences,” </w:t>
      </w:r>
      <w:r>
        <w:rPr>
          <w:i/>
          <w:iCs/>
        </w:rPr>
        <w:t>American Psychologist</w:t>
      </w:r>
      <w:r>
        <w:t>, 35 (2), 151–175.</w:t>
      </w:r>
    </w:p>
    <w:p w:rsidR="007A57B6" w:rsidRDefault="007A57B6" w:rsidP="007A57B6">
      <w:pPr>
        <w:pStyle w:val="Bibliography"/>
      </w:pPr>
      <w:r>
        <w:t xml:space="preserve">Zane, Daniel M., Julie R. Irwin, and Rebecca Walker Reczek (2015), “Do Less Ethical Consumers Denigrate More Ethical Consumers? The Effect of Willful Ignorance on Judgments of Others,” </w:t>
      </w:r>
      <w:r>
        <w:rPr>
          <w:i/>
          <w:iCs/>
        </w:rPr>
        <w:t>Journal of Consumer Psychology</w:t>
      </w:r>
      <w:r>
        <w:t>, 26 (3), 337–349.</w:t>
      </w:r>
    </w:p>
    <w:p w:rsidR="007A57B6" w:rsidRDefault="007A57B6" w:rsidP="007A57B6">
      <w:pPr>
        <w:pStyle w:val="Bibliography"/>
      </w:pPr>
      <w:r>
        <w:t xml:space="preserve">Zaval, Lisa, Ezra M. Markowitz, and Elke U. Weber (2015), “How Will I Be Remembered? Conserving the Environment for the Sake of One’s Legacy,” </w:t>
      </w:r>
      <w:r>
        <w:rPr>
          <w:i/>
          <w:iCs/>
        </w:rPr>
        <w:t>Psychological Science</w:t>
      </w:r>
      <w:r>
        <w:t>, 26 (2), 231–236.</w:t>
      </w:r>
    </w:p>
    <w:p w:rsidR="009770C0" w:rsidRDefault="00232275" w:rsidP="00AD37AB">
      <w:pPr>
        <w:pStyle w:val="Bibliography"/>
        <w:spacing w:after="20"/>
        <w:rPr>
          <w:color w:val="000000" w:themeColor="text1"/>
          <w:lang w:val="en-CA"/>
        </w:rPr>
      </w:pPr>
      <w:r w:rsidRPr="00EB70EC">
        <w:rPr>
          <w:color w:val="000000" w:themeColor="text1"/>
          <w:lang w:val="en-CA"/>
        </w:rPr>
        <w:fldChar w:fldCharType="end"/>
      </w:r>
    </w:p>
    <w:p w:rsidR="003E26DD" w:rsidRPr="0092334F" w:rsidRDefault="005C66A7" w:rsidP="0092334F">
      <w:pPr>
        <w:spacing w:after="160" w:line="259" w:lineRule="auto"/>
        <w:rPr>
          <w:b/>
          <w:noProof/>
          <w:color w:val="000000" w:themeColor="text1"/>
        </w:rPr>
      </w:pPr>
      <w:r w:rsidRPr="00327F01">
        <w:rPr>
          <w:b/>
          <w:color w:val="000000" w:themeColor="text1"/>
          <w:lang w:val="en-CA"/>
        </w:rPr>
        <w:t xml:space="preserve">                      </w:t>
      </w:r>
    </w:p>
    <w:sectPr w:rsidR="003E26DD" w:rsidRPr="0092334F" w:rsidSect="00DC6528">
      <w:headerReference w:type="default" r:id="rId9"/>
      <w:footerReference w:type="default" r:id="rId10"/>
      <w:pgSz w:w="12240" w:h="15840"/>
      <w:pgMar w:top="1418" w:right="1361" w:bottom="1418" w:left="136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784C" w:rsidRDefault="00FE784C" w:rsidP="00777764">
      <w:r>
        <w:separator/>
      </w:r>
    </w:p>
  </w:endnote>
  <w:endnote w:type="continuationSeparator" w:id="0">
    <w:p w:rsidR="00FE784C" w:rsidRDefault="00FE784C" w:rsidP="007777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iffordTimes New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50FE" w:rsidRDefault="003650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784C" w:rsidRDefault="00FE784C" w:rsidP="00777764">
      <w:r>
        <w:separator/>
      </w:r>
    </w:p>
  </w:footnote>
  <w:footnote w:type="continuationSeparator" w:id="0">
    <w:p w:rsidR="00FE784C" w:rsidRDefault="00FE784C" w:rsidP="00777764">
      <w:r>
        <w:continuationSeparator/>
      </w:r>
    </w:p>
  </w:footnote>
  <w:footnote w:id="1">
    <w:p w:rsidR="003650FE" w:rsidRDefault="003650FE" w:rsidP="00CD0BB8">
      <w:pPr>
        <w:pStyle w:val="FootnoteText"/>
        <w:spacing w:line="200" w:lineRule="exact"/>
      </w:pPr>
      <w:r>
        <w:rPr>
          <w:rStyle w:val="FootnoteReference"/>
        </w:rPr>
        <w:footnoteRef/>
      </w:r>
      <w:r>
        <w:rPr>
          <w:color w:val="000000" w:themeColor="text1"/>
        </w:rPr>
        <w:t xml:space="preserve">Steg and Vlek (2009) focus on three motivators of sustainable behavior change: weighing costs and benefits, moral and normative factors, and </w:t>
      </w:r>
      <w:r w:rsidR="00BF56AD">
        <w:rPr>
          <w:color w:val="000000" w:themeColor="text1"/>
        </w:rPr>
        <w:t>affective factors. Peattie (2010</w:t>
      </w:r>
      <w:r>
        <w:rPr>
          <w:color w:val="000000" w:themeColor="text1"/>
        </w:rPr>
        <w:t>) provides a comprehensive review</w:t>
      </w:r>
      <w:r w:rsidR="0094275A">
        <w:rPr>
          <w:color w:val="000000" w:themeColor="text1"/>
        </w:rPr>
        <w:t>,</w:t>
      </w:r>
      <w:r>
        <w:rPr>
          <w:color w:val="000000" w:themeColor="text1"/>
        </w:rPr>
        <w:t xml:space="preserve"> but does not give a detailed analysis of </w:t>
      </w:r>
      <w:r w:rsidR="00BF56AD">
        <w:rPr>
          <w:color w:val="000000" w:themeColor="text1"/>
        </w:rPr>
        <w:t xml:space="preserve">habit formation, </w:t>
      </w:r>
      <w:r>
        <w:rPr>
          <w:color w:val="000000" w:themeColor="text1"/>
        </w:rPr>
        <w:t xml:space="preserve">emotional </w:t>
      </w:r>
      <w:r w:rsidR="00BF56AD">
        <w:rPr>
          <w:color w:val="000000" w:themeColor="text1"/>
        </w:rPr>
        <w:t>factors</w:t>
      </w:r>
      <w:r>
        <w:rPr>
          <w:color w:val="000000" w:themeColor="text1"/>
        </w:rPr>
        <w:t>, or tangibility. Gifford (2014) gives</w:t>
      </w:r>
      <w:r w:rsidR="0094275A">
        <w:rPr>
          <w:color w:val="000000" w:themeColor="text1"/>
        </w:rPr>
        <w:t xml:space="preserve"> a broad </w:t>
      </w:r>
      <w:r>
        <w:rPr>
          <w:color w:val="000000" w:themeColor="text1"/>
        </w:rPr>
        <w:t>review</w:t>
      </w:r>
      <w:r w:rsidR="0094275A">
        <w:rPr>
          <w:color w:val="000000" w:themeColor="text1"/>
        </w:rPr>
        <w:t>,</w:t>
      </w:r>
      <w:r>
        <w:rPr>
          <w:color w:val="000000" w:themeColor="text1"/>
        </w:rPr>
        <w:t xml:space="preserve"> but does not delve </w:t>
      </w:r>
      <w:r w:rsidR="00B40D26">
        <w:rPr>
          <w:color w:val="000000" w:themeColor="text1"/>
        </w:rPr>
        <w:t xml:space="preserve">as </w:t>
      </w:r>
      <w:r>
        <w:rPr>
          <w:color w:val="000000" w:themeColor="text1"/>
        </w:rPr>
        <w:t xml:space="preserve">deeply into issues linked to </w:t>
      </w:r>
      <w:r w:rsidR="00FB0834">
        <w:rPr>
          <w:color w:val="000000" w:themeColor="text1"/>
        </w:rPr>
        <w:t xml:space="preserve">habit, </w:t>
      </w:r>
      <w:r>
        <w:rPr>
          <w:color w:val="000000" w:themeColor="text1"/>
        </w:rPr>
        <w:t>the self-concept, cognition, or tangibility. We also contribute to the existing literature by highlighting novel theoretical propositions and directions for future research.</w:t>
      </w:r>
    </w:p>
  </w:footnote>
  <w:footnote w:id="2">
    <w:p w:rsidR="003650FE" w:rsidRDefault="003650FE" w:rsidP="00E504AF">
      <w:pPr>
        <w:pStyle w:val="FootnoteText"/>
        <w:spacing w:line="200" w:lineRule="exact"/>
      </w:pPr>
      <w:r w:rsidRPr="005E67E2">
        <w:rPr>
          <w:rStyle w:val="FootnoteReference"/>
        </w:rPr>
        <w:footnoteRef/>
      </w:r>
      <w:r>
        <w:t xml:space="preserve"> </w:t>
      </w:r>
      <w:r>
        <w:fldChar w:fldCharType="begin"/>
      </w:r>
      <w:r>
        <w:instrText xml:space="preserve"> ADDIN ZOTERO_ITEM CSL_CITATION {"citationID":"NR3s5CLP","properties":{"formattedCitation":"(For more detailed information on how to think about the relevant factors to encourage behavior change see McKenzie-Mohr 2000; Peattie 2001; Schultz 2014; Schultz and Fielding 2014)","plainCitation":"(For more detailed information on how to think about the relevant factors to encourage behavior change see McKenzie-Mohr 2000; Peattie 2001; Schultz 2014; Schultz and Fielding 2014)","noteIndex":2},"citationItems":[{"id":4621,"uris":["http://zotero.org/groups/2061407/items/W7P2YZGG"],"uri":["http://zotero.org/groups/2061407/items/W7P2YZGG"],"itemData":{"id":4621,"type":"article-journal","title":"New Ways to Promote Proenvironmental Behavior: Promoting Sustainable Behavior: An Introduction to Community-Based Social Marketing","container-title":"Journal of Social Issues","page":"543–554","volume":"56","issue":"3","source":"Google Scholar","shortTitle":"New ways to promote proenvironmental behavior","author":[{"family":"McKenzie-Mohr","given":"Doug"}],"issued":{"date-parts":[["2000"]]}},"prefix":"For more detailed information on how to think about the relevant factors to encourage behavior change see "},{"id":4624,"uris":["http://zotero.org/groups/2061407/items/9V8DFT3X"],"uri":["http://zotero.org/groups/2061407/items/9V8DFT3X"],"itemData":{"id":4624,"type":"article-journal","title":"Golden Goose or Wild Goose? The Hunt for the Green Consumer","container-title":"Business Strategy and the Environment","page":"187–199","volume":"10","issue":"4","source":"Google Scholar","shortTitle":"Golden goose or wild goose?","author":[{"family":"Peattie","given":"Ken"}],"issued":{"date-parts":[["2001"]]}}},{"id":5994,"uris":["http://zotero.org/groups/2061407/items/IAP2Q8TN"],"uri":["http://zotero.org/groups/2061407/items/IAP2Q8TN"],"itemData":{"id":5994,"type":"article-journal","title":"Strategies for Promoting Proenvironmental Behavior","container-title":"European Psychologist","page":"107-117","volume":"19","issue":"2","source":"Google Scholar","author":[{"family":"Schultz","given":"P. Wesley"}],"issued":{"date-parts":[["2014"]]}}},{"id":5271,"uris":["http://zotero.org/groups/2061407/items/U5F4P8RL"],"uri":["http://zotero.org/groups/2061407/items/U5F4P8RL"],"itemData":{"id":5271,"type":"article-journal","title":"The Common in-Group Identity Model Enhances Communication About Recycled Water","container-title":"Journal of Environmental Psychology","page":"296–305","volume":"40","source":"Google Scholar","author":[{"family":"Schultz","given":"Tracy"},{"family":"Fielding","given":"Kelly"}],"issued":{"date-parts":[["2014"]]}}}],"schema":"https://github.com/citation-style-language/schema/raw/master/csl-citation.json"} </w:instrText>
      </w:r>
      <w:r>
        <w:fldChar w:fldCharType="separate"/>
      </w:r>
      <w:r w:rsidRPr="00360506">
        <w:t>For more detailed information on how to think about the relevant factors to encourage behavior change see McKenzie-Mohr 2000; Peattie 2001; Schultz 2014; Schultz and Fielding 2014</w:t>
      </w:r>
      <w:r>
        <w:fldChar w:fldCharType="end"/>
      </w:r>
      <w:r>
        <w:t>.</w:t>
      </w:r>
    </w:p>
  </w:footnote>
  <w:footnote w:id="3">
    <w:p w:rsidR="003650FE" w:rsidRPr="007E05EC" w:rsidRDefault="003650FE">
      <w:pPr>
        <w:pStyle w:val="FootnoteText"/>
      </w:pPr>
      <w:r w:rsidRPr="007E05EC">
        <w:rPr>
          <w:rStyle w:val="FootnoteReference"/>
        </w:rPr>
        <w:footnoteRef/>
      </w:r>
      <w:r w:rsidRPr="007E05EC">
        <w:t xml:space="preserve"> We note </w:t>
      </w:r>
      <w:r>
        <w:t>that we are using Our Horizon as an example of these concepts and we cannot make conclusions about their success yet. We thank</w:t>
      </w:r>
      <w:r w:rsidRPr="007E05EC">
        <w:t xml:space="preserve"> Rob Shirkey for his permission to use Our Horizon as an example in this paper.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6527880"/>
      <w:docPartObj>
        <w:docPartGallery w:val="Page Numbers (Top of Page)"/>
        <w:docPartUnique/>
      </w:docPartObj>
    </w:sdtPr>
    <w:sdtEndPr>
      <w:rPr>
        <w:noProof/>
      </w:rPr>
    </w:sdtEndPr>
    <w:sdtContent>
      <w:p w:rsidR="003650FE" w:rsidRDefault="003650FE">
        <w:pPr>
          <w:pStyle w:val="Header"/>
          <w:jc w:val="right"/>
        </w:pPr>
        <w:r>
          <w:fldChar w:fldCharType="begin"/>
        </w:r>
        <w:r>
          <w:instrText xml:space="preserve"> PAGE   \* MERGEFORMAT </w:instrText>
        </w:r>
        <w:r>
          <w:fldChar w:fldCharType="separate"/>
        </w:r>
        <w:r w:rsidR="00FE784C">
          <w:rPr>
            <w:noProof/>
          </w:rPr>
          <w:t>1</w:t>
        </w:r>
        <w:r>
          <w:rPr>
            <w:noProof/>
          </w:rPr>
          <w:fldChar w:fldCharType="end"/>
        </w:r>
      </w:p>
    </w:sdtContent>
  </w:sdt>
  <w:p w:rsidR="003650FE" w:rsidRDefault="003650F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2430F4"/>
    <w:multiLevelType w:val="hybridMultilevel"/>
    <w:tmpl w:val="37948CC6"/>
    <w:lvl w:ilvl="0" w:tplc="AFBA210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638452A"/>
    <w:multiLevelType w:val="hybridMultilevel"/>
    <w:tmpl w:val="4BFA2B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6A2095"/>
    <w:multiLevelType w:val="multilevel"/>
    <w:tmpl w:val="36FA92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811B45"/>
    <w:multiLevelType w:val="hybridMultilevel"/>
    <w:tmpl w:val="D5246B6C"/>
    <w:lvl w:ilvl="0" w:tplc="04090011">
      <w:start w:val="1"/>
      <w:numFmt w:val="decimal"/>
      <w:lvlText w:val="%1)"/>
      <w:lvlJc w:val="left"/>
      <w:pPr>
        <w:ind w:left="720" w:hanging="360"/>
      </w:pPr>
      <w:rPr>
        <w:rFonts w:hint="default"/>
      </w:rPr>
    </w:lvl>
    <w:lvl w:ilvl="1" w:tplc="04090019">
      <w:start w:val="1"/>
      <w:numFmt w:val="lowerLetter"/>
      <w:lvlText w:val="%2."/>
      <w:lvlJc w:val="left"/>
      <w:pPr>
        <w:ind w:left="36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A725A6"/>
    <w:multiLevelType w:val="multilevel"/>
    <w:tmpl w:val="09CE64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C66440B"/>
    <w:multiLevelType w:val="multilevel"/>
    <w:tmpl w:val="1CD46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4303A7"/>
    <w:multiLevelType w:val="multilevel"/>
    <w:tmpl w:val="7F7297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EB7922"/>
    <w:multiLevelType w:val="multilevel"/>
    <w:tmpl w:val="ACE07B2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A50112"/>
    <w:multiLevelType w:val="hybridMultilevel"/>
    <w:tmpl w:val="811A4752"/>
    <w:lvl w:ilvl="0" w:tplc="7B0AAD24">
      <w:start w:val="1"/>
      <w:numFmt w:val="decimal"/>
      <w:lvlText w:val="%1."/>
      <w:lvlJc w:val="left"/>
      <w:pPr>
        <w:ind w:left="360" w:hanging="360"/>
      </w:pPr>
      <w:rPr>
        <w:rFonts w:ascii="Times New Roman" w:eastAsia="Times New Roman" w:hAnsi="Times New Roman" w:cs="Times New Roman"/>
      </w:r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9" w15:restartNumberingAfterBreak="0">
    <w:nsid w:val="276D3478"/>
    <w:multiLevelType w:val="hybridMultilevel"/>
    <w:tmpl w:val="F830D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6D2D85"/>
    <w:multiLevelType w:val="multilevel"/>
    <w:tmpl w:val="251AD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1DB6379"/>
    <w:multiLevelType w:val="multilevel"/>
    <w:tmpl w:val="B7DCF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9634EF5"/>
    <w:multiLevelType w:val="multilevel"/>
    <w:tmpl w:val="90FEC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CD031D0"/>
    <w:multiLevelType w:val="multilevel"/>
    <w:tmpl w:val="66DC5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E8E135A"/>
    <w:multiLevelType w:val="hybridMultilevel"/>
    <w:tmpl w:val="28F4A7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297E03"/>
    <w:multiLevelType w:val="multilevel"/>
    <w:tmpl w:val="2D044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58006E8"/>
    <w:multiLevelType w:val="hybridMultilevel"/>
    <w:tmpl w:val="507CF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F4842B2"/>
    <w:multiLevelType w:val="multilevel"/>
    <w:tmpl w:val="B2AAA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657F6D"/>
    <w:multiLevelType w:val="hybridMultilevel"/>
    <w:tmpl w:val="ADAAF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F125E4"/>
    <w:multiLevelType w:val="multilevel"/>
    <w:tmpl w:val="9F12E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611189D"/>
    <w:multiLevelType w:val="multilevel"/>
    <w:tmpl w:val="DBCCDD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AEC480D"/>
    <w:multiLevelType w:val="hybridMultilevel"/>
    <w:tmpl w:val="9DEE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067C3F"/>
    <w:multiLevelType w:val="hybridMultilevel"/>
    <w:tmpl w:val="8564B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CD5294"/>
    <w:multiLevelType w:val="multilevel"/>
    <w:tmpl w:val="981AA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E476546"/>
    <w:multiLevelType w:val="hybridMultilevel"/>
    <w:tmpl w:val="DBA27C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ED93F68"/>
    <w:multiLevelType w:val="multilevel"/>
    <w:tmpl w:val="70328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1FF1604"/>
    <w:multiLevelType w:val="multilevel"/>
    <w:tmpl w:val="957E8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5E00DC"/>
    <w:multiLevelType w:val="multilevel"/>
    <w:tmpl w:val="320EC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D96D68"/>
    <w:multiLevelType w:val="multilevel"/>
    <w:tmpl w:val="1CDEB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DCB18A2"/>
    <w:multiLevelType w:val="multilevel"/>
    <w:tmpl w:val="57A8249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9"/>
  </w:num>
  <w:num w:numId="2">
    <w:abstractNumId w:val="24"/>
  </w:num>
  <w:num w:numId="3">
    <w:abstractNumId w:val="1"/>
  </w:num>
  <w:num w:numId="4">
    <w:abstractNumId w:val="15"/>
  </w:num>
  <w:num w:numId="5">
    <w:abstractNumId w:val="25"/>
  </w:num>
  <w:num w:numId="6">
    <w:abstractNumId w:val="20"/>
  </w:num>
  <w:num w:numId="7">
    <w:abstractNumId w:val="20"/>
    <w:lvlOverride w:ilvl="0">
      <w:lvl w:ilvl="0">
        <w:numFmt w:val="decimal"/>
        <w:lvlText w:val=""/>
        <w:lvlJc w:val="left"/>
      </w:lvl>
    </w:lvlOverride>
    <w:lvlOverride w:ilvl="1">
      <w:lvl w:ilvl="1">
        <w:numFmt w:val="decimal"/>
        <w:lvlText w:val="%2."/>
        <w:lvlJc w:val="left"/>
      </w:lvl>
    </w:lvlOverride>
  </w:num>
  <w:num w:numId="8">
    <w:abstractNumId w:val="20"/>
    <w:lvlOverride w:ilvl="0">
      <w:lvl w:ilvl="0">
        <w:numFmt w:val="decimal"/>
        <w:lvlText w:val=""/>
        <w:lvlJc w:val="left"/>
      </w:lvl>
    </w:lvlOverride>
    <w:lvlOverride w:ilvl="1">
      <w:lvl w:ilvl="1">
        <w:numFmt w:val="bullet"/>
        <w:lvlText w:val="o"/>
        <w:lvlJc w:val="left"/>
        <w:pPr>
          <w:tabs>
            <w:tab w:val="num" w:pos="1440"/>
          </w:tabs>
          <w:ind w:left="1440" w:hanging="360"/>
        </w:pPr>
        <w:rPr>
          <w:rFonts w:ascii="Courier New" w:hAnsi="Courier New" w:hint="default"/>
          <w:sz w:val="20"/>
        </w:rPr>
      </w:lvl>
    </w:lvlOverride>
  </w:num>
  <w:num w:numId="9">
    <w:abstractNumId w:val="20"/>
    <w:lvlOverride w:ilvl="0">
      <w:lvl w:ilvl="0">
        <w:numFmt w:val="decimal"/>
        <w:lvlText w:val=""/>
        <w:lvlJc w:val="left"/>
      </w:lvl>
    </w:lvlOverride>
    <w:lvlOverride w:ilvl="1">
      <w:lvl w:ilvl="1">
        <w:numFmt w:val="decimal"/>
        <w:lvlText w:val="%2."/>
        <w:lvlJc w:val="left"/>
        <w:pPr>
          <w:tabs>
            <w:tab w:val="num" w:pos="1440"/>
          </w:tabs>
          <w:ind w:left="1440" w:hanging="360"/>
        </w:pPr>
      </w:lvl>
    </w:lvlOverride>
  </w:num>
  <w:num w:numId="10">
    <w:abstractNumId w:val="16"/>
  </w:num>
  <w:num w:numId="11">
    <w:abstractNumId w:val="10"/>
  </w:num>
  <w:num w:numId="12">
    <w:abstractNumId w:val="23"/>
  </w:num>
  <w:num w:numId="13">
    <w:abstractNumId w:val="6"/>
  </w:num>
  <w:num w:numId="14">
    <w:abstractNumId w:val="4"/>
  </w:num>
  <w:num w:numId="15">
    <w:abstractNumId w:val="2"/>
  </w:num>
  <w:num w:numId="16">
    <w:abstractNumId w:val="28"/>
  </w:num>
  <w:num w:numId="17">
    <w:abstractNumId w:val="0"/>
  </w:num>
  <w:num w:numId="18">
    <w:abstractNumId w:val="26"/>
  </w:num>
  <w:num w:numId="19">
    <w:abstractNumId w:val="14"/>
  </w:num>
  <w:num w:numId="20">
    <w:abstractNumId w:val="29"/>
  </w:num>
  <w:num w:numId="21">
    <w:abstractNumId w:val="22"/>
  </w:num>
  <w:num w:numId="22">
    <w:abstractNumId w:val="18"/>
  </w:num>
  <w:num w:numId="23">
    <w:abstractNumId w:val="21"/>
  </w:num>
  <w:num w:numId="24">
    <w:abstractNumId w:val="7"/>
  </w:num>
  <w:num w:numId="25">
    <w:abstractNumId w:val="9"/>
  </w:num>
  <w:num w:numId="26">
    <w:abstractNumId w:val="3"/>
  </w:num>
  <w:num w:numId="27">
    <w:abstractNumId w:val="11"/>
  </w:num>
  <w:num w:numId="28">
    <w:abstractNumId w:val="5"/>
  </w:num>
  <w:num w:numId="29">
    <w:abstractNumId w:val="13"/>
  </w:num>
  <w:num w:numId="30">
    <w:abstractNumId w:val="8"/>
  </w:num>
  <w:num w:numId="31">
    <w:abstractNumId w:val="17"/>
  </w:num>
  <w:num w:numId="32">
    <w:abstractNumId w:val="12"/>
  </w:num>
  <w:num w:numId="33">
    <w:abstractNumId w:val="27"/>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A4055"/>
    <w:rsid w:val="00000C97"/>
    <w:rsid w:val="000020C8"/>
    <w:rsid w:val="000027BB"/>
    <w:rsid w:val="00002840"/>
    <w:rsid w:val="0000329A"/>
    <w:rsid w:val="00003752"/>
    <w:rsid w:val="00004CAB"/>
    <w:rsid w:val="000058A1"/>
    <w:rsid w:val="0000627C"/>
    <w:rsid w:val="000062DF"/>
    <w:rsid w:val="00010917"/>
    <w:rsid w:val="00010B21"/>
    <w:rsid w:val="00010C34"/>
    <w:rsid w:val="00012371"/>
    <w:rsid w:val="00013B24"/>
    <w:rsid w:val="00015337"/>
    <w:rsid w:val="00015534"/>
    <w:rsid w:val="00016F71"/>
    <w:rsid w:val="000174DC"/>
    <w:rsid w:val="00017C48"/>
    <w:rsid w:val="00020B63"/>
    <w:rsid w:val="000214F5"/>
    <w:rsid w:val="000224FB"/>
    <w:rsid w:val="00022E96"/>
    <w:rsid w:val="00023278"/>
    <w:rsid w:val="000251B1"/>
    <w:rsid w:val="00026F1B"/>
    <w:rsid w:val="00030A83"/>
    <w:rsid w:val="00031555"/>
    <w:rsid w:val="0003170F"/>
    <w:rsid w:val="0003377A"/>
    <w:rsid w:val="000341A5"/>
    <w:rsid w:val="00034AD7"/>
    <w:rsid w:val="00035192"/>
    <w:rsid w:val="00035E97"/>
    <w:rsid w:val="00036548"/>
    <w:rsid w:val="000369EB"/>
    <w:rsid w:val="000371A6"/>
    <w:rsid w:val="00037DF0"/>
    <w:rsid w:val="00040AD6"/>
    <w:rsid w:val="00042082"/>
    <w:rsid w:val="00042539"/>
    <w:rsid w:val="0004263A"/>
    <w:rsid w:val="000431DD"/>
    <w:rsid w:val="0004344F"/>
    <w:rsid w:val="00045475"/>
    <w:rsid w:val="000464EE"/>
    <w:rsid w:val="000472A8"/>
    <w:rsid w:val="00047AAC"/>
    <w:rsid w:val="0005018C"/>
    <w:rsid w:val="00052AE0"/>
    <w:rsid w:val="0005322A"/>
    <w:rsid w:val="00054D76"/>
    <w:rsid w:val="0005692A"/>
    <w:rsid w:val="00056D01"/>
    <w:rsid w:val="00057F05"/>
    <w:rsid w:val="0006142A"/>
    <w:rsid w:val="000614C3"/>
    <w:rsid w:val="000639A1"/>
    <w:rsid w:val="00063C1D"/>
    <w:rsid w:val="00063DA8"/>
    <w:rsid w:val="00064C05"/>
    <w:rsid w:val="00065DD8"/>
    <w:rsid w:val="00065F9C"/>
    <w:rsid w:val="00066894"/>
    <w:rsid w:val="00067D18"/>
    <w:rsid w:val="000709F3"/>
    <w:rsid w:val="000738B7"/>
    <w:rsid w:val="00073D84"/>
    <w:rsid w:val="000745FB"/>
    <w:rsid w:val="00075B0F"/>
    <w:rsid w:val="00075DF7"/>
    <w:rsid w:val="00076C36"/>
    <w:rsid w:val="00076FC1"/>
    <w:rsid w:val="00081661"/>
    <w:rsid w:val="00081BA7"/>
    <w:rsid w:val="00083D5E"/>
    <w:rsid w:val="00085358"/>
    <w:rsid w:val="00085712"/>
    <w:rsid w:val="00085A70"/>
    <w:rsid w:val="00085DE9"/>
    <w:rsid w:val="00085F71"/>
    <w:rsid w:val="00085F98"/>
    <w:rsid w:val="00086D81"/>
    <w:rsid w:val="00086DB9"/>
    <w:rsid w:val="00087024"/>
    <w:rsid w:val="000873E6"/>
    <w:rsid w:val="0008748E"/>
    <w:rsid w:val="000922FE"/>
    <w:rsid w:val="000938BC"/>
    <w:rsid w:val="00093C4A"/>
    <w:rsid w:val="00094136"/>
    <w:rsid w:val="0009505A"/>
    <w:rsid w:val="00095B56"/>
    <w:rsid w:val="00096636"/>
    <w:rsid w:val="000A0DAA"/>
    <w:rsid w:val="000A1E7A"/>
    <w:rsid w:val="000A1EEB"/>
    <w:rsid w:val="000A27EF"/>
    <w:rsid w:val="000A2CA8"/>
    <w:rsid w:val="000A538D"/>
    <w:rsid w:val="000A5427"/>
    <w:rsid w:val="000A591F"/>
    <w:rsid w:val="000A5C75"/>
    <w:rsid w:val="000A5D14"/>
    <w:rsid w:val="000B2772"/>
    <w:rsid w:val="000B2A8F"/>
    <w:rsid w:val="000B2F5D"/>
    <w:rsid w:val="000B31F4"/>
    <w:rsid w:val="000B31FC"/>
    <w:rsid w:val="000B3362"/>
    <w:rsid w:val="000B398E"/>
    <w:rsid w:val="000B684B"/>
    <w:rsid w:val="000B6938"/>
    <w:rsid w:val="000B78EA"/>
    <w:rsid w:val="000B7DBD"/>
    <w:rsid w:val="000C0326"/>
    <w:rsid w:val="000C0752"/>
    <w:rsid w:val="000C09EE"/>
    <w:rsid w:val="000C2327"/>
    <w:rsid w:val="000C261E"/>
    <w:rsid w:val="000C2EAA"/>
    <w:rsid w:val="000C3249"/>
    <w:rsid w:val="000C37C6"/>
    <w:rsid w:val="000C4694"/>
    <w:rsid w:val="000C504B"/>
    <w:rsid w:val="000C5E44"/>
    <w:rsid w:val="000C69DD"/>
    <w:rsid w:val="000D031E"/>
    <w:rsid w:val="000D0DD3"/>
    <w:rsid w:val="000D1E3B"/>
    <w:rsid w:val="000D222F"/>
    <w:rsid w:val="000D4572"/>
    <w:rsid w:val="000D4C0F"/>
    <w:rsid w:val="000D5098"/>
    <w:rsid w:val="000D536D"/>
    <w:rsid w:val="000D5E13"/>
    <w:rsid w:val="000D6F0E"/>
    <w:rsid w:val="000D6F56"/>
    <w:rsid w:val="000D7D25"/>
    <w:rsid w:val="000E0065"/>
    <w:rsid w:val="000E007F"/>
    <w:rsid w:val="000E1505"/>
    <w:rsid w:val="000E1E5F"/>
    <w:rsid w:val="000E2B01"/>
    <w:rsid w:val="000E3851"/>
    <w:rsid w:val="000E5AFB"/>
    <w:rsid w:val="000E67E9"/>
    <w:rsid w:val="000E790A"/>
    <w:rsid w:val="000E793D"/>
    <w:rsid w:val="000F114F"/>
    <w:rsid w:val="000F25C3"/>
    <w:rsid w:val="000F2FDE"/>
    <w:rsid w:val="000F41D1"/>
    <w:rsid w:val="000F646E"/>
    <w:rsid w:val="000F6AAB"/>
    <w:rsid w:val="000F7157"/>
    <w:rsid w:val="000F71AA"/>
    <w:rsid w:val="0010035E"/>
    <w:rsid w:val="00100FD2"/>
    <w:rsid w:val="00101254"/>
    <w:rsid w:val="001012ED"/>
    <w:rsid w:val="001015EB"/>
    <w:rsid w:val="00103307"/>
    <w:rsid w:val="001034E7"/>
    <w:rsid w:val="00103756"/>
    <w:rsid w:val="001040F1"/>
    <w:rsid w:val="00104775"/>
    <w:rsid w:val="0010494C"/>
    <w:rsid w:val="00105DDC"/>
    <w:rsid w:val="00107042"/>
    <w:rsid w:val="00112470"/>
    <w:rsid w:val="00112E7E"/>
    <w:rsid w:val="00112FD0"/>
    <w:rsid w:val="0011431E"/>
    <w:rsid w:val="0011576C"/>
    <w:rsid w:val="0011593C"/>
    <w:rsid w:val="0011701C"/>
    <w:rsid w:val="00120961"/>
    <w:rsid w:val="0012371F"/>
    <w:rsid w:val="00123D64"/>
    <w:rsid w:val="00124714"/>
    <w:rsid w:val="00125887"/>
    <w:rsid w:val="00125C83"/>
    <w:rsid w:val="00125CB3"/>
    <w:rsid w:val="00126207"/>
    <w:rsid w:val="00126764"/>
    <w:rsid w:val="001306BB"/>
    <w:rsid w:val="0013088C"/>
    <w:rsid w:val="0013162E"/>
    <w:rsid w:val="00132307"/>
    <w:rsid w:val="00133140"/>
    <w:rsid w:val="0013375E"/>
    <w:rsid w:val="00133F66"/>
    <w:rsid w:val="001340B3"/>
    <w:rsid w:val="00134A73"/>
    <w:rsid w:val="001350AE"/>
    <w:rsid w:val="00135325"/>
    <w:rsid w:val="00135354"/>
    <w:rsid w:val="00136CBE"/>
    <w:rsid w:val="00136E5F"/>
    <w:rsid w:val="00136EF4"/>
    <w:rsid w:val="001374C6"/>
    <w:rsid w:val="00137591"/>
    <w:rsid w:val="00137A1D"/>
    <w:rsid w:val="00141DB7"/>
    <w:rsid w:val="00142273"/>
    <w:rsid w:val="00143AC4"/>
    <w:rsid w:val="00143EAC"/>
    <w:rsid w:val="001451E2"/>
    <w:rsid w:val="0014621F"/>
    <w:rsid w:val="0014642A"/>
    <w:rsid w:val="0014734D"/>
    <w:rsid w:val="00151C26"/>
    <w:rsid w:val="0015222B"/>
    <w:rsid w:val="001527E7"/>
    <w:rsid w:val="00153080"/>
    <w:rsid w:val="00154E79"/>
    <w:rsid w:val="00155B81"/>
    <w:rsid w:val="001567E5"/>
    <w:rsid w:val="001572FE"/>
    <w:rsid w:val="001573AB"/>
    <w:rsid w:val="00157972"/>
    <w:rsid w:val="00157E04"/>
    <w:rsid w:val="0016005C"/>
    <w:rsid w:val="0016065D"/>
    <w:rsid w:val="00161293"/>
    <w:rsid w:val="00161764"/>
    <w:rsid w:val="00161C9D"/>
    <w:rsid w:val="00162AF7"/>
    <w:rsid w:val="00164BDD"/>
    <w:rsid w:val="00164D67"/>
    <w:rsid w:val="001658CF"/>
    <w:rsid w:val="00167E5B"/>
    <w:rsid w:val="00170DF0"/>
    <w:rsid w:val="0017136C"/>
    <w:rsid w:val="0017235E"/>
    <w:rsid w:val="00173C6B"/>
    <w:rsid w:val="00173C6D"/>
    <w:rsid w:val="00174104"/>
    <w:rsid w:val="001744BF"/>
    <w:rsid w:val="0017509D"/>
    <w:rsid w:val="00175C9D"/>
    <w:rsid w:val="00176FD2"/>
    <w:rsid w:val="00177C09"/>
    <w:rsid w:val="00177C33"/>
    <w:rsid w:val="00181638"/>
    <w:rsid w:val="001820A1"/>
    <w:rsid w:val="0018260D"/>
    <w:rsid w:val="00182900"/>
    <w:rsid w:val="00183852"/>
    <w:rsid w:val="001855CE"/>
    <w:rsid w:val="0018563B"/>
    <w:rsid w:val="00185A2D"/>
    <w:rsid w:val="00185A54"/>
    <w:rsid w:val="00186A07"/>
    <w:rsid w:val="0019002C"/>
    <w:rsid w:val="00190E82"/>
    <w:rsid w:val="001915A4"/>
    <w:rsid w:val="001928E9"/>
    <w:rsid w:val="00194DCD"/>
    <w:rsid w:val="00195B9F"/>
    <w:rsid w:val="00196D55"/>
    <w:rsid w:val="0019704E"/>
    <w:rsid w:val="00197500"/>
    <w:rsid w:val="001A4624"/>
    <w:rsid w:val="001A5165"/>
    <w:rsid w:val="001A52EE"/>
    <w:rsid w:val="001A57F5"/>
    <w:rsid w:val="001A7375"/>
    <w:rsid w:val="001B0728"/>
    <w:rsid w:val="001B0762"/>
    <w:rsid w:val="001B07CF"/>
    <w:rsid w:val="001B37D6"/>
    <w:rsid w:val="001B3C0A"/>
    <w:rsid w:val="001B4939"/>
    <w:rsid w:val="001C0479"/>
    <w:rsid w:val="001C0482"/>
    <w:rsid w:val="001C245F"/>
    <w:rsid w:val="001C3350"/>
    <w:rsid w:val="001C590F"/>
    <w:rsid w:val="001C6127"/>
    <w:rsid w:val="001D25E7"/>
    <w:rsid w:val="001D2C22"/>
    <w:rsid w:val="001D3258"/>
    <w:rsid w:val="001D418B"/>
    <w:rsid w:val="001D4805"/>
    <w:rsid w:val="001D4898"/>
    <w:rsid w:val="001D5E9E"/>
    <w:rsid w:val="001D5EC7"/>
    <w:rsid w:val="001D5FF7"/>
    <w:rsid w:val="001E088B"/>
    <w:rsid w:val="001E20F1"/>
    <w:rsid w:val="001E2148"/>
    <w:rsid w:val="001E264B"/>
    <w:rsid w:val="001E3824"/>
    <w:rsid w:val="001E4729"/>
    <w:rsid w:val="001E51A5"/>
    <w:rsid w:val="001E53F4"/>
    <w:rsid w:val="001E6E98"/>
    <w:rsid w:val="001E6F52"/>
    <w:rsid w:val="001F00AB"/>
    <w:rsid w:val="001F07BD"/>
    <w:rsid w:val="001F1054"/>
    <w:rsid w:val="001F3192"/>
    <w:rsid w:val="001F35E0"/>
    <w:rsid w:val="001F7ABD"/>
    <w:rsid w:val="002014FB"/>
    <w:rsid w:val="00201E62"/>
    <w:rsid w:val="00202544"/>
    <w:rsid w:val="00203858"/>
    <w:rsid w:val="00203B4B"/>
    <w:rsid w:val="0020401B"/>
    <w:rsid w:val="002045C0"/>
    <w:rsid w:val="002054C5"/>
    <w:rsid w:val="0020604E"/>
    <w:rsid w:val="00206C1D"/>
    <w:rsid w:val="00207DB9"/>
    <w:rsid w:val="00210458"/>
    <w:rsid w:val="00211AFB"/>
    <w:rsid w:val="00212B2E"/>
    <w:rsid w:val="00213753"/>
    <w:rsid w:val="002149A7"/>
    <w:rsid w:val="00217467"/>
    <w:rsid w:val="0021756C"/>
    <w:rsid w:val="0022014E"/>
    <w:rsid w:val="00222A04"/>
    <w:rsid w:val="00222B89"/>
    <w:rsid w:val="00222C35"/>
    <w:rsid w:val="00224404"/>
    <w:rsid w:val="00226B7E"/>
    <w:rsid w:val="00227D4E"/>
    <w:rsid w:val="00227F4E"/>
    <w:rsid w:val="00230BCF"/>
    <w:rsid w:val="00231264"/>
    <w:rsid w:val="002314B1"/>
    <w:rsid w:val="00231BF4"/>
    <w:rsid w:val="00232275"/>
    <w:rsid w:val="0023445C"/>
    <w:rsid w:val="002361FF"/>
    <w:rsid w:val="00237A9B"/>
    <w:rsid w:val="00237DA1"/>
    <w:rsid w:val="0024017A"/>
    <w:rsid w:val="00240422"/>
    <w:rsid w:val="00240807"/>
    <w:rsid w:val="0024128F"/>
    <w:rsid w:val="002420F4"/>
    <w:rsid w:val="00242CDF"/>
    <w:rsid w:val="002443AC"/>
    <w:rsid w:val="0024521E"/>
    <w:rsid w:val="00245DFC"/>
    <w:rsid w:val="002467FA"/>
    <w:rsid w:val="00246B19"/>
    <w:rsid w:val="0024713E"/>
    <w:rsid w:val="00247618"/>
    <w:rsid w:val="00247622"/>
    <w:rsid w:val="00247759"/>
    <w:rsid w:val="00250F72"/>
    <w:rsid w:val="002512A6"/>
    <w:rsid w:val="002512BD"/>
    <w:rsid w:val="002526A9"/>
    <w:rsid w:val="00254466"/>
    <w:rsid w:val="00254F35"/>
    <w:rsid w:val="002557E9"/>
    <w:rsid w:val="00256709"/>
    <w:rsid w:val="00256985"/>
    <w:rsid w:val="00257732"/>
    <w:rsid w:val="00261156"/>
    <w:rsid w:val="0026189F"/>
    <w:rsid w:val="00261DCE"/>
    <w:rsid w:val="00263D86"/>
    <w:rsid w:val="00264452"/>
    <w:rsid w:val="00264798"/>
    <w:rsid w:val="00266469"/>
    <w:rsid w:val="002668FC"/>
    <w:rsid w:val="00267296"/>
    <w:rsid w:val="00270031"/>
    <w:rsid w:val="00270A82"/>
    <w:rsid w:val="00272D18"/>
    <w:rsid w:val="00272E28"/>
    <w:rsid w:val="00273481"/>
    <w:rsid w:val="002737EB"/>
    <w:rsid w:val="00274B17"/>
    <w:rsid w:val="00277708"/>
    <w:rsid w:val="00280FD0"/>
    <w:rsid w:val="00281026"/>
    <w:rsid w:val="002814F0"/>
    <w:rsid w:val="00281FD0"/>
    <w:rsid w:val="002824BB"/>
    <w:rsid w:val="00282946"/>
    <w:rsid w:val="0028418D"/>
    <w:rsid w:val="00285519"/>
    <w:rsid w:val="00286349"/>
    <w:rsid w:val="00286B6C"/>
    <w:rsid w:val="00290F84"/>
    <w:rsid w:val="00293113"/>
    <w:rsid w:val="002931E0"/>
    <w:rsid w:val="00297D15"/>
    <w:rsid w:val="00297F4E"/>
    <w:rsid w:val="002A144E"/>
    <w:rsid w:val="002A1C72"/>
    <w:rsid w:val="002A2253"/>
    <w:rsid w:val="002A3B77"/>
    <w:rsid w:val="002A43EF"/>
    <w:rsid w:val="002A4FE3"/>
    <w:rsid w:val="002A56A8"/>
    <w:rsid w:val="002A58B9"/>
    <w:rsid w:val="002A6832"/>
    <w:rsid w:val="002A6883"/>
    <w:rsid w:val="002B139D"/>
    <w:rsid w:val="002B13C9"/>
    <w:rsid w:val="002B1CA4"/>
    <w:rsid w:val="002B3546"/>
    <w:rsid w:val="002B4F85"/>
    <w:rsid w:val="002B565E"/>
    <w:rsid w:val="002B5EFC"/>
    <w:rsid w:val="002B6E12"/>
    <w:rsid w:val="002C316B"/>
    <w:rsid w:val="002C399F"/>
    <w:rsid w:val="002C481F"/>
    <w:rsid w:val="002C60E2"/>
    <w:rsid w:val="002C63B5"/>
    <w:rsid w:val="002C6635"/>
    <w:rsid w:val="002D15A7"/>
    <w:rsid w:val="002D2467"/>
    <w:rsid w:val="002D2A5A"/>
    <w:rsid w:val="002D2D49"/>
    <w:rsid w:val="002D30A5"/>
    <w:rsid w:val="002D3B72"/>
    <w:rsid w:val="002D5F55"/>
    <w:rsid w:val="002D6758"/>
    <w:rsid w:val="002D72FF"/>
    <w:rsid w:val="002E04C9"/>
    <w:rsid w:val="002E181E"/>
    <w:rsid w:val="002E3EDC"/>
    <w:rsid w:val="002E5076"/>
    <w:rsid w:val="002E6BB4"/>
    <w:rsid w:val="002E6FA1"/>
    <w:rsid w:val="002E7340"/>
    <w:rsid w:val="002E73DC"/>
    <w:rsid w:val="002E7B26"/>
    <w:rsid w:val="002E7C2B"/>
    <w:rsid w:val="002F04BC"/>
    <w:rsid w:val="002F07D6"/>
    <w:rsid w:val="002F0A02"/>
    <w:rsid w:val="002F108B"/>
    <w:rsid w:val="002F118B"/>
    <w:rsid w:val="002F193D"/>
    <w:rsid w:val="002F1F8B"/>
    <w:rsid w:val="002F233A"/>
    <w:rsid w:val="002F2D0F"/>
    <w:rsid w:val="002F3D36"/>
    <w:rsid w:val="002F5789"/>
    <w:rsid w:val="002F5A6F"/>
    <w:rsid w:val="002F5A76"/>
    <w:rsid w:val="002F75F3"/>
    <w:rsid w:val="002F7F18"/>
    <w:rsid w:val="003020A1"/>
    <w:rsid w:val="00302333"/>
    <w:rsid w:val="003039E5"/>
    <w:rsid w:val="00303C75"/>
    <w:rsid w:val="003041F1"/>
    <w:rsid w:val="0030590D"/>
    <w:rsid w:val="003061BA"/>
    <w:rsid w:val="00306526"/>
    <w:rsid w:val="00306FDC"/>
    <w:rsid w:val="00307694"/>
    <w:rsid w:val="00307825"/>
    <w:rsid w:val="0031005C"/>
    <w:rsid w:val="00311131"/>
    <w:rsid w:val="003146AB"/>
    <w:rsid w:val="00314B16"/>
    <w:rsid w:val="0031595E"/>
    <w:rsid w:val="0032067F"/>
    <w:rsid w:val="0032103A"/>
    <w:rsid w:val="0032133B"/>
    <w:rsid w:val="003216C0"/>
    <w:rsid w:val="00323EDC"/>
    <w:rsid w:val="00327301"/>
    <w:rsid w:val="00327DB1"/>
    <w:rsid w:val="00327E85"/>
    <w:rsid w:val="00327EBB"/>
    <w:rsid w:val="00327F01"/>
    <w:rsid w:val="003332ED"/>
    <w:rsid w:val="00333448"/>
    <w:rsid w:val="0033368B"/>
    <w:rsid w:val="00333890"/>
    <w:rsid w:val="00333AA7"/>
    <w:rsid w:val="003350B3"/>
    <w:rsid w:val="00336799"/>
    <w:rsid w:val="003374D3"/>
    <w:rsid w:val="003402C9"/>
    <w:rsid w:val="00342AF6"/>
    <w:rsid w:val="00343E04"/>
    <w:rsid w:val="0034446F"/>
    <w:rsid w:val="00344C7E"/>
    <w:rsid w:val="00345EBF"/>
    <w:rsid w:val="00346CB2"/>
    <w:rsid w:val="00350EC1"/>
    <w:rsid w:val="003520E6"/>
    <w:rsid w:val="00352612"/>
    <w:rsid w:val="00353AB6"/>
    <w:rsid w:val="003543C7"/>
    <w:rsid w:val="003543EF"/>
    <w:rsid w:val="00354D62"/>
    <w:rsid w:val="0035662A"/>
    <w:rsid w:val="00356B99"/>
    <w:rsid w:val="00357117"/>
    <w:rsid w:val="00360506"/>
    <w:rsid w:val="00360925"/>
    <w:rsid w:val="00360AC8"/>
    <w:rsid w:val="003610A5"/>
    <w:rsid w:val="003612A4"/>
    <w:rsid w:val="0036334F"/>
    <w:rsid w:val="003650FE"/>
    <w:rsid w:val="0036611D"/>
    <w:rsid w:val="00367FDD"/>
    <w:rsid w:val="00371701"/>
    <w:rsid w:val="00372DE1"/>
    <w:rsid w:val="003738D6"/>
    <w:rsid w:val="00374747"/>
    <w:rsid w:val="00374DA0"/>
    <w:rsid w:val="003751C1"/>
    <w:rsid w:val="0037651C"/>
    <w:rsid w:val="00377831"/>
    <w:rsid w:val="00377CDE"/>
    <w:rsid w:val="003817EA"/>
    <w:rsid w:val="00381BA9"/>
    <w:rsid w:val="00382863"/>
    <w:rsid w:val="00383BA2"/>
    <w:rsid w:val="00383D9B"/>
    <w:rsid w:val="00383FA0"/>
    <w:rsid w:val="00386F66"/>
    <w:rsid w:val="003871E6"/>
    <w:rsid w:val="00387AD4"/>
    <w:rsid w:val="00387F48"/>
    <w:rsid w:val="003904D5"/>
    <w:rsid w:val="003907D1"/>
    <w:rsid w:val="003907DC"/>
    <w:rsid w:val="0039129A"/>
    <w:rsid w:val="00393E16"/>
    <w:rsid w:val="003940A4"/>
    <w:rsid w:val="00394A0D"/>
    <w:rsid w:val="00394C4D"/>
    <w:rsid w:val="00394D04"/>
    <w:rsid w:val="00394DC0"/>
    <w:rsid w:val="003954E6"/>
    <w:rsid w:val="00396A7A"/>
    <w:rsid w:val="003A00C0"/>
    <w:rsid w:val="003A0AC5"/>
    <w:rsid w:val="003A184A"/>
    <w:rsid w:val="003A291E"/>
    <w:rsid w:val="003A2A30"/>
    <w:rsid w:val="003A2C66"/>
    <w:rsid w:val="003A305B"/>
    <w:rsid w:val="003A3178"/>
    <w:rsid w:val="003A3341"/>
    <w:rsid w:val="003A3393"/>
    <w:rsid w:val="003A35BF"/>
    <w:rsid w:val="003A44D0"/>
    <w:rsid w:val="003A5824"/>
    <w:rsid w:val="003A5CC0"/>
    <w:rsid w:val="003A66ED"/>
    <w:rsid w:val="003A73BF"/>
    <w:rsid w:val="003B0E8D"/>
    <w:rsid w:val="003B1718"/>
    <w:rsid w:val="003B24D0"/>
    <w:rsid w:val="003B252B"/>
    <w:rsid w:val="003B263B"/>
    <w:rsid w:val="003B34EF"/>
    <w:rsid w:val="003B4807"/>
    <w:rsid w:val="003B562F"/>
    <w:rsid w:val="003B5AA2"/>
    <w:rsid w:val="003B65BC"/>
    <w:rsid w:val="003B65E0"/>
    <w:rsid w:val="003B6768"/>
    <w:rsid w:val="003B7400"/>
    <w:rsid w:val="003B7583"/>
    <w:rsid w:val="003B7893"/>
    <w:rsid w:val="003C07A4"/>
    <w:rsid w:val="003C20C0"/>
    <w:rsid w:val="003C300D"/>
    <w:rsid w:val="003C3BFE"/>
    <w:rsid w:val="003C3CEB"/>
    <w:rsid w:val="003C5F5C"/>
    <w:rsid w:val="003C67DB"/>
    <w:rsid w:val="003C6B7B"/>
    <w:rsid w:val="003D0CFD"/>
    <w:rsid w:val="003D0ECD"/>
    <w:rsid w:val="003D31DD"/>
    <w:rsid w:val="003D4ADF"/>
    <w:rsid w:val="003D5664"/>
    <w:rsid w:val="003D5DBA"/>
    <w:rsid w:val="003E0C7B"/>
    <w:rsid w:val="003E0D04"/>
    <w:rsid w:val="003E10F7"/>
    <w:rsid w:val="003E13EF"/>
    <w:rsid w:val="003E173D"/>
    <w:rsid w:val="003E26DD"/>
    <w:rsid w:val="003E35D6"/>
    <w:rsid w:val="003E3B0E"/>
    <w:rsid w:val="003E43C6"/>
    <w:rsid w:val="003E6423"/>
    <w:rsid w:val="003E6CDD"/>
    <w:rsid w:val="003F0D99"/>
    <w:rsid w:val="003F1605"/>
    <w:rsid w:val="003F57D4"/>
    <w:rsid w:val="003F626E"/>
    <w:rsid w:val="003F75DC"/>
    <w:rsid w:val="00400A84"/>
    <w:rsid w:val="00400F4C"/>
    <w:rsid w:val="004016F0"/>
    <w:rsid w:val="00401D17"/>
    <w:rsid w:val="0040268C"/>
    <w:rsid w:val="00402B50"/>
    <w:rsid w:val="00407ACF"/>
    <w:rsid w:val="00407B3E"/>
    <w:rsid w:val="004101CD"/>
    <w:rsid w:val="00412EC6"/>
    <w:rsid w:val="00413D81"/>
    <w:rsid w:val="00414301"/>
    <w:rsid w:val="00414C38"/>
    <w:rsid w:val="0041759A"/>
    <w:rsid w:val="00420665"/>
    <w:rsid w:val="00423EE1"/>
    <w:rsid w:val="00424252"/>
    <w:rsid w:val="00424AA5"/>
    <w:rsid w:val="00424E88"/>
    <w:rsid w:val="0042585D"/>
    <w:rsid w:val="00426556"/>
    <w:rsid w:val="00427372"/>
    <w:rsid w:val="004275D5"/>
    <w:rsid w:val="00427724"/>
    <w:rsid w:val="00427A9F"/>
    <w:rsid w:val="004318E6"/>
    <w:rsid w:val="00432386"/>
    <w:rsid w:val="0043261A"/>
    <w:rsid w:val="00432D8F"/>
    <w:rsid w:val="00433B20"/>
    <w:rsid w:val="00434E98"/>
    <w:rsid w:val="00435A2C"/>
    <w:rsid w:val="00435EC9"/>
    <w:rsid w:val="00436DFA"/>
    <w:rsid w:val="004407B8"/>
    <w:rsid w:val="004420C8"/>
    <w:rsid w:val="0044319D"/>
    <w:rsid w:val="00444457"/>
    <w:rsid w:val="004444AD"/>
    <w:rsid w:val="004446B1"/>
    <w:rsid w:val="00446C96"/>
    <w:rsid w:val="00447F71"/>
    <w:rsid w:val="004500BE"/>
    <w:rsid w:val="00450797"/>
    <w:rsid w:val="00452F67"/>
    <w:rsid w:val="0045354F"/>
    <w:rsid w:val="00454614"/>
    <w:rsid w:val="00454977"/>
    <w:rsid w:val="00455865"/>
    <w:rsid w:val="00456B18"/>
    <w:rsid w:val="004606B2"/>
    <w:rsid w:val="004608C8"/>
    <w:rsid w:val="00460BEC"/>
    <w:rsid w:val="00462258"/>
    <w:rsid w:val="00462403"/>
    <w:rsid w:val="00462B00"/>
    <w:rsid w:val="00462B1A"/>
    <w:rsid w:val="00463B64"/>
    <w:rsid w:val="00463E63"/>
    <w:rsid w:val="00464B38"/>
    <w:rsid w:val="00467DA8"/>
    <w:rsid w:val="00470145"/>
    <w:rsid w:val="00470876"/>
    <w:rsid w:val="004709F6"/>
    <w:rsid w:val="004718FF"/>
    <w:rsid w:val="00471A0D"/>
    <w:rsid w:val="00471BB3"/>
    <w:rsid w:val="00472C4D"/>
    <w:rsid w:val="00474A57"/>
    <w:rsid w:val="00475575"/>
    <w:rsid w:val="004759C9"/>
    <w:rsid w:val="00475F44"/>
    <w:rsid w:val="004766BE"/>
    <w:rsid w:val="004768D7"/>
    <w:rsid w:val="00477500"/>
    <w:rsid w:val="00477879"/>
    <w:rsid w:val="00480E87"/>
    <w:rsid w:val="00480FF5"/>
    <w:rsid w:val="0048111A"/>
    <w:rsid w:val="0048351B"/>
    <w:rsid w:val="004835DD"/>
    <w:rsid w:val="00483730"/>
    <w:rsid w:val="00483AB5"/>
    <w:rsid w:val="00483C3F"/>
    <w:rsid w:val="00486232"/>
    <w:rsid w:val="004865F4"/>
    <w:rsid w:val="00487BC0"/>
    <w:rsid w:val="004902BD"/>
    <w:rsid w:val="00490840"/>
    <w:rsid w:val="00491595"/>
    <w:rsid w:val="00491D60"/>
    <w:rsid w:val="00495132"/>
    <w:rsid w:val="00495A84"/>
    <w:rsid w:val="00495CC8"/>
    <w:rsid w:val="0049615A"/>
    <w:rsid w:val="00497A2D"/>
    <w:rsid w:val="00497AC7"/>
    <w:rsid w:val="004A07BC"/>
    <w:rsid w:val="004A1982"/>
    <w:rsid w:val="004A1FAF"/>
    <w:rsid w:val="004A58E6"/>
    <w:rsid w:val="004A5B29"/>
    <w:rsid w:val="004A6138"/>
    <w:rsid w:val="004A7BE4"/>
    <w:rsid w:val="004B1373"/>
    <w:rsid w:val="004B1C44"/>
    <w:rsid w:val="004B2C05"/>
    <w:rsid w:val="004B5D73"/>
    <w:rsid w:val="004B5DB2"/>
    <w:rsid w:val="004B7616"/>
    <w:rsid w:val="004B7995"/>
    <w:rsid w:val="004C0A73"/>
    <w:rsid w:val="004C0FDA"/>
    <w:rsid w:val="004C147E"/>
    <w:rsid w:val="004C2EA9"/>
    <w:rsid w:val="004C3543"/>
    <w:rsid w:val="004C4E0F"/>
    <w:rsid w:val="004C4EE4"/>
    <w:rsid w:val="004C737E"/>
    <w:rsid w:val="004C7E07"/>
    <w:rsid w:val="004D0729"/>
    <w:rsid w:val="004D0D59"/>
    <w:rsid w:val="004D3BF3"/>
    <w:rsid w:val="004D3E6E"/>
    <w:rsid w:val="004D3FB6"/>
    <w:rsid w:val="004D52C3"/>
    <w:rsid w:val="004D535B"/>
    <w:rsid w:val="004D5DDC"/>
    <w:rsid w:val="004D6276"/>
    <w:rsid w:val="004D68B6"/>
    <w:rsid w:val="004E025C"/>
    <w:rsid w:val="004E0760"/>
    <w:rsid w:val="004E08CA"/>
    <w:rsid w:val="004E090B"/>
    <w:rsid w:val="004E0E9E"/>
    <w:rsid w:val="004E1662"/>
    <w:rsid w:val="004E277A"/>
    <w:rsid w:val="004E354C"/>
    <w:rsid w:val="004E696C"/>
    <w:rsid w:val="004E70E4"/>
    <w:rsid w:val="004E7B2A"/>
    <w:rsid w:val="004E7CC9"/>
    <w:rsid w:val="004F0AAC"/>
    <w:rsid w:val="004F2B5A"/>
    <w:rsid w:val="004F31C0"/>
    <w:rsid w:val="004F3245"/>
    <w:rsid w:val="004F3B1A"/>
    <w:rsid w:val="004F43E6"/>
    <w:rsid w:val="004F53A9"/>
    <w:rsid w:val="004F5958"/>
    <w:rsid w:val="004F6943"/>
    <w:rsid w:val="00502090"/>
    <w:rsid w:val="00503B15"/>
    <w:rsid w:val="0050458A"/>
    <w:rsid w:val="00504CCB"/>
    <w:rsid w:val="00505860"/>
    <w:rsid w:val="00507CC9"/>
    <w:rsid w:val="00507D34"/>
    <w:rsid w:val="00507F00"/>
    <w:rsid w:val="00510653"/>
    <w:rsid w:val="00510DE5"/>
    <w:rsid w:val="00511527"/>
    <w:rsid w:val="00512719"/>
    <w:rsid w:val="00512A96"/>
    <w:rsid w:val="0051370A"/>
    <w:rsid w:val="00513C0D"/>
    <w:rsid w:val="005153FD"/>
    <w:rsid w:val="005158F9"/>
    <w:rsid w:val="00515F52"/>
    <w:rsid w:val="00516749"/>
    <w:rsid w:val="00516BA6"/>
    <w:rsid w:val="00521065"/>
    <w:rsid w:val="00523B7B"/>
    <w:rsid w:val="00524527"/>
    <w:rsid w:val="005246E8"/>
    <w:rsid w:val="0052473A"/>
    <w:rsid w:val="00524D4A"/>
    <w:rsid w:val="0052594D"/>
    <w:rsid w:val="00526024"/>
    <w:rsid w:val="00527B7C"/>
    <w:rsid w:val="00527EB5"/>
    <w:rsid w:val="00530B13"/>
    <w:rsid w:val="00530CFA"/>
    <w:rsid w:val="00531300"/>
    <w:rsid w:val="0053147B"/>
    <w:rsid w:val="0053324C"/>
    <w:rsid w:val="00533B59"/>
    <w:rsid w:val="0053520D"/>
    <w:rsid w:val="00535A71"/>
    <w:rsid w:val="00536034"/>
    <w:rsid w:val="005365AB"/>
    <w:rsid w:val="005374B3"/>
    <w:rsid w:val="00541A29"/>
    <w:rsid w:val="00542110"/>
    <w:rsid w:val="005441F3"/>
    <w:rsid w:val="0054457A"/>
    <w:rsid w:val="00545664"/>
    <w:rsid w:val="00546474"/>
    <w:rsid w:val="00546759"/>
    <w:rsid w:val="0054727C"/>
    <w:rsid w:val="00550387"/>
    <w:rsid w:val="00551578"/>
    <w:rsid w:val="0055246E"/>
    <w:rsid w:val="00552CAF"/>
    <w:rsid w:val="005537B5"/>
    <w:rsid w:val="00554605"/>
    <w:rsid w:val="00556ECE"/>
    <w:rsid w:val="00557F5A"/>
    <w:rsid w:val="00560E8C"/>
    <w:rsid w:val="005621F2"/>
    <w:rsid w:val="00563267"/>
    <w:rsid w:val="00563518"/>
    <w:rsid w:val="00563839"/>
    <w:rsid w:val="005641A2"/>
    <w:rsid w:val="00565EB7"/>
    <w:rsid w:val="005663CC"/>
    <w:rsid w:val="005673A4"/>
    <w:rsid w:val="0057087B"/>
    <w:rsid w:val="00570CDD"/>
    <w:rsid w:val="0057248D"/>
    <w:rsid w:val="00573387"/>
    <w:rsid w:val="00573DEC"/>
    <w:rsid w:val="005806A5"/>
    <w:rsid w:val="00582B24"/>
    <w:rsid w:val="0058350B"/>
    <w:rsid w:val="00583A46"/>
    <w:rsid w:val="00585335"/>
    <w:rsid w:val="005868A0"/>
    <w:rsid w:val="00587200"/>
    <w:rsid w:val="00587671"/>
    <w:rsid w:val="00587A88"/>
    <w:rsid w:val="005900E7"/>
    <w:rsid w:val="0059028D"/>
    <w:rsid w:val="0059091E"/>
    <w:rsid w:val="005919DC"/>
    <w:rsid w:val="0059258A"/>
    <w:rsid w:val="0059271D"/>
    <w:rsid w:val="005930AA"/>
    <w:rsid w:val="00593AA2"/>
    <w:rsid w:val="00594259"/>
    <w:rsid w:val="00594B91"/>
    <w:rsid w:val="00594F6E"/>
    <w:rsid w:val="00594F96"/>
    <w:rsid w:val="00595129"/>
    <w:rsid w:val="00595163"/>
    <w:rsid w:val="005953F5"/>
    <w:rsid w:val="00595DC3"/>
    <w:rsid w:val="0059653A"/>
    <w:rsid w:val="00597B9F"/>
    <w:rsid w:val="00597DE8"/>
    <w:rsid w:val="005A0961"/>
    <w:rsid w:val="005A0DEF"/>
    <w:rsid w:val="005A1B0F"/>
    <w:rsid w:val="005A3406"/>
    <w:rsid w:val="005A3861"/>
    <w:rsid w:val="005A756B"/>
    <w:rsid w:val="005B0024"/>
    <w:rsid w:val="005B02CC"/>
    <w:rsid w:val="005B1605"/>
    <w:rsid w:val="005B2800"/>
    <w:rsid w:val="005B2E9D"/>
    <w:rsid w:val="005B432A"/>
    <w:rsid w:val="005B4CA6"/>
    <w:rsid w:val="005B5CFC"/>
    <w:rsid w:val="005B7535"/>
    <w:rsid w:val="005C37E2"/>
    <w:rsid w:val="005C542B"/>
    <w:rsid w:val="005C5B6F"/>
    <w:rsid w:val="005C5D24"/>
    <w:rsid w:val="005C66A7"/>
    <w:rsid w:val="005C6BD2"/>
    <w:rsid w:val="005C7055"/>
    <w:rsid w:val="005D0C0E"/>
    <w:rsid w:val="005D193D"/>
    <w:rsid w:val="005D1BAD"/>
    <w:rsid w:val="005D1E6A"/>
    <w:rsid w:val="005D21E9"/>
    <w:rsid w:val="005D272C"/>
    <w:rsid w:val="005D315D"/>
    <w:rsid w:val="005D42E9"/>
    <w:rsid w:val="005D55FD"/>
    <w:rsid w:val="005D5B16"/>
    <w:rsid w:val="005D74AF"/>
    <w:rsid w:val="005E05F3"/>
    <w:rsid w:val="005E1849"/>
    <w:rsid w:val="005E1A04"/>
    <w:rsid w:val="005E3464"/>
    <w:rsid w:val="005E67E2"/>
    <w:rsid w:val="005E6C8A"/>
    <w:rsid w:val="005E7C38"/>
    <w:rsid w:val="005F3FBD"/>
    <w:rsid w:val="005F4409"/>
    <w:rsid w:val="005F532C"/>
    <w:rsid w:val="005F53FD"/>
    <w:rsid w:val="005F6F70"/>
    <w:rsid w:val="005F6FB8"/>
    <w:rsid w:val="005F7756"/>
    <w:rsid w:val="0060005E"/>
    <w:rsid w:val="006000C7"/>
    <w:rsid w:val="0060117A"/>
    <w:rsid w:val="00601C48"/>
    <w:rsid w:val="006025AD"/>
    <w:rsid w:val="00604D14"/>
    <w:rsid w:val="00605326"/>
    <w:rsid w:val="00605DE7"/>
    <w:rsid w:val="00605F6E"/>
    <w:rsid w:val="00606F38"/>
    <w:rsid w:val="00607A35"/>
    <w:rsid w:val="00610D71"/>
    <w:rsid w:val="00611C40"/>
    <w:rsid w:val="00611E6B"/>
    <w:rsid w:val="00613F59"/>
    <w:rsid w:val="00615762"/>
    <w:rsid w:val="0061680A"/>
    <w:rsid w:val="00620143"/>
    <w:rsid w:val="006209BA"/>
    <w:rsid w:val="00621C58"/>
    <w:rsid w:val="00621F00"/>
    <w:rsid w:val="00621FB4"/>
    <w:rsid w:val="0062203F"/>
    <w:rsid w:val="00623161"/>
    <w:rsid w:val="00625A6D"/>
    <w:rsid w:val="006264F7"/>
    <w:rsid w:val="0062769B"/>
    <w:rsid w:val="0063065A"/>
    <w:rsid w:val="00631C38"/>
    <w:rsid w:val="006357D4"/>
    <w:rsid w:val="00637C1C"/>
    <w:rsid w:val="00640B83"/>
    <w:rsid w:val="006420F9"/>
    <w:rsid w:val="00642BE5"/>
    <w:rsid w:val="00643239"/>
    <w:rsid w:val="006455D5"/>
    <w:rsid w:val="00646153"/>
    <w:rsid w:val="006479C4"/>
    <w:rsid w:val="006518E4"/>
    <w:rsid w:val="00651F27"/>
    <w:rsid w:val="006522B4"/>
    <w:rsid w:val="00654856"/>
    <w:rsid w:val="006549C3"/>
    <w:rsid w:val="00655450"/>
    <w:rsid w:val="00655FD1"/>
    <w:rsid w:val="006560AD"/>
    <w:rsid w:val="00656E22"/>
    <w:rsid w:val="00657A25"/>
    <w:rsid w:val="006607BA"/>
    <w:rsid w:val="006613DF"/>
    <w:rsid w:val="006617EF"/>
    <w:rsid w:val="00662AEC"/>
    <w:rsid w:val="006633C1"/>
    <w:rsid w:val="006648EC"/>
    <w:rsid w:val="00665FDC"/>
    <w:rsid w:val="006679AD"/>
    <w:rsid w:val="00667C10"/>
    <w:rsid w:val="00670E33"/>
    <w:rsid w:val="00671495"/>
    <w:rsid w:val="00671C9D"/>
    <w:rsid w:val="00671F11"/>
    <w:rsid w:val="00672F34"/>
    <w:rsid w:val="00673731"/>
    <w:rsid w:val="00674245"/>
    <w:rsid w:val="006742AF"/>
    <w:rsid w:val="00675540"/>
    <w:rsid w:val="006760EA"/>
    <w:rsid w:val="006765EE"/>
    <w:rsid w:val="00676BDE"/>
    <w:rsid w:val="006772AD"/>
    <w:rsid w:val="006774D4"/>
    <w:rsid w:val="006779BF"/>
    <w:rsid w:val="006810A6"/>
    <w:rsid w:val="00681100"/>
    <w:rsid w:val="00681ED5"/>
    <w:rsid w:val="006827DB"/>
    <w:rsid w:val="00682CDA"/>
    <w:rsid w:val="006831FC"/>
    <w:rsid w:val="006832E2"/>
    <w:rsid w:val="00683394"/>
    <w:rsid w:val="006858BB"/>
    <w:rsid w:val="0069009A"/>
    <w:rsid w:val="006903EA"/>
    <w:rsid w:val="00690A7B"/>
    <w:rsid w:val="00691233"/>
    <w:rsid w:val="00691300"/>
    <w:rsid w:val="00691368"/>
    <w:rsid w:val="00691737"/>
    <w:rsid w:val="00691AE0"/>
    <w:rsid w:val="00692AA9"/>
    <w:rsid w:val="00694AE4"/>
    <w:rsid w:val="006950AE"/>
    <w:rsid w:val="00696F2D"/>
    <w:rsid w:val="00697AFC"/>
    <w:rsid w:val="00697B04"/>
    <w:rsid w:val="006A2148"/>
    <w:rsid w:val="006A2969"/>
    <w:rsid w:val="006A33B5"/>
    <w:rsid w:val="006A5D76"/>
    <w:rsid w:val="006A6CB2"/>
    <w:rsid w:val="006B1B92"/>
    <w:rsid w:val="006B1C8E"/>
    <w:rsid w:val="006B366D"/>
    <w:rsid w:val="006B4AA4"/>
    <w:rsid w:val="006B5012"/>
    <w:rsid w:val="006B5C09"/>
    <w:rsid w:val="006B7F0C"/>
    <w:rsid w:val="006C1086"/>
    <w:rsid w:val="006C271B"/>
    <w:rsid w:val="006C2F34"/>
    <w:rsid w:val="006C3B0D"/>
    <w:rsid w:val="006C4525"/>
    <w:rsid w:val="006C5ECB"/>
    <w:rsid w:val="006C626E"/>
    <w:rsid w:val="006D0361"/>
    <w:rsid w:val="006D1818"/>
    <w:rsid w:val="006D33BA"/>
    <w:rsid w:val="006D4B56"/>
    <w:rsid w:val="006E0540"/>
    <w:rsid w:val="006E0E1B"/>
    <w:rsid w:val="006E1D06"/>
    <w:rsid w:val="006E1E2A"/>
    <w:rsid w:val="006E267B"/>
    <w:rsid w:val="006E33D3"/>
    <w:rsid w:val="006E6AB0"/>
    <w:rsid w:val="006E7A54"/>
    <w:rsid w:val="006F22CC"/>
    <w:rsid w:val="006F26C9"/>
    <w:rsid w:val="006F4375"/>
    <w:rsid w:val="006F4EB4"/>
    <w:rsid w:val="006F5C17"/>
    <w:rsid w:val="006F61E9"/>
    <w:rsid w:val="006F64DE"/>
    <w:rsid w:val="006F7773"/>
    <w:rsid w:val="006F7A87"/>
    <w:rsid w:val="006F7EC9"/>
    <w:rsid w:val="0070071E"/>
    <w:rsid w:val="00701F4B"/>
    <w:rsid w:val="007020B7"/>
    <w:rsid w:val="007029BC"/>
    <w:rsid w:val="00703536"/>
    <w:rsid w:val="0070418D"/>
    <w:rsid w:val="0070542E"/>
    <w:rsid w:val="007054CC"/>
    <w:rsid w:val="007101AD"/>
    <w:rsid w:val="00711B7C"/>
    <w:rsid w:val="00711C48"/>
    <w:rsid w:val="007139AC"/>
    <w:rsid w:val="00713AE4"/>
    <w:rsid w:val="0071409F"/>
    <w:rsid w:val="007169CF"/>
    <w:rsid w:val="007175C9"/>
    <w:rsid w:val="00717618"/>
    <w:rsid w:val="0072041E"/>
    <w:rsid w:val="007223F2"/>
    <w:rsid w:val="00722B80"/>
    <w:rsid w:val="00723A89"/>
    <w:rsid w:val="00723C57"/>
    <w:rsid w:val="00724F7F"/>
    <w:rsid w:val="0072506C"/>
    <w:rsid w:val="00726901"/>
    <w:rsid w:val="007274AC"/>
    <w:rsid w:val="00727915"/>
    <w:rsid w:val="00727F02"/>
    <w:rsid w:val="0073039A"/>
    <w:rsid w:val="0073476C"/>
    <w:rsid w:val="00735AAD"/>
    <w:rsid w:val="00736A6D"/>
    <w:rsid w:val="00737653"/>
    <w:rsid w:val="00737CAB"/>
    <w:rsid w:val="007402E5"/>
    <w:rsid w:val="00741639"/>
    <w:rsid w:val="00741769"/>
    <w:rsid w:val="007424A0"/>
    <w:rsid w:val="00742622"/>
    <w:rsid w:val="0074340D"/>
    <w:rsid w:val="00746715"/>
    <w:rsid w:val="0075003C"/>
    <w:rsid w:val="0075044A"/>
    <w:rsid w:val="00751555"/>
    <w:rsid w:val="00751637"/>
    <w:rsid w:val="007519E7"/>
    <w:rsid w:val="007532AD"/>
    <w:rsid w:val="00754CAF"/>
    <w:rsid w:val="0075565E"/>
    <w:rsid w:val="0075598B"/>
    <w:rsid w:val="00755B00"/>
    <w:rsid w:val="007574F0"/>
    <w:rsid w:val="00757EA5"/>
    <w:rsid w:val="0076037D"/>
    <w:rsid w:val="00760CBB"/>
    <w:rsid w:val="007614E6"/>
    <w:rsid w:val="00761F8B"/>
    <w:rsid w:val="00763DAB"/>
    <w:rsid w:val="00766655"/>
    <w:rsid w:val="00766885"/>
    <w:rsid w:val="0076733B"/>
    <w:rsid w:val="0077035F"/>
    <w:rsid w:val="00770C0A"/>
    <w:rsid w:val="007714D2"/>
    <w:rsid w:val="00774896"/>
    <w:rsid w:val="007748D6"/>
    <w:rsid w:val="00774BAD"/>
    <w:rsid w:val="00775D7F"/>
    <w:rsid w:val="00775F95"/>
    <w:rsid w:val="00776652"/>
    <w:rsid w:val="00776A7A"/>
    <w:rsid w:val="007771DA"/>
    <w:rsid w:val="00777764"/>
    <w:rsid w:val="00777C16"/>
    <w:rsid w:val="0078050C"/>
    <w:rsid w:val="00783DC2"/>
    <w:rsid w:val="0078540A"/>
    <w:rsid w:val="00787C92"/>
    <w:rsid w:val="007906EE"/>
    <w:rsid w:val="00790E86"/>
    <w:rsid w:val="0079143B"/>
    <w:rsid w:val="007917D0"/>
    <w:rsid w:val="00792339"/>
    <w:rsid w:val="0079296A"/>
    <w:rsid w:val="0079326D"/>
    <w:rsid w:val="00794D76"/>
    <w:rsid w:val="0079635B"/>
    <w:rsid w:val="00796629"/>
    <w:rsid w:val="007A094B"/>
    <w:rsid w:val="007A2B57"/>
    <w:rsid w:val="007A3519"/>
    <w:rsid w:val="007A468C"/>
    <w:rsid w:val="007A513D"/>
    <w:rsid w:val="007A57B6"/>
    <w:rsid w:val="007A68B0"/>
    <w:rsid w:val="007A7829"/>
    <w:rsid w:val="007B0BC4"/>
    <w:rsid w:val="007B1574"/>
    <w:rsid w:val="007B1C7F"/>
    <w:rsid w:val="007B2672"/>
    <w:rsid w:val="007B3312"/>
    <w:rsid w:val="007B36CD"/>
    <w:rsid w:val="007B487A"/>
    <w:rsid w:val="007B6BC0"/>
    <w:rsid w:val="007C175D"/>
    <w:rsid w:val="007C3A08"/>
    <w:rsid w:val="007C602C"/>
    <w:rsid w:val="007C6062"/>
    <w:rsid w:val="007C6A5E"/>
    <w:rsid w:val="007D009C"/>
    <w:rsid w:val="007D1389"/>
    <w:rsid w:val="007D2566"/>
    <w:rsid w:val="007D43DA"/>
    <w:rsid w:val="007D5DDF"/>
    <w:rsid w:val="007D7C42"/>
    <w:rsid w:val="007D7F64"/>
    <w:rsid w:val="007E000E"/>
    <w:rsid w:val="007E05EC"/>
    <w:rsid w:val="007E1842"/>
    <w:rsid w:val="007E3596"/>
    <w:rsid w:val="007E5690"/>
    <w:rsid w:val="007E5F6D"/>
    <w:rsid w:val="007E7544"/>
    <w:rsid w:val="007E7581"/>
    <w:rsid w:val="007E7739"/>
    <w:rsid w:val="007E7D65"/>
    <w:rsid w:val="007F0AAE"/>
    <w:rsid w:val="007F0D97"/>
    <w:rsid w:val="007F24B8"/>
    <w:rsid w:val="007F4148"/>
    <w:rsid w:val="007F4835"/>
    <w:rsid w:val="007F4A79"/>
    <w:rsid w:val="007F4AAD"/>
    <w:rsid w:val="007F6129"/>
    <w:rsid w:val="008022E3"/>
    <w:rsid w:val="00802C0D"/>
    <w:rsid w:val="00802EA6"/>
    <w:rsid w:val="008036AD"/>
    <w:rsid w:val="00803F6F"/>
    <w:rsid w:val="0080433E"/>
    <w:rsid w:val="0080474E"/>
    <w:rsid w:val="00805DDE"/>
    <w:rsid w:val="00807A89"/>
    <w:rsid w:val="00807F17"/>
    <w:rsid w:val="00810B38"/>
    <w:rsid w:val="00811974"/>
    <w:rsid w:val="00813F9E"/>
    <w:rsid w:val="008150F1"/>
    <w:rsid w:val="00815B26"/>
    <w:rsid w:val="0081626F"/>
    <w:rsid w:val="00820179"/>
    <w:rsid w:val="00820774"/>
    <w:rsid w:val="008216BF"/>
    <w:rsid w:val="00821A8F"/>
    <w:rsid w:val="00822060"/>
    <w:rsid w:val="00823918"/>
    <w:rsid w:val="0082434E"/>
    <w:rsid w:val="00825CAF"/>
    <w:rsid w:val="00826160"/>
    <w:rsid w:val="008274F8"/>
    <w:rsid w:val="00830DC3"/>
    <w:rsid w:val="00831078"/>
    <w:rsid w:val="008313BC"/>
    <w:rsid w:val="00832560"/>
    <w:rsid w:val="00832957"/>
    <w:rsid w:val="00832D07"/>
    <w:rsid w:val="00834C20"/>
    <w:rsid w:val="008356F5"/>
    <w:rsid w:val="00836A27"/>
    <w:rsid w:val="00836B7C"/>
    <w:rsid w:val="008375FB"/>
    <w:rsid w:val="00840359"/>
    <w:rsid w:val="00841017"/>
    <w:rsid w:val="00841929"/>
    <w:rsid w:val="00843B05"/>
    <w:rsid w:val="008463DA"/>
    <w:rsid w:val="00850387"/>
    <w:rsid w:val="00851886"/>
    <w:rsid w:val="00854A7D"/>
    <w:rsid w:val="00855EF3"/>
    <w:rsid w:val="00857268"/>
    <w:rsid w:val="00860185"/>
    <w:rsid w:val="0086152E"/>
    <w:rsid w:val="00861780"/>
    <w:rsid w:val="00862B53"/>
    <w:rsid w:val="008643DA"/>
    <w:rsid w:val="00864A94"/>
    <w:rsid w:val="00864FF4"/>
    <w:rsid w:val="008659D2"/>
    <w:rsid w:val="00865FE0"/>
    <w:rsid w:val="0086612E"/>
    <w:rsid w:val="00867A71"/>
    <w:rsid w:val="0087245B"/>
    <w:rsid w:val="008737DB"/>
    <w:rsid w:val="00873A6E"/>
    <w:rsid w:val="00874BFB"/>
    <w:rsid w:val="00874EF7"/>
    <w:rsid w:val="00875E8D"/>
    <w:rsid w:val="008763A9"/>
    <w:rsid w:val="00876464"/>
    <w:rsid w:val="00877E60"/>
    <w:rsid w:val="00880846"/>
    <w:rsid w:val="00881069"/>
    <w:rsid w:val="00881181"/>
    <w:rsid w:val="00881FF1"/>
    <w:rsid w:val="008828AA"/>
    <w:rsid w:val="00883F82"/>
    <w:rsid w:val="00884213"/>
    <w:rsid w:val="008865CE"/>
    <w:rsid w:val="00886EBD"/>
    <w:rsid w:val="008874CC"/>
    <w:rsid w:val="00887799"/>
    <w:rsid w:val="00887915"/>
    <w:rsid w:val="00892280"/>
    <w:rsid w:val="008929D8"/>
    <w:rsid w:val="00892E5F"/>
    <w:rsid w:val="0089456D"/>
    <w:rsid w:val="008945F2"/>
    <w:rsid w:val="0089486F"/>
    <w:rsid w:val="00894ECC"/>
    <w:rsid w:val="00896AD8"/>
    <w:rsid w:val="008972FD"/>
    <w:rsid w:val="008975A4"/>
    <w:rsid w:val="008A1545"/>
    <w:rsid w:val="008A15C2"/>
    <w:rsid w:val="008A2662"/>
    <w:rsid w:val="008A28E2"/>
    <w:rsid w:val="008A30F6"/>
    <w:rsid w:val="008A388F"/>
    <w:rsid w:val="008A47CB"/>
    <w:rsid w:val="008A47E0"/>
    <w:rsid w:val="008A4C2D"/>
    <w:rsid w:val="008A57AB"/>
    <w:rsid w:val="008A5D73"/>
    <w:rsid w:val="008A6160"/>
    <w:rsid w:val="008A6C23"/>
    <w:rsid w:val="008A71B6"/>
    <w:rsid w:val="008A7580"/>
    <w:rsid w:val="008A7CFC"/>
    <w:rsid w:val="008B0885"/>
    <w:rsid w:val="008B0BA3"/>
    <w:rsid w:val="008B0D09"/>
    <w:rsid w:val="008B2BDB"/>
    <w:rsid w:val="008B3B35"/>
    <w:rsid w:val="008B509A"/>
    <w:rsid w:val="008B6F94"/>
    <w:rsid w:val="008C34F8"/>
    <w:rsid w:val="008C397A"/>
    <w:rsid w:val="008C3A8C"/>
    <w:rsid w:val="008C3E2D"/>
    <w:rsid w:val="008C5B1F"/>
    <w:rsid w:val="008C742F"/>
    <w:rsid w:val="008D0C5B"/>
    <w:rsid w:val="008D1E66"/>
    <w:rsid w:val="008D30BD"/>
    <w:rsid w:val="008D4468"/>
    <w:rsid w:val="008D4609"/>
    <w:rsid w:val="008E0C98"/>
    <w:rsid w:val="008E1DCC"/>
    <w:rsid w:val="008E23C8"/>
    <w:rsid w:val="008E36F8"/>
    <w:rsid w:val="008E4511"/>
    <w:rsid w:val="008E6D5F"/>
    <w:rsid w:val="008E72F8"/>
    <w:rsid w:val="008E76C8"/>
    <w:rsid w:val="008F03BC"/>
    <w:rsid w:val="008F0747"/>
    <w:rsid w:val="008F1ACC"/>
    <w:rsid w:val="008F3657"/>
    <w:rsid w:val="008F36E0"/>
    <w:rsid w:val="008F3AAF"/>
    <w:rsid w:val="008F3C82"/>
    <w:rsid w:val="008F7E72"/>
    <w:rsid w:val="0090119D"/>
    <w:rsid w:val="00901779"/>
    <w:rsid w:val="009049ED"/>
    <w:rsid w:val="00904B76"/>
    <w:rsid w:val="0090519D"/>
    <w:rsid w:val="00905A22"/>
    <w:rsid w:val="00906082"/>
    <w:rsid w:val="00906390"/>
    <w:rsid w:val="009105B3"/>
    <w:rsid w:val="00911CEE"/>
    <w:rsid w:val="00911E96"/>
    <w:rsid w:val="009122DF"/>
    <w:rsid w:val="00913033"/>
    <w:rsid w:val="00914A4A"/>
    <w:rsid w:val="00917706"/>
    <w:rsid w:val="00917E4A"/>
    <w:rsid w:val="00920801"/>
    <w:rsid w:val="00920BF1"/>
    <w:rsid w:val="00920C68"/>
    <w:rsid w:val="00922C0D"/>
    <w:rsid w:val="0092334F"/>
    <w:rsid w:val="0092417E"/>
    <w:rsid w:val="00924565"/>
    <w:rsid w:val="00925AF0"/>
    <w:rsid w:val="00925CF8"/>
    <w:rsid w:val="00926645"/>
    <w:rsid w:val="00926DE9"/>
    <w:rsid w:val="009273FF"/>
    <w:rsid w:val="009278C9"/>
    <w:rsid w:val="00927CED"/>
    <w:rsid w:val="00927EE3"/>
    <w:rsid w:val="00930602"/>
    <w:rsid w:val="00930ACC"/>
    <w:rsid w:val="00931D71"/>
    <w:rsid w:val="00932178"/>
    <w:rsid w:val="009322CC"/>
    <w:rsid w:val="00934BF3"/>
    <w:rsid w:val="00934F44"/>
    <w:rsid w:val="00934FF8"/>
    <w:rsid w:val="009366A3"/>
    <w:rsid w:val="0093747E"/>
    <w:rsid w:val="0093766F"/>
    <w:rsid w:val="00940072"/>
    <w:rsid w:val="009410AE"/>
    <w:rsid w:val="00941495"/>
    <w:rsid w:val="009416B5"/>
    <w:rsid w:val="00942107"/>
    <w:rsid w:val="0094231F"/>
    <w:rsid w:val="0094275A"/>
    <w:rsid w:val="00943172"/>
    <w:rsid w:val="009433B9"/>
    <w:rsid w:val="009437F7"/>
    <w:rsid w:val="00943F60"/>
    <w:rsid w:val="0094483B"/>
    <w:rsid w:val="00945B79"/>
    <w:rsid w:val="00945C3E"/>
    <w:rsid w:val="00947313"/>
    <w:rsid w:val="00947ABF"/>
    <w:rsid w:val="00947E4D"/>
    <w:rsid w:val="009506A9"/>
    <w:rsid w:val="00951740"/>
    <w:rsid w:val="00952C11"/>
    <w:rsid w:val="0095322D"/>
    <w:rsid w:val="00953487"/>
    <w:rsid w:val="009545FE"/>
    <w:rsid w:val="00954665"/>
    <w:rsid w:val="00955486"/>
    <w:rsid w:val="00956218"/>
    <w:rsid w:val="0095789C"/>
    <w:rsid w:val="00962540"/>
    <w:rsid w:val="009633DF"/>
    <w:rsid w:val="00963EA9"/>
    <w:rsid w:val="009645CD"/>
    <w:rsid w:val="00964793"/>
    <w:rsid w:val="009678EF"/>
    <w:rsid w:val="009700CD"/>
    <w:rsid w:val="009706E9"/>
    <w:rsid w:val="009707D0"/>
    <w:rsid w:val="00970B85"/>
    <w:rsid w:val="0097110F"/>
    <w:rsid w:val="0097171E"/>
    <w:rsid w:val="00971BBB"/>
    <w:rsid w:val="00972855"/>
    <w:rsid w:val="00972D39"/>
    <w:rsid w:val="00975568"/>
    <w:rsid w:val="00975BBF"/>
    <w:rsid w:val="00975F8A"/>
    <w:rsid w:val="009770C0"/>
    <w:rsid w:val="00977692"/>
    <w:rsid w:val="00977FC6"/>
    <w:rsid w:val="00980686"/>
    <w:rsid w:val="00981370"/>
    <w:rsid w:val="00984308"/>
    <w:rsid w:val="00985753"/>
    <w:rsid w:val="00985DFA"/>
    <w:rsid w:val="00987846"/>
    <w:rsid w:val="009936C7"/>
    <w:rsid w:val="00993C2E"/>
    <w:rsid w:val="00993D39"/>
    <w:rsid w:val="00995002"/>
    <w:rsid w:val="00995A19"/>
    <w:rsid w:val="00997159"/>
    <w:rsid w:val="00997700"/>
    <w:rsid w:val="00997DAF"/>
    <w:rsid w:val="009A09FC"/>
    <w:rsid w:val="009A0AAC"/>
    <w:rsid w:val="009A10B3"/>
    <w:rsid w:val="009A1330"/>
    <w:rsid w:val="009A1681"/>
    <w:rsid w:val="009A2931"/>
    <w:rsid w:val="009A29BF"/>
    <w:rsid w:val="009A3F34"/>
    <w:rsid w:val="009A4055"/>
    <w:rsid w:val="009A4182"/>
    <w:rsid w:val="009A51DC"/>
    <w:rsid w:val="009A570D"/>
    <w:rsid w:val="009A57DF"/>
    <w:rsid w:val="009A5DE8"/>
    <w:rsid w:val="009A66C5"/>
    <w:rsid w:val="009A7A75"/>
    <w:rsid w:val="009B009B"/>
    <w:rsid w:val="009B043D"/>
    <w:rsid w:val="009B1A9B"/>
    <w:rsid w:val="009B282F"/>
    <w:rsid w:val="009B2A7A"/>
    <w:rsid w:val="009B2F28"/>
    <w:rsid w:val="009B31FA"/>
    <w:rsid w:val="009B3371"/>
    <w:rsid w:val="009B4547"/>
    <w:rsid w:val="009B5E4D"/>
    <w:rsid w:val="009B65F7"/>
    <w:rsid w:val="009B7B2C"/>
    <w:rsid w:val="009C1A35"/>
    <w:rsid w:val="009C1ACD"/>
    <w:rsid w:val="009C26E1"/>
    <w:rsid w:val="009C2A3F"/>
    <w:rsid w:val="009C34FE"/>
    <w:rsid w:val="009C42D2"/>
    <w:rsid w:val="009C5E1C"/>
    <w:rsid w:val="009C72BF"/>
    <w:rsid w:val="009C7D13"/>
    <w:rsid w:val="009C7F84"/>
    <w:rsid w:val="009D00BD"/>
    <w:rsid w:val="009D14A9"/>
    <w:rsid w:val="009D161D"/>
    <w:rsid w:val="009D1C42"/>
    <w:rsid w:val="009D3280"/>
    <w:rsid w:val="009D498B"/>
    <w:rsid w:val="009D5402"/>
    <w:rsid w:val="009D65D5"/>
    <w:rsid w:val="009E2B50"/>
    <w:rsid w:val="009E3CC4"/>
    <w:rsid w:val="009E3F69"/>
    <w:rsid w:val="009E423B"/>
    <w:rsid w:val="009E451C"/>
    <w:rsid w:val="009E5065"/>
    <w:rsid w:val="009E629B"/>
    <w:rsid w:val="009E6367"/>
    <w:rsid w:val="009E6CEF"/>
    <w:rsid w:val="009E6D7B"/>
    <w:rsid w:val="009E73B0"/>
    <w:rsid w:val="009F0114"/>
    <w:rsid w:val="009F0719"/>
    <w:rsid w:val="009F149C"/>
    <w:rsid w:val="009F164E"/>
    <w:rsid w:val="009F2B34"/>
    <w:rsid w:val="009F3637"/>
    <w:rsid w:val="009F36AD"/>
    <w:rsid w:val="009F572A"/>
    <w:rsid w:val="00A02106"/>
    <w:rsid w:val="00A03870"/>
    <w:rsid w:val="00A055BF"/>
    <w:rsid w:val="00A10A40"/>
    <w:rsid w:val="00A115BC"/>
    <w:rsid w:val="00A11909"/>
    <w:rsid w:val="00A12B08"/>
    <w:rsid w:val="00A13123"/>
    <w:rsid w:val="00A14142"/>
    <w:rsid w:val="00A14306"/>
    <w:rsid w:val="00A14726"/>
    <w:rsid w:val="00A1542D"/>
    <w:rsid w:val="00A164C0"/>
    <w:rsid w:val="00A1663A"/>
    <w:rsid w:val="00A170CB"/>
    <w:rsid w:val="00A17137"/>
    <w:rsid w:val="00A175B2"/>
    <w:rsid w:val="00A20449"/>
    <w:rsid w:val="00A20633"/>
    <w:rsid w:val="00A209F8"/>
    <w:rsid w:val="00A20B42"/>
    <w:rsid w:val="00A20BC9"/>
    <w:rsid w:val="00A216AB"/>
    <w:rsid w:val="00A2354A"/>
    <w:rsid w:val="00A23A34"/>
    <w:rsid w:val="00A24492"/>
    <w:rsid w:val="00A24591"/>
    <w:rsid w:val="00A24676"/>
    <w:rsid w:val="00A24835"/>
    <w:rsid w:val="00A2651C"/>
    <w:rsid w:val="00A26978"/>
    <w:rsid w:val="00A26A9D"/>
    <w:rsid w:val="00A26E15"/>
    <w:rsid w:val="00A30377"/>
    <w:rsid w:val="00A3249E"/>
    <w:rsid w:val="00A33898"/>
    <w:rsid w:val="00A35C5D"/>
    <w:rsid w:val="00A40C88"/>
    <w:rsid w:val="00A410B7"/>
    <w:rsid w:val="00A411B6"/>
    <w:rsid w:val="00A42800"/>
    <w:rsid w:val="00A4355B"/>
    <w:rsid w:val="00A44416"/>
    <w:rsid w:val="00A45742"/>
    <w:rsid w:val="00A46B1F"/>
    <w:rsid w:val="00A51171"/>
    <w:rsid w:val="00A539C4"/>
    <w:rsid w:val="00A54A51"/>
    <w:rsid w:val="00A5749B"/>
    <w:rsid w:val="00A57FDB"/>
    <w:rsid w:val="00A61959"/>
    <w:rsid w:val="00A627A2"/>
    <w:rsid w:val="00A62A70"/>
    <w:rsid w:val="00A6378D"/>
    <w:rsid w:val="00A638EE"/>
    <w:rsid w:val="00A65307"/>
    <w:rsid w:val="00A70E8C"/>
    <w:rsid w:val="00A73094"/>
    <w:rsid w:val="00A7728B"/>
    <w:rsid w:val="00A80E7E"/>
    <w:rsid w:val="00A81C29"/>
    <w:rsid w:val="00A81C6E"/>
    <w:rsid w:val="00A82052"/>
    <w:rsid w:val="00A820BD"/>
    <w:rsid w:val="00A8229A"/>
    <w:rsid w:val="00A8351E"/>
    <w:rsid w:val="00A83E1C"/>
    <w:rsid w:val="00A84F1F"/>
    <w:rsid w:val="00A851A7"/>
    <w:rsid w:val="00A85296"/>
    <w:rsid w:val="00A85B2D"/>
    <w:rsid w:val="00A86ABB"/>
    <w:rsid w:val="00A86EA6"/>
    <w:rsid w:val="00A87061"/>
    <w:rsid w:val="00A9080F"/>
    <w:rsid w:val="00A928A0"/>
    <w:rsid w:val="00A93725"/>
    <w:rsid w:val="00A93D3A"/>
    <w:rsid w:val="00A94BD3"/>
    <w:rsid w:val="00A95B04"/>
    <w:rsid w:val="00A973B9"/>
    <w:rsid w:val="00A97793"/>
    <w:rsid w:val="00AA22DD"/>
    <w:rsid w:val="00AA298E"/>
    <w:rsid w:val="00AA3E8F"/>
    <w:rsid w:val="00AA40EB"/>
    <w:rsid w:val="00AA58EB"/>
    <w:rsid w:val="00AA5E09"/>
    <w:rsid w:val="00AA6A29"/>
    <w:rsid w:val="00AA6EBE"/>
    <w:rsid w:val="00AA7D42"/>
    <w:rsid w:val="00AB025A"/>
    <w:rsid w:val="00AB12C9"/>
    <w:rsid w:val="00AB1E71"/>
    <w:rsid w:val="00AB323A"/>
    <w:rsid w:val="00AB3716"/>
    <w:rsid w:val="00AB466F"/>
    <w:rsid w:val="00AB4DCC"/>
    <w:rsid w:val="00AB4EE4"/>
    <w:rsid w:val="00AB5F5A"/>
    <w:rsid w:val="00AB6119"/>
    <w:rsid w:val="00AC02EB"/>
    <w:rsid w:val="00AC039D"/>
    <w:rsid w:val="00AC1C0B"/>
    <w:rsid w:val="00AC2037"/>
    <w:rsid w:val="00AC266B"/>
    <w:rsid w:val="00AC267D"/>
    <w:rsid w:val="00AC4305"/>
    <w:rsid w:val="00AC6931"/>
    <w:rsid w:val="00AC6BDC"/>
    <w:rsid w:val="00AC7528"/>
    <w:rsid w:val="00AC7BA4"/>
    <w:rsid w:val="00AD18D4"/>
    <w:rsid w:val="00AD2441"/>
    <w:rsid w:val="00AD2766"/>
    <w:rsid w:val="00AD2A25"/>
    <w:rsid w:val="00AD37AB"/>
    <w:rsid w:val="00AD39D5"/>
    <w:rsid w:val="00AD3DA4"/>
    <w:rsid w:val="00AD45EC"/>
    <w:rsid w:val="00AD4E36"/>
    <w:rsid w:val="00AD51BE"/>
    <w:rsid w:val="00AD5585"/>
    <w:rsid w:val="00AD68F5"/>
    <w:rsid w:val="00AD745A"/>
    <w:rsid w:val="00AE0783"/>
    <w:rsid w:val="00AE1912"/>
    <w:rsid w:val="00AE1EA5"/>
    <w:rsid w:val="00AE292E"/>
    <w:rsid w:val="00AE3A14"/>
    <w:rsid w:val="00AE4B01"/>
    <w:rsid w:val="00AE56D5"/>
    <w:rsid w:val="00AE5F19"/>
    <w:rsid w:val="00AE6465"/>
    <w:rsid w:val="00AE707F"/>
    <w:rsid w:val="00AE72B5"/>
    <w:rsid w:val="00AE736E"/>
    <w:rsid w:val="00AE7E36"/>
    <w:rsid w:val="00AF0923"/>
    <w:rsid w:val="00AF0E8F"/>
    <w:rsid w:val="00AF0F18"/>
    <w:rsid w:val="00AF23EE"/>
    <w:rsid w:val="00AF26B7"/>
    <w:rsid w:val="00AF2A15"/>
    <w:rsid w:val="00AF3487"/>
    <w:rsid w:val="00AF4B68"/>
    <w:rsid w:val="00AF5644"/>
    <w:rsid w:val="00AF6DA0"/>
    <w:rsid w:val="00AF7A8D"/>
    <w:rsid w:val="00B005F0"/>
    <w:rsid w:val="00B00832"/>
    <w:rsid w:val="00B009D4"/>
    <w:rsid w:val="00B022DF"/>
    <w:rsid w:val="00B04215"/>
    <w:rsid w:val="00B04F1D"/>
    <w:rsid w:val="00B05561"/>
    <w:rsid w:val="00B062DE"/>
    <w:rsid w:val="00B06332"/>
    <w:rsid w:val="00B103AC"/>
    <w:rsid w:val="00B1145E"/>
    <w:rsid w:val="00B1299D"/>
    <w:rsid w:val="00B13ABD"/>
    <w:rsid w:val="00B140CB"/>
    <w:rsid w:val="00B14BB2"/>
    <w:rsid w:val="00B15448"/>
    <w:rsid w:val="00B16F31"/>
    <w:rsid w:val="00B177C5"/>
    <w:rsid w:val="00B17B5E"/>
    <w:rsid w:val="00B21594"/>
    <w:rsid w:val="00B226B0"/>
    <w:rsid w:val="00B22855"/>
    <w:rsid w:val="00B23C61"/>
    <w:rsid w:val="00B23DB2"/>
    <w:rsid w:val="00B262FD"/>
    <w:rsid w:val="00B27683"/>
    <w:rsid w:val="00B30EE9"/>
    <w:rsid w:val="00B31D38"/>
    <w:rsid w:val="00B334B2"/>
    <w:rsid w:val="00B34206"/>
    <w:rsid w:val="00B35E5F"/>
    <w:rsid w:val="00B35ED2"/>
    <w:rsid w:val="00B36B54"/>
    <w:rsid w:val="00B37480"/>
    <w:rsid w:val="00B405BC"/>
    <w:rsid w:val="00B40D26"/>
    <w:rsid w:val="00B41119"/>
    <w:rsid w:val="00B41B81"/>
    <w:rsid w:val="00B4201D"/>
    <w:rsid w:val="00B425E4"/>
    <w:rsid w:val="00B42C37"/>
    <w:rsid w:val="00B46A95"/>
    <w:rsid w:val="00B470F6"/>
    <w:rsid w:val="00B47476"/>
    <w:rsid w:val="00B5163D"/>
    <w:rsid w:val="00B51903"/>
    <w:rsid w:val="00B52F78"/>
    <w:rsid w:val="00B53350"/>
    <w:rsid w:val="00B53A2F"/>
    <w:rsid w:val="00B5446F"/>
    <w:rsid w:val="00B54573"/>
    <w:rsid w:val="00B54FB3"/>
    <w:rsid w:val="00B561E6"/>
    <w:rsid w:val="00B570E6"/>
    <w:rsid w:val="00B57996"/>
    <w:rsid w:val="00B6054A"/>
    <w:rsid w:val="00B6145A"/>
    <w:rsid w:val="00B62AA3"/>
    <w:rsid w:val="00B62D3D"/>
    <w:rsid w:val="00B631EC"/>
    <w:rsid w:val="00B63FC9"/>
    <w:rsid w:val="00B648E2"/>
    <w:rsid w:val="00B652DA"/>
    <w:rsid w:val="00B6543E"/>
    <w:rsid w:val="00B65A7D"/>
    <w:rsid w:val="00B66819"/>
    <w:rsid w:val="00B67562"/>
    <w:rsid w:val="00B70260"/>
    <w:rsid w:val="00B7112D"/>
    <w:rsid w:val="00B722E9"/>
    <w:rsid w:val="00B726A4"/>
    <w:rsid w:val="00B72F35"/>
    <w:rsid w:val="00B733AA"/>
    <w:rsid w:val="00B761B6"/>
    <w:rsid w:val="00B7639D"/>
    <w:rsid w:val="00B76A45"/>
    <w:rsid w:val="00B772BA"/>
    <w:rsid w:val="00B816FA"/>
    <w:rsid w:val="00B85130"/>
    <w:rsid w:val="00B85494"/>
    <w:rsid w:val="00B8631C"/>
    <w:rsid w:val="00B8707B"/>
    <w:rsid w:val="00B87753"/>
    <w:rsid w:val="00B87E9F"/>
    <w:rsid w:val="00B904DF"/>
    <w:rsid w:val="00B91E63"/>
    <w:rsid w:val="00B92633"/>
    <w:rsid w:val="00B92712"/>
    <w:rsid w:val="00B947E1"/>
    <w:rsid w:val="00B9569C"/>
    <w:rsid w:val="00B957AB"/>
    <w:rsid w:val="00B9724A"/>
    <w:rsid w:val="00B97749"/>
    <w:rsid w:val="00BA05DB"/>
    <w:rsid w:val="00BA1E03"/>
    <w:rsid w:val="00BA1EA2"/>
    <w:rsid w:val="00BA39F9"/>
    <w:rsid w:val="00BA4548"/>
    <w:rsid w:val="00BA57FA"/>
    <w:rsid w:val="00BA7046"/>
    <w:rsid w:val="00BA789A"/>
    <w:rsid w:val="00BA7C72"/>
    <w:rsid w:val="00BB0A2C"/>
    <w:rsid w:val="00BB25E7"/>
    <w:rsid w:val="00BB338A"/>
    <w:rsid w:val="00BB4407"/>
    <w:rsid w:val="00BB6D08"/>
    <w:rsid w:val="00BB7F00"/>
    <w:rsid w:val="00BC19DE"/>
    <w:rsid w:val="00BC1F75"/>
    <w:rsid w:val="00BC25EE"/>
    <w:rsid w:val="00BC2C91"/>
    <w:rsid w:val="00BC336E"/>
    <w:rsid w:val="00BC4784"/>
    <w:rsid w:val="00BC5117"/>
    <w:rsid w:val="00BC6170"/>
    <w:rsid w:val="00BC658C"/>
    <w:rsid w:val="00BC678B"/>
    <w:rsid w:val="00BD0843"/>
    <w:rsid w:val="00BD0C8C"/>
    <w:rsid w:val="00BD0FE5"/>
    <w:rsid w:val="00BD1E92"/>
    <w:rsid w:val="00BD1FF4"/>
    <w:rsid w:val="00BD3C7D"/>
    <w:rsid w:val="00BD3D09"/>
    <w:rsid w:val="00BD49BE"/>
    <w:rsid w:val="00BD4FE8"/>
    <w:rsid w:val="00BD5814"/>
    <w:rsid w:val="00BD6245"/>
    <w:rsid w:val="00BD6435"/>
    <w:rsid w:val="00BD6A06"/>
    <w:rsid w:val="00BD7F7E"/>
    <w:rsid w:val="00BE11BE"/>
    <w:rsid w:val="00BE15B1"/>
    <w:rsid w:val="00BE2684"/>
    <w:rsid w:val="00BE2DDC"/>
    <w:rsid w:val="00BE4274"/>
    <w:rsid w:val="00BE7339"/>
    <w:rsid w:val="00BE7E82"/>
    <w:rsid w:val="00BF09BF"/>
    <w:rsid w:val="00BF112E"/>
    <w:rsid w:val="00BF1463"/>
    <w:rsid w:val="00BF54C5"/>
    <w:rsid w:val="00BF56AD"/>
    <w:rsid w:val="00BF5BBE"/>
    <w:rsid w:val="00BF7963"/>
    <w:rsid w:val="00C01881"/>
    <w:rsid w:val="00C02FD1"/>
    <w:rsid w:val="00C03051"/>
    <w:rsid w:val="00C03CC3"/>
    <w:rsid w:val="00C05FCF"/>
    <w:rsid w:val="00C0669A"/>
    <w:rsid w:val="00C06F12"/>
    <w:rsid w:val="00C06F9F"/>
    <w:rsid w:val="00C07FA8"/>
    <w:rsid w:val="00C07FF8"/>
    <w:rsid w:val="00C106FF"/>
    <w:rsid w:val="00C10961"/>
    <w:rsid w:val="00C112D7"/>
    <w:rsid w:val="00C11391"/>
    <w:rsid w:val="00C1170F"/>
    <w:rsid w:val="00C11DE8"/>
    <w:rsid w:val="00C125D5"/>
    <w:rsid w:val="00C1270E"/>
    <w:rsid w:val="00C12755"/>
    <w:rsid w:val="00C13C45"/>
    <w:rsid w:val="00C147C4"/>
    <w:rsid w:val="00C149C6"/>
    <w:rsid w:val="00C14AD4"/>
    <w:rsid w:val="00C156F7"/>
    <w:rsid w:val="00C17737"/>
    <w:rsid w:val="00C17A53"/>
    <w:rsid w:val="00C17FB3"/>
    <w:rsid w:val="00C209B0"/>
    <w:rsid w:val="00C217C3"/>
    <w:rsid w:val="00C218DF"/>
    <w:rsid w:val="00C22F7E"/>
    <w:rsid w:val="00C2359D"/>
    <w:rsid w:val="00C2366F"/>
    <w:rsid w:val="00C2500F"/>
    <w:rsid w:val="00C318F2"/>
    <w:rsid w:val="00C33967"/>
    <w:rsid w:val="00C3450C"/>
    <w:rsid w:val="00C34638"/>
    <w:rsid w:val="00C377FD"/>
    <w:rsid w:val="00C379DF"/>
    <w:rsid w:val="00C406FC"/>
    <w:rsid w:val="00C40E9D"/>
    <w:rsid w:val="00C41454"/>
    <w:rsid w:val="00C4185B"/>
    <w:rsid w:val="00C41A76"/>
    <w:rsid w:val="00C429C6"/>
    <w:rsid w:val="00C42ACB"/>
    <w:rsid w:val="00C439CB"/>
    <w:rsid w:val="00C44F71"/>
    <w:rsid w:val="00C454CA"/>
    <w:rsid w:val="00C45CD8"/>
    <w:rsid w:val="00C45DFD"/>
    <w:rsid w:val="00C47A13"/>
    <w:rsid w:val="00C47BAB"/>
    <w:rsid w:val="00C50C3F"/>
    <w:rsid w:val="00C5169E"/>
    <w:rsid w:val="00C51AFF"/>
    <w:rsid w:val="00C5248E"/>
    <w:rsid w:val="00C53836"/>
    <w:rsid w:val="00C53CE8"/>
    <w:rsid w:val="00C55658"/>
    <w:rsid w:val="00C559BF"/>
    <w:rsid w:val="00C55C84"/>
    <w:rsid w:val="00C561F3"/>
    <w:rsid w:val="00C57C44"/>
    <w:rsid w:val="00C57D86"/>
    <w:rsid w:val="00C57E7D"/>
    <w:rsid w:val="00C606B8"/>
    <w:rsid w:val="00C61BDF"/>
    <w:rsid w:val="00C61C3E"/>
    <w:rsid w:val="00C61D5F"/>
    <w:rsid w:val="00C62C43"/>
    <w:rsid w:val="00C63D31"/>
    <w:rsid w:val="00C641CB"/>
    <w:rsid w:val="00C64C70"/>
    <w:rsid w:val="00C6573B"/>
    <w:rsid w:val="00C66706"/>
    <w:rsid w:val="00C67E50"/>
    <w:rsid w:val="00C70D67"/>
    <w:rsid w:val="00C70FFA"/>
    <w:rsid w:val="00C71E2A"/>
    <w:rsid w:val="00C739F9"/>
    <w:rsid w:val="00C73C2F"/>
    <w:rsid w:val="00C73DB7"/>
    <w:rsid w:val="00C7403A"/>
    <w:rsid w:val="00C754F9"/>
    <w:rsid w:val="00C82855"/>
    <w:rsid w:val="00C84D0C"/>
    <w:rsid w:val="00C85BEE"/>
    <w:rsid w:val="00C87A6C"/>
    <w:rsid w:val="00C9130F"/>
    <w:rsid w:val="00C91323"/>
    <w:rsid w:val="00C9174E"/>
    <w:rsid w:val="00C95CD3"/>
    <w:rsid w:val="00C960A4"/>
    <w:rsid w:val="00C961E3"/>
    <w:rsid w:val="00C96A08"/>
    <w:rsid w:val="00C96D13"/>
    <w:rsid w:val="00C9746E"/>
    <w:rsid w:val="00CA0439"/>
    <w:rsid w:val="00CA14A9"/>
    <w:rsid w:val="00CA1B7F"/>
    <w:rsid w:val="00CA2CD5"/>
    <w:rsid w:val="00CA33AA"/>
    <w:rsid w:val="00CA3789"/>
    <w:rsid w:val="00CA5339"/>
    <w:rsid w:val="00CA57A8"/>
    <w:rsid w:val="00CA6EAB"/>
    <w:rsid w:val="00CA7734"/>
    <w:rsid w:val="00CB053F"/>
    <w:rsid w:val="00CB19A2"/>
    <w:rsid w:val="00CB2D22"/>
    <w:rsid w:val="00CB36C0"/>
    <w:rsid w:val="00CB526F"/>
    <w:rsid w:val="00CB53D8"/>
    <w:rsid w:val="00CB7BB9"/>
    <w:rsid w:val="00CC0617"/>
    <w:rsid w:val="00CC376F"/>
    <w:rsid w:val="00CC3B2A"/>
    <w:rsid w:val="00CC42B8"/>
    <w:rsid w:val="00CC522F"/>
    <w:rsid w:val="00CC5371"/>
    <w:rsid w:val="00CC676E"/>
    <w:rsid w:val="00CC7CB9"/>
    <w:rsid w:val="00CC7CC3"/>
    <w:rsid w:val="00CD0BB8"/>
    <w:rsid w:val="00CD1B78"/>
    <w:rsid w:val="00CD401B"/>
    <w:rsid w:val="00CD4263"/>
    <w:rsid w:val="00CD44D6"/>
    <w:rsid w:val="00CD5699"/>
    <w:rsid w:val="00CD5A6F"/>
    <w:rsid w:val="00CD65F0"/>
    <w:rsid w:val="00CE0A27"/>
    <w:rsid w:val="00CE0B7F"/>
    <w:rsid w:val="00CE26E4"/>
    <w:rsid w:val="00CE37AB"/>
    <w:rsid w:val="00CE4288"/>
    <w:rsid w:val="00CE504D"/>
    <w:rsid w:val="00CE6DCF"/>
    <w:rsid w:val="00CE7DC2"/>
    <w:rsid w:val="00CF0623"/>
    <w:rsid w:val="00CF1C04"/>
    <w:rsid w:val="00CF1E27"/>
    <w:rsid w:val="00CF2280"/>
    <w:rsid w:val="00CF23CB"/>
    <w:rsid w:val="00CF42F0"/>
    <w:rsid w:val="00CF54A6"/>
    <w:rsid w:val="00CF5A37"/>
    <w:rsid w:val="00CF6229"/>
    <w:rsid w:val="00CF69E8"/>
    <w:rsid w:val="00CF7F62"/>
    <w:rsid w:val="00D012BC"/>
    <w:rsid w:val="00D01520"/>
    <w:rsid w:val="00D03467"/>
    <w:rsid w:val="00D04263"/>
    <w:rsid w:val="00D044FB"/>
    <w:rsid w:val="00D047DB"/>
    <w:rsid w:val="00D05C6C"/>
    <w:rsid w:val="00D05DF5"/>
    <w:rsid w:val="00D06A80"/>
    <w:rsid w:val="00D0793E"/>
    <w:rsid w:val="00D10643"/>
    <w:rsid w:val="00D131F8"/>
    <w:rsid w:val="00D13802"/>
    <w:rsid w:val="00D14004"/>
    <w:rsid w:val="00D142BC"/>
    <w:rsid w:val="00D14B63"/>
    <w:rsid w:val="00D156EA"/>
    <w:rsid w:val="00D15D6A"/>
    <w:rsid w:val="00D16077"/>
    <w:rsid w:val="00D16A2B"/>
    <w:rsid w:val="00D16B6D"/>
    <w:rsid w:val="00D16E33"/>
    <w:rsid w:val="00D22DF5"/>
    <w:rsid w:val="00D237C2"/>
    <w:rsid w:val="00D238B0"/>
    <w:rsid w:val="00D24F89"/>
    <w:rsid w:val="00D26454"/>
    <w:rsid w:val="00D26E06"/>
    <w:rsid w:val="00D30E70"/>
    <w:rsid w:val="00D32D86"/>
    <w:rsid w:val="00D33947"/>
    <w:rsid w:val="00D34576"/>
    <w:rsid w:val="00D35AA3"/>
    <w:rsid w:val="00D37F28"/>
    <w:rsid w:val="00D40831"/>
    <w:rsid w:val="00D40B9E"/>
    <w:rsid w:val="00D413E4"/>
    <w:rsid w:val="00D42ACC"/>
    <w:rsid w:val="00D42EBA"/>
    <w:rsid w:val="00D4307F"/>
    <w:rsid w:val="00D44932"/>
    <w:rsid w:val="00D46CA5"/>
    <w:rsid w:val="00D51F20"/>
    <w:rsid w:val="00D52AF5"/>
    <w:rsid w:val="00D53CE1"/>
    <w:rsid w:val="00D55084"/>
    <w:rsid w:val="00D5559D"/>
    <w:rsid w:val="00D55699"/>
    <w:rsid w:val="00D55F70"/>
    <w:rsid w:val="00D5682D"/>
    <w:rsid w:val="00D56C5F"/>
    <w:rsid w:val="00D571A4"/>
    <w:rsid w:val="00D57B84"/>
    <w:rsid w:val="00D602CF"/>
    <w:rsid w:val="00D61F0B"/>
    <w:rsid w:val="00D62937"/>
    <w:rsid w:val="00D635B3"/>
    <w:rsid w:val="00D63BD6"/>
    <w:rsid w:val="00D63C0C"/>
    <w:rsid w:val="00D640D9"/>
    <w:rsid w:val="00D650CC"/>
    <w:rsid w:val="00D65252"/>
    <w:rsid w:val="00D664EA"/>
    <w:rsid w:val="00D6746E"/>
    <w:rsid w:val="00D67C3E"/>
    <w:rsid w:val="00D707CF"/>
    <w:rsid w:val="00D71851"/>
    <w:rsid w:val="00D73451"/>
    <w:rsid w:val="00D7443C"/>
    <w:rsid w:val="00D748A8"/>
    <w:rsid w:val="00D74A81"/>
    <w:rsid w:val="00D74FF2"/>
    <w:rsid w:val="00D76B2F"/>
    <w:rsid w:val="00D76EB5"/>
    <w:rsid w:val="00D7747E"/>
    <w:rsid w:val="00D77B86"/>
    <w:rsid w:val="00D80291"/>
    <w:rsid w:val="00D81727"/>
    <w:rsid w:val="00D81B74"/>
    <w:rsid w:val="00D82871"/>
    <w:rsid w:val="00D84641"/>
    <w:rsid w:val="00D84C59"/>
    <w:rsid w:val="00D86CDB"/>
    <w:rsid w:val="00D87086"/>
    <w:rsid w:val="00D87125"/>
    <w:rsid w:val="00D871CB"/>
    <w:rsid w:val="00D8792C"/>
    <w:rsid w:val="00D87AF0"/>
    <w:rsid w:val="00D90DF2"/>
    <w:rsid w:val="00D91700"/>
    <w:rsid w:val="00D9249F"/>
    <w:rsid w:val="00D93B35"/>
    <w:rsid w:val="00D94D4C"/>
    <w:rsid w:val="00D9507F"/>
    <w:rsid w:val="00D96127"/>
    <w:rsid w:val="00D96EF4"/>
    <w:rsid w:val="00D97CC9"/>
    <w:rsid w:val="00DA0729"/>
    <w:rsid w:val="00DA0FE3"/>
    <w:rsid w:val="00DA32C0"/>
    <w:rsid w:val="00DA415B"/>
    <w:rsid w:val="00DA5CF0"/>
    <w:rsid w:val="00DA6AB3"/>
    <w:rsid w:val="00DA7169"/>
    <w:rsid w:val="00DA724C"/>
    <w:rsid w:val="00DB01D6"/>
    <w:rsid w:val="00DB0ED0"/>
    <w:rsid w:val="00DB0F23"/>
    <w:rsid w:val="00DB15BA"/>
    <w:rsid w:val="00DB321F"/>
    <w:rsid w:val="00DB365D"/>
    <w:rsid w:val="00DB42E3"/>
    <w:rsid w:val="00DB5D19"/>
    <w:rsid w:val="00DB7366"/>
    <w:rsid w:val="00DC0998"/>
    <w:rsid w:val="00DC3FF5"/>
    <w:rsid w:val="00DC415C"/>
    <w:rsid w:val="00DC4F45"/>
    <w:rsid w:val="00DC4F5C"/>
    <w:rsid w:val="00DC5EC3"/>
    <w:rsid w:val="00DC63BC"/>
    <w:rsid w:val="00DC6528"/>
    <w:rsid w:val="00DC71BA"/>
    <w:rsid w:val="00DD30A0"/>
    <w:rsid w:val="00DD35B6"/>
    <w:rsid w:val="00DD35CA"/>
    <w:rsid w:val="00DD3EC8"/>
    <w:rsid w:val="00DD4558"/>
    <w:rsid w:val="00DD45B7"/>
    <w:rsid w:val="00DD55F1"/>
    <w:rsid w:val="00DD6240"/>
    <w:rsid w:val="00DE1EA7"/>
    <w:rsid w:val="00DE4629"/>
    <w:rsid w:val="00DE4D44"/>
    <w:rsid w:val="00DE5332"/>
    <w:rsid w:val="00DE728C"/>
    <w:rsid w:val="00DE783F"/>
    <w:rsid w:val="00DF29D3"/>
    <w:rsid w:val="00DF30C8"/>
    <w:rsid w:val="00DF3C42"/>
    <w:rsid w:val="00DF4B8B"/>
    <w:rsid w:val="00DF50A3"/>
    <w:rsid w:val="00DF545C"/>
    <w:rsid w:val="00DF606A"/>
    <w:rsid w:val="00DF670A"/>
    <w:rsid w:val="00E000E7"/>
    <w:rsid w:val="00E0212E"/>
    <w:rsid w:val="00E031CC"/>
    <w:rsid w:val="00E0461F"/>
    <w:rsid w:val="00E05644"/>
    <w:rsid w:val="00E067E8"/>
    <w:rsid w:val="00E07EF2"/>
    <w:rsid w:val="00E11A4D"/>
    <w:rsid w:val="00E12882"/>
    <w:rsid w:val="00E133A6"/>
    <w:rsid w:val="00E142D4"/>
    <w:rsid w:val="00E14CC5"/>
    <w:rsid w:val="00E176F4"/>
    <w:rsid w:val="00E17994"/>
    <w:rsid w:val="00E21AA3"/>
    <w:rsid w:val="00E21FDC"/>
    <w:rsid w:val="00E2209A"/>
    <w:rsid w:val="00E22DDD"/>
    <w:rsid w:val="00E23126"/>
    <w:rsid w:val="00E23EB6"/>
    <w:rsid w:val="00E25125"/>
    <w:rsid w:val="00E26C05"/>
    <w:rsid w:val="00E26F91"/>
    <w:rsid w:val="00E27181"/>
    <w:rsid w:val="00E31542"/>
    <w:rsid w:val="00E31DD1"/>
    <w:rsid w:val="00E31FBA"/>
    <w:rsid w:val="00E322D6"/>
    <w:rsid w:val="00E327AB"/>
    <w:rsid w:val="00E33CC2"/>
    <w:rsid w:val="00E3487C"/>
    <w:rsid w:val="00E348FA"/>
    <w:rsid w:val="00E41256"/>
    <w:rsid w:val="00E41D98"/>
    <w:rsid w:val="00E41EA4"/>
    <w:rsid w:val="00E424CB"/>
    <w:rsid w:val="00E429BE"/>
    <w:rsid w:val="00E45DD6"/>
    <w:rsid w:val="00E46238"/>
    <w:rsid w:val="00E504AF"/>
    <w:rsid w:val="00E50A8B"/>
    <w:rsid w:val="00E5164D"/>
    <w:rsid w:val="00E5178D"/>
    <w:rsid w:val="00E51A2F"/>
    <w:rsid w:val="00E51AAD"/>
    <w:rsid w:val="00E51C33"/>
    <w:rsid w:val="00E522DB"/>
    <w:rsid w:val="00E532CA"/>
    <w:rsid w:val="00E53953"/>
    <w:rsid w:val="00E54558"/>
    <w:rsid w:val="00E55219"/>
    <w:rsid w:val="00E5524F"/>
    <w:rsid w:val="00E5543A"/>
    <w:rsid w:val="00E55899"/>
    <w:rsid w:val="00E57366"/>
    <w:rsid w:val="00E5794B"/>
    <w:rsid w:val="00E57CF7"/>
    <w:rsid w:val="00E60324"/>
    <w:rsid w:val="00E61620"/>
    <w:rsid w:val="00E62045"/>
    <w:rsid w:val="00E620E8"/>
    <w:rsid w:val="00E63032"/>
    <w:rsid w:val="00E63675"/>
    <w:rsid w:val="00E639B5"/>
    <w:rsid w:val="00E64651"/>
    <w:rsid w:val="00E64D87"/>
    <w:rsid w:val="00E654A8"/>
    <w:rsid w:val="00E666C7"/>
    <w:rsid w:val="00E6687E"/>
    <w:rsid w:val="00E66CAE"/>
    <w:rsid w:val="00E71478"/>
    <w:rsid w:val="00E71912"/>
    <w:rsid w:val="00E71A5D"/>
    <w:rsid w:val="00E71B4D"/>
    <w:rsid w:val="00E720C8"/>
    <w:rsid w:val="00E74E9C"/>
    <w:rsid w:val="00E75754"/>
    <w:rsid w:val="00E75A37"/>
    <w:rsid w:val="00E7674D"/>
    <w:rsid w:val="00E779F0"/>
    <w:rsid w:val="00E808F5"/>
    <w:rsid w:val="00E80BE7"/>
    <w:rsid w:val="00E81570"/>
    <w:rsid w:val="00E8276B"/>
    <w:rsid w:val="00E828F1"/>
    <w:rsid w:val="00E83716"/>
    <w:rsid w:val="00E85756"/>
    <w:rsid w:val="00E865DF"/>
    <w:rsid w:val="00E86992"/>
    <w:rsid w:val="00E90937"/>
    <w:rsid w:val="00E91676"/>
    <w:rsid w:val="00E922FF"/>
    <w:rsid w:val="00E9280F"/>
    <w:rsid w:val="00E93AC9"/>
    <w:rsid w:val="00E964C7"/>
    <w:rsid w:val="00EA0760"/>
    <w:rsid w:val="00EA0A71"/>
    <w:rsid w:val="00EA122D"/>
    <w:rsid w:val="00EA1C86"/>
    <w:rsid w:val="00EA368C"/>
    <w:rsid w:val="00EA37EF"/>
    <w:rsid w:val="00EA44EE"/>
    <w:rsid w:val="00EA4628"/>
    <w:rsid w:val="00EA6AED"/>
    <w:rsid w:val="00EA6E46"/>
    <w:rsid w:val="00EA78F4"/>
    <w:rsid w:val="00EB0205"/>
    <w:rsid w:val="00EB0BA2"/>
    <w:rsid w:val="00EB0E00"/>
    <w:rsid w:val="00EB3827"/>
    <w:rsid w:val="00EB4590"/>
    <w:rsid w:val="00EB4BCA"/>
    <w:rsid w:val="00EB4BEE"/>
    <w:rsid w:val="00EB6948"/>
    <w:rsid w:val="00EB70EC"/>
    <w:rsid w:val="00EB7127"/>
    <w:rsid w:val="00EB72BD"/>
    <w:rsid w:val="00EB7356"/>
    <w:rsid w:val="00EB739F"/>
    <w:rsid w:val="00EB74D5"/>
    <w:rsid w:val="00EC0286"/>
    <w:rsid w:val="00EC02F5"/>
    <w:rsid w:val="00EC0806"/>
    <w:rsid w:val="00EC2806"/>
    <w:rsid w:val="00EC4051"/>
    <w:rsid w:val="00EC4C0F"/>
    <w:rsid w:val="00EC5A34"/>
    <w:rsid w:val="00EC6879"/>
    <w:rsid w:val="00EC75C9"/>
    <w:rsid w:val="00EC7D0C"/>
    <w:rsid w:val="00ED0A10"/>
    <w:rsid w:val="00ED0D49"/>
    <w:rsid w:val="00ED1782"/>
    <w:rsid w:val="00ED70E3"/>
    <w:rsid w:val="00EE0CFF"/>
    <w:rsid w:val="00EE0DB4"/>
    <w:rsid w:val="00EE2A1C"/>
    <w:rsid w:val="00EE3247"/>
    <w:rsid w:val="00EE444F"/>
    <w:rsid w:val="00EE5539"/>
    <w:rsid w:val="00EE5586"/>
    <w:rsid w:val="00EE57F0"/>
    <w:rsid w:val="00EE5E08"/>
    <w:rsid w:val="00EE630C"/>
    <w:rsid w:val="00EE6551"/>
    <w:rsid w:val="00EE705D"/>
    <w:rsid w:val="00EE7906"/>
    <w:rsid w:val="00EF00A9"/>
    <w:rsid w:val="00EF128E"/>
    <w:rsid w:val="00EF2848"/>
    <w:rsid w:val="00EF2E45"/>
    <w:rsid w:val="00EF341D"/>
    <w:rsid w:val="00EF38B2"/>
    <w:rsid w:val="00EF3996"/>
    <w:rsid w:val="00EF3F7A"/>
    <w:rsid w:val="00EF42CB"/>
    <w:rsid w:val="00EF4978"/>
    <w:rsid w:val="00EF4C03"/>
    <w:rsid w:val="00EF5609"/>
    <w:rsid w:val="00EF5957"/>
    <w:rsid w:val="00EF7CD9"/>
    <w:rsid w:val="00F003A6"/>
    <w:rsid w:val="00F00845"/>
    <w:rsid w:val="00F0160E"/>
    <w:rsid w:val="00F016F6"/>
    <w:rsid w:val="00F01B1C"/>
    <w:rsid w:val="00F03E5F"/>
    <w:rsid w:val="00F0426B"/>
    <w:rsid w:val="00F042FE"/>
    <w:rsid w:val="00F04554"/>
    <w:rsid w:val="00F06FA0"/>
    <w:rsid w:val="00F07423"/>
    <w:rsid w:val="00F108F9"/>
    <w:rsid w:val="00F10EB3"/>
    <w:rsid w:val="00F113BE"/>
    <w:rsid w:val="00F12D1B"/>
    <w:rsid w:val="00F133C8"/>
    <w:rsid w:val="00F14C95"/>
    <w:rsid w:val="00F16377"/>
    <w:rsid w:val="00F1704A"/>
    <w:rsid w:val="00F1723B"/>
    <w:rsid w:val="00F20F94"/>
    <w:rsid w:val="00F21566"/>
    <w:rsid w:val="00F21A14"/>
    <w:rsid w:val="00F256DD"/>
    <w:rsid w:val="00F25993"/>
    <w:rsid w:val="00F26862"/>
    <w:rsid w:val="00F26AC3"/>
    <w:rsid w:val="00F273B4"/>
    <w:rsid w:val="00F27588"/>
    <w:rsid w:val="00F27734"/>
    <w:rsid w:val="00F2789E"/>
    <w:rsid w:val="00F3138C"/>
    <w:rsid w:val="00F32AC3"/>
    <w:rsid w:val="00F3312C"/>
    <w:rsid w:val="00F40232"/>
    <w:rsid w:val="00F447AB"/>
    <w:rsid w:val="00F46177"/>
    <w:rsid w:val="00F465E3"/>
    <w:rsid w:val="00F47245"/>
    <w:rsid w:val="00F47A30"/>
    <w:rsid w:val="00F51133"/>
    <w:rsid w:val="00F53DB0"/>
    <w:rsid w:val="00F549F3"/>
    <w:rsid w:val="00F55189"/>
    <w:rsid w:val="00F5530C"/>
    <w:rsid w:val="00F577D5"/>
    <w:rsid w:val="00F57AAF"/>
    <w:rsid w:val="00F57E1A"/>
    <w:rsid w:val="00F603AC"/>
    <w:rsid w:val="00F60608"/>
    <w:rsid w:val="00F60818"/>
    <w:rsid w:val="00F61289"/>
    <w:rsid w:val="00F618AA"/>
    <w:rsid w:val="00F6317F"/>
    <w:rsid w:val="00F652D5"/>
    <w:rsid w:val="00F6608E"/>
    <w:rsid w:val="00F6626E"/>
    <w:rsid w:val="00F66DEB"/>
    <w:rsid w:val="00F67BC3"/>
    <w:rsid w:val="00F67DFE"/>
    <w:rsid w:val="00F70BA8"/>
    <w:rsid w:val="00F71945"/>
    <w:rsid w:val="00F72AA7"/>
    <w:rsid w:val="00F760F9"/>
    <w:rsid w:val="00F764CC"/>
    <w:rsid w:val="00F76F58"/>
    <w:rsid w:val="00F800C0"/>
    <w:rsid w:val="00F812DB"/>
    <w:rsid w:val="00F823B3"/>
    <w:rsid w:val="00F825DE"/>
    <w:rsid w:val="00F82BC2"/>
    <w:rsid w:val="00F82CFD"/>
    <w:rsid w:val="00F83A75"/>
    <w:rsid w:val="00F84838"/>
    <w:rsid w:val="00F85739"/>
    <w:rsid w:val="00F857F5"/>
    <w:rsid w:val="00F902B3"/>
    <w:rsid w:val="00F9119E"/>
    <w:rsid w:val="00F914B6"/>
    <w:rsid w:val="00F92689"/>
    <w:rsid w:val="00F92D8A"/>
    <w:rsid w:val="00F92FD3"/>
    <w:rsid w:val="00F94C67"/>
    <w:rsid w:val="00F95D69"/>
    <w:rsid w:val="00F96158"/>
    <w:rsid w:val="00F96177"/>
    <w:rsid w:val="00F9621B"/>
    <w:rsid w:val="00F9775B"/>
    <w:rsid w:val="00FA02DC"/>
    <w:rsid w:val="00FA1C89"/>
    <w:rsid w:val="00FA31F3"/>
    <w:rsid w:val="00FA3E7A"/>
    <w:rsid w:val="00FA3EAC"/>
    <w:rsid w:val="00FA480D"/>
    <w:rsid w:val="00FA55D1"/>
    <w:rsid w:val="00FA5D92"/>
    <w:rsid w:val="00FA661A"/>
    <w:rsid w:val="00FA7D2D"/>
    <w:rsid w:val="00FB0162"/>
    <w:rsid w:val="00FB0834"/>
    <w:rsid w:val="00FB0CED"/>
    <w:rsid w:val="00FB0FCF"/>
    <w:rsid w:val="00FB1636"/>
    <w:rsid w:val="00FB18C6"/>
    <w:rsid w:val="00FB4B73"/>
    <w:rsid w:val="00FB5AE7"/>
    <w:rsid w:val="00FB5B84"/>
    <w:rsid w:val="00FB6D00"/>
    <w:rsid w:val="00FC0E1C"/>
    <w:rsid w:val="00FC1990"/>
    <w:rsid w:val="00FC1C19"/>
    <w:rsid w:val="00FC45DB"/>
    <w:rsid w:val="00FC5211"/>
    <w:rsid w:val="00FC791F"/>
    <w:rsid w:val="00FD0861"/>
    <w:rsid w:val="00FD256A"/>
    <w:rsid w:val="00FD2E97"/>
    <w:rsid w:val="00FD33BC"/>
    <w:rsid w:val="00FD37A3"/>
    <w:rsid w:val="00FD3CCB"/>
    <w:rsid w:val="00FD400D"/>
    <w:rsid w:val="00FD70EF"/>
    <w:rsid w:val="00FD71C5"/>
    <w:rsid w:val="00FE0743"/>
    <w:rsid w:val="00FE1E5E"/>
    <w:rsid w:val="00FE1EEA"/>
    <w:rsid w:val="00FE202A"/>
    <w:rsid w:val="00FE2148"/>
    <w:rsid w:val="00FE26C9"/>
    <w:rsid w:val="00FE2D7E"/>
    <w:rsid w:val="00FE557C"/>
    <w:rsid w:val="00FE5C69"/>
    <w:rsid w:val="00FE6282"/>
    <w:rsid w:val="00FE6B30"/>
    <w:rsid w:val="00FE6C90"/>
    <w:rsid w:val="00FE71A1"/>
    <w:rsid w:val="00FE784C"/>
    <w:rsid w:val="00FE7BE6"/>
    <w:rsid w:val="00FE7EFD"/>
    <w:rsid w:val="00FF06C1"/>
    <w:rsid w:val="00FF0B74"/>
    <w:rsid w:val="00FF2381"/>
    <w:rsid w:val="00FF26BC"/>
    <w:rsid w:val="00FF35A3"/>
    <w:rsid w:val="00FF39DA"/>
    <w:rsid w:val="00FF3FAC"/>
    <w:rsid w:val="00FF4F75"/>
    <w:rsid w:val="00FF5A12"/>
    <w:rsid w:val="00FF6520"/>
    <w:rsid w:val="00FF719B"/>
    <w:rsid w:val="00FF74B4"/>
    <w:rsid w:val="00FF773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F0431257-B416-4BB7-B839-949CE07EE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64E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0401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0401B"/>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link w:val="Heading3Char"/>
    <w:uiPriority w:val="9"/>
    <w:qFormat/>
    <w:rsid w:val="009A4055"/>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semiHidden/>
    <w:unhideWhenUsed/>
    <w:qFormat/>
    <w:rsid w:val="0020401B"/>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0401B"/>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401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9A4055"/>
    <w:rPr>
      <w:rFonts w:ascii="Times New Roman" w:eastAsia="Times New Roman" w:hAnsi="Times New Roman" w:cs="Times New Roman"/>
      <w:b/>
      <w:bCs/>
      <w:sz w:val="27"/>
      <w:szCs w:val="27"/>
    </w:rPr>
  </w:style>
  <w:style w:type="paragraph" w:styleId="ListParagraph">
    <w:name w:val="List Paragraph"/>
    <w:basedOn w:val="Normal"/>
    <w:uiPriority w:val="1"/>
    <w:qFormat/>
    <w:rsid w:val="009A4055"/>
    <w:pPr>
      <w:spacing w:after="200" w:line="276" w:lineRule="auto"/>
      <w:ind w:left="720"/>
      <w:contextualSpacing/>
    </w:pPr>
    <w:rPr>
      <w:rFonts w:asciiTheme="minorHAnsi" w:eastAsiaTheme="minorHAnsi" w:hAnsiTheme="minorHAnsi" w:cstheme="minorBidi"/>
      <w:sz w:val="22"/>
      <w:szCs w:val="22"/>
    </w:rPr>
  </w:style>
  <w:style w:type="character" w:styleId="Strong">
    <w:name w:val="Strong"/>
    <w:basedOn w:val="DefaultParagraphFont"/>
    <w:uiPriority w:val="22"/>
    <w:qFormat/>
    <w:rsid w:val="009A4055"/>
    <w:rPr>
      <w:b/>
      <w:bCs/>
    </w:rPr>
  </w:style>
  <w:style w:type="character" w:styleId="Hyperlink">
    <w:name w:val="Hyperlink"/>
    <w:basedOn w:val="DefaultParagraphFont"/>
    <w:uiPriority w:val="99"/>
    <w:unhideWhenUsed/>
    <w:rsid w:val="009A4055"/>
    <w:rPr>
      <w:color w:val="0000FF"/>
      <w:u w:val="single"/>
    </w:rPr>
  </w:style>
  <w:style w:type="character" w:customStyle="1" w:styleId="hidden1">
    <w:name w:val="hidden1"/>
    <w:basedOn w:val="DefaultParagraphFont"/>
    <w:rsid w:val="009A4055"/>
  </w:style>
  <w:style w:type="character" w:customStyle="1" w:styleId="ng-binding">
    <w:name w:val="ng-binding"/>
    <w:basedOn w:val="DefaultParagraphFont"/>
    <w:rsid w:val="009A4055"/>
  </w:style>
  <w:style w:type="character" w:customStyle="1" w:styleId="ng-scope">
    <w:name w:val="ng-scope"/>
    <w:basedOn w:val="DefaultParagraphFont"/>
    <w:rsid w:val="009A4055"/>
  </w:style>
  <w:style w:type="paragraph" w:styleId="PlainText">
    <w:name w:val="Plain Text"/>
    <w:basedOn w:val="Normal"/>
    <w:link w:val="PlainTextChar"/>
    <w:uiPriority w:val="99"/>
    <w:unhideWhenUsed/>
    <w:rsid w:val="000B31FC"/>
    <w:rPr>
      <w:rFonts w:ascii="Calibri" w:hAnsi="Calibri"/>
      <w:szCs w:val="21"/>
    </w:rPr>
  </w:style>
  <w:style w:type="character" w:customStyle="1" w:styleId="PlainTextChar">
    <w:name w:val="Plain Text Char"/>
    <w:basedOn w:val="DefaultParagraphFont"/>
    <w:link w:val="PlainText"/>
    <w:uiPriority w:val="99"/>
    <w:rsid w:val="000B31FC"/>
    <w:rPr>
      <w:rFonts w:ascii="Calibri" w:eastAsia="Times New Roman" w:hAnsi="Calibri" w:cs="Times New Roman"/>
      <w:sz w:val="24"/>
      <w:szCs w:val="21"/>
    </w:rPr>
  </w:style>
  <w:style w:type="character" w:styleId="FollowedHyperlink">
    <w:name w:val="FollowedHyperlink"/>
    <w:basedOn w:val="DefaultParagraphFont"/>
    <w:uiPriority w:val="99"/>
    <w:semiHidden/>
    <w:unhideWhenUsed/>
    <w:rsid w:val="00F2789E"/>
    <w:rPr>
      <w:color w:val="954F72" w:themeColor="followedHyperlink"/>
      <w:u w:val="single"/>
    </w:rPr>
  </w:style>
  <w:style w:type="paragraph" w:styleId="BodyTextIndent">
    <w:name w:val="Body Text Indent"/>
    <w:basedOn w:val="Normal"/>
    <w:link w:val="BodyTextIndentChar"/>
    <w:rsid w:val="003C67DB"/>
    <w:pPr>
      <w:spacing w:after="120"/>
      <w:ind w:left="360"/>
    </w:pPr>
  </w:style>
  <w:style w:type="character" w:customStyle="1" w:styleId="BodyTextIndentChar">
    <w:name w:val="Body Text Indent Char"/>
    <w:basedOn w:val="DefaultParagraphFont"/>
    <w:link w:val="BodyTextIndent"/>
    <w:rsid w:val="003C67DB"/>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63032"/>
    <w:rPr>
      <w:sz w:val="16"/>
      <w:szCs w:val="16"/>
    </w:rPr>
  </w:style>
  <w:style w:type="paragraph" w:styleId="CommentText">
    <w:name w:val="annotation text"/>
    <w:basedOn w:val="Normal"/>
    <w:link w:val="CommentTextChar"/>
    <w:uiPriority w:val="99"/>
    <w:unhideWhenUsed/>
    <w:rsid w:val="00E63032"/>
    <w:pPr>
      <w:autoSpaceDE w:val="0"/>
      <w:autoSpaceDN w:val="0"/>
      <w:adjustRightInd w:val="0"/>
      <w:ind w:firstLine="720"/>
    </w:pPr>
    <w:rPr>
      <w:rFonts w:eastAsiaTheme="minorHAnsi"/>
      <w:color w:val="000000"/>
      <w:sz w:val="20"/>
      <w:szCs w:val="20"/>
      <w:lang w:val="en-CA"/>
    </w:rPr>
  </w:style>
  <w:style w:type="character" w:customStyle="1" w:styleId="CommentTextChar">
    <w:name w:val="Comment Text Char"/>
    <w:basedOn w:val="DefaultParagraphFont"/>
    <w:link w:val="CommentText"/>
    <w:uiPriority w:val="99"/>
    <w:rsid w:val="00E63032"/>
    <w:rPr>
      <w:rFonts w:ascii="Times New Roman" w:hAnsi="Times New Roman" w:cs="Times New Roman"/>
      <w:color w:val="000000"/>
      <w:sz w:val="20"/>
      <w:szCs w:val="20"/>
      <w:lang w:val="en-CA"/>
    </w:rPr>
  </w:style>
  <w:style w:type="paragraph" w:styleId="BalloonText">
    <w:name w:val="Balloon Text"/>
    <w:basedOn w:val="Normal"/>
    <w:link w:val="BalloonTextChar"/>
    <w:uiPriority w:val="99"/>
    <w:semiHidden/>
    <w:unhideWhenUsed/>
    <w:rsid w:val="00E6303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3032"/>
    <w:rPr>
      <w:rFonts w:ascii="Segoe UI" w:eastAsia="Times New Roman" w:hAnsi="Segoe UI" w:cs="Segoe UI"/>
      <w:sz w:val="18"/>
      <w:szCs w:val="18"/>
    </w:rPr>
  </w:style>
  <w:style w:type="character" w:styleId="Emphasis">
    <w:name w:val="Emphasis"/>
    <w:basedOn w:val="DefaultParagraphFont"/>
    <w:uiPriority w:val="20"/>
    <w:qFormat/>
    <w:rsid w:val="0003170F"/>
    <w:rPr>
      <w:i/>
      <w:iCs/>
    </w:rPr>
  </w:style>
  <w:style w:type="character" w:customStyle="1" w:styleId="reference2">
    <w:name w:val="reference2"/>
    <w:basedOn w:val="DefaultParagraphFont"/>
    <w:rsid w:val="001451E2"/>
  </w:style>
  <w:style w:type="character" w:customStyle="1" w:styleId="Heading2Char">
    <w:name w:val="Heading 2 Char"/>
    <w:basedOn w:val="DefaultParagraphFont"/>
    <w:link w:val="Heading2"/>
    <w:uiPriority w:val="9"/>
    <w:rsid w:val="0020401B"/>
    <w:rPr>
      <w:rFonts w:asciiTheme="majorHAnsi" w:eastAsiaTheme="majorEastAsia" w:hAnsiTheme="majorHAnsi" w:cstheme="majorBidi"/>
      <w:b/>
      <w:bCs/>
      <w:color w:val="5B9BD5" w:themeColor="accent1"/>
      <w:sz w:val="26"/>
      <w:szCs w:val="26"/>
    </w:rPr>
  </w:style>
  <w:style w:type="character" w:customStyle="1" w:styleId="Heading4Char">
    <w:name w:val="Heading 4 Char"/>
    <w:basedOn w:val="DefaultParagraphFont"/>
    <w:link w:val="Heading4"/>
    <w:uiPriority w:val="9"/>
    <w:semiHidden/>
    <w:rsid w:val="0020401B"/>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20401B"/>
    <w:rPr>
      <w:rFonts w:asciiTheme="majorHAnsi" w:eastAsiaTheme="majorEastAsia" w:hAnsiTheme="majorHAnsi" w:cstheme="majorBidi"/>
      <w:color w:val="2E74B5" w:themeColor="accent1" w:themeShade="BF"/>
      <w:sz w:val="24"/>
      <w:szCs w:val="24"/>
    </w:rPr>
  </w:style>
  <w:style w:type="paragraph" w:styleId="NormalWeb">
    <w:name w:val="Normal (Web)"/>
    <w:basedOn w:val="Normal"/>
    <w:uiPriority w:val="99"/>
    <w:unhideWhenUsed/>
    <w:rsid w:val="0020401B"/>
  </w:style>
  <w:style w:type="character" w:customStyle="1" w:styleId="name">
    <w:name w:val="name"/>
    <w:basedOn w:val="DefaultParagraphFont"/>
    <w:rsid w:val="0020401B"/>
  </w:style>
  <w:style w:type="character" w:customStyle="1" w:styleId="xref-sep2">
    <w:name w:val="xref-sep2"/>
    <w:basedOn w:val="DefaultParagraphFont"/>
    <w:rsid w:val="0020401B"/>
  </w:style>
  <w:style w:type="character" w:customStyle="1" w:styleId="printanswer">
    <w:name w:val="printanswer"/>
    <w:rsid w:val="0020401B"/>
  </w:style>
  <w:style w:type="paragraph" w:customStyle="1" w:styleId="DefaultText">
    <w:name w:val="Default Text"/>
    <w:basedOn w:val="Normal"/>
    <w:rsid w:val="0020401B"/>
    <w:pPr>
      <w:autoSpaceDE w:val="0"/>
      <w:autoSpaceDN w:val="0"/>
      <w:adjustRightInd w:val="0"/>
    </w:pPr>
  </w:style>
  <w:style w:type="paragraph" w:customStyle="1" w:styleId="TableText">
    <w:name w:val="Table Text"/>
    <w:basedOn w:val="Normal"/>
    <w:uiPriority w:val="99"/>
    <w:rsid w:val="0020401B"/>
    <w:pPr>
      <w:spacing w:before="60" w:after="80"/>
    </w:pPr>
    <w:rPr>
      <w:rFonts w:ascii="Arial" w:hAnsi="Arial"/>
      <w:sz w:val="20"/>
      <w:lang w:val="en-CA"/>
    </w:rPr>
  </w:style>
  <w:style w:type="paragraph" w:customStyle="1" w:styleId="TableYears">
    <w:name w:val="Table Years"/>
    <w:basedOn w:val="Normal"/>
    <w:next w:val="Normal"/>
    <w:uiPriority w:val="99"/>
    <w:rsid w:val="0020401B"/>
    <w:pPr>
      <w:spacing w:before="60" w:after="80"/>
    </w:pPr>
    <w:rPr>
      <w:rFonts w:ascii="Arial" w:hAnsi="Arial"/>
      <w:color w:val="FFFFFF"/>
      <w:sz w:val="20"/>
      <w:lang w:val="en-CA"/>
    </w:rPr>
  </w:style>
  <w:style w:type="paragraph" w:customStyle="1" w:styleId="Default">
    <w:name w:val="Default"/>
    <w:rsid w:val="0020401B"/>
    <w:pPr>
      <w:autoSpaceDE w:val="0"/>
      <w:autoSpaceDN w:val="0"/>
      <w:adjustRightInd w:val="0"/>
      <w:spacing w:after="0" w:line="240" w:lineRule="auto"/>
    </w:pPr>
    <w:rPr>
      <w:rFonts w:ascii="Tahoma" w:hAnsi="Tahoma" w:cs="Tahoma"/>
      <w:color w:val="000000"/>
      <w:sz w:val="24"/>
      <w:szCs w:val="24"/>
    </w:rPr>
  </w:style>
  <w:style w:type="paragraph" w:styleId="Header">
    <w:name w:val="header"/>
    <w:basedOn w:val="Normal"/>
    <w:link w:val="HeaderChar"/>
    <w:uiPriority w:val="99"/>
    <w:unhideWhenUsed/>
    <w:rsid w:val="0020401B"/>
    <w:pPr>
      <w:tabs>
        <w:tab w:val="center" w:pos="4680"/>
        <w:tab w:val="right" w:pos="9360"/>
      </w:tabs>
    </w:pPr>
  </w:style>
  <w:style w:type="character" w:customStyle="1" w:styleId="HeaderChar">
    <w:name w:val="Header Char"/>
    <w:basedOn w:val="DefaultParagraphFont"/>
    <w:link w:val="Header"/>
    <w:uiPriority w:val="99"/>
    <w:rsid w:val="0020401B"/>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0401B"/>
    <w:pPr>
      <w:tabs>
        <w:tab w:val="center" w:pos="4680"/>
        <w:tab w:val="right" w:pos="9360"/>
      </w:tabs>
    </w:pPr>
  </w:style>
  <w:style w:type="character" w:customStyle="1" w:styleId="FooterChar">
    <w:name w:val="Footer Char"/>
    <w:basedOn w:val="DefaultParagraphFont"/>
    <w:link w:val="Footer"/>
    <w:uiPriority w:val="99"/>
    <w:rsid w:val="0020401B"/>
    <w:rPr>
      <w:rFonts w:ascii="Times New Roman" w:eastAsia="Times New Roman" w:hAnsi="Times New Roman" w:cs="Times New Roman"/>
      <w:sz w:val="24"/>
      <w:szCs w:val="24"/>
    </w:rPr>
  </w:style>
  <w:style w:type="paragraph" w:customStyle="1" w:styleId="ColorfulList-Accent11">
    <w:name w:val="Colorful List - Accent 11"/>
    <w:basedOn w:val="Normal"/>
    <w:uiPriority w:val="34"/>
    <w:qFormat/>
    <w:rsid w:val="0020401B"/>
    <w:pPr>
      <w:ind w:left="720"/>
      <w:contextualSpacing/>
    </w:pPr>
  </w:style>
  <w:style w:type="paragraph" w:styleId="BodyText">
    <w:name w:val="Body Text"/>
    <w:basedOn w:val="Normal"/>
    <w:link w:val="BodyTextChar"/>
    <w:uiPriority w:val="99"/>
    <w:unhideWhenUsed/>
    <w:rsid w:val="0020401B"/>
    <w:pPr>
      <w:spacing w:after="120"/>
    </w:pPr>
  </w:style>
  <w:style w:type="character" w:customStyle="1" w:styleId="BodyTextChar">
    <w:name w:val="Body Text Char"/>
    <w:basedOn w:val="DefaultParagraphFont"/>
    <w:link w:val="BodyText"/>
    <w:uiPriority w:val="99"/>
    <w:rsid w:val="0020401B"/>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627A2"/>
    <w:pPr>
      <w:spacing w:after="240"/>
    </w:pPr>
  </w:style>
  <w:style w:type="character" w:customStyle="1" w:styleId="CommentSubjectChar">
    <w:name w:val="Comment Subject Char"/>
    <w:basedOn w:val="CommentTextChar"/>
    <w:link w:val="CommentSubject"/>
    <w:uiPriority w:val="99"/>
    <w:semiHidden/>
    <w:rsid w:val="0020401B"/>
    <w:rPr>
      <w:rFonts w:ascii="Times New Roman" w:hAnsi="Times New Roman" w:cs="Times New Roman"/>
      <w:b/>
      <w:bCs/>
      <w:color w:val="000000"/>
      <w:sz w:val="20"/>
      <w:szCs w:val="20"/>
      <w:lang w:val="en-CA"/>
    </w:rPr>
  </w:style>
  <w:style w:type="paragraph" w:styleId="CommentSubject">
    <w:name w:val="annotation subject"/>
    <w:basedOn w:val="CommentText"/>
    <w:next w:val="CommentText"/>
    <w:link w:val="CommentSubjectChar"/>
    <w:uiPriority w:val="99"/>
    <w:semiHidden/>
    <w:unhideWhenUsed/>
    <w:rsid w:val="0020401B"/>
    <w:pPr>
      <w:autoSpaceDE/>
      <w:autoSpaceDN/>
      <w:adjustRightInd/>
      <w:spacing w:after="200"/>
      <w:ind w:firstLine="0"/>
    </w:pPr>
    <w:rPr>
      <w:rFonts w:asciiTheme="minorHAnsi" w:hAnsiTheme="minorHAnsi" w:cstheme="minorBidi"/>
      <w:b/>
      <w:bCs/>
      <w:color w:val="auto"/>
      <w:lang w:val="en-US"/>
    </w:rPr>
  </w:style>
  <w:style w:type="character" w:customStyle="1" w:styleId="al-author-name">
    <w:name w:val="al-author-name"/>
    <w:basedOn w:val="DefaultParagraphFont"/>
    <w:rsid w:val="0020401B"/>
  </w:style>
  <w:style w:type="character" w:customStyle="1" w:styleId="al-author-info-wrap1">
    <w:name w:val="al-author-info-wrap1"/>
    <w:basedOn w:val="DefaultParagraphFont"/>
    <w:rsid w:val="0020401B"/>
    <w:rPr>
      <w:vanish/>
      <w:webHidden w:val="0"/>
      <w:bdr w:val="single" w:sz="6" w:space="9" w:color="B4BACA" w:frame="1"/>
      <w:shd w:val="clear" w:color="auto" w:fill="FFFFFF"/>
      <w:specVanish w:val="0"/>
    </w:rPr>
  </w:style>
  <w:style w:type="character" w:customStyle="1" w:styleId="titleauthoretc4">
    <w:name w:val="titleauthoretc4"/>
    <w:basedOn w:val="DefaultParagraphFont"/>
    <w:rsid w:val="0020401B"/>
  </w:style>
  <w:style w:type="character" w:customStyle="1" w:styleId="numeral1">
    <w:name w:val="numeral1"/>
    <w:basedOn w:val="DefaultParagraphFont"/>
    <w:rsid w:val="0020401B"/>
    <w:rPr>
      <w:b/>
      <w:bCs/>
      <w:color w:val="94B277"/>
      <w:sz w:val="18"/>
      <w:szCs w:val="18"/>
    </w:rPr>
  </w:style>
  <w:style w:type="character" w:customStyle="1" w:styleId="nlmarticle-title">
    <w:name w:val="nlm_article-title"/>
    <w:basedOn w:val="DefaultParagraphFont"/>
    <w:rsid w:val="0020401B"/>
  </w:style>
  <w:style w:type="character" w:customStyle="1" w:styleId="ref-overlay2">
    <w:name w:val="ref-overlay2"/>
    <w:basedOn w:val="DefaultParagraphFont"/>
    <w:rsid w:val="0020401B"/>
  </w:style>
  <w:style w:type="character" w:customStyle="1" w:styleId="contribdegrees2">
    <w:name w:val="contribdegrees2"/>
    <w:basedOn w:val="DefaultParagraphFont"/>
    <w:rsid w:val="0020401B"/>
  </w:style>
  <w:style w:type="character" w:customStyle="1" w:styleId="overlay2">
    <w:name w:val="overlay2"/>
    <w:basedOn w:val="DefaultParagraphFont"/>
    <w:rsid w:val="0020401B"/>
    <w:rPr>
      <w:vanish/>
      <w:webHidden w:val="0"/>
      <w:specVanish w:val="0"/>
    </w:rPr>
  </w:style>
  <w:style w:type="character" w:customStyle="1" w:styleId="heading">
    <w:name w:val="heading"/>
    <w:basedOn w:val="DefaultParagraphFont"/>
    <w:rsid w:val="0020401B"/>
  </w:style>
  <w:style w:type="character" w:customStyle="1" w:styleId="corr-email">
    <w:name w:val="corr-email"/>
    <w:basedOn w:val="DefaultParagraphFont"/>
    <w:rsid w:val="0020401B"/>
  </w:style>
  <w:style w:type="character" w:customStyle="1" w:styleId="titles-source">
    <w:name w:val="titles-source"/>
    <w:basedOn w:val="DefaultParagraphFont"/>
    <w:rsid w:val="0020401B"/>
  </w:style>
  <w:style w:type="character" w:customStyle="1" w:styleId="size-m">
    <w:name w:val="size-m"/>
    <w:basedOn w:val="DefaultParagraphFont"/>
    <w:rsid w:val="0020401B"/>
    <w:rPr>
      <w:sz w:val="20"/>
      <w:szCs w:val="20"/>
    </w:rPr>
  </w:style>
  <w:style w:type="character" w:customStyle="1" w:styleId="size-xl">
    <w:name w:val="size-xl"/>
    <w:basedOn w:val="DefaultParagraphFont"/>
    <w:rsid w:val="0020401B"/>
    <w:rPr>
      <w:sz w:val="30"/>
      <w:szCs w:val="30"/>
    </w:rPr>
  </w:style>
  <w:style w:type="character" w:customStyle="1" w:styleId="sr-only1">
    <w:name w:val="sr-only1"/>
    <w:basedOn w:val="DefaultParagraphFont"/>
    <w:rsid w:val="0020401B"/>
    <w:rPr>
      <w:bdr w:val="none" w:sz="0" w:space="0" w:color="auto" w:frame="1"/>
    </w:rPr>
  </w:style>
  <w:style w:type="character" w:customStyle="1" w:styleId="text2">
    <w:name w:val="text2"/>
    <w:basedOn w:val="DefaultParagraphFont"/>
    <w:rsid w:val="0020401B"/>
  </w:style>
  <w:style w:type="character" w:customStyle="1" w:styleId="author-ref">
    <w:name w:val="author-ref"/>
    <w:basedOn w:val="DefaultParagraphFont"/>
    <w:rsid w:val="0020401B"/>
  </w:style>
  <w:style w:type="paragraph" w:customStyle="1" w:styleId="subjectresults1">
    <w:name w:val="subjectresults1"/>
    <w:basedOn w:val="Normal"/>
    <w:rsid w:val="0020401B"/>
    <w:pPr>
      <w:spacing w:before="100" w:beforeAutospacing="1" w:after="100" w:afterAutospacing="1"/>
    </w:pPr>
    <w:rPr>
      <w:color w:val="262626"/>
    </w:rPr>
  </w:style>
  <w:style w:type="paragraph" w:customStyle="1" w:styleId="hidden">
    <w:name w:val="hidden"/>
    <w:basedOn w:val="Normal"/>
    <w:rsid w:val="0020401B"/>
    <w:pPr>
      <w:spacing w:after="150"/>
    </w:pPr>
  </w:style>
  <w:style w:type="paragraph" w:customStyle="1" w:styleId="articleprice">
    <w:name w:val="articleprice"/>
    <w:basedOn w:val="Normal"/>
    <w:rsid w:val="0020401B"/>
    <w:pPr>
      <w:spacing w:after="150"/>
    </w:pPr>
  </w:style>
  <w:style w:type="character" w:customStyle="1" w:styleId="plustax1">
    <w:name w:val="plustax1"/>
    <w:basedOn w:val="DefaultParagraphFont"/>
    <w:rsid w:val="0020401B"/>
    <w:rPr>
      <w:sz w:val="18"/>
      <w:szCs w:val="18"/>
    </w:rPr>
  </w:style>
  <w:style w:type="character" w:customStyle="1" w:styleId="articlepricerefundlink1">
    <w:name w:val="articlepricerefundlink1"/>
    <w:basedOn w:val="DefaultParagraphFont"/>
    <w:rsid w:val="0020401B"/>
    <w:rPr>
      <w:vanish w:val="0"/>
      <w:webHidden w:val="0"/>
      <w:sz w:val="12"/>
      <w:szCs w:val="12"/>
      <w:specVanish w:val="0"/>
    </w:rPr>
  </w:style>
  <w:style w:type="character" w:customStyle="1" w:styleId="z-TopofFormChar">
    <w:name w:val="z-Top of Form Char"/>
    <w:basedOn w:val="DefaultParagraphFont"/>
    <w:link w:val="z-TopofForm"/>
    <w:uiPriority w:val="99"/>
    <w:semiHidden/>
    <w:rsid w:val="0020401B"/>
    <w:rPr>
      <w:rFonts w:ascii="Arial" w:eastAsia="Times New Roman" w:hAnsi="Arial" w:cs="Arial"/>
      <w:vanish/>
      <w:sz w:val="16"/>
      <w:szCs w:val="16"/>
    </w:rPr>
  </w:style>
  <w:style w:type="paragraph" w:styleId="z-TopofForm">
    <w:name w:val="HTML Top of Form"/>
    <w:basedOn w:val="Normal"/>
    <w:next w:val="Normal"/>
    <w:link w:val="z-TopofFormChar"/>
    <w:hidden/>
    <w:uiPriority w:val="99"/>
    <w:semiHidden/>
    <w:unhideWhenUsed/>
    <w:rsid w:val="0020401B"/>
    <w:pPr>
      <w:pBdr>
        <w:bottom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20401B"/>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20401B"/>
    <w:pPr>
      <w:pBdr>
        <w:top w:val="single" w:sz="6" w:space="1" w:color="auto"/>
      </w:pBdr>
      <w:jc w:val="center"/>
    </w:pPr>
    <w:rPr>
      <w:rFonts w:ascii="Arial" w:hAnsi="Arial" w:cs="Arial"/>
      <w:vanish/>
      <w:sz w:val="16"/>
      <w:szCs w:val="16"/>
    </w:rPr>
  </w:style>
  <w:style w:type="character" w:customStyle="1" w:styleId="pagesnum">
    <w:name w:val="pagesnum"/>
    <w:basedOn w:val="DefaultParagraphFont"/>
    <w:rsid w:val="0020401B"/>
  </w:style>
  <w:style w:type="character" w:customStyle="1" w:styleId="nlmx">
    <w:name w:val="nlm_x"/>
    <w:basedOn w:val="DefaultParagraphFont"/>
    <w:rsid w:val="0020401B"/>
  </w:style>
  <w:style w:type="paragraph" w:customStyle="1" w:styleId="byline">
    <w:name w:val="byline"/>
    <w:basedOn w:val="Normal"/>
    <w:rsid w:val="0020401B"/>
    <w:pPr>
      <w:spacing w:after="188"/>
    </w:pPr>
    <w:rPr>
      <w:i/>
      <w:iCs/>
    </w:rPr>
  </w:style>
  <w:style w:type="paragraph" w:customStyle="1" w:styleId="resultssummary">
    <w:name w:val="results__summary"/>
    <w:basedOn w:val="Normal"/>
    <w:rsid w:val="0020401B"/>
    <w:pPr>
      <w:spacing w:before="100" w:beforeAutospacing="1" w:after="100" w:afterAutospacing="1"/>
    </w:pPr>
  </w:style>
  <w:style w:type="character" w:customStyle="1" w:styleId="maintitle">
    <w:name w:val="maintitle"/>
    <w:basedOn w:val="DefaultParagraphFont"/>
    <w:rsid w:val="0020401B"/>
  </w:style>
  <w:style w:type="character" w:customStyle="1" w:styleId="a1">
    <w:name w:val="a1"/>
    <w:basedOn w:val="DefaultParagraphFont"/>
    <w:rsid w:val="0020401B"/>
    <w:rPr>
      <w:rFonts w:ascii="Times New Roman" w:hAnsi="Times New Roman" w:cs="Times New Roman" w:hint="default"/>
      <w:b w:val="0"/>
      <w:bCs w:val="0"/>
      <w:i w:val="0"/>
      <w:iCs w:val="0"/>
      <w:bdr w:val="none" w:sz="0" w:space="0" w:color="auto" w:frame="1"/>
    </w:rPr>
  </w:style>
  <w:style w:type="character" w:customStyle="1" w:styleId="a2">
    <w:name w:val="a2"/>
    <w:basedOn w:val="DefaultParagraphFont"/>
    <w:rsid w:val="0020401B"/>
    <w:rPr>
      <w:rFonts w:ascii="Times New Roman" w:hAnsi="Times New Roman" w:cs="Times New Roman" w:hint="default"/>
      <w:b w:val="0"/>
      <w:bCs w:val="0"/>
      <w:i w:val="0"/>
      <w:iCs w:val="0"/>
      <w:bdr w:val="none" w:sz="0" w:space="0" w:color="auto" w:frame="1"/>
    </w:rPr>
  </w:style>
  <w:style w:type="character" w:customStyle="1" w:styleId="ng-isolate-scope">
    <w:name w:val="ng-isolate-scope"/>
    <w:basedOn w:val="DefaultParagraphFont"/>
    <w:rsid w:val="0020401B"/>
  </w:style>
  <w:style w:type="character" w:customStyle="1" w:styleId="expandable-author">
    <w:name w:val="expandable-author"/>
    <w:basedOn w:val="DefaultParagraphFont"/>
    <w:rsid w:val="0020401B"/>
  </w:style>
  <w:style w:type="character" w:customStyle="1" w:styleId="contribdegrees1">
    <w:name w:val="contribdegrees1"/>
    <w:basedOn w:val="DefaultParagraphFont"/>
    <w:rsid w:val="0020401B"/>
  </w:style>
  <w:style w:type="character" w:customStyle="1" w:styleId="nlmxref-aff">
    <w:name w:val="nlm_xref-aff"/>
    <w:basedOn w:val="DefaultParagraphFont"/>
    <w:rsid w:val="0020401B"/>
  </w:style>
  <w:style w:type="character" w:customStyle="1" w:styleId="bibref2">
    <w:name w:val="bibref2"/>
    <w:basedOn w:val="DefaultParagraphFont"/>
    <w:rsid w:val="0020401B"/>
  </w:style>
  <w:style w:type="character" w:customStyle="1" w:styleId="reflabel4">
    <w:name w:val="reflabel4"/>
    <w:basedOn w:val="DefaultParagraphFont"/>
    <w:rsid w:val="0020401B"/>
  </w:style>
  <w:style w:type="character" w:customStyle="1" w:styleId="reftitle3">
    <w:name w:val="reftitle3"/>
    <w:basedOn w:val="DefaultParagraphFont"/>
    <w:rsid w:val="0020401B"/>
    <w:rPr>
      <w:b/>
      <w:bCs/>
    </w:rPr>
  </w:style>
  <w:style w:type="character" w:customStyle="1" w:styleId="refseriestitle3">
    <w:name w:val="refseriestitle3"/>
    <w:basedOn w:val="DefaultParagraphFont"/>
    <w:rsid w:val="0020401B"/>
    <w:rPr>
      <w:i/>
      <w:iCs/>
    </w:rPr>
  </w:style>
  <w:style w:type="paragraph" w:customStyle="1" w:styleId="Reference">
    <w:name w:val="Reference"/>
    <w:basedOn w:val="Normal"/>
    <w:link w:val="ReferenceChar"/>
    <w:qFormat/>
    <w:rsid w:val="0020401B"/>
    <w:pPr>
      <w:spacing w:line="480" w:lineRule="auto"/>
      <w:ind w:left="720" w:hanging="720"/>
    </w:pPr>
    <w:rPr>
      <w:rFonts w:eastAsiaTheme="minorHAnsi"/>
      <w:iCs/>
    </w:rPr>
  </w:style>
  <w:style w:type="character" w:customStyle="1" w:styleId="ReferenceChar">
    <w:name w:val="Reference Char"/>
    <w:basedOn w:val="DefaultParagraphFont"/>
    <w:link w:val="Reference"/>
    <w:rsid w:val="0020401B"/>
    <w:rPr>
      <w:rFonts w:ascii="Times New Roman" w:hAnsi="Times New Roman" w:cs="Times New Roman"/>
      <w:iCs/>
      <w:sz w:val="24"/>
      <w:szCs w:val="24"/>
    </w:rPr>
  </w:style>
  <w:style w:type="character" w:customStyle="1" w:styleId="italic1">
    <w:name w:val="italic1"/>
    <w:basedOn w:val="DefaultParagraphFont"/>
    <w:uiPriority w:val="99"/>
    <w:rsid w:val="0020401B"/>
    <w:rPr>
      <w:rFonts w:cs="Times New Roman"/>
      <w:i/>
      <w:iCs/>
    </w:rPr>
  </w:style>
  <w:style w:type="character" w:customStyle="1" w:styleId="bibrecord-highlight">
    <w:name w:val="bibrecord-highlight"/>
    <w:basedOn w:val="DefaultParagraphFont"/>
    <w:uiPriority w:val="99"/>
    <w:rsid w:val="0020401B"/>
    <w:rPr>
      <w:rFonts w:cs="Times New Roman"/>
    </w:rPr>
  </w:style>
  <w:style w:type="character" w:customStyle="1" w:styleId="publicationcontentepubdate">
    <w:name w:val="publicationcontentepubdate"/>
    <w:basedOn w:val="DefaultParagraphFont"/>
    <w:rsid w:val="0020401B"/>
  </w:style>
  <w:style w:type="character" w:customStyle="1" w:styleId="articletype1">
    <w:name w:val="articletype1"/>
    <w:basedOn w:val="DefaultParagraphFont"/>
    <w:rsid w:val="0020401B"/>
    <w:rPr>
      <w:color w:val="555555"/>
      <w:sz w:val="21"/>
      <w:szCs w:val="21"/>
    </w:rPr>
  </w:style>
  <w:style w:type="character" w:customStyle="1" w:styleId="altmetric-embed">
    <w:name w:val="altmetric-embed"/>
    <w:basedOn w:val="DefaultParagraphFont"/>
    <w:rsid w:val="0020401B"/>
  </w:style>
  <w:style w:type="character" w:customStyle="1" w:styleId="nlmcontrib-group">
    <w:name w:val="nlm_contrib-group"/>
    <w:basedOn w:val="DefaultParagraphFont"/>
    <w:rsid w:val="0020401B"/>
  </w:style>
  <w:style w:type="character" w:customStyle="1" w:styleId="titleheading6">
    <w:name w:val="titleheading6"/>
    <w:basedOn w:val="DefaultParagraphFont"/>
    <w:rsid w:val="0020401B"/>
  </w:style>
  <w:style w:type="character" w:customStyle="1" w:styleId="entryauthor7">
    <w:name w:val="entryauthor7"/>
    <w:basedOn w:val="DefaultParagraphFont"/>
    <w:rsid w:val="0020401B"/>
    <w:rPr>
      <w:i/>
      <w:iCs/>
      <w:sz w:val="21"/>
      <w:szCs w:val="21"/>
    </w:rPr>
  </w:style>
  <w:style w:type="character" w:customStyle="1" w:styleId="journalname">
    <w:name w:val="journalname"/>
    <w:basedOn w:val="DefaultParagraphFont"/>
    <w:rsid w:val="0020401B"/>
  </w:style>
  <w:style w:type="character" w:customStyle="1" w:styleId="volume">
    <w:name w:val="volume"/>
    <w:basedOn w:val="DefaultParagraphFont"/>
    <w:rsid w:val="0020401B"/>
  </w:style>
  <w:style w:type="character" w:customStyle="1" w:styleId="searchdropdowndivleft">
    <w:name w:val="searchdropdowndivleft"/>
    <w:basedOn w:val="DefaultParagraphFont"/>
    <w:rsid w:val="0020401B"/>
  </w:style>
  <w:style w:type="character" w:customStyle="1" w:styleId="nobrwithwbr">
    <w:name w:val="nobrwithwbr"/>
    <w:basedOn w:val="DefaultParagraphFont"/>
    <w:rsid w:val="0020401B"/>
  </w:style>
  <w:style w:type="paragraph" w:customStyle="1" w:styleId="textbox">
    <w:name w:val="textbox"/>
    <w:basedOn w:val="Normal"/>
    <w:rsid w:val="0020401B"/>
    <w:pPr>
      <w:spacing w:before="100" w:beforeAutospacing="1" w:after="100" w:afterAutospacing="1"/>
    </w:pPr>
  </w:style>
  <w:style w:type="character" w:customStyle="1" w:styleId="hlfld-contribauthor">
    <w:name w:val="hlfld-contribauthor"/>
    <w:basedOn w:val="DefaultParagraphFont"/>
    <w:rsid w:val="00FE0743"/>
  </w:style>
  <w:style w:type="table" w:styleId="TableGrid">
    <w:name w:val="Table Grid"/>
    <w:basedOn w:val="TableNormal"/>
    <w:uiPriority w:val="39"/>
    <w:rsid w:val="00EC02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authoretc">
    <w:name w:val="titleauthoretc"/>
    <w:basedOn w:val="DefaultParagraphFont"/>
    <w:rsid w:val="00C40E9D"/>
  </w:style>
  <w:style w:type="character" w:customStyle="1" w:styleId="Title1">
    <w:name w:val="Title1"/>
    <w:basedOn w:val="DefaultParagraphFont"/>
    <w:rsid w:val="00C40E9D"/>
  </w:style>
  <w:style w:type="character" w:customStyle="1" w:styleId="sr-only">
    <w:name w:val="sr-only"/>
    <w:basedOn w:val="DefaultParagraphFont"/>
    <w:rsid w:val="00C40E9D"/>
  </w:style>
  <w:style w:type="character" w:customStyle="1" w:styleId="bylinename2">
    <w:name w:val="byline__name2"/>
    <w:basedOn w:val="DefaultParagraphFont"/>
    <w:rsid w:val="001572FE"/>
    <w:rPr>
      <w:color w:val="404040"/>
      <w:sz w:val="21"/>
      <w:szCs w:val="21"/>
    </w:rPr>
  </w:style>
  <w:style w:type="character" w:customStyle="1" w:styleId="bylinetitle1">
    <w:name w:val="byline__title1"/>
    <w:basedOn w:val="DefaultParagraphFont"/>
    <w:rsid w:val="001572FE"/>
    <w:rPr>
      <w:vanish w:val="0"/>
      <w:webHidden w:val="0"/>
      <w:color w:val="5A5A5A"/>
      <w:sz w:val="21"/>
      <w:szCs w:val="21"/>
      <w:specVanish w:val="0"/>
    </w:rPr>
  </w:style>
  <w:style w:type="character" w:customStyle="1" w:styleId="is-accessible">
    <w:name w:val="is-accessible"/>
    <w:basedOn w:val="DefaultParagraphFont"/>
    <w:rsid w:val="00161764"/>
  </w:style>
  <w:style w:type="character" w:customStyle="1" w:styleId="article-headercorresponding-auth">
    <w:name w:val="article-header__corresponding-auth"/>
    <w:basedOn w:val="DefaultParagraphFont"/>
    <w:rsid w:val="00161764"/>
  </w:style>
  <w:style w:type="character" w:customStyle="1" w:styleId="article-headermeta-info-label">
    <w:name w:val="article-header__meta-info-label"/>
    <w:basedOn w:val="DefaultParagraphFont"/>
    <w:rsid w:val="00161764"/>
  </w:style>
  <w:style w:type="character" w:customStyle="1" w:styleId="article-headermeta-info-data">
    <w:name w:val="article-header__meta-info-data"/>
    <w:basedOn w:val="DefaultParagraphFont"/>
    <w:rsid w:val="00161764"/>
  </w:style>
  <w:style w:type="character" w:customStyle="1" w:styleId="current-selection">
    <w:name w:val="current-selection"/>
    <w:basedOn w:val="DefaultParagraphFont"/>
    <w:rsid w:val="004444AD"/>
  </w:style>
  <w:style w:type="character" w:customStyle="1" w:styleId="a">
    <w:name w:val="_"/>
    <w:basedOn w:val="DefaultParagraphFont"/>
    <w:rsid w:val="004444AD"/>
  </w:style>
  <w:style w:type="character" w:customStyle="1" w:styleId="enhanced-author">
    <w:name w:val="enhanced-author"/>
    <w:basedOn w:val="DefaultParagraphFont"/>
    <w:rsid w:val="004444AD"/>
  </w:style>
  <w:style w:type="character" w:customStyle="1" w:styleId="ff3">
    <w:name w:val="ff3"/>
    <w:basedOn w:val="DefaultParagraphFont"/>
    <w:rsid w:val="004444AD"/>
  </w:style>
  <w:style w:type="character" w:customStyle="1" w:styleId="author-name10">
    <w:name w:val="author-name10"/>
    <w:basedOn w:val="DefaultParagraphFont"/>
    <w:rsid w:val="00A46B1F"/>
  </w:style>
  <w:style w:type="character" w:styleId="HTMLCite">
    <w:name w:val="HTML Cite"/>
    <w:basedOn w:val="DefaultParagraphFont"/>
    <w:uiPriority w:val="99"/>
    <w:semiHidden/>
    <w:unhideWhenUsed/>
    <w:rsid w:val="00C209B0"/>
    <w:rPr>
      <w:i/>
      <w:iCs/>
    </w:rPr>
  </w:style>
  <w:style w:type="character" w:customStyle="1" w:styleId="author">
    <w:name w:val="author"/>
    <w:basedOn w:val="DefaultParagraphFont"/>
    <w:rsid w:val="00C209B0"/>
  </w:style>
  <w:style w:type="character" w:customStyle="1" w:styleId="pubyear">
    <w:name w:val="pubyear"/>
    <w:basedOn w:val="DefaultParagraphFont"/>
    <w:rsid w:val="00C209B0"/>
  </w:style>
  <w:style w:type="character" w:customStyle="1" w:styleId="articletitle">
    <w:name w:val="articletitle"/>
    <w:basedOn w:val="DefaultParagraphFont"/>
    <w:rsid w:val="00C209B0"/>
  </w:style>
  <w:style w:type="character" w:customStyle="1" w:styleId="journaltitle">
    <w:name w:val="journaltitle"/>
    <w:basedOn w:val="DefaultParagraphFont"/>
    <w:rsid w:val="00C209B0"/>
  </w:style>
  <w:style w:type="character" w:customStyle="1" w:styleId="vol">
    <w:name w:val="vol"/>
    <w:basedOn w:val="DefaultParagraphFont"/>
    <w:rsid w:val="00C209B0"/>
  </w:style>
  <w:style w:type="character" w:customStyle="1" w:styleId="pagefirst">
    <w:name w:val="pagefirst"/>
    <w:basedOn w:val="DefaultParagraphFont"/>
    <w:rsid w:val="00C209B0"/>
  </w:style>
  <w:style w:type="character" w:customStyle="1" w:styleId="pagelast">
    <w:name w:val="pagelast"/>
    <w:basedOn w:val="DefaultParagraphFont"/>
    <w:rsid w:val="00C209B0"/>
  </w:style>
  <w:style w:type="character" w:customStyle="1" w:styleId="title-text">
    <w:name w:val="title-text"/>
    <w:basedOn w:val="DefaultParagraphFont"/>
    <w:rsid w:val="00DF606A"/>
  </w:style>
  <w:style w:type="character" w:customStyle="1" w:styleId="overlay">
    <w:name w:val="overlay"/>
    <w:basedOn w:val="DefaultParagraphFont"/>
    <w:rsid w:val="000C0752"/>
  </w:style>
  <w:style w:type="character" w:customStyle="1" w:styleId="Title2">
    <w:name w:val="Title2"/>
    <w:basedOn w:val="DefaultParagraphFont"/>
    <w:rsid w:val="009B2F28"/>
  </w:style>
  <w:style w:type="character" w:customStyle="1" w:styleId="cit-name-surname">
    <w:name w:val="cit-name-surname"/>
    <w:basedOn w:val="DefaultParagraphFont"/>
    <w:rsid w:val="00BF09BF"/>
  </w:style>
  <w:style w:type="character" w:customStyle="1" w:styleId="cit-article-title">
    <w:name w:val="cit-article-title"/>
    <w:basedOn w:val="DefaultParagraphFont"/>
    <w:rsid w:val="00BF09BF"/>
  </w:style>
  <w:style w:type="character" w:customStyle="1" w:styleId="cit-vol2">
    <w:name w:val="cit-vol2"/>
    <w:basedOn w:val="DefaultParagraphFont"/>
    <w:rsid w:val="00BF09BF"/>
    <w:rPr>
      <w:b/>
      <w:bCs/>
    </w:rPr>
  </w:style>
  <w:style w:type="character" w:customStyle="1" w:styleId="cit-fpage">
    <w:name w:val="cit-fpage"/>
    <w:basedOn w:val="DefaultParagraphFont"/>
    <w:rsid w:val="00BF09BF"/>
  </w:style>
  <w:style w:type="character" w:customStyle="1" w:styleId="cit-lpage">
    <w:name w:val="cit-lpage"/>
    <w:basedOn w:val="DefaultParagraphFont"/>
    <w:rsid w:val="00BF09BF"/>
  </w:style>
  <w:style w:type="paragraph" w:styleId="HTMLAddress">
    <w:name w:val="HTML Address"/>
    <w:basedOn w:val="Normal"/>
    <w:link w:val="HTMLAddressChar"/>
    <w:uiPriority w:val="99"/>
    <w:semiHidden/>
    <w:unhideWhenUsed/>
    <w:rsid w:val="0016005C"/>
    <w:rPr>
      <w:i/>
      <w:iCs/>
    </w:rPr>
  </w:style>
  <w:style w:type="character" w:customStyle="1" w:styleId="HTMLAddressChar">
    <w:name w:val="HTML Address Char"/>
    <w:basedOn w:val="DefaultParagraphFont"/>
    <w:link w:val="HTMLAddress"/>
    <w:uiPriority w:val="99"/>
    <w:semiHidden/>
    <w:rsid w:val="0016005C"/>
    <w:rPr>
      <w:rFonts w:ascii="Times New Roman" w:eastAsia="Times New Roman" w:hAnsi="Times New Roman" w:cs="Times New Roman"/>
      <w:i/>
      <w:iCs/>
      <w:sz w:val="24"/>
      <w:szCs w:val="24"/>
    </w:rPr>
  </w:style>
  <w:style w:type="character" w:customStyle="1" w:styleId="variant-indicator1">
    <w:name w:val="variant-indicator1"/>
    <w:basedOn w:val="DefaultParagraphFont"/>
    <w:rsid w:val="0016005C"/>
  </w:style>
  <w:style w:type="character" w:customStyle="1" w:styleId="institution">
    <w:name w:val="institution"/>
    <w:basedOn w:val="DefaultParagraphFont"/>
    <w:rsid w:val="0016005C"/>
  </w:style>
  <w:style w:type="character" w:customStyle="1" w:styleId="addr-line">
    <w:name w:val="addr-line"/>
    <w:basedOn w:val="DefaultParagraphFont"/>
    <w:rsid w:val="0016005C"/>
  </w:style>
  <w:style w:type="character" w:customStyle="1" w:styleId="free2">
    <w:name w:val="free2"/>
    <w:basedOn w:val="DefaultParagraphFont"/>
    <w:rsid w:val="0016005C"/>
  </w:style>
  <w:style w:type="character" w:customStyle="1" w:styleId="issue">
    <w:name w:val="issue"/>
    <w:basedOn w:val="DefaultParagraphFont"/>
    <w:rsid w:val="00212B2E"/>
  </w:style>
  <w:style w:type="character" w:customStyle="1" w:styleId="pages">
    <w:name w:val="pages"/>
    <w:basedOn w:val="DefaultParagraphFont"/>
    <w:rsid w:val="00212B2E"/>
  </w:style>
  <w:style w:type="character" w:customStyle="1" w:styleId="a-size-small2">
    <w:name w:val="a-size-small2"/>
    <w:basedOn w:val="DefaultParagraphFont"/>
    <w:rsid w:val="00AD2A25"/>
  </w:style>
  <w:style w:type="paragraph" w:customStyle="1" w:styleId="icon--meta-keyline-before1">
    <w:name w:val="icon--meta-keyline-before1"/>
    <w:basedOn w:val="Normal"/>
    <w:rsid w:val="00583A46"/>
  </w:style>
  <w:style w:type="character" w:customStyle="1" w:styleId="journaltitle2">
    <w:name w:val="journaltitle2"/>
    <w:basedOn w:val="DefaultParagraphFont"/>
    <w:rsid w:val="00583A46"/>
  </w:style>
  <w:style w:type="character" w:customStyle="1" w:styleId="articlecitationyear">
    <w:name w:val="articlecitation_year"/>
    <w:basedOn w:val="DefaultParagraphFont"/>
    <w:rsid w:val="00583A46"/>
  </w:style>
  <w:style w:type="character" w:customStyle="1" w:styleId="articlecitationvolume">
    <w:name w:val="articlecitation_volume"/>
    <w:basedOn w:val="DefaultParagraphFont"/>
    <w:rsid w:val="00583A46"/>
  </w:style>
  <w:style w:type="character" w:customStyle="1" w:styleId="articlecitationpages">
    <w:name w:val="articlecitation_pages"/>
    <w:basedOn w:val="DefaultParagraphFont"/>
    <w:rsid w:val="00583A46"/>
  </w:style>
  <w:style w:type="character" w:customStyle="1" w:styleId="u-inline-block">
    <w:name w:val="u-inline-block"/>
    <w:basedOn w:val="DefaultParagraphFont"/>
    <w:rsid w:val="00583A46"/>
  </w:style>
  <w:style w:type="character" w:customStyle="1" w:styleId="nlmsource">
    <w:name w:val="nlm_source"/>
    <w:basedOn w:val="DefaultParagraphFont"/>
    <w:rsid w:val="00777C16"/>
  </w:style>
  <w:style w:type="character" w:customStyle="1" w:styleId="proofcitation">
    <w:name w:val="proof_citation"/>
    <w:basedOn w:val="DefaultParagraphFont"/>
    <w:rsid w:val="00D65252"/>
  </w:style>
  <w:style w:type="character" w:customStyle="1" w:styleId="contribdegrees">
    <w:name w:val="contribdegrees"/>
    <w:basedOn w:val="DefaultParagraphFont"/>
    <w:rsid w:val="00D97CC9"/>
  </w:style>
  <w:style w:type="character" w:customStyle="1" w:styleId="articletype">
    <w:name w:val="articletype"/>
    <w:basedOn w:val="DefaultParagraphFont"/>
    <w:rsid w:val="00D97CC9"/>
  </w:style>
  <w:style w:type="character" w:customStyle="1" w:styleId="section">
    <w:name w:val="section"/>
    <w:basedOn w:val="DefaultParagraphFont"/>
    <w:rsid w:val="00D97CC9"/>
  </w:style>
  <w:style w:type="character" w:customStyle="1" w:styleId="ref-title">
    <w:name w:val="ref-title"/>
    <w:basedOn w:val="DefaultParagraphFont"/>
    <w:rsid w:val="005B1605"/>
  </w:style>
  <w:style w:type="character" w:customStyle="1" w:styleId="ref-journal">
    <w:name w:val="ref-journal"/>
    <w:basedOn w:val="DefaultParagraphFont"/>
    <w:rsid w:val="005B1605"/>
  </w:style>
  <w:style w:type="character" w:customStyle="1" w:styleId="ref-vol">
    <w:name w:val="ref-vol"/>
    <w:basedOn w:val="DefaultParagraphFont"/>
    <w:rsid w:val="005B1605"/>
  </w:style>
  <w:style w:type="paragraph" w:styleId="Revision">
    <w:name w:val="Revision"/>
    <w:hidden/>
    <w:uiPriority w:val="99"/>
    <w:semiHidden/>
    <w:rsid w:val="006679AD"/>
    <w:pPr>
      <w:spacing w:after="0"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B04F1D"/>
    <w:rPr>
      <w:sz w:val="20"/>
      <w:szCs w:val="20"/>
    </w:rPr>
  </w:style>
  <w:style w:type="character" w:customStyle="1" w:styleId="FootnoteTextChar">
    <w:name w:val="Footnote Text Char"/>
    <w:basedOn w:val="DefaultParagraphFont"/>
    <w:link w:val="FootnoteText"/>
    <w:uiPriority w:val="99"/>
    <w:rsid w:val="00B04F1D"/>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04F1D"/>
    <w:rPr>
      <w:vertAlign w:val="superscript"/>
    </w:rPr>
  </w:style>
  <w:style w:type="paragraph" w:customStyle="1" w:styleId="basetweettext">
    <w:name w:val="_basetweettext"/>
    <w:basedOn w:val="Normal"/>
    <w:rsid w:val="008A15C2"/>
    <w:pPr>
      <w:spacing w:before="24" w:after="120"/>
    </w:pPr>
    <w:rPr>
      <w:sz w:val="18"/>
      <w:szCs w:val="18"/>
      <w:lang w:val="en-CA" w:eastAsia="en-CA"/>
    </w:rPr>
  </w:style>
  <w:style w:type="paragraph" w:customStyle="1" w:styleId="gmail-pagecontents">
    <w:name w:val="gmail-pagecontents"/>
    <w:basedOn w:val="Normal"/>
    <w:rsid w:val="00EA37EF"/>
    <w:pPr>
      <w:spacing w:before="100" w:beforeAutospacing="1" w:after="100" w:afterAutospacing="1"/>
    </w:pPr>
    <w:rPr>
      <w:rFonts w:eastAsiaTheme="minorHAnsi"/>
    </w:rPr>
  </w:style>
  <w:style w:type="character" w:styleId="EndnoteReference">
    <w:name w:val="endnote reference"/>
    <w:basedOn w:val="DefaultParagraphFont"/>
    <w:uiPriority w:val="99"/>
    <w:semiHidden/>
    <w:unhideWhenUsed/>
    <w:rsid w:val="005E67E2"/>
    <w:rPr>
      <w:vertAlign w:val="superscript"/>
    </w:rPr>
  </w:style>
  <w:style w:type="character" w:customStyle="1" w:styleId="UnresolvedMention">
    <w:name w:val="Unresolved Mention"/>
    <w:basedOn w:val="DefaultParagraphFont"/>
    <w:uiPriority w:val="99"/>
    <w:semiHidden/>
    <w:unhideWhenUsed/>
    <w:rsid w:val="00135354"/>
    <w:rPr>
      <w:color w:val="808080"/>
      <w:shd w:val="clear" w:color="auto" w:fill="E6E6E6"/>
    </w:rPr>
  </w:style>
  <w:style w:type="character" w:customStyle="1" w:styleId="gsct1">
    <w:name w:val="gs_ct1"/>
    <w:basedOn w:val="DefaultParagraphFont"/>
    <w:rsid w:val="00A170CB"/>
  </w:style>
  <w:style w:type="character" w:customStyle="1" w:styleId="text">
    <w:name w:val="text"/>
    <w:basedOn w:val="DefaultParagraphFont"/>
    <w:rsid w:val="00507CC9"/>
  </w:style>
  <w:style w:type="character" w:customStyle="1" w:styleId="wi-fullname">
    <w:name w:val="wi-fullname"/>
    <w:basedOn w:val="DefaultParagraphFont"/>
    <w:rsid w:val="00FE6B30"/>
  </w:style>
  <w:style w:type="character" w:customStyle="1" w:styleId="gslbl">
    <w:name w:val="gs_lbl"/>
    <w:basedOn w:val="DefaultParagraphFont"/>
    <w:rsid w:val="00424E88"/>
  </w:style>
  <w:style w:type="character" w:customStyle="1" w:styleId="gsctg2">
    <w:name w:val="gs_ctg2"/>
    <w:basedOn w:val="DefaultParagraphFont"/>
    <w:rsid w:val="00424E88"/>
  </w:style>
  <w:style w:type="character" w:customStyle="1" w:styleId="cit">
    <w:name w:val="cit"/>
    <w:basedOn w:val="DefaultParagraphFont"/>
    <w:rsid w:val="00D46CA5"/>
  </w:style>
  <w:style w:type="paragraph" w:customStyle="1" w:styleId="icon--meta-keyline-before">
    <w:name w:val="icon--meta-keyline-before"/>
    <w:basedOn w:val="Normal"/>
    <w:rsid w:val="00D46CA5"/>
    <w:pPr>
      <w:spacing w:before="100" w:beforeAutospacing="1" w:after="100" w:afterAutospacing="1"/>
    </w:pPr>
  </w:style>
  <w:style w:type="character" w:customStyle="1" w:styleId="authorsname">
    <w:name w:val="authors__name"/>
    <w:basedOn w:val="DefaultParagraphFont"/>
    <w:rsid w:val="00D46CA5"/>
  </w:style>
  <w:style w:type="character" w:customStyle="1" w:styleId="authorscontact">
    <w:name w:val="authors__contact"/>
    <w:basedOn w:val="DefaultParagraphFont"/>
    <w:rsid w:val="003C6B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894391">
      <w:bodyDiv w:val="1"/>
      <w:marLeft w:val="0"/>
      <w:marRight w:val="0"/>
      <w:marTop w:val="0"/>
      <w:marBottom w:val="0"/>
      <w:divBdr>
        <w:top w:val="none" w:sz="0" w:space="0" w:color="auto"/>
        <w:left w:val="none" w:sz="0" w:space="0" w:color="auto"/>
        <w:bottom w:val="none" w:sz="0" w:space="0" w:color="auto"/>
        <w:right w:val="none" w:sz="0" w:space="0" w:color="auto"/>
      </w:divBdr>
      <w:divsChild>
        <w:div w:id="313608544">
          <w:marLeft w:val="0"/>
          <w:marRight w:val="0"/>
          <w:marTop w:val="0"/>
          <w:marBottom w:val="0"/>
          <w:divBdr>
            <w:top w:val="none" w:sz="0" w:space="0" w:color="auto"/>
            <w:left w:val="none" w:sz="0" w:space="0" w:color="auto"/>
            <w:bottom w:val="none" w:sz="0" w:space="0" w:color="auto"/>
            <w:right w:val="none" w:sz="0" w:space="0" w:color="auto"/>
          </w:divBdr>
        </w:div>
        <w:div w:id="365645582">
          <w:marLeft w:val="0"/>
          <w:marRight w:val="0"/>
          <w:marTop w:val="0"/>
          <w:marBottom w:val="0"/>
          <w:divBdr>
            <w:top w:val="none" w:sz="0" w:space="0" w:color="auto"/>
            <w:left w:val="none" w:sz="0" w:space="0" w:color="auto"/>
            <w:bottom w:val="none" w:sz="0" w:space="0" w:color="auto"/>
            <w:right w:val="none" w:sz="0" w:space="0" w:color="auto"/>
          </w:divBdr>
        </w:div>
        <w:div w:id="781388838">
          <w:marLeft w:val="0"/>
          <w:marRight w:val="0"/>
          <w:marTop w:val="0"/>
          <w:marBottom w:val="0"/>
          <w:divBdr>
            <w:top w:val="none" w:sz="0" w:space="0" w:color="auto"/>
            <w:left w:val="none" w:sz="0" w:space="0" w:color="auto"/>
            <w:bottom w:val="none" w:sz="0" w:space="0" w:color="auto"/>
            <w:right w:val="none" w:sz="0" w:space="0" w:color="auto"/>
          </w:divBdr>
        </w:div>
        <w:div w:id="880485114">
          <w:marLeft w:val="0"/>
          <w:marRight w:val="60"/>
          <w:marTop w:val="0"/>
          <w:marBottom w:val="0"/>
          <w:divBdr>
            <w:top w:val="none" w:sz="0" w:space="0" w:color="auto"/>
            <w:left w:val="none" w:sz="0" w:space="0" w:color="auto"/>
            <w:bottom w:val="none" w:sz="0" w:space="0" w:color="auto"/>
            <w:right w:val="none" w:sz="0" w:space="0" w:color="auto"/>
          </w:divBdr>
        </w:div>
        <w:div w:id="1152065849">
          <w:marLeft w:val="0"/>
          <w:marRight w:val="0"/>
          <w:marTop w:val="0"/>
          <w:marBottom w:val="0"/>
          <w:divBdr>
            <w:top w:val="none" w:sz="0" w:space="0" w:color="auto"/>
            <w:left w:val="none" w:sz="0" w:space="0" w:color="auto"/>
            <w:bottom w:val="none" w:sz="0" w:space="0" w:color="auto"/>
            <w:right w:val="none" w:sz="0" w:space="0" w:color="auto"/>
          </w:divBdr>
        </w:div>
        <w:div w:id="1654022939">
          <w:marLeft w:val="0"/>
          <w:marRight w:val="0"/>
          <w:marTop w:val="0"/>
          <w:marBottom w:val="0"/>
          <w:divBdr>
            <w:top w:val="none" w:sz="0" w:space="0" w:color="auto"/>
            <w:left w:val="none" w:sz="0" w:space="0" w:color="auto"/>
            <w:bottom w:val="none" w:sz="0" w:space="0" w:color="auto"/>
            <w:right w:val="none" w:sz="0" w:space="0" w:color="auto"/>
          </w:divBdr>
        </w:div>
        <w:div w:id="1835875712">
          <w:marLeft w:val="0"/>
          <w:marRight w:val="0"/>
          <w:marTop w:val="0"/>
          <w:marBottom w:val="0"/>
          <w:divBdr>
            <w:top w:val="none" w:sz="0" w:space="0" w:color="auto"/>
            <w:left w:val="none" w:sz="0" w:space="0" w:color="auto"/>
            <w:bottom w:val="none" w:sz="0" w:space="0" w:color="auto"/>
            <w:right w:val="none" w:sz="0" w:space="0" w:color="auto"/>
          </w:divBdr>
        </w:div>
        <w:div w:id="1861428942">
          <w:marLeft w:val="0"/>
          <w:marRight w:val="0"/>
          <w:marTop w:val="0"/>
          <w:marBottom w:val="0"/>
          <w:divBdr>
            <w:top w:val="none" w:sz="0" w:space="0" w:color="auto"/>
            <w:left w:val="none" w:sz="0" w:space="0" w:color="auto"/>
            <w:bottom w:val="none" w:sz="0" w:space="0" w:color="auto"/>
            <w:right w:val="none" w:sz="0" w:space="0" w:color="auto"/>
          </w:divBdr>
        </w:div>
      </w:divsChild>
    </w:div>
    <w:div w:id="79761866">
      <w:bodyDiv w:val="1"/>
      <w:marLeft w:val="0"/>
      <w:marRight w:val="0"/>
      <w:marTop w:val="0"/>
      <w:marBottom w:val="0"/>
      <w:divBdr>
        <w:top w:val="none" w:sz="0" w:space="0" w:color="auto"/>
        <w:left w:val="none" w:sz="0" w:space="0" w:color="auto"/>
        <w:bottom w:val="none" w:sz="0" w:space="0" w:color="auto"/>
        <w:right w:val="none" w:sz="0" w:space="0" w:color="auto"/>
      </w:divBdr>
      <w:divsChild>
        <w:div w:id="317540791">
          <w:marLeft w:val="0"/>
          <w:marRight w:val="0"/>
          <w:marTop w:val="0"/>
          <w:marBottom w:val="0"/>
          <w:divBdr>
            <w:top w:val="none" w:sz="0" w:space="0" w:color="auto"/>
            <w:left w:val="none" w:sz="0" w:space="0" w:color="auto"/>
            <w:bottom w:val="none" w:sz="0" w:space="0" w:color="auto"/>
            <w:right w:val="none" w:sz="0" w:space="0" w:color="auto"/>
          </w:divBdr>
        </w:div>
      </w:divsChild>
    </w:div>
    <w:div w:id="99298179">
      <w:bodyDiv w:val="1"/>
      <w:marLeft w:val="0"/>
      <w:marRight w:val="0"/>
      <w:marTop w:val="0"/>
      <w:marBottom w:val="0"/>
      <w:divBdr>
        <w:top w:val="none" w:sz="0" w:space="0" w:color="auto"/>
        <w:left w:val="none" w:sz="0" w:space="0" w:color="auto"/>
        <w:bottom w:val="none" w:sz="0" w:space="0" w:color="auto"/>
        <w:right w:val="none" w:sz="0" w:space="0" w:color="auto"/>
      </w:divBdr>
    </w:div>
    <w:div w:id="105663072">
      <w:bodyDiv w:val="1"/>
      <w:marLeft w:val="0"/>
      <w:marRight w:val="0"/>
      <w:marTop w:val="0"/>
      <w:marBottom w:val="0"/>
      <w:divBdr>
        <w:top w:val="none" w:sz="0" w:space="0" w:color="auto"/>
        <w:left w:val="none" w:sz="0" w:space="0" w:color="auto"/>
        <w:bottom w:val="none" w:sz="0" w:space="0" w:color="auto"/>
        <w:right w:val="none" w:sz="0" w:space="0" w:color="auto"/>
      </w:divBdr>
      <w:divsChild>
        <w:div w:id="367413303">
          <w:marLeft w:val="0"/>
          <w:marRight w:val="0"/>
          <w:marTop w:val="0"/>
          <w:marBottom w:val="120"/>
          <w:divBdr>
            <w:top w:val="none" w:sz="0" w:space="0" w:color="auto"/>
            <w:left w:val="none" w:sz="0" w:space="0" w:color="auto"/>
            <w:bottom w:val="none" w:sz="0" w:space="0" w:color="auto"/>
            <w:right w:val="none" w:sz="0" w:space="0" w:color="auto"/>
          </w:divBdr>
          <w:divsChild>
            <w:div w:id="1207453638">
              <w:marLeft w:val="0"/>
              <w:marRight w:val="0"/>
              <w:marTop w:val="0"/>
              <w:marBottom w:val="0"/>
              <w:divBdr>
                <w:top w:val="single" w:sz="6" w:space="16" w:color="414141"/>
                <w:left w:val="single" w:sz="6" w:space="18" w:color="414141"/>
                <w:bottom w:val="single" w:sz="6" w:space="0" w:color="414141"/>
                <w:right w:val="single" w:sz="6" w:space="31" w:color="414141"/>
              </w:divBdr>
              <w:divsChild>
                <w:div w:id="904031955">
                  <w:marLeft w:val="0"/>
                  <w:marRight w:val="0"/>
                  <w:marTop w:val="0"/>
                  <w:marBottom w:val="0"/>
                  <w:divBdr>
                    <w:top w:val="none" w:sz="0" w:space="0" w:color="auto"/>
                    <w:left w:val="none" w:sz="0" w:space="0" w:color="auto"/>
                    <w:bottom w:val="none" w:sz="0" w:space="0" w:color="auto"/>
                    <w:right w:val="none" w:sz="0" w:space="0" w:color="auto"/>
                  </w:divBdr>
                </w:div>
              </w:divsChild>
            </w:div>
            <w:div w:id="1596135824">
              <w:marLeft w:val="0"/>
              <w:marRight w:val="0"/>
              <w:marTop w:val="0"/>
              <w:marBottom w:val="0"/>
              <w:divBdr>
                <w:top w:val="single" w:sz="6" w:space="16" w:color="414141"/>
                <w:left w:val="single" w:sz="6" w:space="18" w:color="414141"/>
                <w:bottom w:val="single" w:sz="6" w:space="0" w:color="414141"/>
                <w:right w:val="single" w:sz="6" w:space="31" w:color="414141"/>
              </w:divBdr>
              <w:divsChild>
                <w:div w:id="1284532103">
                  <w:marLeft w:val="0"/>
                  <w:marRight w:val="0"/>
                  <w:marTop w:val="0"/>
                  <w:marBottom w:val="0"/>
                  <w:divBdr>
                    <w:top w:val="none" w:sz="0" w:space="0" w:color="auto"/>
                    <w:left w:val="none" w:sz="0" w:space="0" w:color="auto"/>
                    <w:bottom w:val="none" w:sz="0" w:space="0" w:color="auto"/>
                    <w:right w:val="none" w:sz="0" w:space="0" w:color="auto"/>
                  </w:divBdr>
                </w:div>
              </w:divsChild>
            </w:div>
            <w:div w:id="1660381583">
              <w:marLeft w:val="0"/>
              <w:marRight w:val="0"/>
              <w:marTop w:val="0"/>
              <w:marBottom w:val="0"/>
              <w:divBdr>
                <w:top w:val="single" w:sz="6" w:space="16" w:color="414141"/>
                <w:left w:val="single" w:sz="6" w:space="18" w:color="414141"/>
                <w:bottom w:val="single" w:sz="6" w:space="0" w:color="414141"/>
                <w:right w:val="single" w:sz="6" w:space="31" w:color="414141"/>
              </w:divBdr>
              <w:divsChild>
                <w:div w:id="66593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18154">
      <w:bodyDiv w:val="1"/>
      <w:marLeft w:val="0"/>
      <w:marRight w:val="0"/>
      <w:marTop w:val="0"/>
      <w:marBottom w:val="0"/>
      <w:divBdr>
        <w:top w:val="none" w:sz="0" w:space="0" w:color="auto"/>
        <w:left w:val="none" w:sz="0" w:space="0" w:color="auto"/>
        <w:bottom w:val="none" w:sz="0" w:space="0" w:color="auto"/>
        <w:right w:val="none" w:sz="0" w:space="0" w:color="auto"/>
      </w:divBdr>
      <w:divsChild>
        <w:div w:id="1008601349">
          <w:marLeft w:val="0"/>
          <w:marRight w:val="0"/>
          <w:marTop w:val="0"/>
          <w:marBottom w:val="0"/>
          <w:divBdr>
            <w:top w:val="none" w:sz="0" w:space="0" w:color="auto"/>
            <w:left w:val="none" w:sz="0" w:space="0" w:color="auto"/>
            <w:bottom w:val="none" w:sz="0" w:space="0" w:color="auto"/>
            <w:right w:val="none" w:sz="0" w:space="0" w:color="auto"/>
          </w:divBdr>
          <w:divsChild>
            <w:div w:id="2094426601">
              <w:marLeft w:val="0"/>
              <w:marRight w:val="0"/>
              <w:marTop w:val="0"/>
              <w:marBottom w:val="0"/>
              <w:divBdr>
                <w:top w:val="none" w:sz="0" w:space="0" w:color="auto"/>
                <w:left w:val="none" w:sz="0" w:space="0" w:color="auto"/>
                <w:bottom w:val="none" w:sz="0" w:space="0" w:color="auto"/>
                <w:right w:val="none" w:sz="0" w:space="0" w:color="auto"/>
              </w:divBdr>
              <w:divsChild>
                <w:div w:id="646711350">
                  <w:marLeft w:val="0"/>
                  <w:marRight w:val="0"/>
                  <w:marTop w:val="0"/>
                  <w:marBottom w:val="0"/>
                  <w:divBdr>
                    <w:top w:val="none" w:sz="0" w:space="0" w:color="auto"/>
                    <w:left w:val="none" w:sz="0" w:space="0" w:color="auto"/>
                    <w:bottom w:val="none" w:sz="0" w:space="0" w:color="auto"/>
                    <w:right w:val="none" w:sz="0" w:space="0" w:color="auto"/>
                  </w:divBdr>
                  <w:divsChild>
                    <w:div w:id="1109356062">
                      <w:marLeft w:val="0"/>
                      <w:marRight w:val="0"/>
                      <w:marTop w:val="0"/>
                      <w:marBottom w:val="0"/>
                      <w:divBdr>
                        <w:top w:val="none" w:sz="0" w:space="0" w:color="auto"/>
                        <w:left w:val="none" w:sz="0" w:space="0" w:color="auto"/>
                        <w:bottom w:val="none" w:sz="0" w:space="0" w:color="auto"/>
                        <w:right w:val="none" w:sz="0" w:space="0" w:color="auto"/>
                      </w:divBdr>
                      <w:divsChild>
                        <w:div w:id="208763380">
                          <w:marLeft w:val="0"/>
                          <w:marRight w:val="0"/>
                          <w:marTop w:val="0"/>
                          <w:marBottom w:val="0"/>
                          <w:divBdr>
                            <w:top w:val="none" w:sz="0" w:space="0" w:color="auto"/>
                            <w:left w:val="none" w:sz="0" w:space="0" w:color="auto"/>
                            <w:bottom w:val="none" w:sz="0" w:space="0" w:color="auto"/>
                            <w:right w:val="none" w:sz="0" w:space="0" w:color="auto"/>
                          </w:divBdr>
                          <w:divsChild>
                            <w:div w:id="250771968">
                              <w:marLeft w:val="0"/>
                              <w:marRight w:val="0"/>
                              <w:marTop w:val="0"/>
                              <w:marBottom w:val="0"/>
                              <w:divBdr>
                                <w:top w:val="none" w:sz="0" w:space="0" w:color="auto"/>
                                <w:left w:val="none" w:sz="0" w:space="0" w:color="auto"/>
                                <w:bottom w:val="none" w:sz="0" w:space="0" w:color="auto"/>
                                <w:right w:val="none" w:sz="0" w:space="0" w:color="auto"/>
                              </w:divBdr>
                              <w:divsChild>
                                <w:div w:id="1802570513">
                                  <w:marLeft w:val="0"/>
                                  <w:marRight w:val="0"/>
                                  <w:marTop w:val="0"/>
                                  <w:marBottom w:val="0"/>
                                  <w:divBdr>
                                    <w:top w:val="none" w:sz="0" w:space="0" w:color="auto"/>
                                    <w:left w:val="none" w:sz="0" w:space="0" w:color="auto"/>
                                    <w:bottom w:val="none" w:sz="0" w:space="0" w:color="auto"/>
                                    <w:right w:val="none" w:sz="0" w:space="0" w:color="auto"/>
                                  </w:divBdr>
                                  <w:divsChild>
                                    <w:div w:id="1271428644">
                                      <w:marLeft w:val="0"/>
                                      <w:marRight w:val="0"/>
                                      <w:marTop w:val="0"/>
                                      <w:marBottom w:val="0"/>
                                      <w:divBdr>
                                        <w:top w:val="none" w:sz="0" w:space="0" w:color="auto"/>
                                        <w:left w:val="none" w:sz="0" w:space="0" w:color="auto"/>
                                        <w:bottom w:val="none" w:sz="0" w:space="0" w:color="auto"/>
                                        <w:right w:val="none" w:sz="0" w:space="0" w:color="auto"/>
                                      </w:divBdr>
                                      <w:divsChild>
                                        <w:div w:id="101904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1560458">
          <w:marLeft w:val="0"/>
          <w:marRight w:val="0"/>
          <w:marTop w:val="0"/>
          <w:marBottom w:val="0"/>
          <w:divBdr>
            <w:top w:val="none" w:sz="0" w:space="0" w:color="auto"/>
            <w:left w:val="none" w:sz="0" w:space="0" w:color="auto"/>
            <w:bottom w:val="none" w:sz="0" w:space="0" w:color="auto"/>
            <w:right w:val="none" w:sz="0" w:space="0" w:color="auto"/>
          </w:divBdr>
          <w:divsChild>
            <w:div w:id="2082941694">
              <w:marLeft w:val="0"/>
              <w:marRight w:val="0"/>
              <w:marTop w:val="0"/>
              <w:marBottom w:val="0"/>
              <w:divBdr>
                <w:top w:val="none" w:sz="0" w:space="0" w:color="auto"/>
                <w:left w:val="none" w:sz="0" w:space="0" w:color="auto"/>
                <w:bottom w:val="none" w:sz="0" w:space="0" w:color="auto"/>
                <w:right w:val="none" w:sz="0" w:space="0" w:color="auto"/>
              </w:divBdr>
              <w:divsChild>
                <w:div w:id="449472889">
                  <w:marLeft w:val="0"/>
                  <w:marRight w:val="0"/>
                  <w:marTop w:val="0"/>
                  <w:marBottom w:val="0"/>
                  <w:divBdr>
                    <w:top w:val="none" w:sz="0" w:space="0" w:color="auto"/>
                    <w:left w:val="none" w:sz="0" w:space="0" w:color="auto"/>
                    <w:bottom w:val="none" w:sz="0" w:space="0" w:color="auto"/>
                    <w:right w:val="none" w:sz="0" w:space="0" w:color="auto"/>
                  </w:divBdr>
                  <w:divsChild>
                    <w:div w:id="2092579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82776">
      <w:bodyDiv w:val="1"/>
      <w:marLeft w:val="0"/>
      <w:marRight w:val="0"/>
      <w:marTop w:val="0"/>
      <w:marBottom w:val="0"/>
      <w:divBdr>
        <w:top w:val="none" w:sz="0" w:space="0" w:color="auto"/>
        <w:left w:val="none" w:sz="0" w:space="0" w:color="auto"/>
        <w:bottom w:val="none" w:sz="0" w:space="0" w:color="auto"/>
        <w:right w:val="none" w:sz="0" w:space="0" w:color="auto"/>
      </w:divBdr>
      <w:divsChild>
        <w:div w:id="295381799">
          <w:marLeft w:val="0"/>
          <w:marRight w:val="0"/>
          <w:marTop w:val="0"/>
          <w:marBottom w:val="0"/>
          <w:divBdr>
            <w:top w:val="none" w:sz="0" w:space="0" w:color="auto"/>
            <w:left w:val="none" w:sz="0" w:space="0" w:color="auto"/>
            <w:bottom w:val="none" w:sz="0" w:space="0" w:color="auto"/>
            <w:right w:val="none" w:sz="0" w:space="0" w:color="auto"/>
          </w:divBdr>
          <w:divsChild>
            <w:div w:id="1645890018">
              <w:marLeft w:val="0"/>
              <w:marRight w:val="0"/>
              <w:marTop w:val="0"/>
              <w:marBottom w:val="0"/>
              <w:divBdr>
                <w:top w:val="none" w:sz="0" w:space="0" w:color="auto"/>
                <w:left w:val="none" w:sz="0" w:space="0" w:color="auto"/>
                <w:bottom w:val="none" w:sz="0" w:space="0" w:color="auto"/>
                <w:right w:val="none" w:sz="0" w:space="0" w:color="auto"/>
              </w:divBdr>
              <w:divsChild>
                <w:div w:id="1948461939">
                  <w:marLeft w:val="0"/>
                  <w:marRight w:val="0"/>
                  <w:marTop w:val="0"/>
                  <w:marBottom w:val="0"/>
                  <w:divBdr>
                    <w:top w:val="none" w:sz="0" w:space="0" w:color="auto"/>
                    <w:left w:val="none" w:sz="0" w:space="0" w:color="auto"/>
                    <w:bottom w:val="none" w:sz="0" w:space="0" w:color="auto"/>
                    <w:right w:val="none" w:sz="0" w:space="0" w:color="auto"/>
                  </w:divBdr>
                  <w:divsChild>
                    <w:div w:id="509685549">
                      <w:marLeft w:val="0"/>
                      <w:marRight w:val="0"/>
                      <w:marTop w:val="0"/>
                      <w:marBottom w:val="0"/>
                      <w:divBdr>
                        <w:top w:val="none" w:sz="0" w:space="0" w:color="auto"/>
                        <w:left w:val="none" w:sz="0" w:space="0" w:color="auto"/>
                        <w:bottom w:val="none" w:sz="0" w:space="0" w:color="auto"/>
                        <w:right w:val="none" w:sz="0" w:space="0" w:color="auto"/>
                      </w:divBdr>
                      <w:divsChild>
                        <w:div w:id="662394637">
                          <w:marLeft w:val="0"/>
                          <w:marRight w:val="0"/>
                          <w:marTop w:val="0"/>
                          <w:marBottom w:val="0"/>
                          <w:divBdr>
                            <w:top w:val="none" w:sz="0" w:space="0" w:color="auto"/>
                            <w:left w:val="none" w:sz="0" w:space="0" w:color="auto"/>
                            <w:bottom w:val="none" w:sz="0" w:space="0" w:color="auto"/>
                            <w:right w:val="none" w:sz="0" w:space="0" w:color="auto"/>
                          </w:divBdr>
                          <w:divsChild>
                            <w:div w:id="79912063">
                              <w:marLeft w:val="0"/>
                              <w:marRight w:val="0"/>
                              <w:marTop w:val="0"/>
                              <w:marBottom w:val="0"/>
                              <w:divBdr>
                                <w:top w:val="none" w:sz="0" w:space="0" w:color="auto"/>
                                <w:left w:val="none" w:sz="0" w:space="0" w:color="auto"/>
                                <w:bottom w:val="none" w:sz="0" w:space="0" w:color="auto"/>
                                <w:right w:val="none" w:sz="0" w:space="0" w:color="auto"/>
                              </w:divBdr>
                              <w:divsChild>
                                <w:div w:id="1147436798">
                                  <w:marLeft w:val="0"/>
                                  <w:marRight w:val="0"/>
                                  <w:marTop w:val="0"/>
                                  <w:marBottom w:val="0"/>
                                  <w:divBdr>
                                    <w:top w:val="none" w:sz="0" w:space="0" w:color="auto"/>
                                    <w:left w:val="none" w:sz="0" w:space="0" w:color="auto"/>
                                    <w:bottom w:val="none" w:sz="0" w:space="0" w:color="auto"/>
                                    <w:right w:val="none" w:sz="0" w:space="0" w:color="auto"/>
                                  </w:divBdr>
                                  <w:divsChild>
                                    <w:div w:id="119342006">
                                      <w:marLeft w:val="0"/>
                                      <w:marRight w:val="0"/>
                                      <w:marTop w:val="0"/>
                                      <w:marBottom w:val="0"/>
                                      <w:divBdr>
                                        <w:top w:val="none" w:sz="0" w:space="0" w:color="auto"/>
                                        <w:left w:val="none" w:sz="0" w:space="0" w:color="auto"/>
                                        <w:bottom w:val="none" w:sz="0" w:space="0" w:color="auto"/>
                                        <w:right w:val="none" w:sz="0" w:space="0" w:color="auto"/>
                                      </w:divBdr>
                                      <w:divsChild>
                                        <w:div w:id="524902086">
                                          <w:marLeft w:val="0"/>
                                          <w:marRight w:val="0"/>
                                          <w:marTop w:val="0"/>
                                          <w:marBottom w:val="0"/>
                                          <w:divBdr>
                                            <w:top w:val="none" w:sz="0" w:space="0" w:color="auto"/>
                                            <w:left w:val="none" w:sz="0" w:space="0" w:color="auto"/>
                                            <w:bottom w:val="none" w:sz="0" w:space="0" w:color="auto"/>
                                            <w:right w:val="none" w:sz="0" w:space="0" w:color="auto"/>
                                          </w:divBdr>
                                        </w:div>
                                      </w:divsChild>
                                    </w:div>
                                    <w:div w:id="373774357">
                                      <w:marLeft w:val="0"/>
                                      <w:marRight w:val="0"/>
                                      <w:marTop w:val="0"/>
                                      <w:marBottom w:val="0"/>
                                      <w:divBdr>
                                        <w:top w:val="none" w:sz="0" w:space="0" w:color="auto"/>
                                        <w:left w:val="none" w:sz="0" w:space="0" w:color="auto"/>
                                        <w:bottom w:val="none" w:sz="0" w:space="0" w:color="auto"/>
                                        <w:right w:val="none" w:sz="0" w:space="0" w:color="auto"/>
                                      </w:divBdr>
                                      <w:divsChild>
                                        <w:div w:id="1145314133">
                                          <w:marLeft w:val="0"/>
                                          <w:marRight w:val="0"/>
                                          <w:marTop w:val="0"/>
                                          <w:marBottom w:val="0"/>
                                          <w:divBdr>
                                            <w:top w:val="none" w:sz="0" w:space="0" w:color="auto"/>
                                            <w:left w:val="none" w:sz="0" w:space="0" w:color="auto"/>
                                            <w:bottom w:val="none" w:sz="0" w:space="0" w:color="auto"/>
                                            <w:right w:val="none" w:sz="0" w:space="0" w:color="auto"/>
                                          </w:divBdr>
                                        </w:div>
                                      </w:divsChild>
                                    </w:div>
                                    <w:div w:id="1585913313">
                                      <w:marLeft w:val="0"/>
                                      <w:marRight w:val="0"/>
                                      <w:marTop w:val="0"/>
                                      <w:marBottom w:val="0"/>
                                      <w:divBdr>
                                        <w:top w:val="none" w:sz="0" w:space="0" w:color="auto"/>
                                        <w:left w:val="none" w:sz="0" w:space="0" w:color="auto"/>
                                        <w:bottom w:val="none" w:sz="0" w:space="0" w:color="auto"/>
                                        <w:right w:val="none" w:sz="0" w:space="0" w:color="auto"/>
                                      </w:divBdr>
                                      <w:divsChild>
                                        <w:div w:id="1838153814">
                                          <w:marLeft w:val="0"/>
                                          <w:marRight w:val="0"/>
                                          <w:marTop w:val="0"/>
                                          <w:marBottom w:val="0"/>
                                          <w:divBdr>
                                            <w:top w:val="none" w:sz="0" w:space="0" w:color="auto"/>
                                            <w:left w:val="none" w:sz="0" w:space="0" w:color="auto"/>
                                            <w:bottom w:val="none" w:sz="0" w:space="0" w:color="auto"/>
                                            <w:right w:val="none" w:sz="0" w:space="0" w:color="auto"/>
                                          </w:divBdr>
                                        </w:div>
                                      </w:divsChild>
                                    </w:div>
                                    <w:div w:id="1880243035">
                                      <w:marLeft w:val="0"/>
                                      <w:marRight w:val="0"/>
                                      <w:marTop w:val="0"/>
                                      <w:marBottom w:val="0"/>
                                      <w:divBdr>
                                        <w:top w:val="none" w:sz="0" w:space="0" w:color="auto"/>
                                        <w:left w:val="none" w:sz="0" w:space="0" w:color="auto"/>
                                        <w:bottom w:val="none" w:sz="0" w:space="0" w:color="auto"/>
                                        <w:right w:val="none" w:sz="0" w:space="0" w:color="auto"/>
                                      </w:divBdr>
                                      <w:divsChild>
                                        <w:div w:id="201472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2012111">
      <w:bodyDiv w:val="1"/>
      <w:marLeft w:val="0"/>
      <w:marRight w:val="0"/>
      <w:marTop w:val="0"/>
      <w:marBottom w:val="0"/>
      <w:divBdr>
        <w:top w:val="none" w:sz="0" w:space="0" w:color="auto"/>
        <w:left w:val="none" w:sz="0" w:space="0" w:color="auto"/>
        <w:bottom w:val="none" w:sz="0" w:space="0" w:color="auto"/>
        <w:right w:val="none" w:sz="0" w:space="0" w:color="auto"/>
      </w:divBdr>
      <w:divsChild>
        <w:div w:id="1353266767">
          <w:marLeft w:val="0"/>
          <w:marRight w:val="0"/>
          <w:marTop w:val="0"/>
          <w:marBottom w:val="0"/>
          <w:divBdr>
            <w:top w:val="none" w:sz="0" w:space="0" w:color="auto"/>
            <w:left w:val="none" w:sz="0" w:space="0" w:color="auto"/>
            <w:bottom w:val="none" w:sz="0" w:space="0" w:color="auto"/>
            <w:right w:val="none" w:sz="0" w:space="0" w:color="auto"/>
          </w:divBdr>
          <w:divsChild>
            <w:div w:id="543493553">
              <w:marLeft w:val="0"/>
              <w:marRight w:val="0"/>
              <w:marTop w:val="0"/>
              <w:marBottom w:val="0"/>
              <w:divBdr>
                <w:top w:val="none" w:sz="0" w:space="0" w:color="auto"/>
                <w:left w:val="none" w:sz="0" w:space="0" w:color="auto"/>
                <w:bottom w:val="none" w:sz="0" w:space="0" w:color="auto"/>
                <w:right w:val="none" w:sz="0" w:space="0" w:color="auto"/>
              </w:divBdr>
              <w:divsChild>
                <w:div w:id="781413825">
                  <w:marLeft w:val="0"/>
                  <w:marRight w:val="0"/>
                  <w:marTop w:val="0"/>
                  <w:marBottom w:val="0"/>
                  <w:divBdr>
                    <w:top w:val="none" w:sz="0" w:space="0" w:color="auto"/>
                    <w:left w:val="none" w:sz="0" w:space="0" w:color="auto"/>
                    <w:bottom w:val="none" w:sz="0" w:space="0" w:color="auto"/>
                    <w:right w:val="none" w:sz="0" w:space="0" w:color="auto"/>
                  </w:divBdr>
                  <w:divsChild>
                    <w:div w:id="1604221034">
                      <w:marLeft w:val="0"/>
                      <w:marRight w:val="0"/>
                      <w:marTop w:val="0"/>
                      <w:marBottom w:val="0"/>
                      <w:divBdr>
                        <w:top w:val="none" w:sz="0" w:space="0" w:color="auto"/>
                        <w:left w:val="none" w:sz="0" w:space="0" w:color="auto"/>
                        <w:bottom w:val="none" w:sz="0" w:space="0" w:color="auto"/>
                        <w:right w:val="none" w:sz="0" w:space="0" w:color="auto"/>
                      </w:divBdr>
                      <w:divsChild>
                        <w:div w:id="395008916">
                          <w:marLeft w:val="0"/>
                          <w:marRight w:val="0"/>
                          <w:marTop w:val="0"/>
                          <w:marBottom w:val="0"/>
                          <w:divBdr>
                            <w:top w:val="none" w:sz="0" w:space="0" w:color="auto"/>
                            <w:left w:val="none" w:sz="0" w:space="0" w:color="auto"/>
                            <w:bottom w:val="none" w:sz="0" w:space="0" w:color="auto"/>
                            <w:right w:val="none" w:sz="0" w:space="0" w:color="auto"/>
                          </w:divBdr>
                          <w:divsChild>
                            <w:div w:id="438839606">
                              <w:marLeft w:val="0"/>
                              <w:marRight w:val="0"/>
                              <w:marTop w:val="0"/>
                              <w:marBottom w:val="0"/>
                              <w:divBdr>
                                <w:top w:val="none" w:sz="0" w:space="0" w:color="auto"/>
                                <w:left w:val="none" w:sz="0" w:space="0" w:color="auto"/>
                                <w:bottom w:val="none" w:sz="0" w:space="0" w:color="auto"/>
                                <w:right w:val="none" w:sz="0" w:space="0" w:color="auto"/>
                              </w:divBdr>
                              <w:divsChild>
                                <w:div w:id="426538473">
                                  <w:marLeft w:val="0"/>
                                  <w:marRight w:val="0"/>
                                  <w:marTop w:val="0"/>
                                  <w:marBottom w:val="0"/>
                                  <w:divBdr>
                                    <w:top w:val="none" w:sz="0" w:space="0" w:color="auto"/>
                                    <w:left w:val="none" w:sz="0" w:space="0" w:color="auto"/>
                                    <w:bottom w:val="none" w:sz="0" w:space="0" w:color="auto"/>
                                    <w:right w:val="none" w:sz="0" w:space="0" w:color="auto"/>
                                  </w:divBdr>
                                  <w:divsChild>
                                    <w:div w:id="1317105429">
                                      <w:marLeft w:val="0"/>
                                      <w:marRight w:val="0"/>
                                      <w:marTop w:val="0"/>
                                      <w:marBottom w:val="0"/>
                                      <w:divBdr>
                                        <w:top w:val="none" w:sz="0" w:space="0" w:color="auto"/>
                                        <w:left w:val="none" w:sz="0" w:space="0" w:color="auto"/>
                                        <w:bottom w:val="none" w:sz="0" w:space="0" w:color="auto"/>
                                        <w:right w:val="none" w:sz="0" w:space="0" w:color="auto"/>
                                      </w:divBdr>
                                      <w:divsChild>
                                        <w:div w:id="1559246617">
                                          <w:marLeft w:val="0"/>
                                          <w:marRight w:val="0"/>
                                          <w:marTop w:val="0"/>
                                          <w:marBottom w:val="0"/>
                                          <w:divBdr>
                                            <w:top w:val="none" w:sz="0" w:space="0" w:color="auto"/>
                                            <w:left w:val="none" w:sz="0" w:space="0" w:color="auto"/>
                                            <w:bottom w:val="none" w:sz="0" w:space="0" w:color="auto"/>
                                            <w:right w:val="none" w:sz="0" w:space="0" w:color="auto"/>
                                          </w:divBdr>
                                          <w:divsChild>
                                            <w:div w:id="452332987">
                                              <w:marLeft w:val="0"/>
                                              <w:marRight w:val="0"/>
                                              <w:marTop w:val="0"/>
                                              <w:marBottom w:val="0"/>
                                              <w:divBdr>
                                                <w:top w:val="none" w:sz="0" w:space="0" w:color="auto"/>
                                                <w:left w:val="none" w:sz="0" w:space="0" w:color="auto"/>
                                                <w:bottom w:val="none" w:sz="0" w:space="0" w:color="auto"/>
                                                <w:right w:val="none" w:sz="0" w:space="0" w:color="auto"/>
                                              </w:divBdr>
                                              <w:divsChild>
                                                <w:div w:id="1325356385">
                                                  <w:marLeft w:val="0"/>
                                                  <w:marRight w:val="0"/>
                                                  <w:marTop w:val="0"/>
                                                  <w:marBottom w:val="0"/>
                                                  <w:divBdr>
                                                    <w:top w:val="none" w:sz="0" w:space="0" w:color="auto"/>
                                                    <w:left w:val="none" w:sz="0" w:space="0" w:color="auto"/>
                                                    <w:bottom w:val="none" w:sz="0" w:space="0" w:color="auto"/>
                                                    <w:right w:val="none" w:sz="0" w:space="0" w:color="auto"/>
                                                  </w:divBdr>
                                                  <w:divsChild>
                                                    <w:div w:id="458887998">
                                                      <w:marLeft w:val="0"/>
                                                      <w:marRight w:val="0"/>
                                                      <w:marTop w:val="0"/>
                                                      <w:marBottom w:val="0"/>
                                                      <w:divBdr>
                                                        <w:top w:val="none" w:sz="0" w:space="0" w:color="auto"/>
                                                        <w:left w:val="none" w:sz="0" w:space="0" w:color="auto"/>
                                                        <w:bottom w:val="none" w:sz="0" w:space="0" w:color="auto"/>
                                                        <w:right w:val="none" w:sz="0" w:space="0" w:color="auto"/>
                                                      </w:divBdr>
                                                      <w:divsChild>
                                                        <w:div w:id="1751612112">
                                                          <w:marLeft w:val="0"/>
                                                          <w:marRight w:val="0"/>
                                                          <w:marTop w:val="0"/>
                                                          <w:marBottom w:val="0"/>
                                                          <w:divBdr>
                                                            <w:top w:val="none" w:sz="0" w:space="0" w:color="auto"/>
                                                            <w:left w:val="none" w:sz="0" w:space="0" w:color="auto"/>
                                                            <w:bottom w:val="none" w:sz="0" w:space="0" w:color="auto"/>
                                                            <w:right w:val="none" w:sz="0" w:space="0" w:color="auto"/>
                                                          </w:divBdr>
                                                          <w:divsChild>
                                                            <w:div w:id="153730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444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28926109">
      <w:bodyDiv w:val="1"/>
      <w:marLeft w:val="0"/>
      <w:marRight w:val="0"/>
      <w:marTop w:val="0"/>
      <w:marBottom w:val="0"/>
      <w:divBdr>
        <w:top w:val="none" w:sz="0" w:space="0" w:color="auto"/>
        <w:left w:val="none" w:sz="0" w:space="0" w:color="auto"/>
        <w:bottom w:val="none" w:sz="0" w:space="0" w:color="auto"/>
        <w:right w:val="none" w:sz="0" w:space="0" w:color="auto"/>
      </w:divBdr>
      <w:divsChild>
        <w:div w:id="1366253909">
          <w:marLeft w:val="0"/>
          <w:marRight w:val="0"/>
          <w:marTop w:val="0"/>
          <w:marBottom w:val="0"/>
          <w:divBdr>
            <w:top w:val="none" w:sz="0" w:space="0" w:color="auto"/>
            <w:left w:val="none" w:sz="0" w:space="0" w:color="auto"/>
            <w:bottom w:val="none" w:sz="0" w:space="0" w:color="auto"/>
            <w:right w:val="none" w:sz="0" w:space="0" w:color="auto"/>
          </w:divBdr>
        </w:div>
      </w:divsChild>
    </w:div>
    <w:div w:id="238254917">
      <w:bodyDiv w:val="1"/>
      <w:marLeft w:val="0"/>
      <w:marRight w:val="0"/>
      <w:marTop w:val="0"/>
      <w:marBottom w:val="0"/>
      <w:divBdr>
        <w:top w:val="none" w:sz="0" w:space="0" w:color="auto"/>
        <w:left w:val="none" w:sz="0" w:space="0" w:color="auto"/>
        <w:bottom w:val="none" w:sz="0" w:space="0" w:color="auto"/>
        <w:right w:val="none" w:sz="0" w:space="0" w:color="auto"/>
      </w:divBdr>
      <w:divsChild>
        <w:div w:id="688071626">
          <w:marLeft w:val="0"/>
          <w:marRight w:val="0"/>
          <w:marTop w:val="100"/>
          <w:marBottom w:val="100"/>
          <w:divBdr>
            <w:top w:val="none" w:sz="0" w:space="0" w:color="auto"/>
            <w:left w:val="none" w:sz="0" w:space="0" w:color="auto"/>
            <w:bottom w:val="none" w:sz="0" w:space="0" w:color="auto"/>
            <w:right w:val="none" w:sz="0" w:space="0" w:color="auto"/>
          </w:divBdr>
          <w:divsChild>
            <w:div w:id="866677789">
              <w:marLeft w:val="0"/>
              <w:marRight w:val="0"/>
              <w:marTop w:val="0"/>
              <w:marBottom w:val="0"/>
              <w:divBdr>
                <w:top w:val="none" w:sz="0" w:space="0" w:color="auto"/>
                <w:left w:val="none" w:sz="0" w:space="0" w:color="auto"/>
                <w:bottom w:val="none" w:sz="0" w:space="0" w:color="auto"/>
                <w:right w:val="none" w:sz="0" w:space="0" w:color="auto"/>
              </w:divBdr>
              <w:divsChild>
                <w:div w:id="959191583">
                  <w:marLeft w:val="105"/>
                  <w:marRight w:val="105"/>
                  <w:marTop w:val="105"/>
                  <w:marBottom w:val="105"/>
                  <w:divBdr>
                    <w:top w:val="none" w:sz="0" w:space="0" w:color="auto"/>
                    <w:left w:val="none" w:sz="0" w:space="0" w:color="auto"/>
                    <w:bottom w:val="none" w:sz="0" w:space="0" w:color="auto"/>
                    <w:right w:val="none" w:sz="0" w:space="0" w:color="auto"/>
                  </w:divBdr>
                  <w:divsChild>
                    <w:div w:id="2038313742">
                      <w:marLeft w:val="0"/>
                      <w:marRight w:val="0"/>
                      <w:marTop w:val="0"/>
                      <w:marBottom w:val="0"/>
                      <w:divBdr>
                        <w:top w:val="none" w:sz="0" w:space="0" w:color="auto"/>
                        <w:left w:val="none" w:sz="0" w:space="0" w:color="auto"/>
                        <w:bottom w:val="none" w:sz="0" w:space="0" w:color="auto"/>
                        <w:right w:val="none" w:sz="0" w:space="0" w:color="auto"/>
                      </w:divBdr>
                      <w:divsChild>
                        <w:div w:id="460660501">
                          <w:marLeft w:val="0"/>
                          <w:marRight w:val="0"/>
                          <w:marTop w:val="0"/>
                          <w:marBottom w:val="0"/>
                          <w:divBdr>
                            <w:top w:val="none" w:sz="0" w:space="0" w:color="auto"/>
                            <w:left w:val="none" w:sz="0" w:space="0" w:color="auto"/>
                            <w:bottom w:val="none" w:sz="0" w:space="0" w:color="auto"/>
                            <w:right w:val="none" w:sz="0" w:space="0" w:color="auto"/>
                          </w:divBdr>
                          <w:divsChild>
                            <w:div w:id="1503858613">
                              <w:marLeft w:val="105"/>
                              <w:marRight w:val="105"/>
                              <w:marTop w:val="105"/>
                              <w:marBottom w:val="105"/>
                              <w:divBdr>
                                <w:top w:val="none" w:sz="0" w:space="0" w:color="auto"/>
                                <w:left w:val="none" w:sz="0" w:space="0" w:color="auto"/>
                                <w:bottom w:val="none" w:sz="0" w:space="0" w:color="auto"/>
                                <w:right w:val="none" w:sz="0" w:space="0" w:color="auto"/>
                              </w:divBdr>
                              <w:divsChild>
                                <w:div w:id="1091201264">
                                  <w:marLeft w:val="0"/>
                                  <w:marRight w:val="0"/>
                                  <w:marTop w:val="0"/>
                                  <w:marBottom w:val="0"/>
                                  <w:divBdr>
                                    <w:top w:val="none" w:sz="0" w:space="0" w:color="auto"/>
                                    <w:left w:val="none" w:sz="0" w:space="0" w:color="auto"/>
                                    <w:bottom w:val="none" w:sz="0" w:space="0" w:color="auto"/>
                                    <w:right w:val="none" w:sz="0" w:space="0" w:color="auto"/>
                                  </w:divBdr>
                                  <w:divsChild>
                                    <w:div w:id="1229994570">
                                      <w:marLeft w:val="0"/>
                                      <w:marRight w:val="0"/>
                                      <w:marTop w:val="0"/>
                                      <w:marBottom w:val="0"/>
                                      <w:divBdr>
                                        <w:top w:val="none" w:sz="0" w:space="0" w:color="auto"/>
                                        <w:left w:val="none" w:sz="0" w:space="0" w:color="auto"/>
                                        <w:bottom w:val="none" w:sz="0" w:space="0" w:color="auto"/>
                                        <w:right w:val="none" w:sz="0" w:space="0" w:color="auto"/>
                                      </w:divBdr>
                                      <w:divsChild>
                                        <w:div w:id="964460485">
                                          <w:marLeft w:val="0"/>
                                          <w:marRight w:val="0"/>
                                          <w:marTop w:val="0"/>
                                          <w:marBottom w:val="0"/>
                                          <w:divBdr>
                                            <w:top w:val="none" w:sz="0" w:space="0" w:color="auto"/>
                                            <w:left w:val="none" w:sz="0" w:space="0" w:color="auto"/>
                                            <w:bottom w:val="none" w:sz="0" w:space="0" w:color="auto"/>
                                            <w:right w:val="none" w:sz="0" w:space="0" w:color="auto"/>
                                          </w:divBdr>
                                          <w:divsChild>
                                            <w:div w:id="1062827371">
                                              <w:marLeft w:val="0"/>
                                              <w:marRight w:val="0"/>
                                              <w:marTop w:val="0"/>
                                              <w:marBottom w:val="0"/>
                                              <w:divBdr>
                                                <w:top w:val="none" w:sz="0" w:space="0" w:color="auto"/>
                                                <w:left w:val="none" w:sz="0" w:space="0" w:color="auto"/>
                                                <w:bottom w:val="none" w:sz="0" w:space="0" w:color="auto"/>
                                                <w:right w:val="none" w:sz="0" w:space="0" w:color="auto"/>
                                              </w:divBdr>
                                              <w:divsChild>
                                                <w:div w:id="1399861109">
                                                  <w:marLeft w:val="105"/>
                                                  <w:marRight w:val="105"/>
                                                  <w:marTop w:val="105"/>
                                                  <w:marBottom w:val="105"/>
                                                  <w:divBdr>
                                                    <w:top w:val="none" w:sz="0" w:space="0" w:color="auto"/>
                                                    <w:left w:val="none" w:sz="0" w:space="0" w:color="auto"/>
                                                    <w:bottom w:val="none" w:sz="0" w:space="0" w:color="auto"/>
                                                    <w:right w:val="none" w:sz="0" w:space="0" w:color="auto"/>
                                                  </w:divBdr>
                                                  <w:divsChild>
                                                    <w:div w:id="681250689">
                                                      <w:marLeft w:val="0"/>
                                                      <w:marRight w:val="0"/>
                                                      <w:marTop w:val="0"/>
                                                      <w:marBottom w:val="0"/>
                                                      <w:divBdr>
                                                        <w:top w:val="none" w:sz="0" w:space="0" w:color="auto"/>
                                                        <w:left w:val="none" w:sz="0" w:space="0" w:color="auto"/>
                                                        <w:bottom w:val="none" w:sz="0" w:space="0" w:color="auto"/>
                                                        <w:right w:val="none" w:sz="0" w:space="0" w:color="auto"/>
                                                      </w:divBdr>
                                                      <w:divsChild>
                                                        <w:div w:id="1462265631">
                                                          <w:marLeft w:val="0"/>
                                                          <w:marRight w:val="0"/>
                                                          <w:marTop w:val="0"/>
                                                          <w:marBottom w:val="0"/>
                                                          <w:divBdr>
                                                            <w:top w:val="none" w:sz="0" w:space="0" w:color="auto"/>
                                                            <w:left w:val="none" w:sz="0" w:space="0" w:color="auto"/>
                                                            <w:bottom w:val="none" w:sz="0" w:space="0" w:color="auto"/>
                                                            <w:right w:val="none" w:sz="0" w:space="0" w:color="auto"/>
                                                          </w:divBdr>
                                                          <w:divsChild>
                                                            <w:div w:id="1318072372">
                                                              <w:marLeft w:val="0"/>
                                                              <w:marRight w:val="0"/>
                                                              <w:marTop w:val="0"/>
                                                              <w:marBottom w:val="0"/>
                                                              <w:divBdr>
                                                                <w:top w:val="none" w:sz="0" w:space="0" w:color="auto"/>
                                                                <w:left w:val="none" w:sz="0" w:space="0" w:color="auto"/>
                                                                <w:bottom w:val="none" w:sz="0" w:space="0" w:color="auto"/>
                                                                <w:right w:val="none" w:sz="0" w:space="0" w:color="auto"/>
                                                              </w:divBdr>
                                                              <w:divsChild>
                                                                <w:div w:id="1015231914">
                                                                  <w:marLeft w:val="0"/>
                                                                  <w:marRight w:val="0"/>
                                                                  <w:marTop w:val="0"/>
                                                                  <w:marBottom w:val="0"/>
                                                                  <w:divBdr>
                                                                    <w:top w:val="none" w:sz="0" w:space="0" w:color="auto"/>
                                                                    <w:left w:val="none" w:sz="0" w:space="0" w:color="auto"/>
                                                                    <w:bottom w:val="none" w:sz="0" w:space="0" w:color="auto"/>
                                                                    <w:right w:val="none" w:sz="0" w:space="0" w:color="auto"/>
                                                                  </w:divBdr>
                                                                  <w:divsChild>
                                                                    <w:div w:id="1478185294">
                                                                      <w:marLeft w:val="0"/>
                                                                      <w:marRight w:val="0"/>
                                                                      <w:marTop w:val="0"/>
                                                                      <w:marBottom w:val="0"/>
                                                                      <w:divBdr>
                                                                        <w:top w:val="none" w:sz="0" w:space="0" w:color="auto"/>
                                                                        <w:left w:val="none" w:sz="0" w:space="0" w:color="auto"/>
                                                                        <w:bottom w:val="none" w:sz="0" w:space="0" w:color="auto"/>
                                                                        <w:right w:val="none" w:sz="0" w:space="0" w:color="auto"/>
                                                                      </w:divBdr>
                                                                      <w:divsChild>
                                                                        <w:div w:id="1387413357">
                                                                          <w:marLeft w:val="0"/>
                                                                          <w:marRight w:val="0"/>
                                                                          <w:marTop w:val="0"/>
                                                                          <w:marBottom w:val="0"/>
                                                                          <w:divBdr>
                                                                            <w:top w:val="none" w:sz="0" w:space="0" w:color="auto"/>
                                                                            <w:left w:val="none" w:sz="0" w:space="0" w:color="auto"/>
                                                                            <w:bottom w:val="none" w:sz="0" w:space="0" w:color="auto"/>
                                                                            <w:right w:val="none" w:sz="0" w:space="0" w:color="auto"/>
                                                                          </w:divBdr>
                                                                          <w:divsChild>
                                                                            <w:div w:id="1867017980">
                                                                              <w:marLeft w:val="105"/>
                                                                              <w:marRight w:val="105"/>
                                                                              <w:marTop w:val="105"/>
                                                                              <w:marBottom w:val="105"/>
                                                                              <w:divBdr>
                                                                                <w:top w:val="none" w:sz="0" w:space="0" w:color="auto"/>
                                                                                <w:left w:val="none" w:sz="0" w:space="0" w:color="auto"/>
                                                                                <w:bottom w:val="none" w:sz="0" w:space="0" w:color="auto"/>
                                                                                <w:right w:val="none" w:sz="0" w:space="0" w:color="auto"/>
                                                                              </w:divBdr>
                                                                              <w:divsChild>
                                                                                <w:div w:id="2115048676">
                                                                                  <w:marLeft w:val="0"/>
                                                                                  <w:marRight w:val="0"/>
                                                                                  <w:marTop w:val="0"/>
                                                                                  <w:marBottom w:val="0"/>
                                                                                  <w:divBdr>
                                                                                    <w:top w:val="none" w:sz="0" w:space="0" w:color="auto"/>
                                                                                    <w:left w:val="none" w:sz="0" w:space="0" w:color="auto"/>
                                                                                    <w:bottom w:val="none" w:sz="0" w:space="0" w:color="auto"/>
                                                                                    <w:right w:val="none" w:sz="0" w:space="0" w:color="auto"/>
                                                                                  </w:divBdr>
                                                                                  <w:divsChild>
                                                                                    <w:div w:id="710543140">
                                                                                      <w:marLeft w:val="0"/>
                                                                                      <w:marRight w:val="0"/>
                                                                                      <w:marTop w:val="0"/>
                                                                                      <w:marBottom w:val="0"/>
                                                                                      <w:divBdr>
                                                                                        <w:top w:val="none" w:sz="0" w:space="0" w:color="auto"/>
                                                                                        <w:left w:val="none" w:sz="0" w:space="0" w:color="auto"/>
                                                                                        <w:bottom w:val="none" w:sz="0" w:space="0" w:color="auto"/>
                                                                                        <w:right w:val="none" w:sz="0" w:space="0" w:color="auto"/>
                                                                                      </w:divBdr>
                                                                                      <w:divsChild>
                                                                                        <w:div w:id="42415155">
                                                                                          <w:marLeft w:val="0"/>
                                                                                          <w:marRight w:val="0"/>
                                                                                          <w:marTop w:val="120"/>
                                                                                          <w:marBottom w:val="0"/>
                                                                                          <w:divBdr>
                                                                                            <w:top w:val="none" w:sz="0" w:space="0" w:color="auto"/>
                                                                                            <w:left w:val="none" w:sz="0" w:space="0" w:color="auto"/>
                                                                                            <w:bottom w:val="none" w:sz="0" w:space="0" w:color="auto"/>
                                                                                            <w:right w:val="none" w:sz="0" w:space="0" w:color="auto"/>
                                                                                          </w:divBdr>
                                                                                          <w:divsChild>
                                                                                            <w:div w:id="341784380">
                                                                                              <w:marLeft w:val="0"/>
                                                                                              <w:marRight w:val="0"/>
                                                                                              <w:marTop w:val="0"/>
                                                                                              <w:marBottom w:val="285"/>
                                                                                              <w:divBdr>
                                                                                                <w:top w:val="none" w:sz="0" w:space="0" w:color="auto"/>
                                                                                                <w:left w:val="none" w:sz="0" w:space="0" w:color="auto"/>
                                                                                                <w:bottom w:val="none" w:sz="0" w:space="0" w:color="auto"/>
                                                                                                <w:right w:val="none" w:sz="0" w:space="0" w:color="auto"/>
                                                                                              </w:divBdr>
                                                                                              <w:divsChild>
                                                                                                <w:div w:id="1056317439">
                                                                                                  <w:marLeft w:val="0"/>
                                                                                                  <w:marRight w:val="0"/>
                                                                                                  <w:marTop w:val="0"/>
                                                                                                  <w:marBottom w:val="0"/>
                                                                                                  <w:divBdr>
                                                                                                    <w:top w:val="none" w:sz="0" w:space="0" w:color="auto"/>
                                                                                                    <w:left w:val="none" w:sz="0" w:space="0" w:color="auto"/>
                                                                                                    <w:bottom w:val="none" w:sz="0" w:space="0" w:color="auto"/>
                                                                                                    <w:right w:val="none" w:sz="0" w:space="0" w:color="auto"/>
                                                                                                  </w:divBdr>
                                                                                                  <w:divsChild>
                                                                                                    <w:div w:id="910433894">
                                                                                                      <w:marLeft w:val="0"/>
                                                                                                      <w:marRight w:val="0"/>
                                                                                                      <w:marTop w:val="0"/>
                                                                                                      <w:marBottom w:val="0"/>
                                                                                                      <w:divBdr>
                                                                                                        <w:top w:val="none" w:sz="0" w:space="0" w:color="auto"/>
                                                                                                        <w:left w:val="none" w:sz="0" w:space="0" w:color="auto"/>
                                                                                                        <w:bottom w:val="none" w:sz="0" w:space="0" w:color="auto"/>
                                                                                                        <w:right w:val="none" w:sz="0" w:space="0" w:color="auto"/>
                                                                                                      </w:divBdr>
                                                                                                      <w:divsChild>
                                                                                                        <w:div w:id="1170636306">
                                                                                                          <w:marLeft w:val="0"/>
                                                                                                          <w:marRight w:val="0"/>
                                                                                                          <w:marTop w:val="0"/>
                                                                                                          <w:marBottom w:val="0"/>
                                                                                                          <w:divBdr>
                                                                                                            <w:top w:val="none" w:sz="0" w:space="0" w:color="auto"/>
                                                                                                            <w:left w:val="none" w:sz="0" w:space="0" w:color="auto"/>
                                                                                                            <w:bottom w:val="none" w:sz="0" w:space="0" w:color="auto"/>
                                                                                                            <w:right w:val="none" w:sz="0" w:space="0" w:color="auto"/>
                                                                                                          </w:divBdr>
                                                                                                          <w:divsChild>
                                                                                                            <w:div w:id="1153986783">
                                                                                                              <w:marLeft w:val="0"/>
                                                                                                              <w:marRight w:val="0"/>
                                                                                                              <w:marTop w:val="0"/>
                                                                                                              <w:marBottom w:val="0"/>
                                                                                                              <w:divBdr>
                                                                                                                <w:top w:val="single" w:sz="6" w:space="0" w:color="000000"/>
                                                                                                                <w:left w:val="single" w:sz="6" w:space="0" w:color="000000"/>
                                                                                                                <w:bottom w:val="single" w:sz="6" w:space="0" w:color="000000"/>
                                                                                                                <w:right w:val="single" w:sz="6" w:space="0" w:color="000000"/>
                                                                                                              </w:divBdr>
                                                                                                              <w:divsChild>
                                                                                                                <w:div w:id="532889087">
                                                                                                                  <w:marLeft w:val="0"/>
                                                                                                                  <w:marRight w:val="0"/>
                                                                                                                  <w:marTop w:val="0"/>
                                                                                                                  <w:marBottom w:val="0"/>
                                                                                                                  <w:divBdr>
                                                                                                                    <w:top w:val="none" w:sz="0" w:space="0" w:color="auto"/>
                                                                                                                    <w:left w:val="none" w:sz="0" w:space="0" w:color="auto"/>
                                                                                                                    <w:bottom w:val="none" w:sz="0" w:space="0" w:color="auto"/>
                                                                                                                    <w:right w:val="none" w:sz="0" w:space="0" w:color="auto"/>
                                                                                                                  </w:divBdr>
                                                                                                                </w:div>
                                                                                                                <w:div w:id="1134758988">
                                                                                                                  <w:marLeft w:val="0"/>
                                                                                                                  <w:marRight w:val="0"/>
                                                                                                                  <w:marTop w:val="0"/>
                                                                                                                  <w:marBottom w:val="0"/>
                                                                                                                  <w:divBdr>
                                                                                                                    <w:top w:val="none" w:sz="0" w:space="0" w:color="auto"/>
                                                                                                                    <w:left w:val="none" w:sz="0" w:space="0" w:color="auto"/>
                                                                                                                    <w:bottom w:val="none" w:sz="0" w:space="0" w:color="auto"/>
                                                                                                                    <w:right w:val="none" w:sz="0" w:space="0" w:color="auto"/>
                                                                                                                  </w:divBdr>
                                                                                                                  <w:divsChild>
                                                                                                                    <w:div w:id="21353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013357">
                                                                                                              <w:marLeft w:val="0"/>
                                                                                                              <w:marRight w:val="0"/>
                                                                                                              <w:marTop w:val="0"/>
                                                                                                              <w:marBottom w:val="0"/>
                                                                                                              <w:divBdr>
                                                                                                                <w:top w:val="single" w:sz="6" w:space="0" w:color="000000"/>
                                                                                                                <w:left w:val="single" w:sz="6" w:space="0" w:color="000000"/>
                                                                                                                <w:bottom w:val="single" w:sz="6" w:space="0" w:color="000000"/>
                                                                                                                <w:right w:val="single" w:sz="6" w:space="0" w:color="000000"/>
                                                                                                              </w:divBdr>
                                                                                                              <w:divsChild>
                                                                                                                <w:div w:id="1187327531">
                                                                                                                  <w:marLeft w:val="0"/>
                                                                                                                  <w:marRight w:val="0"/>
                                                                                                                  <w:marTop w:val="0"/>
                                                                                                                  <w:marBottom w:val="0"/>
                                                                                                                  <w:divBdr>
                                                                                                                    <w:top w:val="none" w:sz="0" w:space="0" w:color="auto"/>
                                                                                                                    <w:left w:val="none" w:sz="0" w:space="0" w:color="auto"/>
                                                                                                                    <w:bottom w:val="none" w:sz="0" w:space="0" w:color="auto"/>
                                                                                                                    <w:right w:val="none" w:sz="0" w:space="0" w:color="auto"/>
                                                                                                                  </w:divBdr>
                                                                                                                </w:div>
                                                                                                              </w:divsChild>
                                                                                                            </w:div>
                                                                                                            <w:div w:id="1710295648">
                                                                                                              <w:marLeft w:val="0"/>
                                                                                                              <w:marRight w:val="0"/>
                                                                                                              <w:marTop w:val="0"/>
                                                                                                              <w:marBottom w:val="0"/>
                                                                                                              <w:divBdr>
                                                                                                                <w:top w:val="single" w:sz="6" w:space="0" w:color="000000"/>
                                                                                                                <w:left w:val="single" w:sz="6" w:space="0" w:color="000000"/>
                                                                                                                <w:bottom w:val="single" w:sz="6" w:space="0" w:color="000000"/>
                                                                                                                <w:right w:val="single" w:sz="6" w:space="0" w:color="000000"/>
                                                                                                              </w:divBdr>
                                                                                                              <w:divsChild>
                                                                                                                <w:div w:id="415053630">
                                                                                                                  <w:marLeft w:val="0"/>
                                                                                                                  <w:marRight w:val="0"/>
                                                                                                                  <w:marTop w:val="0"/>
                                                                                                                  <w:marBottom w:val="0"/>
                                                                                                                  <w:divBdr>
                                                                                                                    <w:top w:val="none" w:sz="0" w:space="0" w:color="auto"/>
                                                                                                                    <w:left w:val="none" w:sz="0" w:space="0" w:color="auto"/>
                                                                                                                    <w:bottom w:val="none" w:sz="0" w:space="0" w:color="auto"/>
                                                                                                                    <w:right w:val="none" w:sz="0" w:space="0" w:color="auto"/>
                                                                                                                  </w:divBdr>
                                                                                                                  <w:divsChild>
                                                                                                                    <w:div w:id="130444656">
                                                                                                                      <w:marLeft w:val="0"/>
                                                                                                                      <w:marRight w:val="0"/>
                                                                                                                      <w:marTop w:val="0"/>
                                                                                                                      <w:marBottom w:val="0"/>
                                                                                                                      <w:divBdr>
                                                                                                                        <w:top w:val="none" w:sz="0" w:space="0" w:color="auto"/>
                                                                                                                        <w:left w:val="none" w:sz="0" w:space="0" w:color="auto"/>
                                                                                                                        <w:bottom w:val="none" w:sz="0" w:space="0" w:color="auto"/>
                                                                                                                        <w:right w:val="none" w:sz="0" w:space="0" w:color="auto"/>
                                                                                                                      </w:divBdr>
                                                                                                                    </w:div>
                                                                                                                  </w:divsChild>
                                                                                                                </w:div>
                                                                                                                <w:div w:id="196387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7971447">
                                                                                              <w:marLeft w:val="0"/>
                                                                                              <w:marRight w:val="0"/>
                                                                                              <w:marTop w:val="0"/>
                                                                                              <w:marBottom w:val="0"/>
                                                                                              <w:divBdr>
                                                                                                <w:top w:val="none" w:sz="0" w:space="0" w:color="auto"/>
                                                                                                <w:left w:val="none" w:sz="0" w:space="0" w:color="auto"/>
                                                                                                <w:bottom w:val="none" w:sz="0" w:space="0" w:color="auto"/>
                                                                                                <w:right w:val="none" w:sz="0" w:space="0" w:color="auto"/>
                                                                                              </w:divBdr>
                                                                                              <w:divsChild>
                                                                                                <w:div w:id="712072984">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93560710">
      <w:bodyDiv w:val="1"/>
      <w:marLeft w:val="0"/>
      <w:marRight w:val="0"/>
      <w:marTop w:val="0"/>
      <w:marBottom w:val="0"/>
      <w:divBdr>
        <w:top w:val="none" w:sz="0" w:space="0" w:color="auto"/>
        <w:left w:val="none" w:sz="0" w:space="0" w:color="auto"/>
        <w:bottom w:val="none" w:sz="0" w:space="0" w:color="auto"/>
        <w:right w:val="none" w:sz="0" w:space="0" w:color="auto"/>
      </w:divBdr>
    </w:div>
    <w:div w:id="326250223">
      <w:bodyDiv w:val="1"/>
      <w:marLeft w:val="0"/>
      <w:marRight w:val="0"/>
      <w:marTop w:val="0"/>
      <w:marBottom w:val="0"/>
      <w:divBdr>
        <w:top w:val="none" w:sz="0" w:space="0" w:color="auto"/>
        <w:left w:val="none" w:sz="0" w:space="0" w:color="auto"/>
        <w:bottom w:val="none" w:sz="0" w:space="0" w:color="auto"/>
        <w:right w:val="none" w:sz="0" w:space="0" w:color="auto"/>
      </w:divBdr>
      <w:divsChild>
        <w:div w:id="1622884290">
          <w:marLeft w:val="0"/>
          <w:marRight w:val="0"/>
          <w:marTop w:val="0"/>
          <w:marBottom w:val="0"/>
          <w:divBdr>
            <w:top w:val="none" w:sz="0" w:space="0" w:color="auto"/>
            <w:left w:val="none" w:sz="0" w:space="0" w:color="auto"/>
            <w:bottom w:val="none" w:sz="0" w:space="0" w:color="auto"/>
            <w:right w:val="none" w:sz="0" w:space="0" w:color="auto"/>
          </w:divBdr>
          <w:divsChild>
            <w:div w:id="1658072213">
              <w:marLeft w:val="0"/>
              <w:marRight w:val="0"/>
              <w:marTop w:val="0"/>
              <w:marBottom w:val="0"/>
              <w:divBdr>
                <w:top w:val="none" w:sz="0" w:space="0" w:color="auto"/>
                <w:left w:val="none" w:sz="0" w:space="0" w:color="auto"/>
                <w:bottom w:val="none" w:sz="0" w:space="0" w:color="auto"/>
                <w:right w:val="none" w:sz="0" w:space="0" w:color="auto"/>
              </w:divBdr>
              <w:divsChild>
                <w:div w:id="1956403549">
                  <w:marLeft w:val="0"/>
                  <w:marRight w:val="0"/>
                  <w:marTop w:val="0"/>
                  <w:marBottom w:val="0"/>
                  <w:divBdr>
                    <w:top w:val="none" w:sz="0" w:space="0" w:color="auto"/>
                    <w:left w:val="none" w:sz="0" w:space="0" w:color="auto"/>
                    <w:bottom w:val="none" w:sz="0" w:space="0" w:color="auto"/>
                    <w:right w:val="none" w:sz="0" w:space="0" w:color="auto"/>
                  </w:divBdr>
                  <w:divsChild>
                    <w:div w:id="1975672535">
                      <w:marLeft w:val="0"/>
                      <w:marRight w:val="0"/>
                      <w:marTop w:val="0"/>
                      <w:marBottom w:val="0"/>
                      <w:divBdr>
                        <w:top w:val="none" w:sz="0" w:space="0" w:color="auto"/>
                        <w:left w:val="none" w:sz="0" w:space="0" w:color="auto"/>
                        <w:bottom w:val="none" w:sz="0" w:space="0" w:color="auto"/>
                        <w:right w:val="none" w:sz="0" w:space="0" w:color="auto"/>
                      </w:divBdr>
                      <w:divsChild>
                        <w:div w:id="1104543987">
                          <w:marLeft w:val="0"/>
                          <w:marRight w:val="0"/>
                          <w:marTop w:val="0"/>
                          <w:marBottom w:val="0"/>
                          <w:divBdr>
                            <w:top w:val="none" w:sz="0" w:space="0" w:color="auto"/>
                            <w:left w:val="none" w:sz="0" w:space="0" w:color="auto"/>
                            <w:bottom w:val="none" w:sz="0" w:space="0" w:color="auto"/>
                            <w:right w:val="none" w:sz="0" w:space="0" w:color="auto"/>
                          </w:divBdr>
                          <w:divsChild>
                            <w:div w:id="2136632576">
                              <w:marLeft w:val="0"/>
                              <w:marRight w:val="0"/>
                              <w:marTop w:val="0"/>
                              <w:marBottom w:val="0"/>
                              <w:divBdr>
                                <w:top w:val="none" w:sz="0" w:space="0" w:color="auto"/>
                                <w:left w:val="none" w:sz="0" w:space="0" w:color="auto"/>
                                <w:bottom w:val="none" w:sz="0" w:space="0" w:color="auto"/>
                                <w:right w:val="none" w:sz="0" w:space="0" w:color="auto"/>
                              </w:divBdr>
                              <w:divsChild>
                                <w:div w:id="449589224">
                                  <w:marLeft w:val="0"/>
                                  <w:marRight w:val="0"/>
                                  <w:marTop w:val="0"/>
                                  <w:marBottom w:val="0"/>
                                  <w:divBdr>
                                    <w:top w:val="none" w:sz="0" w:space="0" w:color="auto"/>
                                    <w:left w:val="none" w:sz="0" w:space="0" w:color="auto"/>
                                    <w:bottom w:val="none" w:sz="0" w:space="0" w:color="auto"/>
                                    <w:right w:val="none" w:sz="0" w:space="0" w:color="auto"/>
                                  </w:divBdr>
                                  <w:divsChild>
                                    <w:div w:id="2061588680">
                                      <w:marLeft w:val="0"/>
                                      <w:marRight w:val="0"/>
                                      <w:marTop w:val="0"/>
                                      <w:marBottom w:val="0"/>
                                      <w:divBdr>
                                        <w:top w:val="none" w:sz="0" w:space="0" w:color="auto"/>
                                        <w:left w:val="none" w:sz="0" w:space="0" w:color="auto"/>
                                        <w:bottom w:val="none" w:sz="0" w:space="0" w:color="auto"/>
                                        <w:right w:val="none" w:sz="0" w:space="0" w:color="auto"/>
                                      </w:divBdr>
                                      <w:divsChild>
                                        <w:div w:id="1387219986">
                                          <w:marLeft w:val="0"/>
                                          <w:marRight w:val="0"/>
                                          <w:marTop w:val="0"/>
                                          <w:marBottom w:val="0"/>
                                          <w:divBdr>
                                            <w:top w:val="none" w:sz="0" w:space="0" w:color="auto"/>
                                            <w:left w:val="none" w:sz="0" w:space="0" w:color="auto"/>
                                            <w:bottom w:val="none" w:sz="0" w:space="0" w:color="auto"/>
                                            <w:right w:val="none" w:sz="0" w:space="0" w:color="auto"/>
                                          </w:divBdr>
                                          <w:divsChild>
                                            <w:div w:id="697896569">
                                              <w:marLeft w:val="0"/>
                                              <w:marRight w:val="0"/>
                                              <w:marTop w:val="0"/>
                                              <w:marBottom w:val="0"/>
                                              <w:divBdr>
                                                <w:top w:val="none" w:sz="0" w:space="0" w:color="auto"/>
                                                <w:left w:val="none" w:sz="0" w:space="0" w:color="auto"/>
                                                <w:bottom w:val="none" w:sz="0" w:space="0" w:color="auto"/>
                                                <w:right w:val="none" w:sz="0" w:space="0" w:color="auto"/>
                                              </w:divBdr>
                                              <w:divsChild>
                                                <w:div w:id="125856566">
                                                  <w:marLeft w:val="0"/>
                                                  <w:marRight w:val="0"/>
                                                  <w:marTop w:val="0"/>
                                                  <w:marBottom w:val="0"/>
                                                  <w:divBdr>
                                                    <w:top w:val="none" w:sz="0" w:space="0" w:color="auto"/>
                                                    <w:left w:val="none" w:sz="0" w:space="0" w:color="auto"/>
                                                    <w:bottom w:val="none" w:sz="0" w:space="0" w:color="auto"/>
                                                    <w:right w:val="none" w:sz="0" w:space="0" w:color="auto"/>
                                                  </w:divBdr>
                                                </w:div>
                                                <w:div w:id="142091381">
                                                  <w:marLeft w:val="0"/>
                                                  <w:marRight w:val="0"/>
                                                  <w:marTop w:val="0"/>
                                                  <w:marBottom w:val="0"/>
                                                  <w:divBdr>
                                                    <w:top w:val="none" w:sz="0" w:space="0" w:color="auto"/>
                                                    <w:left w:val="none" w:sz="0" w:space="0" w:color="auto"/>
                                                    <w:bottom w:val="none" w:sz="0" w:space="0" w:color="auto"/>
                                                    <w:right w:val="none" w:sz="0" w:space="0" w:color="auto"/>
                                                  </w:divBdr>
                                                  <w:divsChild>
                                                    <w:div w:id="137650270">
                                                      <w:marLeft w:val="0"/>
                                                      <w:marRight w:val="0"/>
                                                      <w:marTop w:val="0"/>
                                                      <w:marBottom w:val="0"/>
                                                      <w:divBdr>
                                                        <w:top w:val="none" w:sz="0" w:space="0" w:color="auto"/>
                                                        <w:left w:val="none" w:sz="0" w:space="0" w:color="auto"/>
                                                        <w:bottom w:val="none" w:sz="0" w:space="0" w:color="auto"/>
                                                        <w:right w:val="none" w:sz="0" w:space="0" w:color="auto"/>
                                                      </w:divBdr>
                                                      <w:divsChild>
                                                        <w:div w:id="223948717">
                                                          <w:marLeft w:val="0"/>
                                                          <w:marRight w:val="0"/>
                                                          <w:marTop w:val="0"/>
                                                          <w:marBottom w:val="0"/>
                                                          <w:divBdr>
                                                            <w:top w:val="none" w:sz="0" w:space="0" w:color="auto"/>
                                                            <w:left w:val="none" w:sz="0" w:space="0" w:color="auto"/>
                                                            <w:bottom w:val="none" w:sz="0" w:space="0" w:color="auto"/>
                                                            <w:right w:val="none" w:sz="0" w:space="0" w:color="auto"/>
                                                          </w:divBdr>
                                                          <w:divsChild>
                                                            <w:div w:id="214434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157650">
                                                      <w:marLeft w:val="0"/>
                                                      <w:marRight w:val="0"/>
                                                      <w:marTop w:val="0"/>
                                                      <w:marBottom w:val="0"/>
                                                      <w:divBdr>
                                                        <w:top w:val="none" w:sz="0" w:space="0" w:color="auto"/>
                                                        <w:left w:val="none" w:sz="0" w:space="0" w:color="auto"/>
                                                        <w:bottom w:val="none" w:sz="0" w:space="0" w:color="auto"/>
                                                        <w:right w:val="none" w:sz="0" w:space="0" w:color="auto"/>
                                                      </w:divBdr>
                                                      <w:divsChild>
                                                        <w:div w:id="1147939367">
                                                          <w:marLeft w:val="0"/>
                                                          <w:marRight w:val="0"/>
                                                          <w:marTop w:val="0"/>
                                                          <w:marBottom w:val="0"/>
                                                          <w:divBdr>
                                                            <w:top w:val="none" w:sz="0" w:space="0" w:color="auto"/>
                                                            <w:left w:val="none" w:sz="0" w:space="0" w:color="auto"/>
                                                            <w:bottom w:val="none" w:sz="0" w:space="0" w:color="auto"/>
                                                            <w:right w:val="none" w:sz="0" w:space="0" w:color="auto"/>
                                                          </w:divBdr>
                                                          <w:divsChild>
                                                            <w:div w:id="27363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666640">
                                                      <w:marLeft w:val="0"/>
                                                      <w:marRight w:val="0"/>
                                                      <w:marTop w:val="0"/>
                                                      <w:marBottom w:val="0"/>
                                                      <w:divBdr>
                                                        <w:top w:val="none" w:sz="0" w:space="0" w:color="auto"/>
                                                        <w:left w:val="none" w:sz="0" w:space="0" w:color="auto"/>
                                                        <w:bottom w:val="none" w:sz="0" w:space="0" w:color="auto"/>
                                                        <w:right w:val="none" w:sz="0" w:space="0" w:color="auto"/>
                                                      </w:divBdr>
                                                      <w:divsChild>
                                                        <w:div w:id="1567644246">
                                                          <w:marLeft w:val="0"/>
                                                          <w:marRight w:val="0"/>
                                                          <w:marTop w:val="0"/>
                                                          <w:marBottom w:val="0"/>
                                                          <w:divBdr>
                                                            <w:top w:val="none" w:sz="0" w:space="0" w:color="auto"/>
                                                            <w:left w:val="none" w:sz="0" w:space="0" w:color="auto"/>
                                                            <w:bottom w:val="none" w:sz="0" w:space="0" w:color="auto"/>
                                                            <w:right w:val="none" w:sz="0" w:space="0" w:color="auto"/>
                                                          </w:divBdr>
                                                          <w:divsChild>
                                                            <w:div w:id="1057976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52607333">
      <w:bodyDiv w:val="1"/>
      <w:marLeft w:val="0"/>
      <w:marRight w:val="0"/>
      <w:marTop w:val="0"/>
      <w:marBottom w:val="0"/>
      <w:divBdr>
        <w:top w:val="none" w:sz="0" w:space="0" w:color="auto"/>
        <w:left w:val="none" w:sz="0" w:space="0" w:color="auto"/>
        <w:bottom w:val="none" w:sz="0" w:space="0" w:color="auto"/>
        <w:right w:val="none" w:sz="0" w:space="0" w:color="auto"/>
      </w:divBdr>
      <w:divsChild>
        <w:div w:id="131795218">
          <w:marLeft w:val="0"/>
          <w:marRight w:val="0"/>
          <w:marTop w:val="0"/>
          <w:marBottom w:val="225"/>
          <w:divBdr>
            <w:top w:val="none" w:sz="0" w:space="0" w:color="auto"/>
            <w:left w:val="none" w:sz="0" w:space="0" w:color="auto"/>
            <w:bottom w:val="none" w:sz="0" w:space="0" w:color="auto"/>
            <w:right w:val="none" w:sz="0" w:space="0" w:color="auto"/>
          </w:divBdr>
          <w:divsChild>
            <w:div w:id="1675912409">
              <w:marLeft w:val="0"/>
              <w:marRight w:val="0"/>
              <w:marTop w:val="0"/>
              <w:marBottom w:val="0"/>
              <w:divBdr>
                <w:top w:val="none" w:sz="0" w:space="0" w:color="auto"/>
                <w:left w:val="none" w:sz="0" w:space="0" w:color="auto"/>
                <w:bottom w:val="none" w:sz="0" w:space="0" w:color="auto"/>
                <w:right w:val="none" w:sz="0" w:space="0" w:color="auto"/>
              </w:divBdr>
              <w:divsChild>
                <w:div w:id="49677390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444539700">
      <w:bodyDiv w:val="1"/>
      <w:marLeft w:val="0"/>
      <w:marRight w:val="0"/>
      <w:marTop w:val="0"/>
      <w:marBottom w:val="0"/>
      <w:divBdr>
        <w:top w:val="none" w:sz="0" w:space="0" w:color="auto"/>
        <w:left w:val="none" w:sz="0" w:space="0" w:color="auto"/>
        <w:bottom w:val="none" w:sz="0" w:space="0" w:color="auto"/>
        <w:right w:val="none" w:sz="0" w:space="0" w:color="auto"/>
      </w:divBdr>
      <w:divsChild>
        <w:div w:id="2086564779">
          <w:marLeft w:val="0"/>
          <w:marRight w:val="0"/>
          <w:marTop w:val="0"/>
          <w:marBottom w:val="0"/>
          <w:divBdr>
            <w:top w:val="none" w:sz="0" w:space="0" w:color="auto"/>
            <w:left w:val="none" w:sz="0" w:space="0" w:color="auto"/>
            <w:bottom w:val="none" w:sz="0" w:space="0" w:color="auto"/>
            <w:right w:val="none" w:sz="0" w:space="0" w:color="auto"/>
          </w:divBdr>
          <w:divsChild>
            <w:div w:id="2028483397">
              <w:marLeft w:val="0"/>
              <w:marRight w:val="0"/>
              <w:marTop w:val="0"/>
              <w:marBottom w:val="0"/>
              <w:divBdr>
                <w:top w:val="none" w:sz="0" w:space="0" w:color="auto"/>
                <w:left w:val="none" w:sz="0" w:space="0" w:color="auto"/>
                <w:bottom w:val="none" w:sz="0" w:space="0" w:color="auto"/>
                <w:right w:val="none" w:sz="0" w:space="0" w:color="auto"/>
              </w:divBdr>
              <w:divsChild>
                <w:div w:id="1481773224">
                  <w:marLeft w:val="0"/>
                  <w:marRight w:val="0"/>
                  <w:marTop w:val="0"/>
                  <w:marBottom w:val="0"/>
                  <w:divBdr>
                    <w:top w:val="none" w:sz="0" w:space="0" w:color="auto"/>
                    <w:left w:val="none" w:sz="0" w:space="0" w:color="auto"/>
                    <w:bottom w:val="none" w:sz="0" w:space="0" w:color="auto"/>
                    <w:right w:val="none" w:sz="0" w:space="0" w:color="auto"/>
                  </w:divBdr>
                  <w:divsChild>
                    <w:div w:id="227493783">
                      <w:marLeft w:val="0"/>
                      <w:marRight w:val="0"/>
                      <w:marTop w:val="675"/>
                      <w:marBottom w:val="0"/>
                      <w:divBdr>
                        <w:top w:val="none" w:sz="0" w:space="0" w:color="auto"/>
                        <w:left w:val="none" w:sz="0" w:space="0" w:color="auto"/>
                        <w:bottom w:val="none" w:sz="0" w:space="0" w:color="auto"/>
                        <w:right w:val="none" w:sz="0" w:space="0" w:color="auto"/>
                      </w:divBdr>
                    </w:div>
                  </w:divsChild>
                </w:div>
              </w:divsChild>
            </w:div>
          </w:divsChild>
        </w:div>
      </w:divsChild>
    </w:div>
    <w:div w:id="478310399">
      <w:bodyDiv w:val="1"/>
      <w:marLeft w:val="0"/>
      <w:marRight w:val="0"/>
      <w:marTop w:val="0"/>
      <w:marBottom w:val="0"/>
      <w:divBdr>
        <w:top w:val="none" w:sz="0" w:space="0" w:color="auto"/>
        <w:left w:val="none" w:sz="0" w:space="0" w:color="auto"/>
        <w:bottom w:val="none" w:sz="0" w:space="0" w:color="auto"/>
        <w:right w:val="none" w:sz="0" w:space="0" w:color="auto"/>
      </w:divBdr>
    </w:div>
    <w:div w:id="491917316">
      <w:bodyDiv w:val="1"/>
      <w:marLeft w:val="0"/>
      <w:marRight w:val="0"/>
      <w:marTop w:val="0"/>
      <w:marBottom w:val="0"/>
      <w:divBdr>
        <w:top w:val="none" w:sz="0" w:space="0" w:color="auto"/>
        <w:left w:val="none" w:sz="0" w:space="0" w:color="auto"/>
        <w:bottom w:val="none" w:sz="0" w:space="0" w:color="auto"/>
        <w:right w:val="none" w:sz="0" w:space="0" w:color="auto"/>
      </w:divBdr>
      <w:divsChild>
        <w:div w:id="1268192211">
          <w:marLeft w:val="0"/>
          <w:marRight w:val="0"/>
          <w:marTop w:val="0"/>
          <w:marBottom w:val="0"/>
          <w:divBdr>
            <w:top w:val="none" w:sz="0" w:space="0" w:color="auto"/>
            <w:left w:val="none" w:sz="0" w:space="0" w:color="auto"/>
            <w:bottom w:val="none" w:sz="0" w:space="0" w:color="auto"/>
            <w:right w:val="none" w:sz="0" w:space="0" w:color="auto"/>
          </w:divBdr>
        </w:div>
      </w:divsChild>
    </w:div>
    <w:div w:id="495925786">
      <w:bodyDiv w:val="1"/>
      <w:marLeft w:val="0"/>
      <w:marRight w:val="0"/>
      <w:marTop w:val="0"/>
      <w:marBottom w:val="0"/>
      <w:divBdr>
        <w:top w:val="none" w:sz="0" w:space="0" w:color="auto"/>
        <w:left w:val="none" w:sz="0" w:space="0" w:color="auto"/>
        <w:bottom w:val="none" w:sz="0" w:space="0" w:color="auto"/>
        <w:right w:val="none" w:sz="0" w:space="0" w:color="auto"/>
      </w:divBdr>
      <w:divsChild>
        <w:div w:id="517430623">
          <w:marLeft w:val="0"/>
          <w:marRight w:val="0"/>
          <w:marTop w:val="300"/>
          <w:marBottom w:val="150"/>
          <w:divBdr>
            <w:top w:val="none" w:sz="0" w:space="0" w:color="auto"/>
            <w:left w:val="none" w:sz="0" w:space="0" w:color="auto"/>
            <w:bottom w:val="none" w:sz="0" w:space="0" w:color="auto"/>
            <w:right w:val="none" w:sz="0" w:space="0" w:color="auto"/>
          </w:divBdr>
        </w:div>
      </w:divsChild>
    </w:div>
    <w:div w:id="513618036">
      <w:bodyDiv w:val="1"/>
      <w:marLeft w:val="0"/>
      <w:marRight w:val="0"/>
      <w:marTop w:val="0"/>
      <w:marBottom w:val="0"/>
      <w:divBdr>
        <w:top w:val="none" w:sz="0" w:space="0" w:color="auto"/>
        <w:left w:val="none" w:sz="0" w:space="0" w:color="auto"/>
        <w:bottom w:val="none" w:sz="0" w:space="0" w:color="auto"/>
        <w:right w:val="none" w:sz="0" w:space="0" w:color="auto"/>
      </w:divBdr>
    </w:div>
    <w:div w:id="521087529">
      <w:bodyDiv w:val="1"/>
      <w:marLeft w:val="0"/>
      <w:marRight w:val="0"/>
      <w:marTop w:val="0"/>
      <w:marBottom w:val="0"/>
      <w:divBdr>
        <w:top w:val="none" w:sz="0" w:space="0" w:color="auto"/>
        <w:left w:val="none" w:sz="0" w:space="0" w:color="auto"/>
        <w:bottom w:val="none" w:sz="0" w:space="0" w:color="auto"/>
        <w:right w:val="none" w:sz="0" w:space="0" w:color="auto"/>
      </w:divBdr>
      <w:divsChild>
        <w:div w:id="11689758">
          <w:marLeft w:val="0"/>
          <w:marRight w:val="0"/>
          <w:marTop w:val="0"/>
          <w:marBottom w:val="0"/>
          <w:divBdr>
            <w:top w:val="none" w:sz="0" w:space="0" w:color="auto"/>
            <w:left w:val="none" w:sz="0" w:space="0" w:color="auto"/>
            <w:bottom w:val="none" w:sz="0" w:space="0" w:color="auto"/>
            <w:right w:val="none" w:sz="0" w:space="0" w:color="auto"/>
          </w:divBdr>
          <w:divsChild>
            <w:div w:id="1566792847">
              <w:marLeft w:val="0"/>
              <w:marRight w:val="0"/>
              <w:marTop w:val="0"/>
              <w:marBottom w:val="0"/>
              <w:divBdr>
                <w:top w:val="none" w:sz="0" w:space="0" w:color="auto"/>
                <w:left w:val="none" w:sz="0" w:space="0" w:color="auto"/>
                <w:bottom w:val="none" w:sz="0" w:space="0" w:color="auto"/>
                <w:right w:val="none" w:sz="0" w:space="0" w:color="auto"/>
              </w:divBdr>
              <w:divsChild>
                <w:div w:id="292443481">
                  <w:marLeft w:val="0"/>
                  <w:marRight w:val="0"/>
                  <w:marTop w:val="0"/>
                  <w:marBottom w:val="0"/>
                  <w:divBdr>
                    <w:top w:val="none" w:sz="0" w:space="0" w:color="auto"/>
                    <w:left w:val="none" w:sz="0" w:space="0" w:color="auto"/>
                    <w:bottom w:val="none" w:sz="0" w:space="0" w:color="auto"/>
                    <w:right w:val="none" w:sz="0" w:space="0" w:color="auto"/>
                  </w:divBdr>
                  <w:divsChild>
                    <w:div w:id="1528911288">
                      <w:marLeft w:val="0"/>
                      <w:marRight w:val="0"/>
                      <w:marTop w:val="0"/>
                      <w:marBottom w:val="0"/>
                      <w:divBdr>
                        <w:top w:val="none" w:sz="0" w:space="0" w:color="auto"/>
                        <w:left w:val="none" w:sz="0" w:space="0" w:color="auto"/>
                        <w:bottom w:val="none" w:sz="0" w:space="0" w:color="auto"/>
                        <w:right w:val="none" w:sz="0" w:space="0" w:color="auto"/>
                      </w:divBdr>
                      <w:divsChild>
                        <w:div w:id="1601448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7543107">
      <w:bodyDiv w:val="1"/>
      <w:marLeft w:val="0"/>
      <w:marRight w:val="0"/>
      <w:marTop w:val="0"/>
      <w:marBottom w:val="0"/>
      <w:divBdr>
        <w:top w:val="none" w:sz="0" w:space="0" w:color="auto"/>
        <w:left w:val="none" w:sz="0" w:space="0" w:color="auto"/>
        <w:bottom w:val="none" w:sz="0" w:space="0" w:color="auto"/>
        <w:right w:val="none" w:sz="0" w:space="0" w:color="auto"/>
      </w:divBdr>
      <w:divsChild>
        <w:div w:id="1094745044">
          <w:marLeft w:val="0"/>
          <w:marRight w:val="0"/>
          <w:marTop w:val="100"/>
          <w:marBottom w:val="100"/>
          <w:divBdr>
            <w:top w:val="none" w:sz="0" w:space="0" w:color="auto"/>
            <w:left w:val="none" w:sz="0" w:space="0" w:color="auto"/>
            <w:bottom w:val="none" w:sz="0" w:space="0" w:color="auto"/>
            <w:right w:val="none" w:sz="0" w:space="0" w:color="auto"/>
          </w:divBdr>
          <w:divsChild>
            <w:div w:id="240526774">
              <w:marLeft w:val="0"/>
              <w:marRight w:val="0"/>
              <w:marTop w:val="0"/>
              <w:marBottom w:val="0"/>
              <w:divBdr>
                <w:top w:val="none" w:sz="0" w:space="0" w:color="auto"/>
                <w:left w:val="none" w:sz="0" w:space="0" w:color="auto"/>
                <w:bottom w:val="none" w:sz="0" w:space="0" w:color="auto"/>
                <w:right w:val="none" w:sz="0" w:space="0" w:color="auto"/>
              </w:divBdr>
              <w:divsChild>
                <w:div w:id="1261790495">
                  <w:marLeft w:val="105"/>
                  <w:marRight w:val="105"/>
                  <w:marTop w:val="105"/>
                  <w:marBottom w:val="105"/>
                  <w:divBdr>
                    <w:top w:val="none" w:sz="0" w:space="0" w:color="auto"/>
                    <w:left w:val="none" w:sz="0" w:space="0" w:color="auto"/>
                    <w:bottom w:val="none" w:sz="0" w:space="0" w:color="auto"/>
                    <w:right w:val="none" w:sz="0" w:space="0" w:color="auto"/>
                  </w:divBdr>
                  <w:divsChild>
                    <w:div w:id="1743016310">
                      <w:marLeft w:val="0"/>
                      <w:marRight w:val="0"/>
                      <w:marTop w:val="0"/>
                      <w:marBottom w:val="0"/>
                      <w:divBdr>
                        <w:top w:val="none" w:sz="0" w:space="0" w:color="auto"/>
                        <w:left w:val="none" w:sz="0" w:space="0" w:color="auto"/>
                        <w:bottom w:val="none" w:sz="0" w:space="0" w:color="auto"/>
                        <w:right w:val="none" w:sz="0" w:space="0" w:color="auto"/>
                      </w:divBdr>
                      <w:divsChild>
                        <w:div w:id="1033919087">
                          <w:marLeft w:val="0"/>
                          <w:marRight w:val="0"/>
                          <w:marTop w:val="0"/>
                          <w:marBottom w:val="0"/>
                          <w:divBdr>
                            <w:top w:val="none" w:sz="0" w:space="0" w:color="auto"/>
                            <w:left w:val="none" w:sz="0" w:space="0" w:color="auto"/>
                            <w:bottom w:val="none" w:sz="0" w:space="0" w:color="auto"/>
                            <w:right w:val="none" w:sz="0" w:space="0" w:color="auto"/>
                          </w:divBdr>
                          <w:divsChild>
                            <w:div w:id="252707915">
                              <w:marLeft w:val="105"/>
                              <w:marRight w:val="105"/>
                              <w:marTop w:val="105"/>
                              <w:marBottom w:val="105"/>
                              <w:divBdr>
                                <w:top w:val="none" w:sz="0" w:space="0" w:color="auto"/>
                                <w:left w:val="none" w:sz="0" w:space="0" w:color="auto"/>
                                <w:bottom w:val="none" w:sz="0" w:space="0" w:color="auto"/>
                                <w:right w:val="none" w:sz="0" w:space="0" w:color="auto"/>
                              </w:divBdr>
                              <w:divsChild>
                                <w:div w:id="1721203371">
                                  <w:marLeft w:val="0"/>
                                  <w:marRight w:val="0"/>
                                  <w:marTop w:val="0"/>
                                  <w:marBottom w:val="0"/>
                                  <w:divBdr>
                                    <w:top w:val="none" w:sz="0" w:space="0" w:color="auto"/>
                                    <w:left w:val="none" w:sz="0" w:space="0" w:color="auto"/>
                                    <w:bottom w:val="none" w:sz="0" w:space="0" w:color="auto"/>
                                    <w:right w:val="none" w:sz="0" w:space="0" w:color="auto"/>
                                  </w:divBdr>
                                  <w:divsChild>
                                    <w:div w:id="448400634">
                                      <w:marLeft w:val="0"/>
                                      <w:marRight w:val="0"/>
                                      <w:marTop w:val="0"/>
                                      <w:marBottom w:val="0"/>
                                      <w:divBdr>
                                        <w:top w:val="none" w:sz="0" w:space="0" w:color="auto"/>
                                        <w:left w:val="none" w:sz="0" w:space="0" w:color="auto"/>
                                        <w:bottom w:val="none" w:sz="0" w:space="0" w:color="auto"/>
                                        <w:right w:val="none" w:sz="0" w:space="0" w:color="auto"/>
                                      </w:divBdr>
                                      <w:divsChild>
                                        <w:div w:id="1150974541">
                                          <w:marLeft w:val="0"/>
                                          <w:marRight w:val="0"/>
                                          <w:marTop w:val="0"/>
                                          <w:marBottom w:val="0"/>
                                          <w:divBdr>
                                            <w:top w:val="none" w:sz="0" w:space="0" w:color="auto"/>
                                            <w:left w:val="none" w:sz="0" w:space="0" w:color="auto"/>
                                            <w:bottom w:val="none" w:sz="0" w:space="0" w:color="auto"/>
                                            <w:right w:val="none" w:sz="0" w:space="0" w:color="auto"/>
                                          </w:divBdr>
                                          <w:divsChild>
                                            <w:div w:id="2040274180">
                                              <w:marLeft w:val="0"/>
                                              <w:marRight w:val="0"/>
                                              <w:marTop w:val="0"/>
                                              <w:marBottom w:val="0"/>
                                              <w:divBdr>
                                                <w:top w:val="none" w:sz="0" w:space="0" w:color="auto"/>
                                                <w:left w:val="none" w:sz="0" w:space="0" w:color="auto"/>
                                                <w:bottom w:val="none" w:sz="0" w:space="0" w:color="auto"/>
                                                <w:right w:val="none" w:sz="0" w:space="0" w:color="auto"/>
                                              </w:divBdr>
                                              <w:divsChild>
                                                <w:div w:id="642006564">
                                                  <w:marLeft w:val="105"/>
                                                  <w:marRight w:val="105"/>
                                                  <w:marTop w:val="105"/>
                                                  <w:marBottom w:val="105"/>
                                                  <w:divBdr>
                                                    <w:top w:val="none" w:sz="0" w:space="0" w:color="auto"/>
                                                    <w:left w:val="none" w:sz="0" w:space="0" w:color="auto"/>
                                                    <w:bottom w:val="none" w:sz="0" w:space="0" w:color="auto"/>
                                                    <w:right w:val="none" w:sz="0" w:space="0" w:color="auto"/>
                                                  </w:divBdr>
                                                  <w:divsChild>
                                                    <w:div w:id="2015766438">
                                                      <w:marLeft w:val="0"/>
                                                      <w:marRight w:val="0"/>
                                                      <w:marTop w:val="0"/>
                                                      <w:marBottom w:val="0"/>
                                                      <w:divBdr>
                                                        <w:top w:val="none" w:sz="0" w:space="0" w:color="auto"/>
                                                        <w:left w:val="none" w:sz="0" w:space="0" w:color="auto"/>
                                                        <w:bottom w:val="none" w:sz="0" w:space="0" w:color="auto"/>
                                                        <w:right w:val="none" w:sz="0" w:space="0" w:color="auto"/>
                                                      </w:divBdr>
                                                      <w:divsChild>
                                                        <w:div w:id="2059090537">
                                                          <w:marLeft w:val="0"/>
                                                          <w:marRight w:val="0"/>
                                                          <w:marTop w:val="0"/>
                                                          <w:marBottom w:val="0"/>
                                                          <w:divBdr>
                                                            <w:top w:val="none" w:sz="0" w:space="0" w:color="auto"/>
                                                            <w:left w:val="none" w:sz="0" w:space="0" w:color="auto"/>
                                                            <w:bottom w:val="none" w:sz="0" w:space="0" w:color="auto"/>
                                                            <w:right w:val="none" w:sz="0" w:space="0" w:color="auto"/>
                                                          </w:divBdr>
                                                          <w:divsChild>
                                                            <w:div w:id="1885864877">
                                                              <w:marLeft w:val="0"/>
                                                              <w:marRight w:val="0"/>
                                                              <w:marTop w:val="0"/>
                                                              <w:marBottom w:val="0"/>
                                                              <w:divBdr>
                                                                <w:top w:val="none" w:sz="0" w:space="0" w:color="auto"/>
                                                                <w:left w:val="none" w:sz="0" w:space="0" w:color="auto"/>
                                                                <w:bottom w:val="none" w:sz="0" w:space="0" w:color="auto"/>
                                                                <w:right w:val="none" w:sz="0" w:space="0" w:color="auto"/>
                                                              </w:divBdr>
                                                              <w:divsChild>
                                                                <w:div w:id="1383365794">
                                                                  <w:marLeft w:val="0"/>
                                                                  <w:marRight w:val="0"/>
                                                                  <w:marTop w:val="0"/>
                                                                  <w:marBottom w:val="0"/>
                                                                  <w:divBdr>
                                                                    <w:top w:val="none" w:sz="0" w:space="0" w:color="auto"/>
                                                                    <w:left w:val="none" w:sz="0" w:space="0" w:color="auto"/>
                                                                    <w:bottom w:val="none" w:sz="0" w:space="0" w:color="auto"/>
                                                                    <w:right w:val="none" w:sz="0" w:space="0" w:color="auto"/>
                                                                  </w:divBdr>
                                                                  <w:divsChild>
                                                                    <w:div w:id="10767494">
                                                                      <w:marLeft w:val="0"/>
                                                                      <w:marRight w:val="0"/>
                                                                      <w:marTop w:val="0"/>
                                                                      <w:marBottom w:val="0"/>
                                                                      <w:divBdr>
                                                                        <w:top w:val="none" w:sz="0" w:space="0" w:color="auto"/>
                                                                        <w:left w:val="none" w:sz="0" w:space="0" w:color="auto"/>
                                                                        <w:bottom w:val="none" w:sz="0" w:space="0" w:color="auto"/>
                                                                        <w:right w:val="none" w:sz="0" w:space="0" w:color="auto"/>
                                                                      </w:divBdr>
                                                                      <w:divsChild>
                                                                        <w:div w:id="1803423978">
                                                                          <w:marLeft w:val="0"/>
                                                                          <w:marRight w:val="0"/>
                                                                          <w:marTop w:val="0"/>
                                                                          <w:marBottom w:val="0"/>
                                                                          <w:divBdr>
                                                                            <w:top w:val="none" w:sz="0" w:space="0" w:color="auto"/>
                                                                            <w:left w:val="none" w:sz="0" w:space="0" w:color="auto"/>
                                                                            <w:bottom w:val="none" w:sz="0" w:space="0" w:color="auto"/>
                                                                            <w:right w:val="none" w:sz="0" w:space="0" w:color="auto"/>
                                                                          </w:divBdr>
                                                                          <w:divsChild>
                                                                            <w:div w:id="408966893">
                                                                              <w:marLeft w:val="105"/>
                                                                              <w:marRight w:val="105"/>
                                                                              <w:marTop w:val="105"/>
                                                                              <w:marBottom w:val="105"/>
                                                                              <w:divBdr>
                                                                                <w:top w:val="none" w:sz="0" w:space="0" w:color="auto"/>
                                                                                <w:left w:val="none" w:sz="0" w:space="0" w:color="auto"/>
                                                                                <w:bottom w:val="none" w:sz="0" w:space="0" w:color="auto"/>
                                                                                <w:right w:val="none" w:sz="0" w:space="0" w:color="auto"/>
                                                                              </w:divBdr>
                                                                              <w:divsChild>
                                                                                <w:div w:id="649670837">
                                                                                  <w:marLeft w:val="0"/>
                                                                                  <w:marRight w:val="0"/>
                                                                                  <w:marTop w:val="0"/>
                                                                                  <w:marBottom w:val="0"/>
                                                                                  <w:divBdr>
                                                                                    <w:top w:val="none" w:sz="0" w:space="0" w:color="auto"/>
                                                                                    <w:left w:val="none" w:sz="0" w:space="0" w:color="auto"/>
                                                                                    <w:bottom w:val="none" w:sz="0" w:space="0" w:color="auto"/>
                                                                                    <w:right w:val="none" w:sz="0" w:space="0" w:color="auto"/>
                                                                                  </w:divBdr>
                                                                                  <w:divsChild>
                                                                                    <w:div w:id="17123668">
                                                                                      <w:marLeft w:val="0"/>
                                                                                      <w:marRight w:val="0"/>
                                                                                      <w:marTop w:val="0"/>
                                                                                      <w:marBottom w:val="0"/>
                                                                                      <w:divBdr>
                                                                                        <w:top w:val="none" w:sz="0" w:space="0" w:color="auto"/>
                                                                                        <w:left w:val="none" w:sz="0" w:space="0" w:color="auto"/>
                                                                                        <w:bottom w:val="none" w:sz="0" w:space="0" w:color="auto"/>
                                                                                        <w:right w:val="none" w:sz="0" w:space="0" w:color="auto"/>
                                                                                      </w:divBdr>
                                                                                      <w:divsChild>
                                                                                        <w:div w:id="1202093395">
                                                                                          <w:marLeft w:val="0"/>
                                                                                          <w:marRight w:val="0"/>
                                                                                          <w:marTop w:val="120"/>
                                                                                          <w:marBottom w:val="0"/>
                                                                                          <w:divBdr>
                                                                                            <w:top w:val="none" w:sz="0" w:space="0" w:color="auto"/>
                                                                                            <w:left w:val="none" w:sz="0" w:space="0" w:color="auto"/>
                                                                                            <w:bottom w:val="none" w:sz="0" w:space="0" w:color="auto"/>
                                                                                            <w:right w:val="none" w:sz="0" w:space="0" w:color="auto"/>
                                                                                          </w:divBdr>
                                                                                          <w:divsChild>
                                                                                            <w:div w:id="393085784">
                                                                                              <w:marLeft w:val="0"/>
                                                                                              <w:marRight w:val="0"/>
                                                                                              <w:marTop w:val="0"/>
                                                                                              <w:marBottom w:val="0"/>
                                                                                              <w:divBdr>
                                                                                                <w:top w:val="none" w:sz="0" w:space="0" w:color="auto"/>
                                                                                                <w:left w:val="none" w:sz="0" w:space="0" w:color="auto"/>
                                                                                                <w:bottom w:val="none" w:sz="0" w:space="0" w:color="auto"/>
                                                                                                <w:right w:val="none" w:sz="0" w:space="0" w:color="auto"/>
                                                                                              </w:divBdr>
                                                                                              <w:divsChild>
                                                                                                <w:div w:id="1996298155">
                                                                                                  <w:marLeft w:val="105"/>
                                                                                                  <w:marRight w:val="105"/>
                                                                                                  <w:marTop w:val="105"/>
                                                                                                  <w:marBottom w:val="105"/>
                                                                                                  <w:divBdr>
                                                                                                    <w:top w:val="none" w:sz="0" w:space="0" w:color="auto"/>
                                                                                                    <w:left w:val="none" w:sz="0" w:space="0" w:color="auto"/>
                                                                                                    <w:bottom w:val="none" w:sz="0" w:space="0" w:color="auto"/>
                                                                                                    <w:right w:val="none" w:sz="0" w:space="0" w:color="auto"/>
                                                                                                  </w:divBdr>
                                                                                                  <w:divsChild>
                                                                                                    <w:div w:id="38551066">
                                                                                                      <w:marLeft w:val="0"/>
                                                                                                      <w:marRight w:val="0"/>
                                                                                                      <w:marTop w:val="0"/>
                                                                                                      <w:marBottom w:val="0"/>
                                                                                                      <w:divBdr>
                                                                                                        <w:top w:val="none" w:sz="0" w:space="0" w:color="auto"/>
                                                                                                        <w:left w:val="none" w:sz="0" w:space="0" w:color="auto"/>
                                                                                                        <w:bottom w:val="none" w:sz="0" w:space="0" w:color="auto"/>
                                                                                                        <w:right w:val="none" w:sz="0" w:space="0" w:color="auto"/>
                                                                                                      </w:divBdr>
                                                                                                      <w:divsChild>
                                                                                                        <w:div w:id="2012292612">
                                                                                                          <w:marLeft w:val="0"/>
                                                                                                          <w:marRight w:val="0"/>
                                                                                                          <w:marTop w:val="0"/>
                                                                                                          <w:marBottom w:val="0"/>
                                                                                                          <w:divBdr>
                                                                                                            <w:top w:val="none" w:sz="0" w:space="0" w:color="auto"/>
                                                                                                            <w:left w:val="none" w:sz="0" w:space="0" w:color="auto"/>
                                                                                                            <w:bottom w:val="none" w:sz="0" w:space="0" w:color="auto"/>
                                                                                                            <w:right w:val="none" w:sz="0" w:space="0" w:color="auto"/>
                                                                                                          </w:divBdr>
                                                                                                          <w:divsChild>
                                                                                                            <w:div w:id="1670251253">
                                                                                                              <w:marLeft w:val="0"/>
                                                                                                              <w:marRight w:val="0"/>
                                                                                                              <w:marTop w:val="0"/>
                                                                                                              <w:marBottom w:val="0"/>
                                                                                                              <w:divBdr>
                                                                                                                <w:top w:val="none" w:sz="0" w:space="0" w:color="auto"/>
                                                                                                                <w:left w:val="none" w:sz="0" w:space="0" w:color="auto"/>
                                                                                                                <w:bottom w:val="none" w:sz="0" w:space="0" w:color="auto"/>
                                                                                                                <w:right w:val="none" w:sz="0" w:space="0" w:color="auto"/>
                                                                                                              </w:divBdr>
                                                                                                              <w:divsChild>
                                                                                                                <w:div w:id="1302267290">
                                                                                                                  <w:marLeft w:val="0"/>
                                                                                                                  <w:marRight w:val="0"/>
                                                                                                                  <w:marTop w:val="0"/>
                                                                                                                  <w:marBottom w:val="0"/>
                                                                                                                  <w:divBdr>
                                                                                                                    <w:top w:val="none" w:sz="0" w:space="0" w:color="auto"/>
                                                                                                                    <w:left w:val="none" w:sz="0" w:space="0" w:color="auto"/>
                                                                                                                    <w:bottom w:val="none" w:sz="0" w:space="0" w:color="auto"/>
                                                                                                                    <w:right w:val="none" w:sz="0" w:space="0" w:color="auto"/>
                                                                                                                  </w:divBdr>
                                                                                                                  <w:divsChild>
                                                                                                                    <w:div w:id="1862477255">
                                                                                                                      <w:marLeft w:val="0"/>
                                                                                                                      <w:marRight w:val="0"/>
                                                                                                                      <w:marTop w:val="0"/>
                                                                                                                      <w:marBottom w:val="0"/>
                                                                                                                      <w:divBdr>
                                                                                                                        <w:top w:val="none" w:sz="0" w:space="0" w:color="auto"/>
                                                                                                                        <w:left w:val="none" w:sz="0" w:space="0" w:color="auto"/>
                                                                                                                        <w:bottom w:val="none" w:sz="0" w:space="0" w:color="auto"/>
                                                                                                                        <w:right w:val="none" w:sz="0" w:space="0" w:color="auto"/>
                                                                                                                      </w:divBdr>
                                                                                                                      <w:divsChild>
                                                                                                                        <w:div w:id="1219973752">
                                                                                                                          <w:marLeft w:val="105"/>
                                                                                                                          <w:marRight w:val="105"/>
                                                                                                                          <w:marTop w:val="105"/>
                                                                                                                          <w:marBottom w:val="105"/>
                                                                                                                          <w:divBdr>
                                                                                                                            <w:top w:val="none" w:sz="0" w:space="0" w:color="auto"/>
                                                                                                                            <w:left w:val="none" w:sz="0" w:space="0" w:color="auto"/>
                                                                                                                            <w:bottom w:val="none" w:sz="0" w:space="0" w:color="auto"/>
                                                                                                                            <w:right w:val="none" w:sz="0" w:space="0" w:color="auto"/>
                                                                                                                          </w:divBdr>
                                                                                                                          <w:divsChild>
                                                                                                                            <w:div w:id="1847596953">
                                                                                                                              <w:marLeft w:val="0"/>
                                                                                                                              <w:marRight w:val="0"/>
                                                                                                                              <w:marTop w:val="0"/>
                                                                                                                              <w:marBottom w:val="0"/>
                                                                                                                              <w:divBdr>
                                                                                                                                <w:top w:val="none" w:sz="0" w:space="0" w:color="auto"/>
                                                                                                                                <w:left w:val="none" w:sz="0" w:space="0" w:color="auto"/>
                                                                                                                                <w:bottom w:val="none" w:sz="0" w:space="0" w:color="auto"/>
                                                                                                                                <w:right w:val="none" w:sz="0" w:space="0" w:color="auto"/>
                                                                                                                              </w:divBdr>
                                                                                                                              <w:divsChild>
                                                                                                                                <w:div w:id="1150512062">
                                                                                                                                  <w:marLeft w:val="0"/>
                                                                                                                                  <w:marRight w:val="0"/>
                                                                                                                                  <w:marTop w:val="0"/>
                                                                                                                                  <w:marBottom w:val="0"/>
                                                                                                                                  <w:divBdr>
                                                                                                                                    <w:top w:val="none" w:sz="0" w:space="0" w:color="auto"/>
                                                                                                                                    <w:left w:val="none" w:sz="0" w:space="0" w:color="auto"/>
                                                                                                                                    <w:bottom w:val="none" w:sz="0" w:space="0" w:color="auto"/>
                                                                                                                                    <w:right w:val="none" w:sz="0" w:space="0" w:color="auto"/>
                                                                                                                                  </w:divBdr>
                                                                                                                                  <w:divsChild>
                                                                                                                                    <w:div w:id="153226479">
                                                                                                                                      <w:marLeft w:val="0"/>
                                                                                                                                      <w:marRight w:val="0"/>
                                                                                                                                      <w:marTop w:val="0"/>
                                                                                                                                      <w:marBottom w:val="0"/>
                                                                                                                                      <w:divBdr>
                                                                                                                                        <w:top w:val="none" w:sz="0" w:space="0" w:color="auto"/>
                                                                                                                                        <w:left w:val="none" w:sz="0" w:space="0" w:color="auto"/>
                                                                                                                                        <w:bottom w:val="none" w:sz="0" w:space="0" w:color="auto"/>
                                                                                                                                        <w:right w:val="none" w:sz="0" w:space="0" w:color="auto"/>
                                                                                                                                      </w:divBdr>
                                                                                                                                      <w:divsChild>
                                                                                                                                        <w:div w:id="1345014642">
                                                                                                                                          <w:marLeft w:val="0"/>
                                                                                                                                          <w:marRight w:val="0"/>
                                                                                                                                          <w:marTop w:val="0"/>
                                                                                                                                          <w:marBottom w:val="0"/>
                                                                                                                                          <w:divBdr>
                                                                                                                                            <w:top w:val="none" w:sz="0" w:space="0" w:color="auto"/>
                                                                                                                                            <w:left w:val="none" w:sz="0" w:space="0" w:color="auto"/>
                                                                                                                                            <w:bottom w:val="none" w:sz="0" w:space="0" w:color="auto"/>
                                                                                                                                            <w:right w:val="none" w:sz="0" w:space="0" w:color="auto"/>
                                                                                                                                          </w:divBdr>
                                                                                                                                        </w:div>
                                                                                                                                        <w:div w:id="191011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878822">
                                                                                                                          <w:marLeft w:val="105"/>
                                                                                                                          <w:marRight w:val="105"/>
                                                                                                                          <w:marTop w:val="105"/>
                                                                                                                          <w:marBottom w:val="105"/>
                                                                                                                          <w:divBdr>
                                                                                                                            <w:top w:val="none" w:sz="0" w:space="0" w:color="auto"/>
                                                                                                                            <w:left w:val="none" w:sz="0" w:space="0" w:color="auto"/>
                                                                                                                            <w:bottom w:val="none" w:sz="0" w:space="0" w:color="auto"/>
                                                                                                                            <w:right w:val="none" w:sz="0" w:space="0" w:color="auto"/>
                                                                                                                          </w:divBdr>
                                                                                                                          <w:divsChild>
                                                                                                                            <w:div w:id="620654753">
                                                                                                                              <w:marLeft w:val="0"/>
                                                                                                                              <w:marRight w:val="0"/>
                                                                                                                              <w:marTop w:val="0"/>
                                                                                                                              <w:marBottom w:val="0"/>
                                                                                                                              <w:divBdr>
                                                                                                                                <w:top w:val="none" w:sz="0" w:space="0" w:color="auto"/>
                                                                                                                                <w:left w:val="none" w:sz="0" w:space="0" w:color="auto"/>
                                                                                                                                <w:bottom w:val="none" w:sz="0" w:space="0" w:color="auto"/>
                                                                                                                                <w:right w:val="none" w:sz="0" w:space="0" w:color="auto"/>
                                                                                                                              </w:divBdr>
                                                                                                                              <w:divsChild>
                                                                                                                                <w:div w:id="1793403324">
                                                                                                                                  <w:marLeft w:val="0"/>
                                                                                                                                  <w:marRight w:val="0"/>
                                                                                                                                  <w:marTop w:val="0"/>
                                                                                                                                  <w:marBottom w:val="0"/>
                                                                                                                                  <w:divBdr>
                                                                                                                                    <w:top w:val="none" w:sz="0" w:space="0" w:color="auto"/>
                                                                                                                                    <w:left w:val="none" w:sz="0" w:space="0" w:color="auto"/>
                                                                                                                                    <w:bottom w:val="none" w:sz="0" w:space="0" w:color="auto"/>
                                                                                                                                    <w:right w:val="none" w:sz="0" w:space="0" w:color="auto"/>
                                                                                                                                  </w:divBdr>
                                                                                                                                  <w:divsChild>
                                                                                                                                    <w:div w:id="1691493241">
                                                                                                                                      <w:marLeft w:val="0"/>
                                                                                                                                      <w:marRight w:val="0"/>
                                                                                                                                      <w:marTop w:val="0"/>
                                                                                                                                      <w:marBottom w:val="0"/>
                                                                                                                                      <w:divBdr>
                                                                                                                                        <w:top w:val="none" w:sz="0" w:space="0" w:color="auto"/>
                                                                                                                                        <w:left w:val="none" w:sz="0" w:space="0" w:color="auto"/>
                                                                                                                                        <w:bottom w:val="none" w:sz="0" w:space="0" w:color="auto"/>
                                                                                                                                        <w:right w:val="none" w:sz="0" w:space="0" w:color="auto"/>
                                                                                                                                      </w:divBdr>
                                                                                                                                      <w:divsChild>
                                                                                                                                        <w:div w:id="1699313812">
                                                                                                                                          <w:marLeft w:val="105"/>
                                                                                                                                          <w:marRight w:val="105"/>
                                                                                                                                          <w:marTop w:val="105"/>
                                                                                                                                          <w:marBottom w:val="105"/>
                                                                                                                                          <w:divBdr>
                                                                                                                                            <w:top w:val="none" w:sz="0" w:space="0" w:color="auto"/>
                                                                                                                                            <w:left w:val="none" w:sz="0" w:space="0" w:color="auto"/>
                                                                                                                                            <w:bottom w:val="none" w:sz="0" w:space="0" w:color="auto"/>
                                                                                                                                            <w:right w:val="none" w:sz="0" w:space="0" w:color="auto"/>
                                                                                                                                          </w:divBdr>
                                                                                                                                          <w:divsChild>
                                                                                                                                            <w:div w:id="1405757185">
                                                                                                                                              <w:marLeft w:val="0"/>
                                                                                                                                              <w:marRight w:val="0"/>
                                                                                                                                              <w:marTop w:val="0"/>
                                                                                                                                              <w:marBottom w:val="0"/>
                                                                                                                                              <w:divBdr>
                                                                                                                                                <w:top w:val="none" w:sz="0" w:space="0" w:color="auto"/>
                                                                                                                                                <w:left w:val="none" w:sz="0" w:space="0" w:color="auto"/>
                                                                                                                                                <w:bottom w:val="none" w:sz="0" w:space="0" w:color="auto"/>
                                                                                                                                                <w:right w:val="none" w:sz="0" w:space="0" w:color="auto"/>
                                                                                                                                              </w:divBdr>
                                                                                                                                              <w:divsChild>
                                                                                                                                                <w:div w:id="580068650">
                                                                                                                                                  <w:marLeft w:val="0"/>
                                                                                                                                                  <w:marRight w:val="0"/>
                                                                                                                                                  <w:marTop w:val="0"/>
                                                                                                                                                  <w:marBottom w:val="0"/>
                                                                                                                                                  <w:divBdr>
                                                                                                                                                    <w:top w:val="none" w:sz="0" w:space="0" w:color="auto"/>
                                                                                                                                                    <w:left w:val="none" w:sz="0" w:space="0" w:color="auto"/>
                                                                                                                                                    <w:bottom w:val="none" w:sz="0" w:space="0" w:color="auto"/>
                                                                                                                                                    <w:right w:val="none" w:sz="0" w:space="0" w:color="auto"/>
                                                                                                                                                  </w:divBdr>
                                                                                                                                                  <w:divsChild>
                                                                                                                                                    <w:div w:id="235558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108740">
                                                                                                                                          <w:marLeft w:val="105"/>
                                                                                                                                          <w:marRight w:val="105"/>
                                                                                                                                          <w:marTop w:val="105"/>
                                                                                                                                          <w:marBottom w:val="105"/>
                                                                                                                                          <w:divBdr>
                                                                                                                                            <w:top w:val="none" w:sz="0" w:space="0" w:color="auto"/>
                                                                                                                                            <w:left w:val="none" w:sz="0" w:space="0" w:color="auto"/>
                                                                                                                                            <w:bottom w:val="none" w:sz="0" w:space="0" w:color="auto"/>
                                                                                                                                            <w:right w:val="none" w:sz="0" w:space="0" w:color="auto"/>
                                                                                                                                          </w:divBdr>
                                                                                                                                          <w:divsChild>
                                                                                                                                            <w:div w:id="1787310663">
                                                                                                                                              <w:marLeft w:val="0"/>
                                                                                                                                              <w:marRight w:val="0"/>
                                                                                                                                              <w:marTop w:val="0"/>
                                                                                                                                              <w:marBottom w:val="0"/>
                                                                                                                                              <w:divBdr>
                                                                                                                                                <w:top w:val="none" w:sz="0" w:space="0" w:color="auto"/>
                                                                                                                                                <w:left w:val="none" w:sz="0" w:space="0" w:color="auto"/>
                                                                                                                                                <w:bottom w:val="none" w:sz="0" w:space="0" w:color="auto"/>
                                                                                                                                                <w:right w:val="none" w:sz="0" w:space="0" w:color="auto"/>
                                                                                                                                              </w:divBdr>
                                                                                                                                              <w:divsChild>
                                                                                                                                                <w:div w:id="143131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88028777">
                                                                                              <w:marLeft w:val="0"/>
                                                                                              <w:marRight w:val="0"/>
                                                                                              <w:marTop w:val="0"/>
                                                                                              <w:marBottom w:val="285"/>
                                                                                              <w:divBdr>
                                                                                                <w:top w:val="none" w:sz="0" w:space="0" w:color="auto"/>
                                                                                                <w:left w:val="none" w:sz="0" w:space="0" w:color="auto"/>
                                                                                                <w:bottom w:val="none" w:sz="0" w:space="0" w:color="auto"/>
                                                                                                <w:right w:val="none" w:sz="0" w:space="0" w:color="auto"/>
                                                                                              </w:divBdr>
                                                                                              <w:divsChild>
                                                                                                <w:div w:id="17237250">
                                                                                                  <w:marLeft w:val="0"/>
                                                                                                  <w:marRight w:val="0"/>
                                                                                                  <w:marTop w:val="0"/>
                                                                                                  <w:marBottom w:val="0"/>
                                                                                                  <w:divBdr>
                                                                                                    <w:top w:val="none" w:sz="0" w:space="0" w:color="auto"/>
                                                                                                    <w:left w:val="none" w:sz="0" w:space="0" w:color="auto"/>
                                                                                                    <w:bottom w:val="none" w:sz="0" w:space="0" w:color="auto"/>
                                                                                                    <w:right w:val="none" w:sz="0" w:space="0" w:color="auto"/>
                                                                                                  </w:divBdr>
                                                                                                  <w:divsChild>
                                                                                                    <w:div w:id="2132164409">
                                                                                                      <w:marLeft w:val="0"/>
                                                                                                      <w:marRight w:val="0"/>
                                                                                                      <w:marTop w:val="0"/>
                                                                                                      <w:marBottom w:val="0"/>
                                                                                                      <w:divBdr>
                                                                                                        <w:top w:val="none" w:sz="0" w:space="0" w:color="auto"/>
                                                                                                        <w:left w:val="none" w:sz="0" w:space="0" w:color="auto"/>
                                                                                                        <w:bottom w:val="none" w:sz="0" w:space="0" w:color="auto"/>
                                                                                                        <w:right w:val="none" w:sz="0" w:space="0" w:color="auto"/>
                                                                                                      </w:divBdr>
                                                                                                      <w:divsChild>
                                                                                                        <w:div w:id="1734348024">
                                                                                                          <w:marLeft w:val="0"/>
                                                                                                          <w:marRight w:val="0"/>
                                                                                                          <w:marTop w:val="0"/>
                                                                                                          <w:marBottom w:val="0"/>
                                                                                                          <w:divBdr>
                                                                                                            <w:top w:val="none" w:sz="0" w:space="0" w:color="auto"/>
                                                                                                            <w:left w:val="none" w:sz="0" w:space="0" w:color="auto"/>
                                                                                                            <w:bottom w:val="none" w:sz="0" w:space="0" w:color="auto"/>
                                                                                                            <w:right w:val="none" w:sz="0" w:space="0" w:color="auto"/>
                                                                                                          </w:divBdr>
                                                                                                          <w:divsChild>
                                                                                                            <w:div w:id="58095347">
                                                                                                              <w:marLeft w:val="0"/>
                                                                                                              <w:marRight w:val="0"/>
                                                                                                              <w:marTop w:val="0"/>
                                                                                                              <w:marBottom w:val="0"/>
                                                                                                              <w:divBdr>
                                                                                                                <w:top w:val="single" w:sz="6" w:space="0" w:color="000000"/>
                                                                                                                <w:left w:val="single" w:sz="6" w:space="0" w:color="000000"/>
                                                                                                                <w:bottom w:val="single" w:sz="6" w:space="0" w:color="000000"/>
                                                                                                                <w:right w:val="single" w:sz="6" w:space="0" w:color="000000"/>
                                                                                                              </w:divBdr>
                                                                                                              <w:divsChild>
                                                                                                                <w:div w:id="781417124">
                                                                                                                  <w:marLeft w:val="0"/>
                                                                                                                  <w:marRight w:val="0"/>
                                                                                                                  <w:marTop w:val="0"/>
                                                                                                                  <w:marBottom w:val="0"/>
                                                                                                                  <w:divBdr>
                                                                                                                    <w:top w:val="none" w:sz="0" w:space="0" w:color="auto"/>
                                                                                                                    <w:left w:val="none" w:sz="0" w:space="0" w:color="auto"/>
                                                                                                                    <w:bottom w:val="none" w:sz="0" w:space="0" w:color="auto"/>
                                                                                                                    <w:right w:val="none" w:sz="0" w:space="0" w:color="auto"/>
                                                                                                                  </w:divBdr>
                                                                                                                  <w:divsChild>
                                                                                                                    <w:div w:id="592083798">
                                                                                                                      <w:marLeft w:val="0"/>
                                                                                                                      <w:marRight w:val="0"/>
                                                                                                                      <w:marTop w:val="0"/>
                                                                                                                      <w:marBottom w:val="0"/>
                                                                                                                      <w:divBdr>
                                                                                                                        <w:top w:val="none" w:sz="0" w:space="0" w:color="auto"/>
                                                                                                                        <w:left w:val="none" w:sz="0" w:space="0" w:color="auto"/>
                                                                                                                        <w:bottom w:val="none" w:sz="0" w:space="0" w:color="auto"/>
                                                                                                                        <w:right w:val="none" w:sz="0" w:space="0" w:color="auto"/>
                                                                                                                      </w:divBdr>
                                                                                                                    </w:div>
                                                                                                                  </w:divsChild>
                                                                                                                </w:div>
                                                                                                                <w:div w:id="1759280888">
                                                                                                                  <w:marLeft w:val="0"/>
                                                                                                                  <w:marRight w:val="0"/>
                                                                                                                  <w:marTop w:val="0"/>
                                                                                                                  <w:marBottom w:val="0"/>
                                                                                                                  <w:divBdr>
                                                                                                                    <w:top w:val="none" w:sz="0" w:space="0" w:color="auto"/>
                                                                                                                    <w:left w:val="none" w:sz="0" w:space="0" w:color="auto"/>
                                                                                                                    <w:bottom w:val="none" w:sz="0" w:space="0" w:color="auto"/>
                                                                                                                    <w:right w:val="none" w:sz="0" w:space="0" w:color="auto"/>
                                                                                                                  </w:divBdr>
                                                                                                                </w:div>
                                                                                                              </w:divsChild>
                                                                                                            </w:div>
                                                                                                            <w:div w:id="1788692004">
                                                                                                              <w:marLeft w:val="0"/>
                                                                                                              <w:marRight w:val="0"/>
                                                                                                              <w:marTop w:val="0"/>
                                                                                                              <w:marBottom w:val="0"/>
                                                                                                              <w:divBdr>
                                                                                                                <w:top w:val="single" w:sz="6" w:space="0" w:color="000000"/>
                                                                                                                <w:left w:val="single" w:sz="6" w:space="0" w:color="000000"/>
                                                                                                                <w:bottom w:val="single" w:sz="6" w:space="0" w:color="000000"/>
                                                                                                                <w:right w:val="single" w:sz="6" w:space="0" w:color="000000"/>
                                                                                                              </w:divBdr>
                                                                                                              <w:divsChild>
                                                                                                                <w:div w:id="98532177">
                                                                                                                  <w:marLeft w:val="0"/>
                                                                                                                  <w:marRight w:val="0"/>
                                                                                                                  <w:marTop w:val="0"/>
                                                                                                                  <w:marBottom w:val="0"/>
                                                                                                                  <w:divBdr>
                                                                                                                    <w:top w:val="none" w:sz="0" w:space="0" w:color="auto"/>
                                                                                                                    <w:left w:val="none" w:sz="0" w:space="0" w:color="auto"/>
                                                                                                                    <w:bottom w:val="none" w:sz="0" w:space="0" w:color="auto"/>
                                                                                                                    <w:right w:val="none" w:sz="0" w:space="0" w:color="auto"/>
                                                                                                                  </w:divBdr>
                                                                                                                </w:div>
                                                                                                                <w:div w:id="992372703">
                                                                                                                  <w:marLeft w:val="0"/>
                                                                                                                  <w:marRight w:val="0"/>
                                                                                                                  <w:marTop w:val="0"/>
                                                                                                                  <w:marBottom w:val="0"/>
                                                                                                                  <w:divBdr>
                                                                                                                    <w:top w:val="none" w:sz="0" w:space="0" w:color="auto"/>
                                                                                                                    <w:left w:val="none" w:sz="0" w:space="0" w:color="auto"/>
                                                                                                                    <w:bottom w:val="none" w:sz="0" w:space="0" w:color="auto"/>
                                                                                                                    <w:right w:val="none" w:sz="0" w:space="0" w:color="auto"/>
                                                                                                                  </w:divBdr>
                                                                                                                  <w:divsChild>
                                                                                                                    <w:div w:id="1920825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8505553">
                                                                                              <w:marLeft w:val="0"/>
                                                                                              <w:marRight w:val="0"/>
                                                                                              <w:marTop w:val="0"/>
                                                                                              <w:marBottom w:val="0"/>
                                                                                              <w:divBdr>
                                                                                                <w:top w:val="none" w:sz="0" w:space="0" w:color="auto"/>
                                                                                                <w:left w:val="none" w:sz="0" w:space="0" w:color="auto"/>
                                                                                                <w:bottom w:val="none" w:sz="0" w:space="0" w:color="auto"/>
                                                                                                <w:right w:val="none" w:sz="0" w:space="0" w:color="auto"/>
                                                                                              </w:divBdr>
                                                                                              <w:divsChild>
                                                                                                <w:div w:id="948313748">
                                                                                                  <w:marLeft w:val="0"/>
                                                                                                  <w:marRight w:val="0"/>
                                                                                                  <w:marTop w:val="0"/>
                                                                                                  <w:marBottom w:val="0"/>
                                                                                                  <w:divBdr>
                                                                                                    <w:top w:val="none" w:sz="0" w:space="0" w:color="auto"/>
                                                                                                    <w:left w:val="none" w:sz="0" w:space="0" w:color="auto"/>
                                                                                                    <w:bottom w:val="none" w:sz="0" w:space="0" w:color="auto"/>
                                                                                                    <w:right w:val="none" w:sz="0" w:space="0" w:color="auto"/>
                                                                                                  </w:divBdr>
                                                                                                </w:div>
                                                                                                <w:div w:id="1106383711">
                                                                                                  <w:marLeft w:val="0"/>
                                                                                                  <w:marRight w:val="0"/>
                                                                                                  <w:marTop w:val="0"/>
                                                                                                  <w:marBottom w:val="450"/>
                                                                                                  <w:divBdr>
                                                                                                    <w:top w:val="none" w:sz="0" w:space="0" w:color="auto"/>
                                                                                                    <w:left w:val="none" w:sz="0" w:space="0" w:color="auto"/>
                                                                                                    <w:bottom w:val="none" w:sz="0" w:space="0" w:color="auto"/>
                                                                                                    <w:right w:val="none" w:sz="0" w:space="0" w:color="auto"/>
                                                                                                  </w:divBdr>
                                                                                                </w:div>
                                                                                              </w:divsChild>
                                                                                            </w:div>
                                                                                            <w:div w:id="1894459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99607749">
      <w:bodyDiv w:val="1"/>
      <w:marLeft w:val="0"/>
      <w:marRight w:val="0"/>
      <w:marTop w:val="0"/>
      <w:marBottom w:val="0"/>
      <w:divBdr>
        <w:top w:val="none" w:sz="0" w:space="0" w:color="auto"/>
        <w:left w:val="none" w:sz="0" w:space="0" w:color="auto"/>
        <w:bottom w:val="none" w:sz="0" w:space="0" w:color="auto"/>
        <w:right w:val="none" w:sz="0" w:space="0" w:color="auto"/>
      </w:divBdr>
      <w:divsChild>
        <w:div w:id="1066077166">
          <w:marLeft w:val="0"/>
          <w:marRight w:val="0"/>
          <w:marTop w:val="0"/>
          <w:marBottom w:val="120"/>
          <w:divBdr>
            <w:top w:val="none" w:sz="0" w:space="0" w:color="auto"/>
            <w:left w:val="none" w:sz="0" w:space="0" w:color="auto"/>
            <w:bottom w:val="none" w:sz="0" w:space="0" w:color="auto"/>
            <w:right w:val="none" w:sz="0" w:space="0" w:color="auto"/>
          </w:divBdr>
          <w:divsChild>
            <w:div w:id="769814784">
              <w:marLeft w:val="0"/>
              <w:marRight w:val="0"/>
              <w:marTop w:val="0"/>
              <w:marBottom w:val="0"/>
              <w:divBdr>
                <w:top w:val="single" w:sz="6" w:space="16" w:color="414141"/>
                <w:left w:val="single" w:sz="6" w:space="18" w:color="414141"/>
                <w:bottom w:val="single" w:sz="6" w:space="0" w:color="414141"/>
                <w:right w:val="single" w:sz="6" w:space="31" w:color="414141"/>
              </w:divBdr>
              <w:divsChild>
                <w:div w:id="1448424209">
                  <w:marLeft w:val="0"/>
                  <w:marRight w:val="0"/>
                  <w:marTop w:val="0"/>
                  <w:marBottom w:val="0"/>
                  <w:divBdr>
                    <w:top w:val="none" w:sz="0" w:space="0" w:color="auto"/>
                    <w:left w:val="none" w:sz="0" w:space="0" w:color="auto"/>
                    <w:bottom w:val="none" w:sz="0" w:space="0" w:color="auto"/>
                    <w:right w:val="none" w:sz="0" w:space="0" w:color="auto"/>
                  </w:divBdr>
                </w:div>
              </w:divsChild>
            </w:div>
            <w:div w:id="1312519476">
              <w:marLeft w:val="0"/>
              <w:marRight w:val="0"/>
              <w:marTop w:val="0"/>
              <w:marBottom w:val="0"/>
              <w:divBdr>
                <w:top w:val="single" w:sz="6" w:space="16" w:color="414141"/>
                <w:left w:val="single" w:sz="6" w:space="18" w:color="414141"/>
                <w:bottom w:val="single" w:sz="6" w:space="0" w:color="414141"/>
                <w:right w:val="single" w:sz="6" w:space="31" w:color="414141"/>
              </w:divBdr>
              <w:divsChild>
                <w:div w:id="1937401895">
                  <w:marLeft w:val="0"/>
                  <w:marRight w:val="0"/>
                  <w:marTop w:val="0"/>
                  <w:marBottom w:val="0"/>
                  <w:divBdr>
                    <w:top w:val="none" w:sz="0" w:space="0" w:color="auto"/>
                    <w:left w:val="none" w:sz="0" w:space="0" w:color="auto"/>
                    <w:bottom w:val="none" w:sz="0" w:space="0" w:color="auto"/>
                    <w:right w:val="none" w:sz="0" w:space="0" w:color="auto"/>
                  </w:divBdr>
                </w:div>
              </w:divsChild>
            </w:div>
            <w:div w:id="1468283793">
              <w:marLeft w:val="0"/>
              <w:marRight w:val="0"/>
              <w:marTop w:val="0"/>
              <w:marBottom w:val="0"/>
              <w:divBdr>
                <w:top w:val="single" w:sz="6" w:space="16" w:color="414141"/>
                <w:left w:val="single" w:sz="6" w:space="18" w:color="414141"/>
                <w:bottom w:val="single" w:sz="6" w:space="0" w:color="414141"/>
                <w:right w:val="single" w:sz="6" w:space="31" w:color="414141"/>
              </w:divBdr>
              <w:divsChild>
                <w:div w:id="200481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547269">
      <w:bodyDiv w:val="1"/>
      <w:marLeft w:val="0"/>
      <w:marRight w:val="0"/>
      <w:marTop w:val="0"/>
      <w:marBottom w:val="0"/>
      <w:divBdr>
        <w:top w:val="none" w:sz="0" w:space="0" w:color="auto"/>
        <w:left w:val="none" w:sz="0" w:space="0" w:color="auto"/>
        <w:bottom w:val="none" w:sz="0" w:space="0" w:color="auto"/>
        <w:right w:val="none" w:sz="0" w:space="0" w:color="auto"/>
      </w:divBdr>
      <w:divsChild>
        <w:div w:id="501236995">
          <w:marLeft w:val="0"/>
          <w:marRight w:val="0"/>
          <w:marTop w:val="0"/>
          <w:marBottom w:val="0"/>
          <w:divBdr>
            <w:top w:val="none" w:sz="0" w:space="0" w:color="auto"/>
            <w:left w:val="none" w:sz="0" w:space="0" w:color="auto"/>
            <w:bottom w:val="none" w:sz="0" w:space="0" w:color="auto"/>
            <w:right w:val="none" w:sz="0" w:space="0" w:color="auto"/>
          </w:divBdr>
          <w:divsChild>
            <w:div w:id="1576089391">
              <w:marLeft w:val="0"/>
              <w:marRight w:val="0"/>
              <w:marTop w:val="0"/>
              <w:marBottom w:val="0"/>
              <w:divBdr>
                <w:top w:val="none" w:sz="0" w:space="0" w:color="auto"/>
                <w:left w:val="none" w:sz="0" w:space="0" w:color="auto"/>
                <w:bottom w:val="none" w:sz="0" w:space="0" w:color="auto"/>
                <w:right w:val="none" w:sz="0" w:space="0" w:color="auto"/>
              </w:divBdr>
              <w:divsChild>
                <w:div w:id="2139494978">
                  <w:marLeft w:val="0"/>
                  <w:marRight w:val="0"/>
                  <w:marTop w:val="0"/>
                  <w:marBottom w:val="0"/>
                  <w:divBdr>
                    <w:top w:val="none" w:sz="0" w:space="0" w:color="auto"/>
                    <w:left w:val="none" w:sz="0" w:space="0" w:color="auto"/>
                    <w:bottom w:val="none" w:sz="0" w:space="0" w:color="auto"/>
                    <w:right w:val="none" w:sz="0" w:space="0" w:color="auto"/>
                  </w:divBdr>
                  <w:divsChild>
                    <w:div w:id="288438729">
                      <w:marLeft w:val="0"/>
                      <w:marRight w:val="0"/>
                      <w:marTop w:val="0"/>
                      <w:marBottom w:val="0"/>
                      <w:divBdr>
                        <w:top w:val="none" w:sz="0" w:space="0" w:color="auto"/>
                        <w:left w:val="none" w:sz="0" w:space="0" w:color="auto"/>
                        <w:bottom w:val="none" w:sz="0" w:space="0" w:color="auto"/>
                        <w:right w:val="none" w:sz="0" w:space="0" w:color="auto"/>
                      </w:divBdr>
                      <w:divsChild>
                        <w:div w:id="335421906">
                          <w:marLeft w:val="0"/>
                          <w:marRight w:val="0"/>
                          <w:marTop w:val="0"/>
                          <w:marBottom w:val="0"/>
                          <w:divBdr>
                            <w:top w:val="none" w:sz="0" w:space="0" w:color="auto"/>
                            <w:left w:val="none" w:sz="0" w:space="0" w:color="auto"/>
                            <w:bottom w:val="none" w:sz="0" w:space="0" w:color="auto"/>
                            <w:right w:val="none" w:sz="0" w:space="0" w:color="auto"/>
                          </w:divBdr>
                          <w:divsChild>
                            <w:div w:id="1827547620">
                              <w:marLeft w:val="0"/>
                              <w:marRight w:val="0"/>
                              <w:marTop w:val="0"/>
                              <w:marBottom w:val="0"/>
                              <w:divBdr>
                                <w:top w:val="none" w:sz="0" w:space="0" w:color="auto"/>
                                <w:left w:val="none" w:sz="0" w:space="0" w:color="auto"/>
                                <w:bottom w:val="none" w:sz="0" w:space="0" w:color="auto"/>
                                <w:right w:val="none" w:sz="0" w:space="0" w:color="auto"/>
                              </w:divBdr>
                              <w:divsChild>
                                <w:div w:id="1466389744">
                                  <w:marLeft w:val="0"/>
                                  <w:marRight w:val="0"/>
                                  <w:marTop w:val="0"/>
                                  <w:marBottom w:val="0"/>
                                  <w:divBdr>
                                    <w:top w:val="none" w:sz="0" w:space="0" w:color="auto"/>
                                    <w:left w:val="none" w:sz="0" w:space="0" w:color="auto"/>
                                    <w:bottom w:val="none" w:sz="0" w:space="0" w:color="auto"/>
                                    <w:right w:val="none" w:sz="0" w:space="0" w:color="auto"/>
                                  </w:divBdr>
                                  <w:divsChild>
                                    <w:div w:id="1529563747">
                                      <w:marLeft w:val="0"/>
                                      <w:marRight w:val="0"/>
                                      <w:marTop w:val="0"/>
                                      <w:marBottom w:val="0"/>
                                      <w:divBdr>
                                        <w:top w:val="none" w:sz="0" w:space="0" w:color="auto"/>
                                        <w:left w:val="none" w:sz="0" w:space="0" w:color="auto"/>
                                        <w:bottom w:val="none" w:sz="0" w:space="0" w:color="auto"/>
                                        <w:right w:val="none" w:sz="0" w:space="0" w:color="auto"/>
                                      </w:divBdr>
                                    </w:div>
                                  </w:divsChild>
                                </w:div>
                                <w:div w:id="1859461652">
                                  <w:marLeft w:val="0"/>
                                  <w:marRight w:val="0"/>
                                  <w:marTop w:val="0"/>
                                  <w:marBottom w:val="0"/>
                                  <w:divBdr>
                                    <w:top w:val="none" w:sz="0" w:space="0" w:color="auto"/>
                                    <w:left w:val="none" w:sz="0" w:space="0" w:color="auto"/>
                                    <w:bottom w:val="none" w:sz="0" w:space="0" w:color="auto"/>
                                    <w:right w:val="none" w:sz="0" w:space="0" w:color="auto"/>
                                  </w:divBdr>
                                  <w:divsChild>
                                    <w:div w:id="25050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8198036">
      <w:bodyDiv w:val="1"/>
      <w:marLeft w:val="0"/>
      <w:marRight w:val="0"/>
      <w:marTop w:val="0"/>
      <w:marBottom w:val="0"/>
      <w:divBdr>
        <w:top w:val="none" w:sz="0" w:space="0" w:color="auto"/>
        <w:left w:val="none" w:sz="0" w:space="0" w:color="auto"/>
        <w:bottom w:val="none" w:sz="0" w:space="0" w:color="auto"/>
        <w:right w:val="none" w:sz="0" w:space="0" w:color="auto"/>
      </w:divBdr>
    </w:div>
    <w:div w:id="660695129">
      <w:bodyDiv w:val="1"/>
      <w:marLeft w:val="0"/>
      <w:marRight w:val="0"/>
      <w:marTop w:val="0"/>
      <w:marBottom w:val="0"/>
      <w:divBdr>
        <w:top w:val="none" w:sz="0" w:space="0" w:color="auto"/>
        <w:left w:val="none" w:sz="0" w:space="0" w:color="auto"/>
        <w:bottom w:val="none" w:sz="0" w:space="0" w:color="auto"/>
        <w:right w:val="none" w:sz="0" w:space="0" w:color="auto"/>
      </w:divBdr>
      <w:divsChild>
        <w:div w:id="1956791899">
          <w:marLeft w:val="0"/>
          <w:marRight w:val="0"/>
          <w:marTop w:val="100"/>
          <w:marBottom w:val="100"/>
          <w:divBdr>
            <w:top w:val="none" w:sz="0" w:space="0" w:color="auto"/>
            <w:left w:val="none" w:sz="0" w:space="0" w:color="auto"/>
            <w:bottom w:val="none" w:sz="0" w:space="0" w:color="auto"/>
            <w:right w:val="none" w:sz="0" w:space="0" w:color="auto"/>
          </w:divBdr>
          <w:divsChild>
            <w:div w:id="1083573194">
              <w:marLeft w:val="0"/>
              <w:marRight w:val="0"/>
              <w:marTop w:val="0"/>
              <w:marBottom w:val="0"/>
              <w:divBdr>
                <w:top w:val="none" w:sz="0" w:space="0" w:color="auto"/>
                <w:left w:val="none" w:sz="0" w:space="0" w:color="auto"/>
                <w:bottom w:val="none" w:sz="0" w:space="0" w:color="auto"/>
                <w:right w:val="none" w:sz="0" w:space="0" w:color="auto"/>
              </w:divBdr>
              <w:divsChild>
                <w:div w:id="1525047628">
                  <w:marLeft w:val="105"/>
                  <w:marRight w:val="105"/>
                  <w:marTop w:val="105"/>
                  <w:marBottom w:val="105"/>
                  <w:divBdr>
                    <w:top w:val="none" w:sz="0" w:space="0" w:color="auto"/>
                    <w:left w:val="none" w:sz="0" w:space="0" w:color="auto"/>
                    <w:bottom w:val="none" w:sz="0" w:space="0" w:color="auto"/>
                    <w:right w:val="none" w:sz="0" w:space="0" w:color="auto"/>
                  </w:divBdr>
                  <w:divsChild>
                    <w:div w:id="1373115312">
                      <w:marLeft w:val="0"/>
                      <w:marRight w:val="0"/>
                      <w:marTop w:val="0"/>
                      <w:marBottom w:val="0"/>
                      <w:divBdr>
                        <w:top w:val="none" w:sz="0" w:space="0" w:color="auto"/>
                        <w:left w:val="none" w:sz="0" w:space="0" w:color="auto"/>
                        <w:bottom w:val="none" w:sz="0" w:space="0" w:color="auto"/>
                        <w:right w:val="none" w:sz="0" w:space="0" w:color="auto"/>
                      </w:divBdr>
                      <w:divsChild>
                        <w:div w:id="1574925956">
                          <w:marLeft w:val="0"/>
                          <w:marRight w:val="0"/>
                          <w:marTop w:val="0"/>
                          <w:marBottom w:val="0"/>
                          <w:divBdr>
                            <w:top w:val="none" w:sz="0" w:space="0" w:color="auto"/>
                            <w:left w:val="none" w:sz="0" w:space="0" w:color="auto"/>
                            <w:bottom w:val="none" w:sz="0" w:space="0" w:color="auto"/>
                            <w:right w:val="none" w:sz="0" w:space="0" w:color="auto"/>
                          </w:divBdr>
                          <w:divsChild>
                            <w:div w:id="1970092168">
                              <w:marLeft w:val="105"/>
                              <w:marRight w:val="105"/>
                              <w:marTop w:val="105"/>
                              <w:marBottom w:val="105"/>
                              <w:divBdr>
                                <w:top w:val="none" w:sz="0" w:space="0" w:color="auto"/>
                                <w:left w:val="none" w:sz="0" w:space="0" w:color="auto"/>
                                <w:bottom w:val="none" w:sz="0" w:space="0" w:color="auto"/>
                                <w:right w:val="none" w:sz="0" w:space="0" w:color="auto"/>
                              </w:divBdr>
                              <w:divsChild>
                                <w:div w:id="279608749">
                                  <w:marLeft w:val="0"/>
                                  <w:marRight w:val="0"/>
                                  <w:marTop w:val="0"/>
                                  <w:marBottom w:val="0"/>
                                  <w:divBdr>
                                    <w:top w:val="none" w:sz="0" w:space="0" w:color="auto"/>
                                    <w:left w:val="none" w:sz="0" w:space="0" w:color="auto"/>
                                    <w:bottom w:val="none" w:sz="0" w:space="0" w:color="auto"/>
                                    <w:right w:val="none" w:sz="0" w:space="0" w:color="auto"/>
                                  </w:divBdr>
                                  <w:divsChild>
                                    <w:div w:id="1855149496">
                                      <w:marLeft w:val="0"/>
                                      <w:marRight w:val="0"/>
                                      <w:marTop w:val="0"/>
                                      <w:marBottom w:val="0"/>
                                      <w:divBdr>
                                        <w:top w:val="none" w:sz="0" w:space="0" w:color="auto"/>
                                        <w:left w:val="none" w:sz="0" w:space="0" w:color="auto"/>
                                        <w:bottom w:val="none" w:sz="0" w:space="0" w:color="auto"/>
                                        <w:right w:val="none" w:sz="0" w:space="0" w:color="auto"/>
                                      </w:divBdr>
                                      <w:divsChild>
                                        <w:div w:id="2037651927">
                                          <w:marLeft w:val="0"/>
                                          <w:marRight w:val="0"/>
                                          <w:marTop w:val="0"/>
                                          <w:marBottom w:val="0"/>
                                          <w:divBdr>
                                            <w:top w:val="none" w:sz="0" w:space="0" w:color="auto"/>
                                            <w:left w:val="none" w:sz="0" w:space="0" w:color="auto"/>
                                            <w:bottom w:val="none" w:sz="0" w:space="0" w:color="auto"/>
                                            <w:right w:val="none" w:sz="0" w:space="0" w:color="auto"/>
                                          </w:divBdr>
                                          <w:divsChild>
                                            <w:div w:id="1695302814">
                                              <w:marLeft w:val="0"/>
                                              <w:marRight w:val="0"/>
                                              <w:marTop w:val="0"/>
                                              <w:marBottom w:val="0"/>
                                              <w:divBdr>
                                                <w:top w:val="none" w:sz="0" w:space="0" w:color="auto"/>
                                                <w:left w:val="none" w:sz="0" w:space="0" w:color="auto"/>
                                                <w:bottom w:val="none" w:sz="0" w:space="0" w:color="auto"/>
                                                <w:right w:val="none" w:sz="0" w:space="0" w:color="auto"/>
                                              </w:divBdr>
                                              <w:divsChild>
                                                <w:div w:id="2138714768">
                                                  <w:marLeft w:val="105"/>
                                                  <w:marRight w:val="105"/>
                                                  <w:marTop w:val="105"/>
                                                  <w:marBottom w:val="105"/>
                                                  <w:divBdr>
                                                    <w:top w:val="none" w:sz="0" w:space="0" w:color="auto"/>
                                                    <w:left w:val="none" w:sz="0" w:space="0" w:color="auto"/>
                                                    <w:bottom w:val="none" w:sz="0" w:space="0" w:color="auto"/>
                                                    <w:right w:val="none" w:sz="0" w:space="0" w:color="auto"/>
                                                  </w:divBdr>
                                                  <w:divsChild>
                                                    <w:div w:id="444618248">
                                                      <w:marLeft w:val="0"/>
                                                      <w:marRight w:val="0"/>
                                                      <w:marTop w:val="0"/>
                                                      <w:marBottom w:val="0"/>
                                                      <w:divBdr>
                                                        <w:top w:val="none" w:sz="0" w:space="0" w:color="auto"/>
                                                        <w:left w:val="none" w:sz="0" w:space="0" w:color="auto"/>
                                                        <w:bottom w:val="none" w:sz="0" w:space="0" w:color="auto"/>
                                                        <w:right w:val="none" w:sz="0" w:space="0" w:color="auto"/>
                                                      </w:divBdr>
                                                      <w:divsChild>
                                                        <w:div w:id="1166556492">
                                                          <w:marLeft w:val="0"/>
                                                          <w:marRight w:val="0"/>
                                                          <w:marTop w:val="0"/>
                                                          <w:marBottom w:val="0"/>
                                                          <w:divBdr>
                                                            <w:top w:val="none" w:sz="0" w:space="0" w:color="auto"/>
                                                            <w:left w:val="none" w:sz="0" w:space="0" w:color="auto"/>
                                                            <w:bottom w:val="none" w:sz="0" w:space="0" w:color="auto"/>
                                                            <w:right w:val="none" w:sz="0" w:space="0" w:color="auto"/>
                                                          </w:divBdr>
                                                          <w:divsChild>
                                                            <w:div w:id="1456019433">
                                                              <w:marLeft w:val="0"/>
                                                              <w:marRight w:val="0"/>
                                                              <w:marTop w:val="0"/>
                                                              <w:marBottom w:val="0"/>
                                                              <w:divBdr>
                                                                <w:top w:val="none" w:sz="0" w:space="0" w:color="auto"/>
                                                                <w:left w:val="none" w:sz="0" w:space="0" w:color="auto"/>
                                                                <w:bottom w:val="none" w:sz="0" w:space="0" w:color="auto"/>
                                                                <w:right w:val="none" w:sz="0" w:space="0" w:color="auto"/>
                                                              </w:divBdr>
                                                              <w:divsChild>
                                                                <w:div w:id="1597520806">
                                                                  <w:marLeft w:val="0"/>
                                                                  <w:marRight w:val="0"/>
                                                                  <w:marTop w:val="0"/>
                                                                  <w:marBottom w:val="0"/>
                                                                  <w:divBdr>
                                                                    <w:top w:val="none" w:sz="0" w:space="0" w:color="auto"/>
                                                                    <w:left w:val="none" w:sz="0" w:space="0" w:color="auto"/>
                                                                    <w:bottom w:val="none" w:sz="0" w:space="0" w:color="auto"/>
                                                                    <w:right w:val="none" w:sz="0" w:space="0" w:color="auto"/>
                                                                  </w:divBdr>
                                                                  <w:divsChild>
                                                                    <w:div w:id="1597594266">
                                                                      <w:marLeft w:val="0"/>
                                                                      <w:marRight w:val="0"/>
                                                                      <w:marTop w:val="0"/>
                                                                      <w:marBottom w:val="0"/>
                                                                      <w:divBdr>
                                                                        <w:top w:val="none" w:sz="0" w:space="0" w:color="auto"/>
                                                                        <w:left w:val="none" w:sz="0" w:space="0" w:color="auto"/>
                                                                        <w:bottom w:val="none" w:sz="0" w:space="0" w:color="auto"/>
                                                                        <w:right w:val="none" w:sz="0" w:space="0" w:color="auto"/>
                                                                      </w:divBdr>
                                                                      <w:divsChild>
                                                                        <w:div w:id="2055107658">
                                                                          <w:marLeft w:val="0"/>
                                                                          <w:marRight w:val="0"/>
                                                                          <w:marTop w:val="0"/>
                                                                          <w:marBottom w:val="0"/>
                                                                          <w:divBdr>
                                                                            <w:top w:val="none" w:sz="0" w:space="0" w:color="auto"/>
                                                                            <w:left w:val="none" w:sz="0" w:space="0" w:color="auto"/>
                                                                            <w:bottom w:val="none" w:sz="0" w:space="0" w:color="auto"/>
                                                                            <w:right w:val="none" w:sz="0" w:space="0" w:color="auto"/>
                                                                          </w:divBdr>
                                                                          <w:divsChild>
                                                                            <w:div w:id="157311620">
                                                                              <w:marLeft w:val="105"/>
                                                                              <w:marRight w:val="105"/>
                                                                              <w:marTop w:val="105"/>
                                                                              <w:marBottom w:val="105"/>
                                                                              <w:divBdr>
                                                                                <w:top w:val="none" w:sz="0" w:space="0" w:color="auto"/>
                                                                                <w:left w:val="none" w:sz="0" w:space="0" w:color="auto"/>
                                                                                <w:bottom w:val="none" w:sz="0" w:space="0" w:color="auto"/>
                                                                                <w:right w:val="none" w:sz="0" w:space="0" w:color="auto"/>
                                                                              </w:divBdr>
                                                                              <w:divsChild>
                                                                                <w:div w:id="1635672014">
                                                                                  <w:marLeft w:val="0"/>
                                                                                  <w:marRight w:val="0"/>
                                                                                  <w:marTop w:val="0"/>
                                                                                  <w:marBottom w:val="0"/>
                                                                                  <w:divBdr>
                                                                                    <w:top w:val="none" w:sz="0" w:space="0" w:color="auto"/>
                                                                                    <w:left w:val="none" w:sz="0" w:space="0" w:color="auto"/>
                                                                                    <w:bottom w:val="none" w:sz="0" w:space="0" w:color="auto"/>
                                                                                    <w:right w:val="none" w:sz="0" w:space="0" w:color="auto"/>
                                                                                  </w:divBdr>
                                                                                  <w:divsChild>
                                                                                    <w:div w:id="1532766013">
                                                                                      <w:marLeft w:val="0"/>
                                                                                      <w:marRight w:val="0"/>
                                                                                      <w:marTop w:val="0"/>
                                                                                      <w:marBottom w:val="0"/>
                                                                                      <w:divBdr>
                                                                                        <w:top w:val="none" w:sz="0" w:space="0" w:color="auto"/>
                                                                                        <w:left w:val="none" w:sz="0" w:space="0" w:color="auto"/>
                                                                                        <w:bottom w:val="none" w:sz="0" w:space="0" w:color="auto"/>
                                                                                        <w:right w:val="none" w:sz="0" w:space="0" w:color="auto"/>
                                                                                      </w:divBdr>
                                                                                      <w:divsChild>
                                                                                        <w:div w:id="189805287">
                                                                                          <w:marLeft w:val="0"/>
                                                                                          <w:marRight w:val="0"/>
                                                                                          <w:marTop w:val="120"/>
                                                                                          <w:marBottom w:val="0"/>
                                                                                          <w:divBdr>
                                                                                            <w:top w:val="none" w:sz="0" w:space="0" w:color="auto"/>
                                                                                            <w:left w:val="none" w:sz="0" w:space="0" w:color="auto"/>
                                                                                            <w:bottom w:val="none" w:sz="0" w:space="0" w:color="auto"/>
                                                                                            <w:right w:val="none" w:sz="0" w:space="0" w:color="auto"/>
                                                                                          </w:divBdr>
                                                                                          <w:divsChild>
                                                                                            <w:div w:id="1852068063">
                                                                                              <w:marLeft w:val="0"/>
                                                                                              <w:marRight w:val="0"/>
                                                                                              <w:marTop w:val="0"/>
                                                                                              <w:marBottom w:val="285"/>
                                                                                              <w:divBdr>
                                                                                                <w:top w:val="none" w:sz="0" w:space="0" w:color="auto"/>
                                                                                                <w:left w:val="none" w:sz="0" w:space="0" w:color="auto"/>
                                                                                                <w:bottom w:val="none" w:sz="0" w:space="0" w:color="auto"/>
                                                                                                <w:right w:val="none" w:sz="0" w:space="0" w:color="auto"/>
                                                                                              </w:divBdr>
                                                                                              <w:divsChild>
                                                                                                <w:div w:id="761605002">
                                                                                                  <w:marLeft w:val="0"/>
                                                                                                  <w:marRight w:val="0"/>
                                                                                                  <w:marTop w:val="0"/>
                                                                                                  <w:marBottom w:val="0"/>
                                                                                                  <w:divBdr>
                                                                                                    <w:top w:val="none" w:sz="0" w:space="0" w:color="auto"/>
                                                                                                    <w:left w:val="none" w:sz="0" w:space="0" w:color="auto"/>
                                                                                                    <w:bottom w:val="none" w:sz="0" w:space="0" w:color="auto"/>
                                                                                                    <w:right w:val="none" w:sz="0" w:space="0" w:color="auto"/>
                                                                                                  </w:divBdr>
                                                                                                  <w:divsChild>
                                                                                                    <w:div w:id="1314872354">
                                                                                                      <w:marLeft w:val="0"/>
                                                                                                      <w:marRight w:val="0"/>
                                                                                                      <w:marTop w:val="0"/>
                                                                                                      <w:marBottom w:val="0"/>
                                                                                                      <w:divBdr>
                                                                                                        <w:top w:val="none" w:sz="0" w:space="0" w:color="auto"/>
                                                                                                        <w:left w:val="none" w:sz="0" w:space="0" w:color="auto"/>
                                                                                                        <w:bottom w:val="none" w:sz="0" w:space="0" w:color="auto"/>
                                                                                                        <w:right w:val="none" w:sz="0" w:space="0" w:color="auto"/>
                                                                                                      </w:divBdr>
                                                                                                      <w:divsChild>
                                                                                                        <w:div w:id="1297177321">
                                                                                                          <w:marLeft w:val="0"/>
                                                                                                          <w:marRight w:val="0"/>
                                                                                                          <w:marTop w:val="0"/>
                                                                                                          <w:marBottom w:val="0"/>
                                                                                                          <w:divBdr>
                                                                                                            <w:top w:val="none" w:sz="0" w:space="0" w:color="auto"/>
                                                                                                            <w:left w:val="none" w:sz="0" w:space="0" w:color="auto"/>
                                                                                                            <w:bottom w:val="none" w:sz="0" w:space="0" w:color="auto"/>
                                                                                                            <w:right w:val="none" w:sz="0" w:space="0" w:color="auto"/>
                                                                                                          </w:divBdr>
                                                                                                          <w:divsChild>
                                                                                                            <w:div w:id="919675518">
                                                                                                              <w:marLeft w:val="0"/>
                                                                                                              <w:marRight w:val="0"/>
                                                                                                              <w:marTop w:val="0"/>
                                                                                                              <w:marBottom w:val="0"/>
                                                                                                              <w:divBdr>
                                                                                                                <w:top w:val="single" w:sz="6" w:space="0" w:color="000000"/>
                                                                                                                <w:left w:val="single" w:sz="6" w:space="0" w:color="000000"/>
                                                                                                                <w:bottom w:val="single" w:sz="6" w:space="0" w:color="000000"/>
                                                                                                                <w:right w:val="single" w:sz="6" w:space="0" w:color="000000"/>
                                                                                                              </w:divBdr>
                                                                                                              <w:divsChild>
                                                                                                                <w:div w:id="1581909894">
                                                                                                                  <w:marLeft w:val="0"/>
                                                                                                                  <w:marRight w:val="0"/>
                                                                                                                  <w:marTop w:val="0"/>
                                                                                                                  <w:marBottom w:val="0"/>
                                                                                                                  <w:divBdr>
                                                                                                                    <w:top w:val="none" w:sz="0" w:space="0" w:color="auto"/>
                                                                                                                    <w:left w:val="none" w:sz="0" w:space="0" w:color="auto"/>
                                                                                                                    <w:bottom w:val="none" w:sz="0" w:space="0" w:color="auto"/>
                                                                                                                    <w:right w:val="none" w:sz="0" w:space="0" w:color="auto"/>
                                                                                                                  </w:divBdr>
                                                                                                                </w:div>
                                                                                                              </w:divsChild>
                                                                                                            </w:div>
                                                                                                            <w:div w:id="1856843121">
                                                                                                              <w:marLeft w:val="0"/>
                                                                                                              <w:marRight w:val="0"/>
                                                                                                              <w:marTop w:val="0"/>
                                                                                                              <w:marBottom w:val="0"/>
                                                                                                              <w:divBdr>
                                                                                                                <w:top w:val="single" w:sz="6" w:space="0" w:color="000000"/>
                                                                                                                <w:left w:val="single" w:sz="6" w:space="0" w:color="000000"/>
                                                                                                                <w:bottom w:val="single" w:sz="6" w:space="0" w:color="000000"/>
                                                                                                                <w:right w:val="single" w:sz="6" w:space="0" w:color="000000"/>
                                                                                                              </w:divBdr>
                                                                                                              <w:divsChild>
                                                                                                                <w:div w:id="1270549177">
                                                                                                                  <w:marLeft w:val="0"/>
                                                                                                                  <w:marRight w:val="0"/>
                                                                                                                  <w:marTop w:val="0"/>
                                                                                                                  <w:marBottom w:val="0"/>
                                                                                                                  <w:divBdr>
                                                                                                                    <w:top w:val="none" w:sz="0" w:space="0" w:color="auto"/>
                                                                                                                    <w:left w:val="none" w:sz="0" w:space="0" w:color="auto"/>
                                                                                                                    <w:bottom w:val="none" w:sz="0" w:space="0" w:color="auto"/>
                                                                                                                    <w:right w:val="none" w:sz="0" w:space="0" w:color="auto"/>
                                                                                                                  </w:divBdr>
                                                                                                                </w:div>
                                                                                                                <w:div w:id="1428848071">
                                                                                                                  <w:marLeft w:val="0"/>
                                                                                                                  <w:marRight w:val="0"/>
                                                                                                                  <w:marTop w:val="0"/>
                                                                                                                  <w:marBottom w:val="0"/>
                                                                                                                  <w:divBdr>
                                                                                                                    <w:top w:val="none" w:sz="0" w:space="0" w:color="auto"/>
                                                                                                                    <w:left w:val="none" w:sz="0" w:space="0" w:color="auto"/>
                                                                                                                    <w:bottom w:val="none" w:sz="0" w:space="0" w:color="auto"/>
                                                                                                                    <w:right w:val="none" w:sz="0" w:space="0" w:color="auto"/>
                                                                                                                  </w:divBdr>
                                                                                                                  <w:divsChild>
                                                                                                                    <w:div w:id="161142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69870079">
      <w:bodyDiv w:val="1"/>
      <w:marLeft w:val="0"/>
      <w:marRight w:val="0"/>
      <w:marTop w:val="0"/>
      <w:marBottom w:val="0"/>
      <w:divBdr>
        <w:top w:val="none" w:sz="0" w:space="0" w:color="auto"/>
        <w:left w:val="none" w:sz="0" w:space="0" w:color="auto"/>
        <w:bottom w:val="none" w:sz="0" w:space="0" w:color="auto"/>
        <w:right w:val="none" w:sz="0" w:space="0" w:color="auto"/>
      </w:divBdr>
      <w:divsChild>
        <w:div w:id="1295258196">
          <w:marLeft w:val="0"/>
          <w:marRight w:val="0"/>
          <w:marTop w:val="0"/>
          <w:marBottom w:val="0"/>
          <w:divBdr>
            <w:top w:val="none" w:sz="0" w:space="0" w:color="auto"/>
            <w:left w:val="none" w:sz="0" w:space="0" w:color="auto"/>
            <w:bottom w:val="none" w:sz="0" w:space="0" w:color="auto"/>
            <w:right w:val="none" w:sz="0" w:space="0" w:color="auto"/>
          </w:divBdr>
          <w:divsChild>
            <w:div w:id="708143730">
              <w:marLeft w:val="0"/>
              <w:marRight w:val="0"/>
              <w:marTop w:val="0"/>
              <w:marBottom w:val="0"/>
              <w:divBdr>
                <w:top w:val="none" w:sz="0" w:space="0" w:color="auto"/>
                <w:left w:val="none" w:sz="0" w:space="0" w:color="auto"/>
                <w:bottom w:val="none" w:sz="0" w:space="0" w:color="auto"/>
                <w:right w:val="none" w:sz="0" w:space="0" w:color="auto"/>
              </w:divBdr>
              <w:divsChild>
                <w:div w:id="1000619197">
                  <w:marLeft w:val="0"/>
                  <w:marRight w:val="0"/>
                  <w:marTop w:val="0"/>
                  <w:marBottom w:val="0"/>
                  <w:divBdr>
                    <w:top w:val="none" w:sz="0" w:space="0" w:color="auto"/>
                    <w:left w:val="none" w:sz="0" w:space="0" w:color="auto"/>
                    <w:bottom w:val="none" w:sz="0" w:space="0" w:color="auto"/>
                    <w:right w:val="none" w:sz="0" w:space="0" w:color="auto"/>
                  </w:divBdr>
                  <w:divsChild>
                    <w:div w:id="186800893">
                      <w:marLeft w:val="0"/>
                      <w:marRight w:val="0"/>
                      <w:marTop w:val="0"/>
                      <w:marBottom w:val="0"/>
                      <w:divBdr>
                        <w:top w:val="none" w:sz="0" w:space="0" w:color="auto"/>
                        <w:left w:val="none" w:sz="0" w:space="0" w:color="auto"/>
                        <w:bottom w:val="none" w:sz="0" w:space="0" w:color="auto"/>
                        <w:right w:val="none" w:sz="0" w:space="0" w:color="auto"/>
                      </w:divBdr>
                      <w:divsChild>
                        <w:div w:id="1690791090">
                          <w:marLeft w:val="0"/>
                          <w:marRight w:val="0"/>
                          <w:marTop w:val="0"/>
                          <w:marBottom w:val="0"/>
                          <w:divBdr>
                            <w:top w:val="single" w:sz="6" w:space="0" w:color="DDDDDD"/>
                            <w:left w:val="single" w:sz="6" w:space="0" w:color="DDDDDD"/>
                            <w:bottom w:val="single" w:sz="6" w:space="0" w:color="DDDDDD"/>
                            <w:right w:val="single" w:sz="6" w:space="0" w:color="DDDDDD"/>
                          </w:divBdr>
                          <w:divsChild>
                            <w:div w:id="317463069">
                              <w:marLeft w:val="0"/>
                              <w:marRight w:val="0"/>
                              <w:marTop w:val="0"/>
                              <w:marBottom w:val="0"/>
                              <w:divBdr>
                                <w:top w:val="none" w:sz="0" w:space="0" w:color="auto"/>
                                <w:left w:val="none" w:sz="0" w:space="0" w:color="auto"/>
                                <w:bottom w:val="none" w:sz="0" w:space="0" w:color="auto"/>
                                <w:right w:val="none" w:sz="0" w:space="0" w:color="auto"/>
                              </w:divBdr>
                              <w:divsChild>
                                <w:div w:id="1236862280">
                                  <w:marLeft w:val="0"/>
                                  <w:marRight w:val="0"/>
                                  <w:marTop w:val="0"/>
                                  <w:marBottom w:val="0"/>
                                  <w:divBdr>
                                    <w:top w:val="none" w:sz="0" w:space="0" w:color="auto"/>
                                    <w:left w:val="none" w:sz="0" w:space="0" w:color="auto"/>
                                    <w:bottom w:val="single" w:sz="6" w:space="18" w:color="DDDDDD"/>
                                    <w:right w:val="none" w:sz="0" w:space="0" w:color="auto"/>
                                  </w:divBdr>
                                  <w:divsChild>
                                    <w:div w:id="1678002613">
                                      <w:marLeft w:val="0"/>
                                      <w:marRight w:val="0"/>
                                      <w:marTop w:val="0"/>
                                      <w:marBottom w:val="0"/>
                                      <w:divBdr>
                                        <w:top w:val="none" w:sz="0" w:space="0" w:color="auto"/>
                                        <w:left w:val="none" w:sz="0" w:space="0" w:color="auto"/>
                                        <w:bottom w:val="none" w:sz="0" w:space="0" w:color="auto"/>
                                        <w:right w:val="none" w:sz="0" w:space="0" w:color="auto"/>
                                      </w:divBdr>
                                      <w:divsChild>
                                        <w:div w:id="1406533745">
                                          <w:marLeft w:val="0"/>
                                          <w:marRight w:val="0"/>
                                          <w:marTop w:val="0"/>
                                          <w:marBottom w:val="0"/>
                                          <w:divBdr>
                                            <w:top w:val="none" w:sz="0" w:space="0" w:color="auto"/>
                                            <w:left w:val="none" w:sz="0" w:space="0" w:color="auto"/>
                                            <w:bottom w:val="none" w:sz="0" w:space="0" w:color="auto"/>
                                            <w:right w:val="none" w:sz="0" w:space="0" w:color="auto"/>
                                          </w:divBdr>
                                          <w:divsChild>
                                            <w:div w:id="420562110">
                                              <w:marLeft w:val="0"/>
                                              <w:marRight w:val="0"/>
                                              <w:marTop w:val="0"/>
                                              <w:marBottom w:val="0"/>
                                              <w:divBdr>
                                                <w:top w:val="none" w:sz="0" w:space="0" w:color="auto"/>
                                                <w:left w:val="none" w:sz="0" w:space="0" w:color="auto"/>
                                                <w:bottom w:val="none" w:sz="0" w:space="0" w:color="auto"/>
                                                <w:right w:val="none" w:sz="0" w:space="0" w:color="auto"/>
                                              </w:divBdr>
                                              <w:divsChild>
                                                <w:div w:id="231622495">
                                                  <w:marLeft w:val="0"/>
                                                  <w:marRight w:val="0"/>
                                                  <w:marTop w:val="0"/>
                                                  <w:marBottom w:val="0"/>
                                                  <w:divBdr>
                                                    <w:top w:val="none" w:sz="0" w:space="0" w:color="auto"/>
                                                    <w:left w:val="none" w:sz="0" w:space="0" w:color="auto"/>
                                                    <w:bottom w:val="none" w:sz="0" w:space="0" w:color="auto"/>
                                                    <w:right w:val="none" w:sz="0" w:space="0" w:color="auto"/>
                                                  </w:divBdr>
                                                </w:div>
                                                <w:div w:id="339546647">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 w:id="2116250565">
                                          <w:marLeft w:val="0"/>
                                          <w:marRight w:val="0"/>
                                          <w:marTop w:val="0"/>
                                          <w:marBottom w:val="0"/>
                                          <w:divBdr>
                                            <w:top w:val="none" w:sz="0" w:space="0" w:color="auto"/>
                                            <w:left w:val="none" w:sz="0" w:space="0" w:color="auto"/>
                                            <w:bottom w:val="none" w:sz="0" w:space="0" w:color="auto"/>
                                            <w:right w:val="none" w:sz="0" w:space="0" w:color="auto"/>
                                          </w:divBdr>
                                          <w:divsChild>
                                            <w:div w:id="689573782">
                                              <w:marLeft w:val="0"/>
                                              <w:marRight w:val="0"/>
                                              <w:marTop w:val="0"/>
                                              <w:marBottom w:val="0"/>
                                              <w:divBdr>
                                                <w:top w:val="none" w:sz="0" w:space="0" w:color="auto"/>
                                                <w:left w:val="none" w:sz="0" w:space="0" w:color="auto"/>
                                                <w:bottom w:val="none" w:sz="0" w:space="0" w:color="auto"/>
                                                <w:right w:val="none" w:sz="0" w:space="0" w:color="auto"/>
                                              </w:divBdr>
                                              <w:divsChild>
                                                <w:div w:id="1657686556">
                                                  <w:marLeft w:val="0"/>
                                                  <w:marRight w:val="0"/>
                                                  <w:marTop w:val="0"/>
                                                  <w:marBottom w:val="0"/>
                                                  <w:divBdr>
                                                    <w:top w:val="none" w:sz="0" w:space="0" w:color="auto"/>
                                                    <w:left w:val="none" w:sz="0" w:space="0" w:color="auto"/>
                                                    <w:bottom w:val="none" w:sz="0" w:space="0" w:color="auto"/>
                                                    <w:right w:val="none" w:sz="0" w:space="0" w:color="auto"/>
                                                  </w:divBdr>
                                                  <w:divsChild>
                                                    <w:div w:id="1128431060">
                                                      <w:marLeft w:val="0"/>
                                                      <w:marRight w:val="0"/>
                                                      <w:marTop w:val="0"/>
                                                      <w:marBottom w:val="0"/>
                                                      <w:divBdr>
                                                        <w:top w:val="none" w:sz="0" w:space="0" w:color="auto"/>
                                                        <w:left w:val="none" w:sz="0" w:space="0" w:color="auto"/>
                                                        <w:bottom w:val="none" w:sz="0" w:space="0" w:color="auto"/>
                                                        <w:right w:val="none" w:sz="0" w:space="0" w:color="auto"/>
                                                      </w:divBdr>
                                                      <w:divsChild>
                                                        <w:div w:id="196970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11421457">
      <w:bodyDiv w:val="1"/>
      <w:marLeft w:val="0"/>
      <w:marRight w:val="0"/>
      <w:marTop w:val="0"/>
      <w:marBottom w:val="0"/>
      <w:divBdr>
        <w:top w:val="none" w:sz="0" w:space="0" w:color="auto"/>
        <w:left w:val="none" w:sz="0" w:space="0" w:color="auto"/>
        <w:bottom w:val="none" w:sz="0" w:space="0" w:color="auto"/>
        <w:right w:val="none" w:sz="0" w:space="0" w:color="auto"/>
      </w:divBdr>
    </w:div>
    <w:div w:id="736782300">
      <w:bodyDiv w:val="1"/>
      <w:marLeft w:val="0"/>
      <w:marRight w:val="0"/>
      <w:marTop w:val="0"/>
      <w:marBottom w:val="0"/>
      <w:divBdr>
        <w:top w:val="none" w:sz="0" w:space="0" w:color="auto"/>
        <w:left w:val="none" w:sz="0" w:space="0" w:color="auto"/>
        <w:bottom w:val="none" w:sz="0" w:space="0" w:color="auto"/>
        <w:right w:val="none" w:sz="0" w:space="0" w:color="auto"/>
      </w:divBdr>
    </w:div>
    <w:div w:id="752121607">
      <w:bodyDiv w:val="1"/>
      <w:marLeft w:val="0"/>
      <w:marRight w:val="0"/>
      <w:marTop w:val="0"/>
      <w:marBottom w:val="0"/>
      <w:divBdr>
        <w:top w:val="none" w:sz="0" w:space="0" w:color="auto"/>
        <w:left w:val="none" w:sz="0" w:space="0" w:color="auto"/>
        <w:bottom w:val="none" w:sz="0" w:space="0" w:color="auto"/>
        <w:right w:val="none" w:sz="0" w:space="0" w:color="auto"/>
      </w:divBdr>
      <w:divsChild>
        <w:div w:id="661084851">
          <w:marLeft w:val="0"/>
          <w:marRight w:val="0"/>
          <w:marTop w:val="0"/>
          <w:marBottom w:val="150"/>
          <w:divBdr>
            <w:top w:val="none" w:sz="0" w:space="0" w:color="auto"/>
            <w:left w:val="none" w:sz="0" w:space="0" w:color="auto"/>
            <w:bottom w:val="none" w:sz="0" w:space="0" w:color="auto"/>
            <w:right w:val="none" w:sz="0" w:space="0" w:color="auto"/>
          </w:divBdr>
          <w:divsChild>
            <w:div w:id="2111001583">
              <w:marLeft w:val="0"/>
              <w:marRight w:val="0"/>
              <w:marTop w:val="0"/>
              <w:marBottom w:val="0"/>
              <w:divBdr>
                <w:top w:val="single" w:sz="6" w:space="0" w:color="CCCCCC"/>
                <w:left w:val="single" w:sz="6" w:space="0" w:color="CCCCCC"/>
                <w:bottom w:val="single" w:sz="6" w:space="0" w:color="CCCCCC"/>
                <w:right w:val="single" w:sz="6" w:space="0" w:color="CCCCCC"/>
              </w:divBdr>
              <w:divsChild>
                <w:div w:id="214430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877940">
          <w:marLeft w:val="0"/>
          <w:marRight w:val="0"/>
          <w:marTop w:val="0"/>
          <w:marBottom w:val="0"/>
          <w:divBdr>
            <w:top w:val="none" w:sz="0" w:space="0" w:color="auto"/>
            <w:left w:val="none" w:sz="0" w:space="0" w:color="auto"/>
            <w:bottom w:val="none" w:sz="0" w:space="0" w:color="auto"/>
            <w:right w:val="none" w:sz="0" w:space="0" w:color="auto"/>
          </w:divBdr>
        </w:div>
        <w:div w:id="1063674076">
          <w:marLeft w:val="0"/>
          <w:marRight w:val="0"/>
          <w:marTop w:val="0"/>
          <w:marBottom w:val="0"/>
          <w:divBdr>
            <w:top w:val="none" w:sz="0" w:space="0" w:color="auto"/>
            <w:left w:val="none" w:sz="0" w:space="0" w:color="auto"/>
            <w:bottom w:val="none" w:sz="0" w:space="0" w:color="auto"/>
            <w:right w:val="none" w:sz="0" w:space="0" w:color="auto"/>
          </w:divBdr>
        </w:div>
      </w:divsChild>
    </w:div>
    <w:div w:id="790972680">
      <w:bodyDiv w:val="1"/>
      <w:marLeft w:val="0"/>
      <w:marRight w:val="0"/>
      <w:marTop w:val="0"/>
      <w:marBottom w:val="0"/>
      <w:divBdr>
        <w:top w:val="none" w:sz="0" w:space="0" w:color="auto"/>
        <w:left w:val="none" w:sz="0" w:space="0" w:color="auto"/>
        <w:bottom w:val="none" w:sz="0" w:space="0" w:color="auto"/>
        <w:right w:val="none" w:sz="0" w:space="0" w:color="auto"/>
      </w:divBdr>
      <w:divsChild>
        <w:div w:id="2121365624">
          <w:marLeft w:val="0"/>
          <w:marRight w:val="0"/>
          <w:marTop w:val="0"/>
          <w:marBottom w:val="0"/>
          <w:divBdr>
            <w:top w:val="none" w:sz="0" w:space="0" w:color="auto"/>
            <w:left w:val="none" w:sz="0" w:space="0" w:color="auto"/>
            <w:bottom w:val="none" w:sz="0" w:space="0" w:color="auto"/>
            <w:right w:val="none" w:sz="0" w:space="0" w:color="auto"/>
          </w:divBdr>
          <w:divsChild>
            <w:div w:id="314144686">
              <w:marLeft w:val="0"/>
              <w:marRight w:val="0"/>
              <w:marTop w:val="0"/>
              <w:marBottom w:val="0"/>
              <w:divBdr>
                <w:top w:val="none" w:sz="0" w:space="0" w:color="auto"/>
                <w:left w:val="none" w:sz="0" w:space="0" w:color="auto"/>
                <w:bottom w:val="none" w:sz="0" w:space="0" w:color="auto"/>
                <w:right w:val="none" w:sz="0" w:space="0" w:color="auto"/>
              </w:divBdr>
              <w:divsChild>
                <w:div w:id="1994915987">
                  <w:marLeft w:val="0"/>
                  <w:marRight w:val="0"/>
                  <w:marTop w:val="0"/>
                  <w:marBottom w:val="0"/>
                  <w:divBdr>
                    <w:top w:val="none" w:sz="0" w:space="0" w:color="auto"/>
                    <w:left w:val="none" w:sz="0" w:space="0" w:color="auto"/>
                    <w:bottom w:val="none" w:sz="0" w:space="0" w:color="auto"/>
                    <w:right w:val="none" w:sz="0" w:space="0" w:color="auto"/>
                  </w:divBdr>
                  <w:divsChild>
                    <w:div w:id="858007338">
                      <w:marLeft w:val="0"/>
                      <w:marRight w:val="0"/>
                      <w:marTop w:val="0"/>
                      <w:marBottom w:val="0"/>
                      <w:divBdr>
                        <w:top w:val="none" w:sz="0" w:space="0" w:color="auto"/>
                        <w:left w:val="none" w:sz="0" w:space="0" w:color="auto"/>
                        <w:bottom w:val="none" w:sz="0" w:space="0" w:color="auto"/>
                        <w:right w:val="none" w:sz="0" w:space="0" w:color="auto"/>
                      </w:divBdr>
                      <w:divsChild>
                        <w:div w:id="882180711">
                          <w:marLeft w:val="0"/>
                          <w:marRight w:val="0"/>
                          <w:marTop w:val="0"/>
                          <w:marBottom w:val="0"/>
                          <w:divBdr>
                            <w:top w:val="none" w:sz="0" w:space="0" w:color="auto"/>
                            <w:left w:val="none" w:sz="0" w:space="0" w:color="auto"/>
                            <w:bottom w:val="none" w:sz="0" w:space="0" w:color="auto"/>
                            <w:right w:val="none" w:sz="0" w:space="0" w:color="auto"/>
                          </w:divBdr>
                          <w:divsChild>
                            <w:div w:id="180436214">
                              <w:marLeft w:val="0"/>
                              <w:marRight w:val="0"/>
                              <w:marTop w:val="0"/>
                              <w:marBottom w:val="0"/>
                              <w:divBdr>
                                <w:top w:val="none" w:sz="0" w:space="0" w:color="auto"/>
                                <w:left w:val="none" w:sz="0" w:space="0" w:color="auto"/>
                                <w:bottom w:val="none" w:sz="0" w:space="0" w:color="auto"/>
                                <w:right w:val="none" w:sz="0" w:space="0" w:color="auto"/>
                              </w:divBdr>
                              <w:divsChild>
                                <w:div w:id="670642276">
                                  <w:marLeft w:val="0"/>
                                  <w:marRight w:val="0"/>
                                  <w:marTop w:val="0"/>
                                  <w:marBottom w:val="0"/>
                                  <w:divBdr>
                                    <w:top w:val="none" w:sz="0" w:space="0" w:color="auto"/>
                                    <w:left w:val="none" w:sz="0" w:space="0" w:color="auto"/>
                                    <w:bottom w:val="none" w:sz="0" w:space="0" w:color="auto"/>
                                    <w:right w:val="none" w:sz="0" w:space="0" w:color="auto"/>
                                  </w:divBdr>
                                  <w:divsChild>
                                    <w:div w:id="112585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33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0175192">
      <w:bodyDiv w:val="1"/>
      <w:marLeft w:val="0"/>
      <w:marRight w:val="0"/>
      <w:marTop w:val="0"/>
      <w:marBottom w:val="0"/>
      <w:divBdr>
        <w:top w:val="none" w:sz="0" w:space="0" w:color="auto"/>
        <w:left w:val="none" w:sz="0" w:space="0" w:color="auto"/>
        <w:bottom w:val="none" w:sz="0" w:space="0" w:color="auto"/>
        <w:right w:val="none" w:sz="0" w:space="0" w:color="auto"/>
      </w:divBdr>
    </w:div>
    <w:div w:id="856892657">
      <w:bodyDiv w:val="1"/>
      <w:marLeft w:val="0"/>
      <w:marRight w:val="0"/>
      <w:marTop w:val="0"/>
      <w:marBottom w:val="0"/>
      <w:divBdr>
        <w:top w:val="none" w:sz="0" w:space="0" w:color="auto"/>
        <w:left w:val="none" w:sz="0" w:space="0" w:color="auto"/>
        <w:bottom w:val="none" w:sz="0" w:space="0" w:color="auto"/>
        <w:right w:val="none" w:sz="0" w:space="0" w:color="auto"/>
      </w:divBdr>
      <w:divsChild>
        <w:div w:id="271594748">
          <w:marLeft w:val="0"/>
          <w:marRight w:val="0"/>
          <w:marTop w:val="0"/>
          <w:marBottom w:val="0"/>
          <w:divBdr>
            <w:top w:val="none" w:sz="0" w:space="0" w:color="auto"/>
            <w:left w:val="none" w:sz="0" w:space="0" w:color="auto"/>
            <w:bottom w:val="none" w:sz="0" w:space="0" w:color="auto"/>
            <w:right w:val="none" w:sz="0" w:space="0" w:color="auto"/>
          </w:divBdr>
          <w:divsChild>
            <w:div w:id="940917008">
              <w:marLeft w:val="0"/>
              <w:marRight w:val="0"/>
              <w:marTop w:val="100"/>
              <w:marBottom w:val="100"/>
              <w:divBdr>
                <w:top w:val="none" w:sz="0" w:space="0" w:color="auto"/>
                <w:left w:val="none" w:sz="0" w:space="0" w:color="auto"/>
                <w:bottom w:val="none" w:sz="0" w:space="0" w:color="auto"/>
                <w:right w:val="none" w:sz="0" w:space="0" w:color="auto"/>
              </w:divBdr>
              <w:divsChild>
                <w:div w:id="857355920">
                  <w:marLeft w:val="0"/>
                  <w:marRight w:val="0"/>
                  <w:marTop w:val="0"/>
                  <w:marBottom w:val="0"/>
                  <w:divBdr>
                    <w:top w:val="none" w:sz="0" w:space="0" w:color="auto"/>
                    <w:left w:val="none" w:sz="0" w:space="0" w:color="auto"/>
                    <w:bottom w:val="none" w:sz="0" w:space="0" w:color="auto"/>
                    <w:right w:val="none" w:sz="0" w:space="0" w:color="auto"/>
                  </w:divBdr>
                  <w:divsChild>
                    <w:div w:id="288705422">
                      <w:marLeft w:val="0"/>
                      <w:marRight w:val="0"/>
                      <w:marTop w:val="0"/>
                      <w:marBottom w:val="0"/>
                      <w:divBdr>
                        <w:top w:val="none" w:sz="0" w:space="0" w:color="auto"/>
                        <w:left w:val="none" w:sz="0" w:space="0" w:color="auto"/>
                        <w:bottom w:val="none" w:sz="0" w:space="0" w:color="auto"/>
                        <w:right w:val="none" w:sz="0" w:space="0" w:color="auto"/>
                      </w:divBdr>
                      <w:divsChild>
                        <w:div w:id="693772821">
                          <w:marLeft w:val="0"/>
                          <w:marRight w:val="0"/>
                          <w:marTop w:val="0"/>
                          <w:marBottom w:val="0"/>
                          <w:divBdr>
                            <w:top w:val="none" w:sz="0" w:space="0" w:color="auto"/>
                            <w:left w:val="none" w:sz="0" w:space="0" w:color="auto"/>
                            <w:bottom w:val="none" w:sz="0" w:space="0" w:color="auto"/>
                            <w:right w:val="none" w:sz="0" w:space="0" w:color="auto"/>
                          </w:divBdr>
                          <w:divsChild>
                            <w:div w:id="933391916">
                              <w:marLeft w:val="0"/>
                              <w:marRight w:val="0"/>
                              <w:marTop w:val="0"/>
                              <w:marBottom w:val="0"/>
                              <w:divBdr>
                                <w:top w:val="none" w:sz="0" w:space="0" w:color="auto"/>
                                <w:left w:val="none" w:sz="0" w:space="0" w:color="auto"/>
                                <w:bottom w:val="none" w:sz="0" w:space="0" w:color="auto"/>
                                <w:right w:val="none" w:sz="0" w:space="0" w:color="auto"/>
                              </w:divBdr>
                              <w:divsChild>
                                <w:div w:id="1018852298">
                                  <w:marLeft w:val="0"/>
                                  <w:marRight w:val="0"/>
                                  <w:marTop w:val="100"/>
                                  <w:marBottom w:val="100"/>
                                  <w:divBdr>
                                    <w:top w:val="none" w:sz="0" w:space="0" w:color="auto"/>
                                    <w:left w:val="none" w:sz="0" w:space="0" w:color="auto"/>
                                    <w:bottom w:val="none" w:sz="0" w:space="0" w:color="auto"/>
                                    <w:right w:val="none" w:sz="0" w:space="0" w:color="auto"/>
                                  </w:divBdr>
                                  <w:divsChild>
                                    <w:div w:id="260332910">
                                      <w:marLeft w:val="0"/>
                                      <w:marRight w:val="0"/>
                                      <w:marTop w:val="0"/>
                                      <w:marBottom w:val="135"/>
                                      <w:divBdr>
                                        <w:top w:val="none" w:sz="0" w:space="0" w:color="auto"/>
                                        <w:left w:val="none" w:sz="0" w:space="0" w:color="auto"/>
                                        <w:bottom w:val="single" w:sz="12" w:space="9" w:color="EBEBEB"/>
                                        <w:right w:val="none" w:sz="0" w:space="0" w:color="auto"/>
                                      </w:divBdr>
                                      <w:divsChild>
                                        <w:div w:id="1413702373">
                                          <w:marLeft w:val="0"/>
                                          <w:marRight w:val="0"/>
                                          <w:marTop w:val="0"/>
                                          <w:marBottom w:val="0"/>
                                          <w:divBdr>
                                            <w:top w:val="none" w:sz="0" w:space="0" w:color="auto"/>
                                            <w:left w:val="none" w:sz="0" w:space="0" w:color="auto"/>
                                            <w:bottom w:val="none" w:sz="0" w:space="0" w:color="auto"/>
                                            <w:right w:val="none" w:sz="0" w:space="0" w:color="auto"/>
                                          </w:divBdr>
                                        </w:div>
                                      </w:divsChild>
                                    </w:div>
                                    <w:div w:id="1697150531">
                                      <w:marLeft w:val="0"/>
                                      <w:marRight w:val="0"/>
                                      <w:marTop w:val="0"/>
                                      <w:marBottom w:val="0"/>
                                      <w:divBdr>
                                        <w:top w:val="none" w:sz="0" w:space="0" w:color="auto"/>
                                        <w:left w:val="none" w:sz="0" w:space="0" w:color="auto"/>
                                        <w:bottom w:val="none" w:sz="0" w:space="0" w:color="auto"/>
                                        <w:right w:val="none" w:sz="0" w:space="0" w:color="auto"/>
                                      </w:divBdr>
                                      <w:divsChild>
                                        <w:div w:id="1781873377">
                                          <w:marLeft w:val="0"/>
                                          <w:marRight w:val="0"/>
                                          <w:marTop w:val="0"/>
                                          <w:marBottom w:val="0"/>
                                          <w:divBdr>
                                            <w:top w:val="none" w:sz="0" w:space="0" w:color="auto"/>
                                            <w:left w:val="none" w:sz="0" w:space="0" w:color="auto"/>
                                            <w:bottom w:val="none" w:sz="0" w:space="0" w:color="auto"/>
                                            <w:right w:val="none" w:sz="0" w:space="0" w:color="auto"/>
                                          </w:divBdr>
                                        </w:div>
                                      </w:divsChild>
                                    </w:div>
                                    <w:div w:id="1771855810">
                                      <w:marLeft w:val="0"/>
                                      <w:marRight w:val="0"/>
                                      <w:marTop w:val="0"/>
                                      <w:marBottom w:val="120"/>
                                      <w:divBdr>
                                        <w:top w:val="none" w:sz="0" w:space="0" w:color="auto"/>
                                        <w:left w:val="none" w:sz="0" w:space="0" w:color="auto"/>
                                        <w:bottom w:val="none" w:sz="0" w:space="0" w:color="auto"/>
                                        <w:right w:val="none" w:sz="0" w:space="0" w:color="auto"/>
                                      </w:divBdr>
                                      <w:divsChild>
                                        <w:div w:id="91558055">
                                          <w:marLeft w:val="0"/>
                                          <w:marRight w:val="0"/>
                                          <w:marTop w:val="0"/>
                                          <w:marBottom w:val="0"/>
                                          <w:divBdr>
                                            <w:top w:val="none" w:sz="0" w:space="0" w:color="auto"/>
                                            <w:left w:val="none" w:sz="0" w:space="0" w:color="auto"/>
                                            <w:bottom w:val="none" w:sz="0" w:space="0" w:color="auto"/>
                                            <w:right w:val="none" w:sz="0" w:space="0" w:color="auto"/>
                                          </w:divBdr>
                                          <w:divsChild>
                                            <w:div w:id="1057439051">
                                              <w:marLeft w:val="0"/>
                                              <w:marRight w:val="0"/>
                                              <w:marTop w:val="0"/>
                                              <w:marBottom w:val="0"/>
                                              <w:divBdr>
                                                <w:top w:val="none" w:sz="0" w:space="0" w:color="auto"/>
                                                <w:left w:val="none" w:sz="0" w:space="0" w:color="auto"/>
                                                <w:bottom w:val="none" w:sz="0" w:space="0" w:color="auto"/>
                                                <w:right w:val="none" w:sz="0" w:space="0" w:color="auto"/>
                                              </w:divBdr>
                                              <w:divsChild>
                                                <w:div w:id="316957071">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91038258">
      <w:bodyDiv w:val="1"/>
      <w:marLeft w:val="0"/>
      <w:marRight w:val="0"/>
      <w:marTop w:val="0"/>
      <w:marBottom w:val="0"/>
      <w:divBdr>
        <w:top w:val="none" w:sz="0" w:space="0" w:color="auto"/>
        <w:left w:val="none" w:sz="0" w:space="0" w:color="auto"/>
        <w:bottom w:val="none" w:sz="0" w:space="0" w:color="auto"/>
        <w:right w:val="none" w:sz="0" w:space="0" w:color="auto"/>
      </w:divBdr>
      <w:divsChild>
        <w:div w:id="17583094">
          <w:marLeft w:val="0"/>
          <w:marRight w:val="0"/>
          <w:marTop w:val="0"/>
          <w:marBottom w:val="0"/>
          <w:divBdr>
            <w:top w:val="none" w:sz="0" w:space="0" w:color="auto"/>
            <w:left w:val="none" w:sz="0" w:space="0" w:color="auto"/>
            <w:bottom w:val="none" w:sz="0" w:space="0" w:color="auto"/>
            <w:right w:val="none" w:sz="0" w:space="0" w:color="auto"/>
          </w:divBdr>
        </w:div>
        <w:div w:id="912545124">
          <w:marLeft w:val="0"/>
          <w:marRight w:val="0"/>
          <w:marTop w:val="0"/>
          <w:marBottom w:val="0"/>
          <w:divBdr>
            <w:top w:val="none" w:sz="0" w:space="0" w:color="auto"/>
            <w:left w:val="none" w:sz="0" w:space="0" w:color="auto"/>
            <w:bottom w:val="none" w:sz="0" w:space="0" w:color="auto"/>
            <w:right w:val="none" w:sz="0" w:space="0" w:color="auto"/>
          </w:divBdr>
        </w:div>
        <w:div w:id="1026979984">
          <w:marLeft w:val="0"/>
          <w:marRight w:val="0"/>
          <w:marTop w:val="0"/>
          <w:marBottom w:val="0"/>
          <w:divBdr>
            <w:top w:val="none" w:sz="0" w:space="0" w:color="auto"/>
            <w:left w:val="none" w:sz="0" w:space="0" w:color="auto"/>
            <w:bottom w:val="none" w:sz="0" w:space="0" w:color="auto"/>
            <w:right w:val="none" w:sz="0" w:space="0" w:color="auto"/>
          </w:divBdr>
        </w:div>
        <w:div w:id="1249802273">
          <w:marLeft w:val="0"/>
          <w:marRight w:val="0"/>
          <w:marTop w:val="0"/>
          <w:marBottom w:val="0"/>
          <w:divBdr>
            <w:top w:val="none" w:sz="0" w:space="0" w:color="auto"/>
            <w:left w:val="none" w:sz="0" w:space="0" w:color="auto"/>
            <w:bottom w:val="none" w:sz="0" w:space="0" w:color="auto"/>
            <w:right w:val="none" w:sz="0" w:space="0" w:color="auto"/>
          </w:divBdr>
        </w:div>
        <w:div w:id="1634872016">
          <w:marLeft w:val="0"/>
          <w:marRight w:val="0"/>
          <w:marTop w:val="0"/>
          <w:marBottom w:val="0"/>
          <w:divBdr>
            <w:top w:val="none" w:sz="0" w:space="0" w:color="auto"/>
            <w:left w:val="none" w:sz="0" w:space="0" w:color="auto"/>
            <w:bottom w:val="none" w:sz="0" w:space="0" w:color="auto"/>
            <w:right w:val="none" w:sz="0" w:space="0" w:color="auto"/>
          </w:divBdr>
        </w:div>
        <w:div w:id="1972593906">
          <w:marLeft w:val="0"/>
          <w:marRight w:val="0"/>
          <w:marTop w:val="0"/>
          <w:marBottom w:val="0"/>
          <w:divBdr>
            <w:top w:val="none" w:sz="0" w:space="0" w:color="auto"/>
            <w:left w:val="none" w:sz="0" w:space="0" w:color="auto"/>
            <w:bottom w:val="none" w:sz="0" w:space="0" w:color="auto"/>
            <w:right w:val="none" w:sz="0" w:space="0" w:color="auto"/>
          </w:divBdr>
        </w:div>
      </w:divsChild>
    </w:div>
    <w:div w:id="914782955">
      <w:bodyDiv w:val="1"/>
      <w:marLeft w:val="0"/>
      <w:marRight w:val="0"/>
      <w:marTop w:val="0"/>
      <w:marBottom w:val="0"/>
      <w:divBdr>
        <w:top w:val="none" w:sz="0" w:space="0" w:color="auto"/>
        <w:left w:val="none" w:sz="0" w:space="0" w:color="auto"/>
        <w:bottom w:val="none" w:sz="0" w:space="0" w:color="auto"/>
        <w:right w:val="none" w:sz="0" w:space="0" w:color="auto"/>
      </w:divBdr>
    </w:div>
    <w:div w:id="916284775">
      <w:bodyDiv w:val="1"/>
      <w:marLeft w:val="0"/>
      <w:marRight w:val="0"/>
      <w:marTop w:val="0"/>
      <w:marBottom w:val="0"/>
      <w:divBdr>
        <w:top w:val="none" w:sz="0" w:space="0" w:color="auto"/>
        <w:left w:val="none" w:sz="0" w:space="0" w:color="auto"/>
        <w:bottom w:val="none" w:sz="0" w:space="0" w:color="auto"/>
        <w:right w:val="none" w:sz="0" w:space="0" w:color="auto"/>
      </w:divBdr>
    </w:div>
    <w:div w:id="955479686">
      <w:bodyDiv w:val="1"/>
      <w:marLeft w:val="0"/>
      <w:marRight w:val="0"/>
      <w:marTop w:val="0"/>
      <w:marBottom w:val="0"/>
      <w:divBdr>
        <w:top w:val="none" w:sz="0" w:space="0" w:color="auto"/>
        <w:left w:val="none" w:sz="0" w:space="0" w:color="auto"/>
        <w:bottom w:val="none" w:sz="0" w:space="0" w:color="auto"/>
        <w:right w:val="none" w:sz="0" w:space="0" w:color="auto"/>
      </w:divBdr>
      <w:divsChild>
        <w:div w:id="271523370">
          <w:marLeft w:val="0"/>
          <w:marRight w:val="0"/>
          <w:marTop w:val="0"/>
          <w:marBottom w:val="0"/>
          <w:divBdr>
            <w:top w:val="none" w:sz="0" w:space="0" w:color="auto"/>
            <w:left w:val="none" w:sz="0" w:space="0" w:color="auto"/>
            <w:bottom w:val="none" w:sz="0" w:space="0" w:color="auto"/>
            <w:right w:val="none" w:sz="0" w:space="0" w:color="auto"/>
          </w:divBdr>
          <w:divsChild>
            <w:div w:id="1784811385">
              <w:marLeft w:val="0"/>
              <w:marRight w:val="0"/>
              <w:marTop w:val="0"/>
              <w:marBottom w:val="0"/>
              <w:divBdr>
                <w:top w:val="none" w:sz="0" w:space="0" w:color="auto"/>
                <w:left w:val="none" w:sz="0" w:space="0" w:color="auto"/>
                <w:bottom w:val="none" w:sz="0" w:space="0" w:color="auto"/>
                <w:right w:val="none" w:sz="0" w:space="0" w:color="auto"/>
              </w:divBdr>
              <w:divsChild>
                <w:div w:id="1222131472">
                  <w:marLeft w:val="0"/>
                  <w:marRight w:val="0"/>
                  <w:marTop w:val="0"/>
                  <w:marBottom w:val="0"/>
                  <w:divBdr>
                    <w:top w:val="none" w:sz="0" w:space="0" w:color="auto"/>
                    <w:left w:val="none" w:sz="0" w:space="0" w:color="auto"/>
                    <w:bottom w:val="none" w:sz="0" w:space="0" w:color="auto"/>
                    <w:right w:val="none" w:sz="0" w:space="0" w:color="auto"/>
                  </w:divBdr>
                  <w:divsChild>
                    <w:div w:id="2021202481">
                      <w:marLeft w:val="375"/>
                      <w:marRight w:val="375"/>
                      <w:marTop w:val="0"/>
                      <w:marBottom w:val="0"/>
                      <w:divBdr>
                        <w:top w:val="none" w:sz="0" w:space="0" w:color="auto"/>
                        <w:left w:val="none" w:sz="0" w:space="0" w:color="auto"/>
                        <w:bottom w:val="none" w:sz="0" w:space="0" w:color="auto"/>
                        <w:right w:val="none" w:sz="0" w:space="0" w:color="auto"/>
                      </w:divBdr>
                      <w:divsChild>
                        <w:div w:id="1140927441">
                          <w:marLeft w:val="0"/>
                          <w:marRight w:val="0"/>
                          <w:marTop w:val="0"/>
                          <w:marBottom w:val="0"/>
                          <w:divBdr>
                            <w:top w:val="none" w:sz="0" w:space="0" w:color="auto"/>
                            <w:left w:val="none" w:sz="0" w:space="0" w:color="auto"/>
                            <w:bottom w:val="none" w:sz="0" w:space="0" w:color="auto"/>
                            <w:right w:val="none" w:sz="0" w:space="0" w:color="auto"/>
                          </w:divBdr>
                          <w:divsChild>
                            <w:div w:id="515459866">
                              <w:marLeft w:val="0"/>
                              <w:marRight w:val="0"/>
                              <w:marTop w:val="0"/>
                              <w:marBottom w:val="0"/>
                              <w:divBdr>
                                <w:top w:val="none" w:sz="0" w:space="0" w:color="auto"/>
                                <w:left w:val="none" w:sz="0" w:space="0" w:color="auto"/>
                                <w:bottom w:val="none" w:sz="0" w:space="0" w:color="auto"/>
                                <w:right w:val="none" w:sz="0" w:space="0" w:color="auto"/>
                              </w:divBdr>
                              <w:divsChild>
                                <w:div w:id="232550659">
                                  <w:marLeft w:val="0"/>
                                  <w:marRight w:val="0"/>
                                  <w:marTop w:val="0"/>
                                  <w:marBottom w:val="0"/>
                                  <w:divBdr>
                                    <w:top w:val="none" w:sz="0" w:space="0" w:color="auto"/>
                                    <w:left w:val="none" w:sz="0" w:space="0" w:color="auto"/>
                                    <w:bottom w:val="none" w:sz="0" w:space="0" w:color="auto"/>
                                    <w:right w:val="none" w:sz="0" w:space="0" w:color="auto"/>
                                  </w:divBdr>
                                  <w:divsChild>
                                    <w:div w:id="1299646298">
                                      <w:marLeft w:val="0"/>
                                      <w:marRight w:val="0"/>
                                      <w:marTop w:val="0"/>
                                      <w:marBottom w:val="0"/>
                                      <w:divBdr>
                                        <w:top w:val="none" w:sz="0" w:space="0" w:color="auto"/>
                                        <w:left w:val="none" w:sz="0" w:space="0" w:color="auto"/>
                                        <w:bottom w:val="none" w:sz="0" w:space="0" w:color="auto"/>
                                        <w:right w:val="none" w:sz="0" w:space="0" w:color="auto"/>
                                      </w:divBdr>
                                      <w:divsChild>
                                        <w:div w:id="58746412">
                                          <w:marLeft w:val="0"/>
                                          <w:marRight w:val="0"/>
                                          <w:marTop w:val="0"/>
                                          <w:marBottom w:val="0"/>
                                          <w:divBdr>
                                            <w:top w:val="none" w:sz="0" w:space="0" w:color="auto"/>
                                            <w:left w:val="none" w:sz="0" w:space="0" w:color="auto"/>
                                            <w:bottom w:val="none" w:sz="0" w:space="0" w:color="auto"/>
                                            <w:right w:val="none" w:sz="0" w:space="0" w:color="auto"/>
                                          </w:divBdr>
                                          <w:divsChild>
                                            <w:div w:id="19014081">
                                              <w:marLeft w:val="0"/>
                                              <w:marRight w:val="0"/>
                                              <w:marTop w:val="0"/>
                                              <w:marBottom w:val="0"/>
                                              <w:divBdr>
                                                <w:top w:val="none" w:sz="0" w:space="0" w:color="auto"/>
                                                <w:left w:val="none" w:sz="0" w:space="0" w:color="auto"/>
                                                <w:bottom w:val="none" w:sz="0" w:space="0" w:color="auto"/>
                                                <w:right w:val="none" w:sz="0" w:space="0" w:color="auto"/>
                                              </w:divBdr>
                                              <w:divsChild>
                                                <w:div w:id="227544755">
                                                  <w:marLeft w:val="-13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55525103">
      <w:bodyDiv w:val="1"/>
      <w:marLeft w:val="0"/>
      <w:marRight w:val="0"/>
      <w:marTop w:val="0"/>
      <w:marBottom w:val="0"/>
      <w:divBdr>
        <w:top w:val="none" w:sz="0" w:space="0" w:color="auto"/>
        <w:left w:val="none" w:sz="0" w:space="0" w:color="auto"/>
        <w:bottom w:val="none" w:sz="0" w:space="0" w:color="auto"/>
        <w:right w:val="none" w:sz="0" w:space="0" w:color="auto"/>
      </w:divBdr>
      <w:divsChild>
        <w:div w:id="833452276">
          <w:marLeft w:val="0"/>
          <w:marRight w:val="0"/>
          <w:marTop w:val="0"/>
          <w:marBottom w:val="120"/>
          <w:divBdr>
            <w:top w:val="none" w:sz="0" w:space="0" w:color="auto"/>
            <w:left w:val="none" w:sz="0" w:space="0" w:color="auto"/>
            <w:bottom w:val="single" w:sz="12" w:space="9" w:color="EBEBEB"/>
            <w:right w:val="none" w:sz="0" w:space="0" w:color="auto"/>
          </w:divBdr>
          <w:divsChild>
            <w:div w:id="1913274607">
              <w:marLeft w:val="0"/>
              <w:marRight w:val="0"/>
              <w:marTop w:val="0"/>
              <w:marBottom w:val="0"/>
              <w:divBdr>
                <w:top w:val="none" w:sz="0" w:space="0" w:color="auto"/>
                <w:left w:val="none" w:sz="0" w:space="0" w:color="auto"/>
                <w:bottom w:val="none" w:sz="0" w:space="0" w:color="auto"/>
                <w:right w:val="none" w:sz="0" w:space="0" w:color="auto"/>
              </w:divBdr>
            </w:div>
          </w:divsChild>
        </w:div>
        <w:div w:id="1188444826">
          <w:marLeft w:val="0"/>
          <w:marRight w:val="0"/>
          <w:marTop w:val="0"/>
          <w:marBottom w:val="120"/>
          <w:divBdr>
            <w:top w:val="none" w:sz="0" w:space="0" w:color="auto"/>
            <w:left w:val="none" w:sz="0" w:space="0" w:color="auto"/>
            <w:bottom w:val="none" w:sz="0" w:space="0" w:color="auto"/>
            <w:right w:val="none" w:sz="0" w:space="0" w:color="auto"/>
          </w:divBdr>
          <w:divsChild>
            <w:div w:id="309407759">
              <w:marLeft w:val="0"/>
              <w:marRight w:val="0"/>
              <w:marTop w:val="0"/>
              <w:marBottom w:val="0"/>
              <w:divBdr>
                <w:top w:val="none" w:sz="0" w:space="0" w:color="auto"/>
                <w:left w:val="none" w:sz="0" w:space="0" w:color="auto"/>
                <w:bottom w:val="none" w:sz="0" w:space="0" w:color="auto"/>
                <w:right w:val="none" w:sz="0" w:space="0" w:color="auto"/>
              </w:divBdr>
              <w:divsChild>
                <w:div w:id="1413118958">
                  <w:marLeft w:val="0"/>
                  <w:marRight w:val="0"/>
                  <w:marTop w:val="0"/>
                  <w:marBottom w:val="0"/>
                  <w:divBdr>
                    <w:top w:val="none" w:sz="0" w:space="0" w:color="auto"/>
                    <w:left w:val="none" w:sz="0" w:space="0" w:color="auto"/>
                    <w:bottom w:val="none" w:sz="0" w:space="0" w:color="auto"/>
                    <w:right w:val="none" w:sz="0" w:space="0" w:color="auto"/>
                  </w:divBdr>
                  <w:divsChild>
                    <w:div w:id="138513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611013">
      <w:bodyDiv w:val="1"/>
      <w:marLeft w:val="0"/>
      <w:marRight w:val="0"/>
      <w:marTop w:val="0"/>
      <w:marBottom w:val="0"/>
      <w:divBdr>
        <w:top w:val="none" w:sz="0" w:space="0" w:color="auto"/>
        <w:left w:val="none" w:sz="0" w:space="0" w:color="auto"/>
        <w:bottom w:val="none" w:sz="0" w:space="0" w:color="auto"/>
        <w:right w:val="none" w:sz="0" w:space="0" w:color="auto"/>
      </w:divBdr>
    </w:div>
    <w:div w:id="1094857696">
      <w:bodyDiv w:val="1"/>
      <w:marLeft w:val="0"/>
      <w:marRight w:val="0"/>
      <w:marTop w:val="0"/>
      <w:marBottom w:val="0"/>
      <w:divBdr>
        <w:top w:val="none" w:sz="0" w:space="0" w:color="auto"/>
        <w:left w:val="none" w:sz="0" w:space="0" w:color="auto"/>
        <w:bottom w:val="none" w:sz="0" w:space="0" w:color="auto"/>
        <w:right w:val="none" w:sz="0" w:space="0" w:color="auto"/>
      </w:divBdr>
      <w:divsChild>
        <w:div w:id="328603561">
          <w:marLeft w:val="0"/>
          <w:marRight w:val="0"/>
          <w:marTop w:val="30"/>
          <w:marBottom w:val="60"/>
          <w:divBdr>
            <w:top w:val="none" w:sz="0" w:space="0" w:color="auto"/>
            <w:left w:val="none" w:sz="0" w:space="0" w:color="auto"/>
            <w:bottom w:val="none" w:sz="0" w:space="0" w:color="auto"/>
            <w:right w:val="none" w:sz="0" w:space="0" w:color="auto"/>
          </w:divBdr>
          <w:divsChild>
            <w:div w:id="362052427">
              <w:marLeft w:val="0"/>
              <w:marRight w:val="0"/>
              <w:marTop w:val="0"/>
              <w:marBottom w:val="0"/>
              <w:divBdr>
                <w:top w:val="none" w:sz="0" w:space="0" w:color="auto"/>
                <w:left w:val="none" w:sz="0" w:space="0" w:color="auto"/>
                <w:bottom w:val="none" w:sz="0" w:space="0" w:color="auto"/>
                <w:right w:val="none" w:sz="0" w:space="0" w:color="auto"/>
              </w:divBdr>
              <w:divsChild>
                <w:div w:id="479075801">
                  <w:marLeft w:val="0"/>
                  <w:marRight w:val="0"/>
                  <w:marTop w:val="0"/>
                  <w:marBottom w:val="0"/>
                  <w:divBdr>
                    <w:top w:val="none" w:sz="0" w:space="0" w:color="auto"/>
                    <w:left w:val="none" w:sz="0" w:space="0" w:color="auto"/>
                    <w:bottom w:val="none" w:sz="0" w:space="0" w:color="auto"/>
                    <w:right w:val="none" w:sz="0" w:space="0" w:color="auto"/>
                  </w:divBdr>
                  <w:divsChild>
                    <w:div w:id="1199926394">
                      <w:marLeft w:val="0"/>
                      <w:marRight w:val="0"/>
                      <w:marTop w:val="0"/>
                      <w:marBottom w:val="0"/>
                      <w:divBdr>
                        <w:top w:val="none" w:sz="0" w:space="0" w:color="auto"/>
                        <w:left w:val="none" w:sz="0" w:space="0" w:color="auto"/>
                        <w:bottom w:val="none" w:sz="0" w:space="0" w:color="auto"/>
                        <w:right w:val="none" w:sz="0" w:space="0" w:color="auto"/>
                      </w:divBdr>
                      <w:divsChild>
                        <w:div w:id="1678725241">
                          <w:marLeft w:val="0"/>
                          <w:marRight w:val="0"/>
                          <w:marTop w:val="0"/>
                          <w:marBottom w:val="0"/>
                          <w:divBdr>
                            <w:top w:val="none" w:sz="0" w:space="0" w:color="auto"/>
                            <w:left w:val="none" w:sz="0" w:space="0" w:color="auto"/>
                            <w:bottom w:val="none" w:sz="0" w:space="0" w:color="auto"/>
                            <w:right w:val="none" w:sz="0" w:space="0" w:color="auto"/>
                          </w:divBdr>
                          <w:divsChild>
                            <w:div w:id="141309865">
                              <w:marLeft w:val="0"/>
                              <w:marRight w:val="0"/>
                              <w:marTop w:val="0"/>
                              <w:marBottom w:val="0"/>
                              <w:divBdr>
                                <w:top w:val="none" w:sz="0" w:space="0" w:color="auto"/>
                                <w:left w:val="none" w:sz="0" w:space="0" w:color="auto"/>
                                <w:bottom w:val="none" w:sz="0" w:space="0" w:color="auto"/>
                                <w:right w:val="none" w:sz="0" w:space="0" w:color="auto"/>
                              </w:divBdr>
                              <w:divsChild>
                                <w:div w:id="388191111">
                                  <w:marLeft w:val="0"/>
                                  <w:marRight w:val="0"/>
                                  <w:marTop w:val="0"/>
                                  <w:marBottom w:val="0"/>
                                  <w:divBdr>
                                    <w:top w:val="none" w:sz="0" w:space="0" w:color="auto"/>
                                    <w:left w:val="none" w:sz="0" w:space="0" w:color="auto"/>
                                    <w:bottom w:val="none" w:sz="0" w:space="0" w:color="auto"/>
                                    <w:right w:val="none" w:sz="0" w:space="0" w:color="auto"/>
                                  </w:divBdr>
                                  <w:divsChild>
                                    <w:div w:id="1042903305">
                                      <w:marLeft w:val="0"/>
                                      <w:marRight w:val="0"/>
                                      <w:marTop w:val="0"/>
                                      <w:marBottom w:val="0"/>
                                      <w:divBdr>
                                        <w:top w:val="none" w:sz="0" w:space="0" w:color="auto"/>
                                        <w:left w:val="none" w:sz="0" w:space="0" w:color="auto"/>
                                        <w:bottom w:val="none" w:sz="0" w:space="0" w:color="auto"/>
                                        <w:right w:val="none" w:sz="0" w:space="0" w:color="auto"/>
                                      </w:divBdr>
                                      <w:divsChild>
                                        <w:div w:id="1861240752">
                                          <w:marLeft w:val="0"/>
                                          <w:marRight w:val="0"/>
                                          <w:marTop w:val="0"/>
                                          <w:marBottom w:val="0"/>
                                          <w:divBdr>
                                            <w:top w:val="none" w:sz="0" w:space="0" w:color="auto"/>
                                            <w:left w:val="none" w:sz="0" w:space="0" w:color="auto"/>
                                            <w:bottom w:val="single" w:sz="6" w:space="11" w:color="CCCCCC"/>
                                            <w:right w:val="none" w:sz="0" w:space="0" w:color="auto"/>
                                          </w:divBdr>
                                          <w:divsChild>
                                            <w:div w:id="674461537">
                                              <w:marLeft w:val="0"/>
                                              <w:marRight w:val="0"/>
                                              <w:marTop w:val="0"/>
                                              <w:marBottom w:val="0"/>
                                              <w:divBdr>
                                                <w:top w:val="none" w:sz="0" w:space="0" w:color="auto"/>
                                                <w:left w:val="none" w:sz="0" w:space="0" w:color="auto"/>
                                                <w:bottom w:val="none" w:sz="0" w:space="0" w:color="auto"/>
                                                <w:right w:val="none" w:sz="0" w:space="0" w:color="auto"/>
                                              </w:divBdr>
                                              <w:divsChild>
                                                <w:div w:id="78870601">
                                                  <w:marLeft w:val="0"/>
                                                  <w:marRight w:val="0"/>
                                                  <w:marTop w:val="150"/>
                                                  <w:marBottom w:val="0"/>
                                                  <w:divBdr>
                                                    <w:top w:val="none" w:sz="0" w:space="0" w:color="auto"/>
                                                    <w:left w:val="none" w:sz="0" w:space="0" w:color="auto"/>
                                                    <w:bottom w:val="none" w:sz="0" w:space="0" w:color="auto"/>
                                                    <w:right w:val="none" w:sz="0" w:space="0" w:color="auto"/>
                                                  </w:divBdr>
                                                  <w:divsChild>
                                                    <w:div w:id="193948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039649">
                                      <w:marLeft w:val="0"/>
                                      <w:marRight w:val="0"/>
                                      <w:marTop w:val="0"/>
                                      <w:marBottom w:val="0"/>
                                      <w:divBdr>
                                        <w:top w:val="none" w:sz="0" w:space="0" w:color="auto"/>
                                        <w:left w:val="none" w:sz="0" w:space="0" w:color="auto"/>
                                        <w:bottom w:val="single" w:sz="6" w:space="0" w:color="CCCCCC"/>
                                        <w:right w:val="none" w:sz="0" w:space="0" w:color="auto"/>
                                      </w:divBdr>
                                      <w:divsChild>
                                        <w:div w:id="1606615700">
                                          <w:marLeft w:val="0"/>
                                          <w:marRight w:val="0"/>
                                          <w:marTop w:val="0"/>
                                          <w:marBottom w:val="0"/>
                                          <w:divBdr>
                                            <w:top w:val="none" w:sz="0" w:space="0" w:color="auto"/>
                                            <w:left w:val="none" w:sz="0" w:space="0" w:color="auto"/>
                                            <w:bottom w:val="none" w:sz="0" w:space="0" w:color="auto"/>
                                            <w:right w:val="none" w:sz="0" w:space="0" w:color="auto"/>
                                          </w:divBdr>
                                          <w:divsChild>
                                            <w:div w:id="1750036780">
                                              <w:marLeft w:val="0"/>
                                              <w:marRight w:val="0"/>
                                              <w:marTop w:val="0"/>
                                              <w:marBottom w:val="0"/>
                                              <w:divBdr>
                                                <w:top w:val="none" w:sz="0" w:space="0" w:color="auto"/>
                                                <w:left w:val="none" w:sz="0" w:space="0" w:color="auto"/>
                                                <w:bottom w:val="none" w:sz="0" w:space="0" w:color="auto"/>
                                                <w:right w:val="none" w:sz="0" w:space="0" w:color="auto"/>
                                              </w:divBdr>
                                              <w:divsChild>
                                                <w:div w:id="1549487896">
                                                  <w:marLeft w:val="0"/>
                                                  <w:marRight w:val="0"/>
                                                  <w:marTop w:val="0"/>
                                                  <w:marBottom w:val="0"/>
                                                  <w:divBdr>
                                                    <w:top w:val="none" w:sz="0" w:space="0" w:color="auto"/>
                                                    <w:left w:val="none" w:sz="0" w:space="0" w:color="auto"/>
                                                    <w:bottom w:val="none" w:sz="0" w:space="0" w:color="auto"/>
                                                    <w:right w:val="none" w:sz="0" w:space="0" w:color="auto"/>
                                                  </w:divBdr>
                                                  <w:divsChild>
                                                    <w:div w:id="384372263">
                                                      <w:marLeft w:val="0"/>
                                                      <w:marRight w:val="0"/>
                                                      <w:marTop w:val="0"/>
                                                      <w:marBottom w:val="0"/>
                                                      <w:divBdr>
                                                        <w:top w:val="none" w:sz="0" w:space="0" w:color="auto"/>
                                                        <w:left w:val="none" w:sz="0" w:space="0" w:color="auto"/>
                                                        <w:bottom w:val="none" w:sz="0" w:space="0" w:color="auto"/>
                                                        <w:right w:val="none" w:sz="0" w:space="0" w:color="auto"/>
                                                      </w:divBdr>
                                                      <w:divsChild>
                                                        <w:div w:id="437146594">
                                                          <w:marLeft w:val="0"/>
                                                          <w:marRight w:val="0"/>
                                                          <w:marTop w:val="0"/>
                                                          <w:marBottom w:val="0"/>
                                                          <w:divBdr>
                                                            <w:top w:val="none" w:sz="0" w:space="0" w:color="auto"/>
                                                            <w:left w:val="none" w:sz="0" w:space="0" w:color="auto"/>
                                                            <w:bottom w:val="none" w:sz="0" w:space="0" w:color="auto"/>
                                                            <w:right w:val="none" w:sz="0" w:space="0" w:color="auto"/>
                                                          </w:divBdr>
                                                          <w:divsChild>
                                                            <w:div w:id="19538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167522">
                                                      <w:marLeft w:val="0"/>
                                                      <w:marRight w:val="0"/>
                                                      <w:marTop w:val="225"/>
                                                      <w:marBottom w:val="0"/>
                                                      <w:divBdr>
                                                        <w:top w:val="none" w:sz="0" w:space="0" w:color="auto"/>
                                                        <w:left w:val="none" w:sz="0" w:space="0" w:color="auto"/>
                                                        <w:bottom w:val="none" w:sz="0" w:space="0" w:color="auto"/>
                                                        <w:right w:val="none" w:sz="0" w:space="0" w:color="auto"/>
                                                      </w:divBdr>
                                                      <w:divsChild>
                                                        <w:div w:id="2066027154">
                                                          <w:marLeft w:val="0"/>
                                                          <w:marRight w:val="0"/>
                                                          <w:marTop w:val="0"/>
                                                          <w:marBottom w:val="0"/>
                                                          <w:divBdr>
                                                            <w:top w:val="none" w:sz="0" w:space="0" w:color="auto"/>
                                                            <w:left w:val="none" w:sz="0" w:space="0" w:color="auto"/>
                                                            <w:bottom w:val="none" w:sz="0" w:space="0" w:color="auto"/>
                                                            <w:right w:val="none" w:sz="0" w:space="0" w:color="auto"/>
                                                          </w:divBdr>
                                                          <w:divsChild>
                                                            <w:div w:id="573049673">
                                                              <w:marLeft w:val="0"/>
                                                              <w:marRight w:val="0"/>
                                                              <w:marTop w:val="0"/>
                                                              <w:marBottom w:val="0"/>
                                                              <w:divBdr>
                                                                <w:top w:val="none" w:sz="0" w:space="0" w:color="auto"/>
                                                                <w:left w:val="none" w:sz="0" w:space="0" w:color="auto"/>
                                                                <w:bottom w:val="none" w:sz="0" w:space="0" w:color="auto"/>
                                                                <w:right w:val="none" w:sz="0" w:space="0" w:color="auto"/>
                                                              </w:divBdr>
                                                              <w:divsChild>
                                                                <w:div w:id="188208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79014840">
          <w:marLeft w:val="0"/>
          <w:marRight w:val="0"/>
          <w:marTop w:val="0"/>
          <w:marBottom w:val="150"/>
          <w:divBdr>
            <w:top w:val="none" w:sz="0" w:space="0" w:color="auto"/>
            <w:left w:val="none" w:sz="0" w:space="0" w:color="auto"/>
            <w:bottom w:val="none" w:sz="0" w:space="0" w:color="auto"/>
            <w:right w:val="none" w:sz="0" w:space="0" w:color="auto"/>
          </w:divBdr>
          <w:divsChild>
            <w:div w:id="2077195380">
              <w:marLeft w:val="0"/>
              <w:marRight w:val="0"/>
              <w:marTop w:val="0"/>
              <w:marBottom w:val="0"/>
              <w:divBdr>
                <w:top w:val="none" w:sz="0" w:space="0" w:color="auto"/>
                <w:left w:val="none" w:sz="0" w:space="0" w:color="auto"/>
                <w:bottom w:val="none" w:sz="0" w:space="0" w:color="auto"/>
                <w:right w:val="none" w:sz="0" w:space="0" w:color="auto"/>
              </w:divBdr>
              <w:divsChild>
                <w:div w:id="1263227072">
                  <w:marLeft w:val="0"/>
                  <w:marRight w:val="0"/>
                  <w:marTop w:val="0"/>
                  <w:marBottom w:val="0"/>
                  <w:divBdr>
                    <w:top w:val="none" w:sz="0" w:space="0" w:color="auto"/>
                    <w:left w:val="none" w:sz="0" w:space="0" w:color="auto"/>
                    <w:bottom w:val="none" w:sz="0" w:space="0" w:color="auto"/>
                    <w:right w:val="none" w:sz="0" w:space="0" w:color="auto"/>
                  </w:divBdr>
                  <w:divsChild>
                    <w:div w:id="59443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771349">
          <w:marLeft w:val="0"/>
          <w:marRight w:val="0"/>
          <w:marTop w:val="0"/>
          <w:marBottom w:val="0"/>
          <w:divBdr>
            <w:top w:val="none" w:sz="0" w:space="0" w:color="auto"/>
            <w:left w:val="none" w:sz="0" w:space="0" w:color="auto"/>
            <w:bottom w:val="none" w:sz="0" w:space="0" w:color="auto"/>
            <w:right w:val="none" w:sz="0" w:space="0" w:color="auto"/>
          </w:divBdr>
          <w:divsChild>
            <w:div w:id="734476650">
              <w:marLeft w:val="0"/>
              <w:marRight w:val="0"/>
              <w:marTop w:val="0"/>
              <w:marBottom w:val="0"/>
              <w:divBdr>
                <w:top w:val="none" w:sz="0" w:space="0" w:color="auto"/>
                <w:left w:val="none" w:sz="0" w:space="0" w:color="auto"/>
                <w:bottom w:val="none" w:sz="0" w:space="0" w:color="auto"/>
                <w:right w:val="none" w:sz="0" w:space="0" w:color="auto"/>
              </w:divBdr>
            </w:div>
            <w:div w:id="1079324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486405">
      <w:bodyDiv w:val="1"/>
      <w:marLeft w:val="0"/>
      <w:marRight w:val="0"/>
      <w:marTop w:val="0"/>
      <w:marBottom w:val="0"/>
      <w:divBdr>
        <w:top w:val="none" w:sz="0" w:space="0" w:color="auto"/>
        <w:left w:val="none" w:sz="0" w:space="0" w:color="auto"/>
        <w:bottom w:val="none" w:sz="0" w:space="0" w:color="auto"/>
        <w:right w:val="none" w:sz="0" w:space="0" w:color="auto"/>
      </w:divBdr>
      <w:divsChild>
        <w:div w:id="664819119">
          <w:marLeft w:val="0"/>
          <w:marRight w:val="0"/>
          <w:marTop w:val="0"/>
          <w:marBottom w:val="0"/>
          <w:divBdr>
            <w:top w:val="none" w:sz="0" w:space="0" w:color="auto"/>
            <w:left w:val="none" w:sz="0" w:space="0" w:color="auto"/>
            <w:bottom w:val="none" w:sz="0" w:space="0" w:color="auto"/>
            <w:right w:val="none" w:sz="0" w:space="0" w:color="auto"/>
          </w:divBdr>
          <w:divsChild>
            <w:div w:id="600917555">
              <w:marLeft w:val="0"/>
              <w:marRight w:val="0"/>
              <w:marTop w:val="0"/>
              <w:marBottom w:val="0"/>
              <w:divBdr>
                <w:top w:val="none" w:sz="0" w:space="0" w:color="auto"/>
                <w:left w:val="none" w:sz="0" w:space="0" w:color="auto"/>
                <w:bottom w:val="none" w:sz="0" w:space="0" w:color="auto"/>
                <w:right w:val="none" w:sz="0" w:space="0" w:color="auto"/>
              </w:divBdr>
              <w:divsChild>
                <w:div w:id="1406875282">
                  <w:marLeft w:val="0"/>
                  <w:marRight w:val="0"/>
                  <w:marTop w:val="0"/>
                  <w:marBottom w:val="0"/>
                  <w:divBdr>
                    <w:top w:val="none" w:sz="0" w:space="0" w:color="auto"/>
                    <w:left w:val="none" w:sz="0" w:space="0" w:color="auto"/>
                    <w:bottom w:val="none" w:sz="0" w:space="0" w:color="auto"/>
                    <w:right w:val="none" w:sz="0" w:space="0" w:color="auto"/>
                  </w:divBdr>
                  <w:divsChild>
                    <w:div w:id="407654858">
                      <w:marLeft w:val="0"/>
                      <w:marRight w:val="0"/>
                      <w:marTop w:val="0"/>
                      <w:marBottom w:val="0"/>
                      <w:divBdr>
                        <w:top w:val="none" w:sz="0" w:space="0" w:color="auto"/>
                        <w:left w:val="none" w:sz="0" w:space="0" w:color="auto"/>
                        <w:bottom w:val="none" w:sz="0" w:space="0" w:color="auto"/>
                        <w:right w:val="none" w:sz="0" w:space="0" w:color="auto"/>
                      </w:divBdr>
                      <w:divsChild>
                        <w:div w:id="193346792">
                          <w:marLeft w:val="0"/>
                          <w:marRight w:val="0"/>
                          <w:marTop w:val="0"/>
                          <w:marBottom w:val="0"/>
                          <w:divBdr>
                            <w:top w:val="none" w:sz="0" w:space="0" w:color="auto"/>
                            <w:left w:val="none" w:sz="0" w:space="0" w:color="auto"/>
                            <w:bottom w:val="none" w:sz="0" w:space="0" w:color="auto"/>
                            <w:right w:val="none" w:sz="0" w:space="0" w:color="auto"/>
                          </w:divBdr>
                          <w:divsChild>
                            <w:div w:id="265235408">
                              <w:marLeft w:val="0"/>
                              <w:marRight w:val="0"/>
                              <w:marTop w:val="0"/>
                              <w:marBottom w:val="120"/>
                              <w:divBdr>
                                <w:top w:val="none" w:sz="0" w:space="0" w:color="auto"/>
                                <w:left w:val="none" w:sz="0" w:space="0" w:color="auto"/>
                                <w:bottom w:val="none" w:sz="0" w:space="0" w:color="auto"/>
                                <w:right w:val="none" w:sz="0" w:space="0" w:color="auto"/>
                              </w:divBdr>
                            </w:div>
                            <w:div w:id="1404983092">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3855157">
      <w:bodyDiv w:val="1"/>
      <w:marLeft w:val="0"/>
      <w:marRight w:val="0"/>
      <w:marTop w:val="0"/>
      <w:marBottom w:val="0"/>
      <w:divBdr>
        <w:top w:val="none" w:sz="0" w:space="0" w:color="auto"/>
        <w:left w:val="none" w:sz="0" w:space="0" w:color="auto"/>
        <w:bottom w:val="none" w:sz="0" w:space="0" w:color="auto"/>
        <w:right w:val="none" w:sz="0" w:space="0" w:color="auto"/>
      </w:divBdr>
      <w:divsChild>
        <w:div w:id="947855170">
          <w:marLeft w:val="0"/>
          <w:marRight w:val="0"/>
          <w:marTop w:val="0"/>
          <w:marBottom w:val="0"/>
          <w:divBdr>
            <w:top w:val="none" w:sz="0" w:space="0" w:color="auto"/>
            <w:left w:val="none" w:sz="0" w:space="0" w:color="auto"/>
            <w:bottom w:val="none" w:sz="0" w:space="0" w:color="auto"/>
            <w:right w:val="none" w:sz="0" w:space="0" w:color="auto"/>
          </w:divBdr>
        </w:div>
        <w:div w:id="1418671404">
          <w:marLeft w:val="0"/>
          <w:marRight w:val="0"/>
          <w:marTop w:val="0"/>
          <w:marBottom w:val="0"/>
          <w:divBdr>
            <w:top w:val="none" w:sz="0" w:space="0" w:color="auto"/>
            <w:left w:val="none" w:sz="0" w:space="0" w:color="auto"/>
            <w:bottom w:val="none" w:sz="0" w:space="0" w:color="auto"/>
            <w:right w:val="none" w:sz="0" w:space="0" w:color="auto"/>
          </w:divBdr>
        </w:div>
        <w:div w:id="2128038081">
          <w:marLeft w:val="0"/>
          <w:marRight w:val="0"/>
          <w:marTop w:val="0"/>
          <w:marBottom w:val="0"/>
          <w:divBdr>
            <w:top w:val="none" w:sz="0" w:space="0" w:color="auto"/>
            <w:left w:val="none" w:sz="0" w:space="0" w:color="auto"/>
            <w:bottom w:val="none" w:sz="0" w:space="0" w:color="auto"/>
            <w:right w:val="none" w:sz="0" w:space="0" w:color="auto"/>
          </w:divBdr>
        </w:div>
      </w:divsChild>
    </w:div>
    <w:div w:id="1165315823">
      <w:bodyDiv w:val="1"/>
      <w:marLeft w:val="0"/>
      <w:marRight w:val="0"/>
      <w:marTop w:val="0"/>
      <w:marBottom w:val="0"/>
      <w:divBdr>
        <w:top w:val="none" w:sz="0" w:space="0" w:color="auto"/>
        <w:left w:val="none" w:sz="0" w:space="0" w:color="auto"/>
        <w:bottom w:val="none" w:sz="0" w:space="0" w:color="auto"/>
        <w:right w:val="none" w:sz="0" w:space="0" w:color="auto"/>
      </w:divBdr>
      <w:divsChild>
        <w:div w:id="1888837033">
          <w:marLeft w:val="0"/>
          <w:marRight w:val="0"/>
          <w:marTop w:val="0"/>
          <w:marBottom w:val="0"/>
          <w:divBdr>
            <w:top w:val="none" w:sz="0" w:space="0" w:color="auto"/>
            <w:left w:val="none" w:sz="0" w:space="0" w:color="auto"/>
            <w:bottom w:val="none" w:sz="0" w:space="0" w:color="auto"/>
            <w:right w:val="none" w:sz="0" w:space="0" w:color="auto"/>
          </w:divBdr>
          <w:divsChild>
            <w:div w:id="1094206411">
              <w:marLeft w:val="0"/>
              <w:marRight w:val="0"/>
              <w:marTop w:val="100"/>
              <w:marBottom w:val="100"/>
              <w:divBdr>
                <w:top w:val="none" w:sz="0" w:space="0" w:color="auto"/>
                <w:left w:val="none" w:sz="0" w:space="0" w:color="auto"/>
                <w:bottom w:val="none" w:sz="0" w:space="0" w:color="auto"/>
                <w:right w:val="none" w:sz="0" w:space="0" w:color="auto"/>
              </w:divBdr>
              <w:divsChild>
                <w:div w:id="740835484">
                  <w:marLeft w:val="0"/>
                  <w:marRight w:val="0"/>
                  <w:marTop w:val="0"/>
                  <w:marBottom w:val="0"/>
                  <w:divBdr>
                    <w:top w:val="none" w:sz="0" w:space="0" w:color="auto"/>
                    <w:left w:val="none" w:sz="0" w:space="0" w:color="auto"/>
                    <w:bottom w:val="none" w:sz="0" w:space="0" w:color="auto"/>
                    <w:right w:val="none" w:sz="0" w:space="0" w:color="auto"/>
                  </w:divBdr>
                  <w:divsChild>
                    <w:div w:id="192117319">
                      <w:marLeft w:val="0"/>
                      <w:marRight w:val="0"/>
                      <w:marTop w:val="0"/>
                      <w:marBottom w:val="0"/>
                      <w:divBdr>
                        <w:top w:val="none" w:sz="0" w:space="0" w:color="auto"/>
                        <w:left w:val="none" w:sz="0" w:space="0" w:color="auto"/>
                        <w:bottom w:val="none" w:sz="0" w:space="0" w:color="auto"/>
                        <w:right w:val="none" w:sz="0" w:space="0" w:color="auto"/>
                      </w:divBdr>
                      <w:divsChild>
                        <w:div w:id="1265115345">
                          <w:marLeft w:val="0"/>
                          <w:marRight w:val="0"/>
                          <w:marTop w:val="0"/>
                          <w:marBottom w:val="0"/>
                          <w:divBdr>
                            <w:top w:val="none" w:sz="0" w:space="0" w:color="auto"/>
                            <w:left w:val="none" w:sz="0" w:space="0" w:color="auto"/>
                            <w:bottom w:val="none" w:sz="0" w:space="0" w:color="auto"/>
                            <w:right w:val="none" w:sz="0" w:space="0" w:color="auto"/>
                          </w:divBdr>
                          <w:divsChild>
                            <w:div w:id="999769071">
                              <w:marLeft w:val="0"/>
                              <w:marRight w:val="0"/>
                              <w:marTop w:val="0"/>
                              <w:marBottom w:val="0"/>
                              <w:divBdr>
                                <w:top w:val="none" w:sz="0" w:space="0" w:color="auto"/>
                                <w:left w:val="none" w:sz="0" w:space="0" w:color="auto"/>
                                <w:bottom w:val="none" w:sz="0" w:space="0" w:color="auto"/>
                                <w:right w:val="none" w:sz="0" w:space="0" w:color="auto"/>
                              </w:divBdr>
                              <w:divsChild>
                                <w:div w:id="1202668210">
                                  <w:marLeft w:val="0"/>
                                  <w:marRight w:val="0"/>
                                  <w:marTop w:val="100"/>
                                  <w:marBottom w:val="100"/>
                                  <w:divBdr>
                                    <w:top w:val="none" w:sz="0" w:space="0" w:color="auto"/>
                                    <w:left w:val="none" w:sz="0" w:space="0" w:color="auto"/>
                                    <w:bottom w:val="none" w:sz="0" w:space="0" w:color="auto"/>
                                    <w:right w:val="none" w:sz="0" w:space="0" w:color="auto"/>
                                  </w:divBdr>
                                  <w:divsChild>
                                    <w:div w:id="744106085">
                                      <w:marLeft w:val="0"/>
                                      <w:marRight w:val="0"/>
                                      <w:marTop w:val="0"/>
                                      <w:marBottom w:val="120"/>
                                      <w:divBdr>
                                        <w:top w:val="none" w:sz="0" w:space="0" w:color="auto"/>
                                        <w:left w:val="none" w:sz="0" w:space="0" w:color="auto"/>
                                        <w:bottom w:val="none" w:sz="0" w:space="0" w:color="auto"/>
                                        <w:right w:val="none" w:sz="0" w:space="0" w:color="auto"/>
                                      </w:divBdr>
                                      <w:divsChild>
                                        <w:div w:id="1732999544">
                                          <w:marLeft w:val="0"/>
                                          <w:marRight w:val="0"/>
                                          <w:marTop w:val="0"/>
                                          <w:marBottom w:val="0"/>
                                          <w:divBdr>
                                            <w:top w:val="none" w:sz="0" w:space="0" w:color="auto"/>
                                            <w:left w:val="none" w:sz="0" w:space="0" w:color="auto"/>
                                            <w:bottom w:val="none" w:sz="0" w:space="0" w:color="auto"/>
                                            <w:right w:val="none" w:sz="0" w:space="0" w:color="auto"/>
                                          </w:divBdr>
                                          <w:divsChild>
                                            <w:div w:id="790127966">
                                              <w:marLeft w:val="0"/>
                                              <w:marRight w:val="0"/>
                                              <w:marTop w:val="0"/>
                                              <w:marBottom w:val="0"/>
                                              <w:divBdr>
                                                <w:top w:val="none" w:sz="0" w:space="0" w:color="auto"/>
                                                <w:left w:val="none" w:sz="0" w:space="0" w:color="auto"/>
                                                <w:bottom w:val="none" w:sz="0" w:space="0" w:color="auto"/>
                                                <w:right w:val="none" w:sz="0" w:space="0" w:color="auto"/>
                                              </w:divBdr>
                                              <w:divsChild>
                                                <w:div w:id="1389114947">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 w:id="847329583">
                                      <w:marLeft w:val="0"/>
                                      <w:marRight w:val="0"/>
                                      <w:marTop w:val="0"/>
                                      <w:marBottom w:val="0"/>
                                      <w:divBdr>
                                        <w:top w:val="none" w:sz="0" w:space="0" w:color="auto"/>
                                        <w:left w:val="none" w:sz="0" w:space="0" w:color="auto"/>
                                        <w:bottom w:val="none" w:sz="0" w:space="0" w:color="auto"/>
                                        <w:right w:val="none" w:sz="0" w:space="0" w:color="auto"/>
                                      </w:divBdr>
                                      <w:divsChild>
                                        <w:div w:id="946275333">
                                          <w:marLeft w:val="0"/>
                                          <w:marRight w:val="0"/>
                                          <w:marTop w:val="0"/>
                                          <w:marBottom w:val="0"/>
                                          <w:divBdr>
                                            <w:top w:val="none" w:sz="0" w:space="0" w:color="auto"/>
                                            <w:left w:val="none" w:sz="0" w:space="0" w:color="auto"/>
                                            <w:bottom w:val="none" w:sz="0" w:space="0" w:color="auto"/>
                                            <w:right w:val="none" w:sz="0" w:space="0" w:color="auto"/>
                                          </w:divBdr>
                                        </w:div>
                                      </w:divsChild>
                                    </w:div>
                                    <w:div w:id="1491022609">
                                      <w:marLeft w:val="0"/>
                                      <w:marRight w:val="0"/>
                                      <w:marTop w:val="0"/>
                                      <w:marBottom w:val="135"/>
                                      <w:divBdr>
                                        <w:top w:val="none" w:sz="0" w:space="0" w:color="auto"/>
                                        <w:left w:val="none" w:sz="0" w:space="0" w:color="auto"/>
                                        <w:bottom w:val="single" w:sz="12" w:space="9" w:color="EBEBEB"/>
                                        <w:right w:val="none" w:sz="0" w:space="0" w:color="auto"/>
                                      </w:divBdr>
                                      <w:divsChild>
                                        <w:div w:id="112276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8756853">
      <w:bodyDiv w:val="1"/>
      <w:marLeft w:val="0"/>
      <w:marRight w:val="0"/>
      <w:marTop w:val="0"/>
      <w:marBottom w:val="0"/>
      <w:divBdr>
        <w:top w:val="none" w:sz="0" w:space="0" w:color="auto"/>
        <w:left w:val="none" w:sz="0" w:space="0" w:color="auto"/>
        <w:bottom w:val="none" w:sz="0" w:space="0" w:color="auto"/>
        <w:right w:val="none" w:sz="0" w:space="0" w:color="auto"/>
      </w:divBdr>
      <w:divsChild>
        <w:div w:id="1763993983">
          <w:marLeft w:val="0"/>
          <w:marRight w:val="0"/>
          <w:marTop w:val="0"/>
          <w:marBottom w:val="0"/>
          <w:divBdr>
            <w:top w:val="none" w:sz="0" w:space="0" w:color="auto"/>
            <w:left w:val="none" w:sz="0" w:space="0" w:color="auto"/>
            <w:bottom w:val="none" w:sz="0" w:space="0" w:color="auto"/>
            <w:right w:val="none" w:sz="0" w:space="0" w:color="auto"/>
          </w:divBdr>
          <w:divsChild>
            <w:div w:id="802969275">
              <w:marLeft w:val="0"/>
              <w:marRight w:val="0"/>
              <w:marTop w:val="100"/>
              <w:marBottom w:val="100"/>
              <w:divBdr>
                <w:top w:val="none" w:sz="0" w:space="0" w:color="auto"/>
                <w:left w:val="none" w:sz="0" w:space="0" w:color="auto"/>
                <w:bottom w:val="none" w:sz="0" w:space="0" w:color="auto"/>
                <w:right w:val="none" w:sz="0" w:space="0" w:color="auto"/>
              </w:divBdr>
              <w:divsChild>
                <w:div w:id="103161329">
                  <w:marLeft w:val="0"/>
                  <w:marRight w:val="0"/>
                  <w:marTop w:val="0"/>
                  <w:marBottom w:val="0"/>
                  <w:divBdr>
                    <w:top w:val="none" w:sz="0" w:space="0" w:color="auto"/>
                    <w:left w:val="none" w:sz="0" w:space="0" w:color="auto"/>
                    <w:bottom w:val="none" w:sz="0" w:space="0" w:color="auto"/>
                    <w:right w:val="none" w:sz="0" w:space="0" w:color="auto"/>
                  </w:divBdr>
                  <w:divsChild>
                    <w:div w:id="1457866961">
                      <w:marLeft w:val="0"/>
                      <w:marRight w:val="0"/>
                      <w:marTop w:val="0"/>
                      <w:marBottom w:val="0"/>
                      <w:divBdr>
                        <w:top w:val="none" w:sz="0" w:space="0" w:color="auto"/>
                        <w:left w:val="none" w:sz="0" w:space="0" w:color="auto"/>
                        <w:bottom w:val="none" w:sz="0" w:space="0" w:color="auto"/>
                        <w:right w:val="none" w:sz="0" w:space="0" w:color="auto"/>
                      </w:divBdr>
                      <w:divsChild>
                        <w:div w:id="416825150">
                          <w:marLeft w:val="0"/>
                          <w:marRight w:val="0"/>
                          <w:marTop w:val="0"/>
                          <w:marBottom w:val="0"/>
                          <w:divBdr>
                            <w:top w:val="none" w:sz="0" w:space="0" w:color="auto"/>
                            <w:left w:val="none" w:sz="0" w:space="0" w:color="auto"/>
                            <w:bottom w:val="none" w:sz="0" w:space="0" w:color="auto"/>
                            <w:right w:val="none" w:sz="0" w:space="0" w:color="auto"/>
                          </w:divBdr>
                          <w:divsChild>
                            <w:div w:id="682435407">
                              <w:marLeft w:val="0"/>
                              <w:marRight w:val="0"/>
                              <w:marTop w:val="0"/>
                              <w:marBottom w:val="0"/>
                              <w:divBdr>
                                <w:top w:val="none" w:sz="0" w:space="0" w:color="auto"/>
                                <w:left w:val="none" w:sz="0" w:space="0" w:color="auto"/>
                                <w:bottom w:val="none" w:sz="0" w:space="0" w:color="auto"/>
                                <w:right w:val="none" w:sz="0" w:space="0" w:color="auto"/>
                              </w:divBdr>
                              <w:divsChild>
                                <w:div w:id="449280223">
                                  <w:marLeft w:val="0"/>
                                  <w:marRight w:val="0"/>
                                  <w:marTop w:val="100"/>
                                  <w:marBottom w:val="100"/>
                                  <w:divBdr>
                                    <w:top w:val="none" w:sz="0" w:space="0" w:color="auto"/>
                                    <w:left w:val="none" w:sz="0" w:space="0" w:color="auto"/>
                                    <w:bottom w:val="none" w:sz="0" w:space="0" w:color="auto"/>
                                    <w:right w:val="none" w:sz="0" w:space="0" w:color="auto"/>
                                  </w:divBdr>
                                  <w:divsChild>
                                    <w:div w:id="251863136">
                                      <w:marLeft w:val="0"/>
                                      <w:marRight w:val="0"/>
                                      <w:marTop w:val="0"/>
                                      <w:marBottom w:val="0"/>
                                      <w:divBdr>
                                        <w:top w:val="none" w:sz="0" w:space="0" w:color="auto"/>
                                        <w:left w:val="none" w:sz="0" w:space="0" w:color="auto"/>
                                        <w:bottom w:val="none" w:sz="0" w:space="0" w:color="auto"/>
                                        <w:right w:val="none" w:sz="0" w:space="0" w:color="auto"/>
                                      </w:divBdr>
                                      <w:divsChild>
                                        <w:div w:id="1136528879">
                                          <w:marLeft w:val="0"/>
                                          <w:marRight w:val="0"/>
                                          <w:marTop w:val="0"/>
                                          <w:marBottom w:val="0"/>
                                          <w:divBdr>
                                            <w:top w:val="none" w:sz="0" w:space="0" w:color="auto"/>
                                            <w:left w:val="none" w:sz="0" w:space="0" w:color="auto"/>
                                            <w:bottom w:val="none" w:sz="0" w:space="0" w:color="auto"/>
                                            <w:right w:val="none" w:sz="0" w:space="0" w:color="auto"/>
                                          </w:divBdr>
                                        </w:div>
                                      </w:divsChild>
                                    </w:div>
                                    <w:div w:id="380598494">
                                      <w:marLeft w:val="0"/>
                                      <w:marRight w:val="0"/>
                                      <w:marTop w:val="0"/>
                                      <w:marBottom w:val="120"/>
                                      <w:divBdr>
                                        <w:top w:val="none" w:sz="0" w:space="0" w:color="auto"/>
                                        <w:left w:val="none" w:sz="0" w:space="0" w:color="auto"/>
                                        <w:bottom w:val="none" w:sz="0" w:space="0" w:color="auto"/>
                                        <w:right w:val="none" w:sz="0" w:space="0" w:color="auto"/>
                                      </w:divBdr>
                                      <w:divsChild>
                                        <w:div w:id="345983235">
                                          <w:marLeft w:val="0"/>
                                          <w:marRight w:val="0"/>
                                          <w:marTop w:val="0"/>
                                          <w:marBottom w:val="0"/>
                                          <w:divBdr>
                                            <w:top w:val="none" w:sz="0" w:space="0" w:color="auto"/>
                                            <w:left w:val="none" w:sz="0" w:space="0" w:color="auto"/>
                                            <w:bottom w:val="none" w:sz="0" w:space="0" w:color="auto"/>
                                            <w:right w:val="none" w:sz="0" w:space="0" w:color="auto"/>
                                          </w:divBdr>
                                          <w:divsChild>
                                            <w:div w:id="1986281003">
                                              <w:marLeft w:val="0"/>
                                              <w:marRight w:val="0"/>
                                              <w:marTop w:val="0"/>
                                              <w:marBottom w:val="0"/>
                                              <w:divBdr>
                                                <w:top w:val="none" w:sz="0" w:space="0" w:color="auto"/>
                                                <w:left w:val="none" w:sz="0" w:space="0" w:color="auto"/>
                                                <w:bottom w:val="none" w:sz="0" w:space="0" w:color="auto"/>
                                                <w:right w:val="none" w:sz="0" w:space="0" w:color="auto"/>
                                              </w:divBdr>
                                              <w:divsChild>
                                                <w:div w:id="649020811">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 w:id="1341005721">
                                      <w:marLeft w:val="0"/>
                                      <w:marRight w:val="0"/>
                                      <w:marTop w:val="0"/>
                                      <w:marBottom w:val="135"/>
                                      <w:divBdr>
                                        <w:top w:val="none" w:sz="0" w:space="0" w:color="auto"/>
                                        <w:left w:val="none" w:sz="0" w:space="0" w:color="auto"/>
                                        <w:bottom w:val="single" w:sz="12" w:space="9" w:color="EBEBEB"/>
                                        <w:right w:val="none" w:sz="0" w:space="0" w:color="auto"/>
                                      </w:divBdr>
                                      <w:divsChild>
                                        <w:div w:id="149580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62107642">
      <w:bodyDiv w:val="1"/>
      <w:marLeft w:val="0"/>
      <w:marRight w:val="0"/>
      <w:marTop w:val="0"/>
      <w:marBottom w:val="0"/>
      <w:divBdr>
        <w:top w:val="none" w:sz="0" w:space="0" w:color="auto"/>
        <w:left w:val="none" w:sz="0" w:space="0" w:color="auto"/>
        <w:bottom w:val="none" w:sz="0" w:space="0" w:color="auto"/>
        <w:right w:val="none" w:sz="0" w:space="0" w:color="auto"/>
      </w:divBdr>
      <w:divsChild>
        <w:div w:id="672145519">
          <w:marLeft w:val="0"/>
          <w:marRight w:val="0"/>
          <w:marTop w:val="0"/>
          <w:marBottom w:val="0"/>
          <w:divBdr>
            <w:top w:val="none" w:sz="0" w:space="0" w:color="auto"/>
            <w:left w:val="none" w:sz="0" w:space="0" w:color="auto"/>
            <w:bottom w:val="none" w:sz="0" w:space="0" w:color="auto"/>
            <w:right w:val="none" w:sz="0" w:space="0" w:color="auto"/>
          </w:divBdr>
        </w:div>
      </w:divsChild>
    </w:div>
    <w:div w:id="1277712929">
      <w:bodyDiv w:val="1"/>
      <w:marLeft w:val="0"/>
      <w:marRight w:val="0"/>
      <w:marTop w:val="0"/>
      <w:marBottom w:val="0"/>
      <w:divBdr>
        <w:top w:val="none" w:sz="0" w:space="0" w:color="auto"/>
        <w:left w:val="none" w:sz="0" w:space="0" w:color="auto"/>
        <w:bottom w:val="none" w:sz="0" w:space="0" w:color="auto"/>
        <w:right w:val="none" w:sz="0" w:space="0" w:color="auto"/>
      </w:divBdr>
    </w:div>
    <w:div w:id="1336689319">
      <w:bodyDiv w:val="1"/>
      <w:marLeft w:val="0"/>
      <w:marRight w:val="0"/>
      <w:marTop w:val="0"/>
      <w:marBottom w:val="0"/>
      <w:divBdr>
        <w:top w:val="none" w:sz="0" w:space="0" w:color="auto"/>
        <w:left w:val="none" w:sz="0" w:space="0" w:color="auto"/>
        <w:bottom w:val="none" w:sz="0" w:space="0" w:color="auto"/>
        <w:right w:val="none" w:sz="0" w:space="0" w:color="auto"/>
      </w:divBdr>
      <w:divsChild>
        <w:div w:id="155271611">
          <w:marLeft w:val="0"/>
          <w:marRight w:val="0"/>
          <w:marTop w:val="0"/>
          <w:marBottom w:val="0"/>
          <w:divBdr>
            <w:top w:val="none" w:sz="0" w:space="0" w:color="auto"/>
            <w:left w:val="none" w:sz="0" w:space="0" w:color="auto"/>
            <w:bottom w:val="none" w:sz="0" w:space="0" w:color="auto"/>
            <w:right w:val="none" w:sz="0" w:space="0" w:color="auto"/>
          </w:divBdr>
          <w:divsChild>
            <w:div w:id="756905639">
              <w:marLeft w:val="0"/>
              <w:marRight w:val="0"/>
              <w:marTop w:val="0"/>
              <w:marBottom w:val="0"/>
              <w:divBdr>
                <w:top w:val="none" w:sz="0" w:space="0" w:color="auto"/>
                <w:left w:val="none" w:sz="0" w:space="0" w:color="auto"/>
                <w:bottom w:val="none" w:sz="0" w:space="0" w:color="auto"/>
                <w:right w:val="none" w:sz="0" w:space="0" w:color="auto"/>
              </w:divBdr>
              <w:divsChild>
                <w:div w:id="987975777">
                  <w:marLeft w:val="0"/>
                  <w:marRight w:val="0"/>
                  <w:marTop w:val="0"/>
                  <w:marBottom w:val="0"/>
                  <w:divBdr>
                    <w:top w:val="none" w:sz="0" w:space="0" w:color="auto"/>
                    <w:left w:val="none" w:sz="0" w:space="0" w:color="auto"/>
                    <w:bottom w:val="none" w:sz="0" w:space="0" w:color="auto"/>
                    <w:right w:val="none" w:sz="0" w:space="0" w:color="auto"/>
                  </w:divBdr>
                  <w:divsChild>
                    <w:div w:id="741148297">
                      <w:marLeft w:val="0"/>
                      <w:marRight w:val="0"/>
                      <w:marTop w:val="0"/>
                      <w:marBottom w:val="0"/>
                      <w:divBdr>
                        <w:top w:val="none" w:sz="0" w:space="0" w:color="auto"/>
                        <w:left w:val="none" w:sz="0" w:space="0" w:color="auto"/>
                        <w:bottom w:val="none" w:sz="0" w:space="0" w:color="auto"/>
                        <w:right w:val="none" w:sz="0" w:space="0" w:color="auto"/>
                      </w:divBdr>
                      <w:divsChild>
                        <w:div w:id="1550680061">
                          <w:marLeft w:val="-3150"/>
                          <w:marRight w:val="0"/>
                          <w:marTop w:val="0"/>
                          <w:marBottom w:val="0"/>
                          <w:divBdr>
                            <w:top w:val="none" w:sz="0" w:space="0" w:color="auto"/>
                            <w:left w:val="none" w:sz="0" w:space="0" w:color="auto"/>
                            <w:bottom w:val="none" w:sz="0" w:space="0" w:color="auto"/>
                            <w:right w:val="none" w:sz="0" w:space="0" w:color="auto"/>
                          </w:divBdr>
                          <w:divsChild>
                            <w:div w:id="11610054">
                              <w:marLeft w:val="3150"/>
                              <w:marRight w:val="0"/>
                              <w:marTop w:val="0"/>
                              <w:marBottom w:val="0"/>
                              <w:divBdr>
                                <w:top w:val="none" w:sz="0" w:space="0" w:color="auto"/>
                                <w:left w:val="none" w:sz="0" w:space="0" w:color="auto"/>
                                <w:bottom w:val="none" w:sz="0" w:space="0" w:color="auto"/>
                                <w:right w:val="none" w:sz="0" w:space="0" w:color="auto"/>
                              </w:divBdr>
                              <w:divsChild>
                                <w:div w:id="1591546574">
                                  <w:marLeft w:val="0"/>
                                  <w:marRight w:val="0"/>
                                  <w:marTop w:val="0"/>
                                  <w:marBottom w:val="0"/>
                                  <w:divBdr>
                                    <w:top w:val="none" w:sz="0" w:space="0" w:color="auto"/>
                                    <w:left w:val="none" w:sz="0" w:space="0" w:color="auto"/>
                                    <w:bottom w:val="none" w:sz="0" w:space="0" w:color="auto"/>
                                    <w:right w:val="none" w:sz="0" w:space="0" w:color="auto"/>
                                  </w:divBdr>
                                  <w:divsChild>
                                    <w:div w:id="2007050205">
                                      <w:marLeft w:val="0"/>
                                      <w:marRight w:val="0"/>
                                      <w:marTop w:val="0"/>
                                      <w:marBottom w:val="0"/>
                                      <w:divBdr>
                                        <w:top w:val="none" w:sz="0" w:space="0" w:color="auto"/>
                                        <w:left w:val="none" w:sz="0" w:space="0" w:color="auto"/>
                                        <w:bottom w:val="none" w:sz="0" w:space="0" w:color="auto"/>
                                        <w:right w:val="none" w:sz="0" w:space="0" w:color="auto"/>
                                      </w:divBdr>
                                      <w:divsChild>
                                        <w:div w:id="1702437693">
                                          <w:marLeft w:val="0"/>
                                          <w:marRight w:val="0"/>
                                          <w:marTop w:val="0"/>
                                          <w:marBottom w:val="0"/>
                                          <w:divBdr>
                                            <w:top w:val="none" w:sz="0" w:space="0" w:color="auto"/>
                                            <w:left w:val="none" w:sz="0" w:space="0" w:color="auto"/>
                                            <w:bottom w:val="none" w:sz="0" w:space="0" w:color="auto"/>
                                            <w:right w:val="none" w:sz="0" w:space="0" w:color="auto"/>
                                          </w:divBdr>
                                          <w:divsChild>
                                            <w:div w:id="762994694">
                                              <w:marLeft w:val="0"/>
                                              <w:marRight w:val="0"/>
                                              <w:marTop w:val="0"/>
                                              <w:marBottom w:val="0"/>
                                              <w:divBdr>
                                                <w:top w:val="none" w:sz="0" w:space="0" w:color="auto"/>
                                                <w:left w:val="none" w:sz="0" w:space="0" w:color="auto"/>
                                                <w:bottom w:val="none" w:sz="0" w:space="0" w:color="auto"/>
                                                <w:right w:val="none" w:sz="0" w:space="0" w:color="auto"/>
                                              </w:divBdr>
                                              <w:divsChild>
                                                <w:div w:id="809589711">
                                                  <w:marLeft w:val="0"/>
                                                  <w:marRight w:val="0"/>
                                                  <w:marTop w:val="0"/>
                                                  <w:marBottom w:val="0"/>
                                                  <w:divBdr>
                                                    <w:top w:val="none" w:sz="0" w:space="0" w:color="auto"/>
                                                    <w:left w:val="none" w:sz="0" w:space="0" w:color="auto"/>
                                                    <w:bottom w:val="none" w:sz="0" w:space="0" w:color="auto"/>
                                                    <w:right w:val="none" w:sz="0" w:space="0" w:color="auto"/>
                                                  </w:divBdr>
                                                  <w:divsChild>
                                                    <w:div w:id="1306198711">
                                                      <w:marLeft w:val="0"/>
                                                      <w:marRight w:val="0"/>
                                                      <w:marTop w:val="0"/>
                                                      <w:marBottom w:val="0"/>
                                                      <w:divBdr>
                                                        <w:top w:val="none" w:sz="0" w:space="0" w:color="auto"/>
                                                        <w:left w:val="none" w:sz="0" w:space="0" w:color="auto"/>
                                                        <w:bottom w:val="none" w:sz="0" w:space="0" w:color="auto"/>
                                                        <w:right w:val="none" w:sz="0" w:space="0" w:color="auto"/>
                                                      </w:divBdr>
                                                      <w:divsChild>
                                                        <w:div w:id="910113975">
                                                          <w:marLeft w:val="0"/>
                                                          <w:marRight w:val="0"/>
                                                          <w:marTop w:val="0"/>
                                                          <w:marBottom w:val="0"/>
                                                          <w:divBdr>
                                                            <w:top w:val="none" w:sz="0" w:space="0" w:color="auto"/>
                                                            <w:left w:val="none" w:sz="0" w:space="0" w:color="auto"/>
                                                            <w:bottom w:val="none" w:sz="0" w:space="0" w:color="auto"/>
                                                            <w:right w:val="none" w:sz="0" w:space="0" w:color="auto"/>
                                                          </w:divBdr>
                                                          <w:divsChild>
                                                            <w:div w:id="130094927">
                                                              <w:marLeft w:val="0"/>
                                                              <w:marRight w:val="0"/>
                                                              <w:marTop w:val="0"/>
                                                              <w:marBottom w:val="0"/>
                                                              <w:divBdr>
                                                                <w:top w:val="none" w:sz="0" w:space="0" w:color="auto"/>
                                                                <w:left w:val="none" w:sz="0" w:space="0" w:color="auto"/>
                                                                <w:bottom w:val="none" w:sz="0" w:space="0" w:color="auto"/>
                                                                <w:right w:val="none" w:sz="0" w:space="0" w:color="auto"/>
                                                              </w:divBdr>
                                                              <w:divsChild>
                                                                <w:div w:id="466122193">
                                                                  <w:marLeft w:val="0"/>
                                                                  <w:marRight w:val="0"/>
                                                                  <w:marTop w:val="0"/>
                                                                  <w:marBottom w:val="0"/>
                                                                  <w:divBdr>
                                                                    <w:top w:val="none" w:sz="0" w:space="0" w:color="auto"/>
                                                                    <w:left w:val="none" w:sz="0" w:space="0" w:color="auto"/>
                                                                    <w:bottom w:val="none" w:sz="0" w:space="0" w:color="auto"/>
                                                                    <w:right w:val="none" w:sz="0" w:space="0" w:color="auto"/>
                                                                  </w:divBdr>
                                                                </w:div>
                                                                <w:div w:id="1493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83099590">
      <w:bodyDiv w:val="1"/>
      <w:marLeft w:val="0"/>
      <w:marRight w:val="0"/>
      <w:marTop w:val="0"/>
      <w:marBottom w:val="0"/>
      <w:divBdr>
        <w:top w:val="none" w:sz="0" w:space="0" w:color="auto"/>
        <w:left w:val="none" w:sz="0" w:space="0" w:color="auto"/>
        <w:bottom w:val="none" w:sz="0" w:space="0" w:color="auto"/>
        <w:right w:val="none" w:sz="0" w:space="0" w:color="auto"/>
      </w:divBdr>
      <w:divsChild>
        <w:div w:id="1233925462">
          <w:marLeft w:val="0"/>
          <w:marRight w:val="0"/>
          <w:marTop w:val="0"/>
          <w:marBottom w:val="0"/>
          <w:divBdr>
            <w:top w:val="none" w:sz="0" w:space="0" w:color="auto"/>
            <w:left w:val="none" w:sz="0" w:space="0" w:color="auto"/>
            <w:bottom w:val="none" w:sz="0" w:space="0" w:color="auto"/>
            <w:right w:val="none" w:sz="0" w:space="0" w:color="auto"/>
          </w:divBdr>
          <w:divsChild>
            <w:div w:id="2061129352">
              <w:marLeft w:val="0"/>
              <w:marRight w:val="0"/>
              <w:marTop w:val="0"/>
              <w:marBottom w:val="0"/>
              <w:divBdr>
                <w:top w:val="none" w:sz="0" w:space="0" w:color="auto"/>
                <w:left w:val="none" w:sz="0" w:space="0" w:color="auto"/>
                <w:bottom w:val="none" w:sz="0" w:space="0" w:color="auto"/>
                <w:right w:val="none" w:sz="0" w:space="0" w:color="auto"/>
              </w:divBdr>
              <w:divsChild>
                <w:div w:id="222452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081634">
          <w:marLeft w:val="0"/>
          <w:marRight w:val="0"/>
          <w:marTop w:val="0"/>
          <w:marBottom w:val="0"/>
          <w:divBdr>
            <w:top w:val="none" w:sz="0" w:space="0" w:color="auto"/>
            <w:left w:val="none" w:sz="0" w:space="0" w:color="auto"/>
            <w:bottom w:val="none" w:sz="0" w:space="0" w:color="auto"/>
            <w:right w:val="none" w:sz="0" w:space="0" w:color="auto"/>
          </w:divBdr>
          <w:divsChild>
            <w:div w:id="2116751624">
              <w:marLeft w:val="0"/>
              <w:marRight w:val="0"/>
              <w:marTop w:val="0"/>
              <w:marBottom w:val="0"/>
              <w:divBdr>
                <w:top w:val="none" w:sz="0" w:space="0" w:color="auto"/>
                <w:left w:val="none" w:sz="0" w:space="0" w:color="auto"/>
                <w:bottom w:val="none" w:sz="0" w:space="0" w:color="auto"/>
                <w:right w:val="none" w:sz="0" w:space="0" w:color="auto"/>
              </w:divBdr>
              <w:divsChild>
                <w:div w:id="1160999350">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390298686">
      <w:bodyDiv w:val="1"/>
      <w:marLeft w:val="0"/>
      <w:marRight w:val="0"/>
      <w:marTop w:val="0"/>
      <w:marBottom w:val="0"/>
      <w:divBdr>
        <w:top w:val="none" w:sz="0" w:space="0" w:color="auto"/>
        <w:left w:val="none" w:sz="0" w:space="0" w:color="auto"/>
        <w:bottom w:val="none" w:sz="0" w:space="0" w:color="auto"/>
        <w:right w:val="none" w:sz="0" w:space="0" w:color="auto"/>
      </w:divBdr>
    </w:div>
    <w:div w:id="1428387734">
      <w:bodyDiv w:val="1"/>
      <w:marLeft w:val="0"/>
      <w:marRight w:val="0"/>
      <w:marTop w:val="0"/>
      <w:marBottom w:val="0"/>
      <w:divBdr>
        <w:top w:val="none" w:sz="0" w:space="0" w:color="auto"/>
        <w:left w:val="none" w:sz="0" w:space="0" w:color="auto"/>
        <w:bottom w:val="none" w:sz="0" w:space="0" w:color="auto"/>
        <w:right w:val="none" w:sz="0" w:space="0" w:color="auto"/>
      </w:divBdr>
    </w:div>
    <w:div w:id="1516842699">
      <w:bodyDiv w:val="1"/>
      <w:marLeft w:val="0"/>
      <w:marRight w:val="0"/>
      <w:marTop w:val="0"/>
      <w:marBottom w:val="0"/>
      <w:divBdr>
        <w:top w:val="none" w:sz="0" w:space="0" w:color="auto"/>
        <w:left w:val="none" w:sz="0" w:space="0" w:color="auto"/>
        <w:bottom w:val="none" w:sz="0" w:space="0" w:color="auto"/>
        <w:right w:val="none" w:sz="0" w:space="0" w:color="auto"/>
      </w:divBdr>
      <w:divsChild>
        <w:div w:id="1520896326">
          <w:marLeft w:val="0"/>
          <w:marRight w:val="0"/>
          <w:marTop w:val="0"/>
          <w:marBottom w:val="156"/>
          <w:divBdr>
            <w:top w:val="none" w:sz="0" w:space="0" w:color="auto"/>
            <w:left w:val="none" w:sz="0" w:space="0" w:color="auto"/>
            <w:bottom w:val="none" w:sz="0" w:space="0" w:color="auto"/>
            <w:right w:val="none" w:sz="0" w:space="0" w:color="auto"/>
          </w:divBdr>
        </w:div>
      </w:divsChild>
    </w:div>
    <w:div w:id="1565095662">
      <w:bodyDiv w:val="1"/>
      <w:marLeft w:val="0"/>
      <w:marRight w:val="0"/>
      <w:marTop w:val="0"/>
      <w:marBottom w:val="0"/>
      <w:divBdr>
        <w:top w:val="none" w:sz="0" w:space="0" w:color="auto"/>
        <w:left w:val="none" w:sz="0" w:space="0" w:color="auto"/>
        <w:bottom w:val="none" w:sz="0" w:space="0" w:color="auto"/>
        <w:right w:val="none" w:sz="0" w:space="0" w:color="auto"/>
      </w:divBdr>
      <w:divsChild>
        <w:div w:id="2127001591">
          <w:marLeft w:val="0"/>
          <w:marRight w:val="0"/>
          <w:marTop w:val="100"/>
          <w:marBottom w:val="100"/>
          <w:divBdr>
            <w:top w:val="none" w:sz="0" w:space="0" w:color="auto"/>
            <w:left w:val="none" w:sz="0" w:space="0" w:color="auto"/>
            <w:bottom w:val="none" w:sz="0" w:space="0" w:color="auto"/>
            <w:right w:val="none" w:sz="0" w:space="0" w:color="auto"/>
          </w:divBdr>
          <w:divsChild>
            <w:div w:id="240409132">
              <w:marLeft w:val="0"/>
              <w:marRight w:val="0"/>
              <w:marTop w:val="0"/>
              <w:marBottom w:val="0"/>
              <w:divBdr>
                <w:top w:val="none" w:sz="0" w:space="0" w:color="auto"/>
                <w:left w:val="none" w:sz="0" w:space="0" w:color="auto"/>
                <w:bottom w:val="none" w:sz="0" w:space="0" w:color="auto"/>
                <w:right w:val="none" w:sz="0" w:space="0" w:color="auto"/>
              </w:divBdr>
              <w:divsChild>
                <w:div w:id="1238709722">
                  <w:marLeft w:val="105"/>
                  <w:marRight w:val="105"/>
                  <w:marTop w:val="105"/>
                  <w:marBottom w:val="105"/>
                  <w:divBdr>
                    <w:top w:val="none" w:sz="0" w:space="0" w:color="auto"/>
                    <w:left w:val="none" w:sz="0" w:space="0" w:color="auto"/>
                    <w:bottom w:val="none" w:sz="0" w:space="0" w:color="auto"/>
                    <w:right w:val="none" w:sz="0" w:space="0" w:color="auto"/>
                  </w:divBdr>
                  <w:divsChild>
                    <w:div w:id="1122723315">
                      <w:marLeft w:val="0"/>
                      <w:marRight w:val="0"/>
                      <w:marTop w:val="0"/>
                      <w:marBottom w:val="0"/>
                      <w:divBdr>
                        <w:top w:val="none" w:sz="0" w:space="0" w:color="auto"/>
                        <w:left w:val="none" w:sz="0" w:space="0" w:color="auto"/>
                        <w:bottom w:val="none" w:sz="0" w:space="0" w:color="auto"/>
                        <w:right w:val="none" w:sz="0" w:space="0" w:color="auto"/>
                      </w:divBdr>
                      <w:divsChild>
                        <w:div w:id="1276404798">
                          <w:marLeft w:val="0"/>
                          <w:marRight w:val="0"/>
                          <w:marTop w:val="0"/>
                          <w:marBottom w:val="0"/>
                          <w:divBdr>
                            <w:top w:val="none" w:sz="0" w:space="0" w:color="auto"/>
                            <w:left w:val="none" w:sz="0" w:space="0" w:color="auto"/>
                            <w:bottom w:val="none" w:sz="0" w:space="0" w:color="auto"/>
                            <w:right w:val="none" w:sz="0" w:space="0" w:color="auto"/>
                          </w:divBdr>
                          <w:divsChild>
                            <w:div w:id="691106129">
                              <w:marLeft w:val="105"/>
                              <w:marRight w:val="105"/>
                              <w:marTop w:val="105"/>
                              <w:marBottom w:val="105"/>
                              <w:divBdr>
                                <w:top w:val="none" w:sz="0" w:space="0" w:color="auto"/>
                                <w:left w:val="none" w:sz="0" w:space="0" w:color="auto"/>
                                <w:bottom w:val="none" w:sz="0" w:space="0" w:color="auto"/>
                                <w:right w:val="none" w:sz="0" w:space="0" w:color="auto"/>
                              </w:divBdr>
                              <w:divsChild>
                                <w:div w:id="1515269231">
                                  <w:marLeft w:val="0"/>
                                  <w:marRight w:val="0"/>
                                  <w:marTop w:val="0"/>
                                  <w:marBottom w:val="0"/>
                                  <w:divBdr>
                                    <w:top w:val="none" w:sz="0" w:space="0" w:color="auto"/>
                                    <w:left w:val="none" w:sz="0" w:space="0" w:color="auto"/>
                                    <w:bottom w:val="none" w:sz="0" w:space="0" w:color="auto"/>
                                    <w:right w:val="none" w:sz="0" w:space="0" w:color="auto"/>
                                  </w:divBdr>
                                  <w:divsChild>
                                    <w:div w:id="1090464333">
                                      <w:marLeft w:val="0"/>
                                      <w:marRight w:val="0"/>
                                      <w:marTop w:val="0"/>
                                      <w:marBottom w:val="0"/>
                                      <w:divBdr>
                                        <w:top w:val="none" w:sz="0" w:space="0" w:color="auto"/>
                                        <w:left w:val="none" w:sz="0" w:space="0" w:color="auto"/>
                                        <w:bottom w:val="none" w:sz="0" w:space="0" w:color="auto"/>
                                        <w:right w:val="none" w:sz="0" w:space="0" w:color="auto"/>
                                      </w:divBdr>
                                      <w:divsChild>
                                        <w:div w:id="1789665998">
                                          <w:marLeft w:val="0"/>
                                          <w:marRight w:val="0"/>
                                          <w:marTop w:val="0"/>
                                          <w:marBottom w:val="0"/>
                                          <w:divBdr>
                                            <w:top w:val="none" w:sz="0" w:space="0" w:color="auto"/>
                                            <w:left w:val="none" w:sz="0" w:space="0" w:color="auto"/>
                                            <w:bottom w:val="none" w:sz="0" w:space="0" w:color="auto"/>
                                            <w:right w:val="none" w:sz="0" w:space="0" w:color="auto"/>
                                          </w:divBdr>
                                          <w:divsChild>
                                            <w:div w:id="2032994647">
                                              <w:marLeft w:val="0"/>
                                              <w:marRight w:val="0"/>
                                              <w:marTop w:val="0"/>
                                              <w:marBottom w:val="0"/>
                                              <w:divBdr>
                                                <w:top w:val="none" w:sz="0" w:space="0" w:color="auto"/>
                                                <w:left w:val="none" w:sz="0" w:space="0" w:color="auto"/>
                                                <w:bottom w:val="none" w:sz="0" w:space="0" w:color="auto"/>
                                                <w:right w:val="none" w:sz="0" w:space="0" w:color="auto"/>
                                              </w:divBdr>
                                              <w:divsChild>
                                                <w:div w:id="349379255">
                                                  <w:marLeft w:val="105"/>
                                                  <w:marRight w:val="105"/>
                                                  <w:marTop w:val="105"/>
                                                  <w:marBottom w:val="105"/>
                                                  <w:divBdr>
                                                    <w:top w:val="none" w:sz="0" w:space="0" w:color="auto"/>
                                                    <w:left w:val="none" w:sz="0" w:space="0" w:color="auto"/>
                                                    <w:bottom w:val="none" w:sz="0" w:space="0" w:color="auto"/>
                                                    <w:right w:val="none" w:sz="0" w:space="0" w:color="auto"/>
                                                  </w:divBdr>
                                                  <w:divsChild>
                                                    <w:div w:id="341318658">
                                                      <w:marLeft w:val="0"/>
                                                      <w:marRight w:val="0"/>
                                                      <w:marTop w:val="0"/>
                                                      <w:marBottom w:val="0"/>
                                                      <w:divBdr>
                                                        <w:top w:val="none" w:sz="0" w:space="0" w:color="auto"/>
                                                        <w:left w:val="none" w:sz="0" w:space="0" w:color="auto"/>
                                                        <w:bottom w:val="none" w:sz="0" w:space="0" w:color="auto"/>
                                                        <w:right w:val="none" w:sz="0" w:space="0" w:color="auto"/>
                                                      </w:divBdr>
                                                      <w:divsChild>
                                                        <w:div w:id="477697289">
                                                          <w:marLeft w:val="0"/>
                                                          <w:marRight w:val="0"/>
                                                          <w:marTop w:val="0"/>
                                                          <w:marBottom w:val="0"/>
                                                          <w:divBdr>
                                                            <w:top w:val="none" w:sz="0" w:space="0" w:color="auto"/>
                                                            <w:left w:val="none" w:sz="0" w:space="0" w:color="auto"/>
                                                            <w:bottom w:val="none" w:sz="0" w:space="0" w:color="auto"/>
                                                            <w:right w:val="none" w:sz="0" w:space="0" w:color="auto"/>
                                                          </w:divBdr>
                                                          <w:divsChild>
                                                            <w:div w:id="430323656">
                                                              <w:marLeft w:val="0"/>
                                                              <w:marRight w:val="0"/>
                                                              <w:marTop w:val="0"/>
                                                              <w:marBottom w:val="0"/>
                                                              <w:divBdr>
                                                                <w:top w:val="none" w:sz="0" w:space="0" w:color="auto"/>
                                                                <w:left w:val="none" w:sz="0" w:space="0" w:color="auto"/>
                                                                <w:bottom w:val="none" w:sz="0" w:space="0" w:color="auto"/>
                                                                <w:right w:val="none" w:sz="0" w:space="0" w:color="auto"/>
                                                              </w:divBdr>
                                                              <w:divsChild>
                                                                <w:div w:id="2019623903">
                                                                  <w:marLeft w:val="0"/>
                                                                  <w:marRight w:val="0"/>
                                                                  <w:marTop w:val="0"/>
                                                                  <w:marBottom w:val="0"/>
                                                                  <w:divBdr>
                                                                    <w:top w:val="none" w:sz="0" w:space="0" w:color="auto"/>
                                                                    <w:left w:val="none" w:sz="0" w:space="0" w:color="auto"/>
                                                                    <w:bottom w:val="none" w:sz="0" w:space="0" w:color="auto"/>
                                                                    <w:right w:val="none" w:sz="0" w:space="0" w:color="auto"/>
                                                                  </w:divBdr>
                                                                  <w:divsChild>
                                                                    <w:div w:id="2086295431">
                                                                      <w:marLeft w:val="0"/>
                                                                      <w:marRight w:val="0"/>
                                                                      <w:marTop w:val="0"/>
                                                                      <w:marBottom w:val="0"/>
                                                                      <w:divBdr>
                                                                        <w:top w:val="none" w:sz="0" w:space="0" w:color="auto"/>
                                                                        <w:left w:val="none" w:sz="0" w:space="0" w:color="auto"/>
                                                                        <w:bottom w:val="none" w:sz="0" w:space="0" w:color="auto"/>
                                                                        <w:right w:val="none" w:sz="0" w:space="0" w:color="auto"/>
                                                                      </w:divBdr>
                                                                      <w:divsChild>
                                                                        <w:div w:id="1965232269">
                                                                          <w:marLeft w:val="0"/>
                                                                          <w:marRight w:val="0"/>
                                                                          <w:marTop w:val="0"/>
                                                                          <w:marBottom w:val="0"/>
                                                                          <w:divBdr>
                                                                            <w:top w:val="none" w:sz="0" w:space="0" w:color="auto"/>
                                                                            <w:left w:val="none" w:sz="0" w:space="0" w:color="auto"/>
                                                                            <w:bottom w:val="none" w:sz="0" w:space="0" w:color="auto"/>
                                                                            <w:right w:val="none" w:sz="0" w:space="0" w:color="auto"/>
                                                                          </w:divBdr>
                                                                          <w:divsChild>
                                                                            <w:div w:id="1801679649">
                                                                              <w:marLeft w:val="105"/>
                                                                              <w:marRight w:val="105"/>
                                                                              <w:marTop w:val="105"/>
                                                                              <w:marBottom w:val="105"/>
                                                                              <w:divBdr>
                                                                                <w:top w:val="none" w:sz="0" w:space="0" w:color="auto"/>
                                                                                <w:left w:val="none" w:sz="0" w:space="0" w:color="auto"/>
                                                                                <w:bottom w:val="none" w:sz="0" w:space="0" w:color="auto"/>
                                                                                <w:right w:val="none" w:sz="0" w:space="0" w:color="auto"/>
                                                                              </w:divBdr>
                                                                              <w:divsChild>
                                                                                <w:div w:id="1106533695">
                                                                                  <w:marLeft w:val="0"/>
                                                                                  <w:marRight w:val="0"/>
                                                                                  <w:marTop w:val="0"/>
                                                                                  <w:marBottom w:val="0"/>
                                                                                  <w:divBdr>
                                                                                    <w:top w:val="none" w:sz="0" w:space="0" w:color="auto"/>
                                                                                    <w:left w:val="none" w:sz="0" w:space="0" w:color="auto"/>
                                                                                    <w:bottom w:val="none" w:sz="0" w:space="0" w:color="auto"/>
                                                                                    <w:right w:val="none" w:sz="0" w:space="0" w:color="auto"/>
                                                                                  </w:divBdr>
                                                                                  <w:divsChild>
                                                                                    <w:div w:id="1556745062">
                                                                                      <w:marLeft w:val="0"/>
                                                                                      <w:marRight w:val="0"/>
                                                                                      <w:marTop w:val="0"/>
                                                                                      <w:marBottom w:val="0"/>
                                                                                      <w:divBdr>
                                                                                        <w:top w:val="none" w:sz="0" w:space="0" w:color="auto"/>
                                                                                        <w:left w:val="none" w:sz="0" w:space="0" w:color="auto"/>
                                                                                        <w:bottom w:val="none" w:sz="0" w:space="0" w:color="auto"/>
                                                                                        <w:right w:val="none" w:sz="0" w:space="0" w:color="auto"/>
                                                                                      </w:divBdr>
                                                                                      <w:divsChild>
                                                                                        <w:div w:id="352539">
                                                                                          <w:marLeft w:val="0"/>
                                                                                          <w:marRight w:val="0"/>
                                                                                          <w:marTop w:val="120"/>
                                                                                          <w:marBottom w:val="0"/>
                                                                                          <w:divBdr>
                                                                                            <w:top w:val="none" w:sz="0" w:space="0" w:color="auto"/>
                                                                                            <w:left w:val="none" w:sz="0" w:space="0" w:color="auto"/>
                                                                                            <w:bottom w:val="none" w:sz="0" w:space="0" w:color="auto"/>
                                                                                            <w:right w:val="none" w:sz="0" w:space="0" w:color="auto"/>
                                                                                          </w:divBdr>
                                                                                          <w:divsChild>
                                                                                            <w:div w:id="1914966861">
                                                                                              <w:marLeft w:val="0"/>
                                                                                              <w:marRight w:val="0"/>
                                                                                              <w:marTop w:val="0"/>
                                                                                              <w:marBottom w:val="0"/>
                                                                                              <w:divBdr>
                                                                                                <w:top w:val="none" w:sz="0" w:space="0" w:color="auto"/>
                                                                                                <w:left w:val="none" w:sz="0" w:space="0" w:color="auto"/>
                                                                                                <w:bottom w:val="none" w:sz="0" w:space="0" w:color="auto"/>
                                                                                                <w:right w:val="none" w:sz="0" w:space="0" w:color="auto"/>
                                                                                              </w:divBdr>
                                                                                              <w:divsChild>
                                                                                                <w:div w:id="841970575">
                                                                                                  <w:marLeft w:val="0"/>
                                                                                                  <w:marRight w:val="0"/>
                                                                                                  <w:marTop w:val="0"/>
                                                                                                  <w:marBottom w:val="0"/>
                                                                                                  <w:divBdr>
                                                                                                    <w:top w:val="none" w:sz="0" w:space="0" w:color="auto"/>
                                                                                                    <w:left w:val="none" w:sz="0" w:space="0" w:color="auto"/>
                                                                                                    <w:bottom w:val="none" w:sz="0" w:space="0" w:color="auto"/>
                                                                                                    <w:right w:val="none" w:sz="0" w:space="0" w:color="auto"/>
                                                                                                  </w:divBdr>
                                                                                                </w:div>
                                                                                                <w:div w:id="946236431">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88222500">
      <w:bodyDiv w:val="1"/>
      <w:marLeft w:val="0"/>
      <w:marRight w:val="0"/>
      <w:marTop w:val="0"/>
      <w:marBottom w:val="0"/>
      <w:divBdr>
        <w:top w:val="none" w:sz="0" w:space="0" w:color="auto"/>
        <w:left w:val="none" w:sz="0" w:space="0" w:color="auto"/>
        <w:bottom w:val="none" w:sz="0" w:space="0" w:color="auto"/>
        <w:right w:val="none" w:sz="0" w:space="0" w:color="auto"/>
      </w:divBdr>
      <w:divsChild>
        <w:div w:id="36705364">
          <w:marLeft w:val="0"/>
          <w:marRight w:val="0"/>
          <w:marTop w:val="0"/>
          <w:marBottom w:val="0"/>
          <w:divBdr>
            <w:top w:val="none" w:sz="0" w:space="0" w:color="auto"/>
            <w:left w:val="none" w:sz="0" w:space="0" w:color="auto"/>
            <w:bottom w:val="none" w:sz="0" w:space="0" w:color="auto"/>
            <w:right w:val="none" w:sz="0" w:space="0" w:color="auto"/>
          </w:divBdr>
          <w:divsChild>
            <w:div w:id="625545968">
              <w:marLeft w:val="0"/>
              <w:marRight w:val="0"/>
              <w:marTop w:val="0"/>
              <w:marBottom w:val="0"/>
              <w:divBdr>
                <w:top w:val="none" w:sz="0" w:space="0" w:color="auto"/>
                <w:left w:val="none" w:sz="0" w:space="0" w:color="auto"/>
                <w:bottom w:val="none" w:sz="0" w:space="0" w:color="auto"/>
                <w:right w:val="none" w:sz="0" w:space="0" w:color="auto"/>
              </w:divBdr>
              <w:divsChild>
                <w:div w:id="1817725518">
                  <w:marLeft w:val="0"/>
                  <w:marRight w:val="0"/>
                  <w:marTop w:val="0"/>
                  <w:marBottom w:val="0"/>
                  <w:divBdr>
                    <w:top w:val="none" w:sz="0" w:space="0" w:color="auto"/>
                    <w:left w:val="none" w:sz="0" w:space="0" w:color="auto"/>
                    <w:bottom w:val="none" w:sz="0" w:space="0" w:color="auto"/>
                    <w:right w:val="none" w:sz="0" w:space="0" w:color="auto"/>
                  </w:divBdr>
                  <w:divsChild>
                    <w:div w:id="1335450089">
                      <w:marLeft w:val="0"/>
                      <w:marRight w:val="0"/>
                      <w:marTop w:val="0"/>
                      <w:marBottom w:val="0"/>
                      <w:divBdr>
                        <w:top w:val="none" w:sz="0" w:space="0" w:color="auto"/>
                        <w:left w:val="none" w:sz="0" w:space="0" w:color="auto"/>
                        <w:bottom w:val="none" w:sz="0" w:space="0" w:color="auto"/>
                        <w:right w:val="none" w:sz="0" w:space="0" w:color="auto"/>
                      </w:divBdr>
                      <w:divsChild>
                        <w:div w:id="1917399392">
                          <w:marLeft w:val="0"/>
                          <w:marRight w:val="0"/>
                          <w:marTop w:val="0"/>
                          <w:marBottom w:val="0"/>
                          <w:divBdr>
                            <w:top w:val="none" w:sz="0" w:space="0" w:color="auto"/>
                            <w:left w:val="none" w:sz="0" w:space="0" w:color="auto"/>
                            <w:bottom w:val="none" w:sz="0" w:space="0" w:color="auto"/>
                            <w:right w:val="none" w:sz="0" w:space="0" w:color="auto"/>
                          </w:divBdr>
                          <w:divsChild>
                            <w:div w:id="775095508">
                              <w:marLeft w:val="0"/>
                              <w:marRight w:val="0"/>
                              <w:marTop w:val="0"/>
                              <w:marBottom w:val="0"/>
                              <w:divBdr>
                                <w:top w:val="none" w:sz="0" w:space="0" w:color="auto"/>
                                <w:left w:val="none" w:sz="0" w:space="0" w:color="auto"/>
                                <w:bottom w:val="none" w:sz="0" w:space="0" w:color="auto"/>
                                <w:right w:val="none" w:sz="0" w:space="0" w:color="auto"/>
                              </w:divBdr>
                              <w:divsChild>
                                <w:div w:id="166603150">
                                  <w:marLeft w:val="0"/>
                                  <w:marRight w:val="0"/>
                                  <w:marTop w:val="0"/>
                                  <w:marBottom w:val="0"/>
                                  <w:divBdr>
                                    <w:top w:val="none" w:sz="0" w:space="0" w:color="auto"/>
                                    <w:left w:val="none" w:sz="0" w:space="0" w:color="auto"/>
                                    <w:bottom w:val="none" w:sz="0" w:space="0" w:color="auto"/>
                                    <w:right w:val="none" w:sz="0" w:space="0" w:color="auto"/>
                                  </w:divBdr>
                                  <w:divsChild>
                                    <w:div w:id="154077208">
                                      <w:marLeft w:val="0"/>
                                      <w:marRight w:val="0"/>
                                      <w:marTop w:val="0"/>
                                      <w:marBottom w:val="0"/>
                                      <w:divBdr>
                                        <w:top w:val="none" w:sz="0" w:space="0" w:color="auto"/>
                                        <w:left w:val="none" w:sz="0" w:space="0" w:color="auto"/>
                                        <w:bottom w:val="none" w:sz="0" w:space="0" w:color="auto"/>
                                        <w:right w:val="none" w:sz="0" w:space="0" w:color="auto"/>
                                      </w:divBdr>
                                    </w:div>
                                    <w:div w:id="254552998">
                                      <w:marLeft w:val="0"/>
                                      <w:marRight w:val="0"/>
                                      <w:marTop w:val="0"/>
                                      <w:marBottom w:val="0"/>
                                      <w:divBdr>
                                        <w:top w:val="none" w:sz="0" w:space="0" w:color="auto"/>
                                        <w:left w:val="none" w:sz="0" w:space="0" w:color="auto"/>
                                        <w:bottom w:val="none" w:sz="0" w:space="0" w:color="auto"/>
                                        <w:right w:val="none" w:sz="0" w:space="0" w:color="auto"/>
                                      </w:divBdr>
                                      <w:divsChild>
                                        <w:div w:id="245770009">
                                          <w:marLeft w:val="0"/>
                                          <w:marRight w:val="0"/>
                                          <w:marTop w:val="0"/>
                                          <w:marBottom w:val="0"/>
                                          <w:divBdr>
                                            <w:top w:val="none" w:sz="0" w:space="0" w:color="auto"/>
                                            <w:left w:val="none" w:sz="0" w:space="0" w:color="auto"/>
                                            <w:bottom w:val="none" w:sz="0" w:space="0" w:color="auto"/>
                                            <w:right w:val="none" w:sz="0" w:space="0" w:color="auto"/>
                                          </w:divBdr>
                                          <w:divsChild>
                                            <w:div w:id="2799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205138">
                                  <w:marLeft w:val="0"/>
                                  <w:marRight w:val="0"/>
                                  <w:marTop w:val="0"/>
                                  <w:marBottom w:val="0"/>
                                  <w:divBdr>
                                    <w:top w:val="none" w:sz="0" w:space="0" w:color="auto"/>
                                    <w:left w:val="none" w:sz="0" w:space="0" w:color="auto"/>
                                    <w:bottom w:val="none" w:sz="0" w:space="0" w:color="auto"/>
                                    <w:right w:val="none" w:sz="0" w:space="0" w:color="auto"/>
                                  </w:divBdr>
                                  <w:divsChild>
                                    <w:div w:id="656034946">
                                      <w:marLeft w:val="0"/>
                                      <w:marRight w:val="0"/>
                                      <w:marTop w:val="0"/>
                                      <w:marBottom w:val="0"/>
                                      <w:divBdr>
                                        <w:top w:val="none" w:sz="0" w:space="0" w:color="auto"/>
                                        <w:left w:val="none" w:sz="0" w:space="0" w:color="auto"/>
                                        <w:bottom w:val="none" w:sz="0" w:space="0" w:color="auto"/>
                                        <w:right w:val="none" w:sz="0" w:space="0" w:color="auto"/>
                                      </w:divBdr>
                                      <w:divsChild>
                                        <w:div w:id="491795814">
                                          <w:marLeft w:val="0"/>
                                          <w:marRight w:val="0"/>
                                          <w:marTop w:val="0"/>
                                          <w:marBottom w:val="0"/>
                                          <w:divBdr>
                                            <w:top w:val="none" w:sz="0" w:space="0" w:color="auto"/>
                                            <w:left w:val="none" w:sz="0" w:space="0" w:color="auto"/>
                                            <w:bottom w:val="none" w:sz="0" w:space="0" w:color="auto"/>
                                            <w:right w:val="none" w:sz="0" w:space="0" w:color="auto"/>
                                          </w:divBdr>
                                        </w:div>
                                      </w:divsChild>
                                    </w:div>
                                    <w:div w:id="1217157045">
                                      <w:marLeft w:val="0"/>
                                      <w:marRight w:val="0"/>
                                      <w:marTop w:val="0"/>
                                      <w:marBottom w:val="0"/>
                                      <w:divBdr>
                                        <w:top w:val="none" w:sz="0" w:space="0" w:color="auto"/>
                                        <w:left w:val="none" w:sz="0" w:space="0" w:color="auto"/>
                                        <w:bottom w:val="none" w:sz="0" w:space="0" w:color="auto"/>
                                        <w:right w:val="none" w:sz="0" w:space="0" w:color="auto"/>
                                      </w:divBdr>
                                      <w:divsChild>
                                        <w:div w:id="61441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11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0044564">
      <w:bodyDiv w:val="1"/>
      <w:marLeft w:val="0"/>
      <w:marRight w:val="0"/>
      <w:marTop w:val="0"/>
      <w:marBottom w:val="0"/>
      <w:divBdr>
        <w:top w:val="none" w:sz="0" w:space="0" w:color="auto"/>
        <w:left w:val="none" w:sz="0" w:space="0" w:color="auto"/>
        <w:bottom w:val="none" w:sz="0" w:space="0" w:color="auto"/>
        <w:right w:val="none" w:sz="0" w:space="0" w:color="auto"/>
      </w:divBdr>
      <w:divsChild>
        <w:div w:id="1168599447">
          <w:marLeft w:val="0"/>
          <w:marRight w:val="0"/>
          <w:marTop w:val="0"/>
          <w:marBottom w:val="0"/>
          <w:divBdr>
            <w:top w:val="none" w:sz="0" w:space="0" w:color="auto"/>
            <w:left w:val="none" w:sz="0" w:space="0" w:color="auto"/>
            <w:bottom w:val="none" w:sz="0" w:space="0" w:color="auto"/>
            <w:right w:val="none" w:sz="0" w:space="0" w:color="auto"/>
          </w:divBdr>
        </w:div>
        <w:div w:id="1549411706">
          <w:marLeft w:val="0"/>
          <w:marRight w:val="0"/>
          <w:marTop w:val="0"/>
          <w:marBottom w:val="0"/>
          <w:divBdr>
            <w:top w:val="none" w:sz="0" w:space="0" w:color="auto"/>
            <w:left w:val="none" w:sz="0" w:space="0" w:color="auto"/>
            <w:bottom w:val="none" w:sz="0" w:space="0" w:color="auto"/>
            <w:right w:val="none" w:sz="0" w:space="0" w:color="auto"/>
          </w:divBdr>
        </w:div>
      </w:divsChild>
    </w:div>
    <w:div w:id="1662002321">
      <w:bodyDiv w:val="1"/>
      <w:marLeft w:val="0"/>
      <w:marRight w:val="0"/>
      <w:marTop w:val="0"/>
      <w:marBottom w:val="0"/>
      <w:divBdr>
        <w:top w:val="none" w:sz="0" w:space="0" w:color="auto"/>
        <w:left w:val="none" w:sz="0" w:space="0" w:color="auto"/>
        <w:bottom w:val="none" w:sz="0" w:space="0" w:color="auto"/>
        <w:right w:val="none" w:sz="0" w:space="0" w:color="auto"/>
      </w:divBdr>
      <w:divsChild>
        <w:div w:id="1233587968">
          <w:marLeft w:val="0"/>
          <w:marRight w:val="0"/>
          <w:marTop w:val="0"/>
          <w:marBottom w:val="0"/>
          <w:divBdr>
            <w:top w:val="none" w:sz="0" w:space="0" w:color="auto"/>
            <w:left w:val="none" w:sz="0" w:space="0" w:color="auto"/>
            <w:bottom w:val="none" w:sz="0" w:space="0" w:color="auto"/>
            <w:right w:val="none" w:sz="0" w:space="0" w:color="auto"/>
          </w:divBdr>
        </w:div>
        <w:div w:id="1989632640">
          <w:marLeft w:val="0"/>
          <w:marRight w:val="0"/>
          <w:marTop w:val="0"/>
          <w:marBottom w:val="0"/>
          <w:divBdr>
            <w:top w:val="none" w:sz="0" w:space="0" w:color="auto"/>
            <w:left w:val="none" w:sz="0" w:space="0" w:color="auto"/>
            <w:bottom w:val="none" w:sz="0" w:space="0" w:color="auto"/>
            <w:right w:val="none" w:sz="0" w:space="0" w:color="auto"/>
          </w:divBdr>
        </w:div>
        <w:div w:id="2023823194">
          <w:marLeft w:val="0"/>
          <w:marRight w:val="0"/>
          <w:marTop w:val="0"/>
          <w:marBottom w:val="0"/>
          <w:divBdr>
            <w:top w:val="none" w:sz="0" w:space="0" w:color="auto"/>
            <w:left w:val="none" w:sz="0" w:space="0" w:color="auto"/>
            <w:bottom w:val="none" w:sz="0" w:space="0" w:color="auto"/>
            <w:right w:val="none" w:sz="0" w:space="0" w:color="auto"/>
          </w:divBdr>
        </w:div>
      </w:divsChild>
    </w:div>
    <w:div w:id="1800418273">
      <w:bodyDiv w:val="1"/>
      <w:marLeft w:val="0"/>
      <w:marRight w:val="0"/>
      <w:marTop w:val="0"/>
      <w:marBottom w:val="0"/>
      <w:divBdr>
        <w:top w:val="none" w:sz="0" w:space="0" w:color="auto"/>
        <w:left w:val="none" w:sz="0" w:space="0" w:color="auto"/>
        <w:bottom w:val="none" w:sz="0" w:space="0" w:color="auto"/>
        <w:right w:val="none" w:sz="0" w:space="0" w:color="auto"/>
      </w:divBdr>
      <w:divsChild>
        <w:div w:id="382218190">
          <w:marLeft w:val="0"/>
          <w:marRight w:val="0"/>
          <w:marTop w:val="0"/>
          <w:marBottom w:val="0"/>
          <w:divBdr>
            <w:top w:val="none" w:sz="0" w:space="0" w:color="auto"/>
            <w:left w:val="none" w:sz="0" w:space="0" w:color="auto"/>
            <w:bottom w:val="none" w:sz="0" w:space="0" w:color="auto"/>
            <w:right w:val="none" w:sz="0" w:space="0" w:color="auto"/>
          </w:divBdr>
          <w:divsChild>
            <w:div w:id="1048990289">
              <w:marLeft w:val="240"/>
              <w:marRight w:val="0"/>
              <w:marTop w:val="0"/>
              <w:marBottom w:val="0"/>
              <w:divBdr>
                <w:top w:val="none" w:sz="0" w:space="0" w:color="auto"/>
                <w:left w:val="none" w:sz="0" w:space="0" w:color="auto"/>
                <w:bottom w:val="none" w:sz="0" w:space="0" w:color="auto"/>
                <w:right w:val="none" w:sz="0" w:space="0" w:color="auto"/>
              </w:divBdr>
            </w:div>
            <w:div w:id="595866535">
              <w:marLeft w:val="240"/>
              <w:marRight w:val="0"/>
              <w:marTop w:val="0"/>
              <w:marBottom w:val="0"/>
              <w:divBdr>
                <w:top w:val="none" w:sz="0" w:space="0" w:color="auto"/>
                <w:left w:val="none" w:sz="0" w:space="0" w:color="auto"/>
                <w:bottom w:val="none" w:sz="0" w:space="0" w:color="auto"/>
                <w:right w:val="none" w:sz="0" w:space="0" w:color="auto"/>
              </w:divBdr>
            </w:div>
          </w:divsChild>
        </w:div>
        <w:div w:id="448935989">
          <w:marLeft w:val="0"/>
          <w:marRight w:val="0"/>
          <w:marTop w:val="315"/>
          <w:marBottom w:val="0"/>
          <w:divBdr>
            <w:top w:val="none" w:sz="0" w:space="0" w:color="auto"/>
            <w:left w:val="none" w:sz="0" w:space="0" w:color="auto"/>
            <w:bottom w:val="none" w:sz="0" w:space="0" w:color="auto"/>
            <w:right w:val="none" w:sz="0" w:space="0" w:color="auto"/>
          </w:divBdr>
          <w:divsChild>
            <w:div w:id="1367025367">
              <w:marLeft w:val="0"/>
              <w:marRight w:val="0"/>
              <w:marTop w:val="0"/>
              <w:marBottom w:val="0"/>
              <w:divBdr>
                <w:top w:val="none" w:sz="0" w:space="0" w:color="auto"/>
                <w:left w:val="none" w:sz="0" w:space="0" w:color="auto"/>
                <w:bottom w:val="none" w:sz="0" w:space="0" w:color="auto"/>
                <w:right w:val="none" w:sz="0" w:space="0" w:color="auto"/>
              </w:divBdr>
              <w:divsChild>
                <w:div w:id="506947880">
                  <w:marLeft w:val="0"/>
                  <w:marRight w:val="0"/>
                  <w:marTop w:val="195"/>
                  <w:marBottom w:val="195"/>
                  <w:divBdr>
                    <w:top w:val="none" w:sz="0" w:space="0" w:color="auto"/>
                    <w:left w:val="none" w:sz="0" w:space="0" w:color="auto"/>
                    <w:bottom w:val="none" w:sz="0" w:space="0" w:color="auto"/>
                    <w:right w:val="none" w:sz="0" w:space="0" w:color="auto"/>
                  </w:divBdr>
                  <w:divsChild>
                    <w:div w:id="2058895876">
                      <w:marLeft w:val="240"/>
                      <w:marRight w:val="0"/>
                      <w:marTop w:val="0"/>
                      <w:marBottom w:val="0"/>
                      <w:divBdr>
                        <w:top w:val="none" w:sz="0" w:space="0" w:color="auto"/>
                        <w:left w:val="none" w:sz="0" w:space="0" w:color="auto"/>
                        <w:bottom w:val="none" w:sz="0" w:space="0" w:color="auto"/>
                        <w:right w:val="none" w:sz="0" w:space="0" w:color="auto"/>
                      </w:divBdr>
                      <w:divsChild>
                        <w:div w:id="1848250969">
                          <w:marLeft w:val="0"/>
                          <w:marRight w:val="0"/>
                          <w:marTop w:val="0"/>
                          <w:marBottom w:val="0"/>
                          <w:divBdr>
                            <w:top w:val="none" w:sz="0" w:space="0" w:color="auto"/>
                            <w:left w:val="none" w:sz="0" w:space="0" w:color="auto"/>
                            <w:bottom w:val="none" w:sz="0" w:space="0" w:color="auto"/>
                            <w:right w:val="none" w:sz="0" w:space="0" w:color="auto"/>
                          </w:divBdr>
                          <w:divsChild>
                            <w:div w:id="15454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064296">
                      <w:marLeft w:val="0"/>
                      <w:marRight w:val="0"/>
                      <w:marTop w:val="0"/>
                      <w:marBottom w:val="0"/>
                      <w:divBdr>
                        <w:top w:val="none" w:sz="0" w:space="0" w:color="auto"/>
                        <w:left w:val="none" w:sz="0" w:space="0" w:color="auto"/>
                        <w:bottom w:val="none" w:sz="0" w:space="0" w:color="auto"/>
                        <w:right w:val="none" w:sz="0" w:space="0" w:color="auto"/>
                      </w:divBdr>
                      <w:divsChild>
                        <w:div w:id="81699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9468849">
      <w:bodyDiv w:val="1"/>
      <w:marLeft w:val="0"/>
      <w:marRight w:val="0"/>
      <w:marTop w:val="0"/>
      <w:marBottom w:val="0"/>
      <w:divBdr>
        <w:top w:val="none" w:sz="0" w:space="0" w:color="auto"/>
        <w:left w:val="none" w:sz="0" w:space="0" w:color="auto"/>
        <w:bottom w:val="none" w:sz="0" w:space="0" w:color="auto"/>
        <w:right w:val="none" w:sz="0" w:space="0" w:color="auto"/>
      </w:divBdr>
    </w:div>
    <w:div w:id="1888642836">
      <w:bodyDiv w:val="1"/>
      <w:marLeft w:val="0"/>
      <w:marRight w:val="0"/>
      <w:marTop w:val="0"/>
      <w:marBottom w:val="0"/>
      <w:divBdr>
        <w:top w:val="none" w:sz="0" w:space="0" w:color="auto"/>
        <w:left w:val="none" w:sz="0" w:space="0" w:color="auto"/>
        <w:bottom w:val="none" w:sz="0" w:space="0" w:color="auto"/>
        <w:right w:val="none" w:sz="0" w:space="0" w:color="auto"/>
      </w:divBdr>
      <w:divsChild>
        <w:div w:id="989286465">
          <w:marLeft w:val="0"/>
          <w:marRight w:val="0"/>
          <w:marTop w:val="0"/>
          <w:marBottom w:val="0"/>
          <w:divBdr>
            <w:top w:val="none" w:sz="0" w:space="0" w:color="auto"/>
            <w:left w:val="none" w:sz="0" w:space="0" w:color="auto"/>
            <w:bottom w:val="none" w:sz="0" w:space="0" w:color="auto"/>
            <w:right w:val="none" w:sz="0" w:space="0" w:color="auto"/>
          </w:divBdr>
        </w:div>
      </w:divsChild>
    </w:div>
    <w:div w:id="1898974570">
      <w:bodyDiv w:val="1"/>
      <w:marLeft w:val="0"/>
      <w:marRight w:val="0"/>
      <w:marTop w:val="0"/>
      <w:marBottom w:val="0"/>
      <w:divBdr>
        <w:top w:val="none" w:sz="0" w:space="0" w:color="auto"/>
        <w:left w:val="none" w:sz="0" w:space="0" w:color="auto"/>
        <w:bottom w:val="none" w:sz="0" w:space="0" w:color="auto"/>
        <w:right w:val="none" w:sz="0" w:space="0" w:color="auto"/>
      </w:divBdr>
      <w:divsChild>
        <w:div w:id="921331615">
          <w:marLeft w:val="0"/>
          <w:marRight w:val="0"/>
          <w:marTop w:val="0"/>
          <w:marBottom w:val="0"/>
          <w:divBdr>
            <w:top w:val="none" w:sz="0" w:space="0" w:color="auto"/>
            <w:left w:val="none" w:sz="0" w:space="0" w:color="auto"/>
            <w:bottom w:val="none" w:sz="0" w:space="0" w:color="auto"/>
            <w:right w:val="none" w:sz="0" w:space="0" w:color="auto"/>
          </w:divBdr>
          <w:divsChild>
            <w:div w:id="1857497109">
              <w:marLeft w:val="0"/>
              <w:marRight w:val="0"/>
              <w:marTop w:val="0"/>
              <w:marBottom w:val="0"/>
              <w:divBdr>
                <w:top w:val="none" w:sz="0" w:space="0" w:color="auto"/>
                <w:left w:val="none" w:sz="0" w:space="0" w:color="auto"/>
                <w:bottom w:val="none" w:sz="0" w:space="0" w:color="auto"/>
                <w:right w:val="none" w:sz="0" w:space="0" w:color="auto"/>
              </w:divBdr>
              <w:divsChild>
                <w:div w:id="441073274">
                  <w:marLeft w:val="0"/>
                  <w:marRight w:val="0"/>
                  <w:marTop w:val="0"/>
                  <w:marBottom w:val="0"/>
                  <w:divBdr>
                    <w:top w:val="none" w:sz="0" w:space="0" w:color="auto"/>
                    <w:left w:val="none" w:sz="0" w:space="0" w:color="auto"/>
                    <w:bottom w:val="none" w:sz="0" w:space="0" w:color="auto"/>
                    <w:right w:val="none" w:sz="0" w:space="0" w:color="auto"/>
                  </w:divBdr>
                  <w:divsChild>
                    <w:div w:id="260457137">
                      <w:marLeft w:val="0"/>
                      <w:marRight w:val="0"/>
                      <w:marTop w:val="0"/>
                      <w:marBottom w:val="0"/>
                      <w:divBdr>
                        <w:top w:val="none" w:sz="0" w:space="0" w:color="auto"/>
                        <w:left w:val="none" w:sz="0" w:space="0" w:color="auto"/>
                        <w:bottom w:val="none" w:sz="0" w:space="0" w:color="auto"/>
                        <w:right w:val="none" w:sz="0" w:space="0" w:color="auto"/>
                      </w:divBdr>
                      <w:divsChild>
                        <w:div w:id="2045330330">
                          <w:marLeft w:val="0"/>
                          <w:marRight w:val="0"/>
                          <w:marTop w:val="0"/>
                          <w:marBottom w:val="0"/>
                          <w:divBdr>
                            <w:top w:val="single" w:sz="6" w:space="0" w:color="DDDDDD"/>
                            <w:left w:val="single" w:sz="6" w:space="0" w:color="DDDDDD"/>
                            <w:bottom w:val="single" w:sz="6" w:space="0" w:color="DDDDDD"/>
                            <w:right w:val="single" w:sz="6" w:space="0" w:color="DDDDDD"/>
                          </w:divBdr>
                          <w:divsChild>
                            <w:div w:id="506407662">
                              <w:marLeft w:val="0"/>
                              <w:marRight w:val="0"/>
                              <w:marTop w:val="0"/>
                              <w:marBottom w:val="0"/>
                              <w:divBdr>
                                <w:top w:val="none" w:sz="0" w:space="0" w:color="auto"/>
                                <w:left w:val="none" w:sz="0" w:space="0" w:color="auto"/>
                                <w:bottom w:val="none" w:sz="0" w:space="0" w:color="auto"/>
                                <w:right w:val="none" w:sz="0" w:space="0" w:color="auto"/>
                              </w:divBdr>
                              <w:divsChild>
                                <w:div w:id="223757948">
                                  <w:marLeft w:val="0"/>
                                  <w:marRight w:val="0"/>
                                  <w:marTop w:val="0"/>
                                  <w:marBottom w:val="0"/>
                                  <w:divBdr>
                                    <w:top w:val="none" w:sz="0" w:space="0" w:color="auto"/>
                                    <w:left w:val="none" w:sz="0" w:space="0" w:color="auto"/>
                                    <w:bottom w:val="single" w:sz="6" w:space="18" w:color="DDDDDD"/>
                                    <w:right w:val="none" w:sz="0" w:space="0" w:color="auto"/>
                                  </w:divBdr>
                                  <w:divsChild>
                                    <w:div w:id="859439718">
                                      <w:marLeft w:val="0"/>
                                      <w:marRight w:val="0"/>
                                      <w:marTop w:val="0"/>
                                      <w:marBottom w:val="0"/>
                                      <w:divBdr>
                                        <w:top w:val="none" w:sz="0" w:space="0" w:color="auto"/>
                                        <w:left w:val="none" w:sz="0" w:space="0" w:color="auto"/>
                                        <w:bottom w:val="none" w:sz="0" w:space="0" w:color="auto"/>
                                        <w:right w:val="none" w:sz="0" w:space="0" w:color="auto"/>
                                      </w:divBdr>
                                      <w:divsChild>
                                        <w:div w:id="787965056">
                                          <w:marLeft w:val="0"/>
                                          <w:marRight w:val="0"/>
                                          <w:marTop w:val="0"/>
                                          <w:marBottom w:val="0"/>
                                          <w:divBdr>
                                            <w:top w:val="none" w:sz="0" w:space="0" w:color="auto"/>
                                            <w:left w:val="none" w:sz="0" w:space="0" w:color="auto"/>
                                            <w:bottom w:val="none" w:sz="0" w:space="0" w:color="auto"/>
                                            <w:right w:val="none" w:sz="0" w:space="0" w:color="auto"/>
                                          </w:divBdr>
                                          <w:divsChild>
                                            <w:div w:id="910773208">
                                              <w:marLeft w:val="0"/>
                                              <w:marRight w:val="0"/>
                                              <w:marTop w:val="0"/>
                                              <w:marBottom w:val="0"/>
                                              <w:divBdr>
                                                <w:top w:val="none" w:sz="0" w:space="0" w:color="auto"/>
                                                <w:left w:val="none" w:sz="0" w:space="0" w:color="auto"/>
                                                <w:bottom w:val="none" w:sz="0" w:space="0" w:color="auto"/>
                                                <w:right w:val="none" w:sz="0" w:space="0" w:color="auto"/>
                                              </w:divBdr>
                                              <w:divsChild>
                                                <w:div w:id="304042141">
                                                  <w:marLeft w:val="0"/>
                                                  <w:marRight w:val="0"/>
                                                  <w:marTop w:val="150"/>
                                                  <w:marBottom w:val="0"/>
                                                  <w:divBdr>
                                                    <w:top w:val="none" w:sz="0" w:space="0" w:color="auto"/>
                                                    <w:left w:val="none" w:sz="0" w:space="0" w:color="auto"/>
                                                    <w:bottom w:val="none" w:sz="0" w:space="0" w:color="auto"/>
                                                    <w:right w:val="none" w:sz="0" w:space="0" w:color="auto"/>
                                                  </w:divBdr>
                                                </w:div>
                                                <w:div w:id="604075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29731272">
      <w:bodyDiv w:val="1"/>
      <w:marLeft w:val="0"/>
      <w:marRight w:val="0"/>
      <w:marTop w:val="0"/>
      <w:marBottom w:val="0"/>
      <w:divBdr>
        <w:top w:val="none" w:sz="0" w:space="0" w:color="auto"/>
        <w:left w:val="none" w:sz="0" w:space="0" w:color="auto"/>
        <w:bottom w:val="none" w:sz="0" w:space="0" w:color="auto"/>
        <w:right w:val="none" w:sz="0" w:space="0" w:color="auto"/>
      </w:divBdr>
      <w:divsChild>
        <w:div w:id="1583293082">
          <w:marLeft w:val="0"/>
          <w:marRight w:val="0"/>
          <w:marTop w:val="0"/>
          <w:marBottom w:val="120"/>
          <w:divBdr>
            <w:top w:val="none" w:sz="0" w:space="0" w:color="auto"/>
            <w:left w:val="none" w:sz="0" w:space="0" w:color="auto"/>
            <w:bottom w:val="none" w:sz="0" w:space="0" w:color="auto"/>
            <w:right w:val="none" w:sz="0" w:space="0" w:color="auto"/>
          </w:divBdr>
        </w:div>
        <w:div w:id="2037077099">
          <w:marLeft w:val="0"/>
          <w:marRight w:val="0"/>
          <w:marTop w:val="0"/>
          <w:marBottom w:val="360"/>
          <w:divBdr>
            <w:top w:val="none" w:sz="0" w:space="0" w:color="auto"/>
            <w:left w:val="none" w:sz="0" w:space="0" w:color="auto"/>
            <w:bottom w:val="none" w:sz="0" w:space="0" w:color="auto"/>
            <w:right w:val="none" w:sz="0" w:space="0" w:color="auto"/>
          </w:divBdr>
        </w:div>
        <w:div w:id="1435008749">
          <w:marLeft w:val="0"/>
          <w:marRight w:val="0"/>
          <w:marTop w:val="0"/>
          <w:marBottom w:val="0"/>
          <w:divBdr>
            <w:top w:val="none" w:sz="0" w:space="0" w:color="auto"/>
            <w:left w:val="none" w:sz="0" w:space="0" w:color="auto"/>
            <w:bottom w:val="none" w:sz="0" w:space="0" w:color="auto"/>
            <w:right w:val="none" w:sz="0" w:space="0" w:color="auto"/>
          </w:divBdr>
        </w:div>
      </w:divsChild>
    </w:div>
    <w:div w:id="1995448941">
      <w:bodyDiv w:val="1"/>
      <w:marLeft w:val="0"/>
      <w:marRight w:val="0"/>
      <w:marTop w:val="0"/>
      <w:marBottom w:val="0"/>
      <w:divBdr>
        <w:top w:val="none" w:sz="0" w:space="0" w:color="auto"/>
        <w:left w:val="none" w:sz="0" w:space="0" w:color="auto"/>
        <w:bottom w:val="none" w:sz="0" w:space="0" w:color="auto"/>
        <w:right w:val="none" w:sz="0" w:space="0" w:color="auto"/>
      </w:divBdr>
      <w:divsChild>
        <w:div w:id="413280732">
          <w:marLeft w:val="0"/>
          <w:marRight w:val="0"/>
          <w:marTop w:val="0"/>
          <w:marBottom w:val="0"/>
          <w:divBdr>
            <w:top w:val="none" w:sz="0" w:space="0" w:color="auto"/>
            <w:left w:val="none" w:sz="0" w:space="0" w:color="auto"/>
            <w:bottom w:val="none" w:sz="0" w:space="0" w:color="auto"/>
            <w:right w:val="none" w:sz="0" w:space="0" w:color="auto"/>
          </w:divBdr>
          <w:divsChild>
            <w:div w:id="1618871016">
              <w:marLeft w:val="0"/>
              <w:marRight w:val="0"/>
              <w:marTop w:val="0"/>
              <w:marBottom w:val="0"/>
              <w:divBdr>
                <w:top w:val="none" w:sz="0" w:space="0" w:color="auto"/>
                <w:left w:val="none" w:sz="0" w:space="0" w:color="auto"/>
                <w:bottom w:val="none" w:sz="0" w:space="0" w:color="auto"/>
                <w:right w:val="none" w:sz="0" w:space="0" w:color="auto"/>
              </w:divBdr>
              <w:divsChild>
                <w:div w:id="1647126096">
                  <w:marLeft w:val="0"/>
                  <w:marRight w:val="0"/>
                  <w:marTop w:val="0"/>
                  <w:marBottom w:val="0"/>
                  <w:divBdr>
                    <w:top w:val="none" w:sz="0" w:space="0" w:color="auto"/>
                    <w:left w:val="none" w:sz="0" w:space="0" w:color="auto"/>
                    <w:bottom w:val="none" w:sz="0" w:space="0" w:color="auto"/>
                    <w:right w:val="none" w:sz="0" w:space="0" w:color="auto"/>
                  </w:divBdr>
                  <w:divsChild>
                    <w:div w:id="138226817">
                      <w:marLeft w:val="375"/>
                      <w:marRight w:val="375"/>
                      <w:marTop w:val="0"/>
                      <w:marBottom w:val="0"/>
                      <w:divBdr>
                        <w:top w:val="none" w:sz="0" w:space="0" w:color="auto"/>
                        <w:left w:val="none" w:sz="0" w:space="0" w:color="auto"/>
                        <w:bottom w:val="none" w:sz="0" w:space="0" w:color="auto"/>
                        <w:right w:val="none" w:sz="0" w:space="0" w:color="auto"/>
                      </w:divBdr>
                      <w:divsChild>
                        <w:div w:id="1490948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1882883">
      <w:bodyDiv w:val="1"/>
      <w:marLeft w:val="0"/>
      <w:marRight w:val="0"/>
      <w:marTop w:val="0"/>
      <w:marBottom w:val="0"/>
      <w:divBdr>
        <w:top w:val="none" w:sz="0" w:space="0" w:color="auto"/>
        <w:left w:val="none" w:sz="0" w:space="0" w:color="auto"/>
        <w:bottom w:val="none" w:sz="0" w:space="0" w:color="auto"/>
        <w:right w:val="none" w:sz="0" w:space="0" w:color="auto"/>
      </w:divBdr>
      <w:divsChild>
        <w:div w:id="166673235">
          <w:marLeft w:val="0"/>
          <w:marRight w:val="0"/>
          <w:marTop w:val="0"/>
          <w:marBottom w:val="0"/>
          <w:divBdr>
            <w:top w:val="none" w:sz="0" w:space="0" w:color="auto"/>
            <w:left w:val="none" w:sz="0" w:space="0" w:color="auto"/>
            <w:bottom w:val="none" w:sz="0" w:space="0" w:color="auto"/>
            <w:right w:val="none" w:sz="0" w:space="0" w:color="auto"/>
          </w:divBdr>
          <w:divsChild>
            <w:div w:id="1946228164">
              <w:marLeft w:val="0"/>
              <w:marRight w:val="0"/>
              <w:marTop w:val="0"/>
              <w:marBottom w:val="0"/>
              <w:divBdr>
                <w:top w:val="none" w:sz="0" w:space="0" w:color="auto"/>
                <w:left w:val="none" w:sz="0" w:space="0" w:color="auto"/>
                <w:bottom w:val="none" w:sz="0" w:space="0" w:color="auto"/>
                <w:right w:val="none" w:sz="0" w:space="0" w:color="auto"/>
              </w:divBdr>
              <w:divsChild>
                <w:div w:id="225797453">
                  <w:marLeft w:val="0"/>
                  <w:marRight w:val="0"/>
                  <w:marTop w:val="182"/>
                  <w:marBottom w:val="182"/>
                  <w:divBdr>
                    <w:top w:val="none" w:sz="0" w:space="0" w:color="auto"/>
                    <w:left w:val="none" w:sz="0" w:space="0" w:color="auto"/>
                    <w:bottom w:val="none" w:sz="0" w:space="0" w:color="auto"/>
                    <w:right w:val="none" w:sz="0" w:space="0" w:color="auto"/>
                  </w:divBdr>
                  <w:divsChild>
                    <w:div w:id="606427880">
                      <w:marLeft w:val="0"/>
                      <w:marRight w:val="0"/>
                      <w:marTop w:val="0"/>
                      <w:marBottom w:val="0"/>
                      <w:divBdr>
                        <w:top w:val="none" w:sz="0" w:space="0" w:color="auto"/>
                        <w:left w:val="none" w:sz="0" w:space="0" w:color="auto"/>
                        <w:bottom w:val="none" w:sz="0" w:space="0" w:color="auto"/>
                        <w:right w:val="none" w:sz="0" w:space="0" w:color="auto"/>
                      </w:divBdr>
                      <w:divsChild>
                        <w:div w:id="858962">
                          <w:marLeft w:val="0"/>
                          <w:marRight w:val="0"/>
                          <w:marTop w:val="0"/>
                          <w:marBottom w:val="0"/>
                          <w:divBdr>
                            <w:top w:val="none" w:sz="0" w:space="0" w:color="auto"/>
                            <w:left w:val="none" w:sz="0" w:space="0" w:color="auto"/>
                            <w:bottom w:val="none" w:sz="0" w:space="0" w:color="auto"/>
                            <w:right w:val="none" w:sz="0" w:space="0" w:color="auto"/>
                          </w:divBdr>
                        </w:div>
                        <w:div w:id="10883983">
                          <w:marLeft w:val="0"/>
                          <w:marRight w:val="0"/>
                          <w:marTop w:val="0"/>
                          <w:marBottom w:val="0"/>
                          <w:divBdr>
                            <w:top w:val="none" w:sz="0" w:space="0" w:color="auto"/>
                            <w:left w:val="none" w:sz="0" w:space="0" w:color="auto"/>
                            <w:bottom w:val="none" w:sz="0" w:space="0" w:color="auto"/>
                            <w:right w:val="none" w:sz="0" w:space="0" w:color="auto"/>
                          </w:divBdr>
                        </w:div>
                        <w:div w:id="85007905">
                          <w:marLeft w:val="0"/>
                          <w:marRight w:val="0"/>
                          <w:marTop w:val="0"/>
                          <w:marBottom w:val="0"/>
                          <w:divBdr>
                            <w:top w:val="none" w:sz="0" w:space="0" w:color="auto"/>
                            <w:left w:val="none" w:sz="0" w:space="0" w:color="auto"/>
                            <w:bottom w:val="none" w:sz="0" w:space="0" w:color="auto"/>
                            <w:right w:val="none" w:sz="0" w:space="0" w:color="auto"/>
                          </w:divBdr>
                        </w:div>
                        <w:div w:id="225189667">
                          <w:marLeft w:val="0"/>
                          <w:marRight w:val="0"/>
                          <w:marTop w:val="0"/>
                          <w:marBottom w:val="0"/>
                          <w:divBdr>
                            <w:top w:val="none" w:sz="0" w:space="0" w:color="auto"/>
                            <w:left w:val="none" w:sz="0" w:space="0" w:color="auto"/>
                            <w:bottom w:val="none" w:sz="0" w:space="0" w:color="auto"/>
                            <w:right w:val="none" w:sz="0" w:space="0" w:color="auto"/>
                          </w:divBdr>
                        </w:div>
                        <w:div w:id="250549416">
                          <w:marLeft w:val="0"/>
                          <w:marRight w:val="0"/>
                          <w:marTop w:val="0"/>
                          <w:marBottom w:val="0"/>
                          <w:divBdr>
                            <w:top w:val="none" w:sz="0" w:space="0" w:color="auto"/>
                            <w:left w:val="none" w:sz="0" w:space="0" w:color="auto"/>
                            <w:bottom w:val="none" w:sz="0" w:space="0" w:color="auto"/>
                            <w:right w:val="none" w:sz="0" w:space="0" w:color="auto"/>
                          </w:divBdr>
                        </w:div>
                        <w:div w:id="369383104">
                          <w:marLeft w:val="0"/>
                          <w:marRight w:val="0"/>
                          <w:marTop w:val="0"/>
                          <w:marBottom w:val="0"/>
                          <w:divBdr>
                            <w:top w:val="none" w:sz="0" w:space="0" w:color="auto"/>
                            <w:left w:val="none" w:sz="0" w:space="0" w:color="auto"/>
                            <w:bottom w:val="none" w:sz="0" w:space="0" w:color="auto"/>
                            <w:right w:val="none" w:sz="0" w:space="0" w:color="auto"/>
                          </w:divBdr>
                        </w:div>
                        <w:div w:id="423844361">
                          <w:marLeft w:val="0"/>
                          <w:marRight w:val="0"/>
                          <w:marTop w:val="0"/>
                          <w:marBottom w:val="0"/>
                          <w:divBdr>
                            <w:top w:val="none" w:sz="0" w:space="0" w:color="auto"/>
                            <w:left w:val="none" w:sz="0" w:space="0" w:color="auto"/>
                            <w:bottom w:val="none" w:sz="0" w:space="0" w:color="auto"/>
                            <w:right w:val="none" w:sz="0" w:space="0" w:color="auto"/>
                          </w:divBdr>
                        </w:div>
                        <w:div w:id="432943979">
                          <w:marLeft w:val="0"/>
                          <w:marRight w:val="0"/>
                          <w:marTop w:val="0"/>
                          <w:marBottom w:val="0"/>
                          <w:divBdr>
                            <w:top w:val="none" w:sz="0" w:space="0" w:color="auto"/>
                            <w:left w:val="none" w:sz="0" w:space="0" w:color="auto"/>
                            <w:bottom w:val="none" w:sz="0" w:space="0" w:color="auto"/>
                            <w:right w:val="none" w:sz="0" w:space="0" w:color="auto"/>
                          </w:divBdr>
                        </w:div>
                        <w:div w:id="518013280">
                          <w:marLeft w:val="0"/>
                          <w:marRight w:val="0"/>
                          <w:marTop w:val="0"/>
                          <w:marBottom w:val="0"/>
                          <w:divBdr>
                            <w:top w:val="none" w:sz="0" w:space="0" w:color="auto"/>
                            <w:left w:val="none" w:sz="0" w:space="0" w:color="auto"/>
                            <w:bottom w:val="none" w:sz="0" w:space="0" w:color="auto"/>
                            <w:right w:val="none" w:sz="0" w:space="0" w:color="auto"/>
                          </w:divBdr>
                        </w:div>
                        <w:div w:id="632490008">
                          <w:marLeft w:val="0"/>
                          <w:marRight w:val="0"/>
                          <w:marTop w:val="0"/>
                          <w:marBottom w:val="0"/>
                          <w:divBdr>
                            <w:top w:val="none" w:sz="0" w:space="0" w:color="auto"/>
                            <w:left w:val="none" w:sz="0" w:space="0" w:color="auto"/>
                            <w:bottom w:val="none" w:sz="0" w:space="0" w:color="auto"/>
                            <w:right w:val="none" w:sz="0" w:space="0" w:color="auto"/>
                          </w:divBdr>
                        </w:div>
                        <w:div w:id="693844636">
                          <w:marLeft w:val="0"/>
                          <w:marRight w:val="0"/>
                          <w:marTop w:val="0"/>
                          <w:marBottom w:val="0"/>
                          <w:divBdr>
                            <w:top w:val="none" w:sz="0" w:space="0" w:color="auto"/>
                            <w:left w:val="none" w:sz="0" w:space="0" w:color="auto"/>
                            <w:bottom w:val="none" w:sz="0" w:space="0" w:color="auto"/>
                            <w:right w:val="none" w:sz="0" w:space="0" w:color="auto"/>
                          </w:divBdr>
                        </w:div>
                        <w:div w:id="731151002">
                          <w:marLeft w:val="0"/>
                          <w:marRight w:val="0"/>
                          <w:marTop w:val="0"/>
                          <w:marBottom w:val="0"/>
                          <w:divBdr>
                            <w:top w:val="none" w:sz="0" w:space="0" w:color="auto"/>
                            <w:left w:val="none" w:sz="0" w:space="0" w:color="auto"/>
                            <w:bottom w:val="none" w:sz="0" w:space="0" w:color="auto"/>
                            <w:right w:val="none" w:sz="0" w:space="0" w:color="auto"/>
                          </w:divBdr>
                        </w:div>
                        <w:div w:id="792747162">
                          <w:marLeft w:val="0"/>
                          <w:marRight w:val="0"/>
                          <w:marTop w:val="0"/>
                          <w:marBottom w:val="0"/>
                          <w:divBdr>
                            <w:top w:val="none" w:sz="0" w:space="0" w:color="auto"/>
                            <w:left w:val="none" w:sz="0" w:space="0" w:color="auto"/>
                            <w:bottom w:val="none" w:sz="0" w:space="0" w:color="auto"/>
                            <w:right w:val="none" w:sz="0" w:space="0" w:color="auto"/>
                          </w:divBdr>
                        </w:div>
                        <w:div w:id="879825734">
                          <w:marLeft w:val="0"/>
                          <w:marRight w:val="0"/>
                          <w:marTop w:val="0"/>
                          <w:marBottom w:val="0"/>
                          <w:divBdr>
                            <w:top w:val="none" w:sz="0" w:space="0" w:color="auto"/>
                            <w:left w:val="none" w:sz="0" w:space="0" w:color="auto"/>
                            <w:bottom w:val="none" w:sz="0" w:space="0" w:color="auto"/>
                            <w:right w:val="none" w:sz="0" w:space="0" w:color="auto"/>
                          </w:divBdr>
                        </w:div>
                        <w:div w:id="940917969">
                          <w:marLeft w:val="0"/>
                          <w:marRight w:val="0"/>
                          <w:marTop w:val="0"/>
                          <w:marBottom w:val="0"/>
                          <w:divBdr>
                            <w:top w:val="none" w:sz="0" w:space="0" w:color="auto"/>
                            <w:left w:val="none" w:sz="0" w:space="0" w:color="auto"/>
                            <w:bottom w:val="none" w:sz="0" w:space="0" w:color="auto"/>
                            <w:right w:val="none" w:sz="0" w:space="0" w:color="auto"/>
                          </w:divBdr>
                        </w:div>
                        <w:div w:id="967398533">
                          <w:marLeft w:val="0"/>
                          <w:marRight w:val="0"/>
                          <w:marTop w:val="0"/>
                          <w:marBottom w:val="0"/>
                          <w:divBdr>
                            <w:top w:val="none" w:sz="0" w:space="0" w:color="auto"/>
                            <w:left w:val="none" w:sz="0" w:space="0" w:color="auto"/>
                            <w:bottom w:val="none" w:sz="0" w:space="0" w:color="auto"/>
                            <w:right w:val="none" w:sz="0" w:space="0" w:color="auto"/>
                          </w:divBdr>
                        </w:div>
                        <w:div w:id="1630747652">
                          <w:marLeft w:val="0"/>
                          <w:marRight w:val="0"/>
                          <w:marTop w:val="0"/>
                          <w:marBottom w:val="0"/>
                          <w:divBdr>
                            <w:top w:val="none" w:sz="0" w:space="0" w:color="auto"/>
                            <w:left w:val="none" w:sz="0" w:space="0" w:color="auto"/>
                            <w:bottom w:val="none" w:sz="0" w:space="0" w:color="auto"/>
                            <w:right w:val="none" w:sz="0" w:space="0" w:color="auto"/>
                          </w:divBdr>
                        </w:div>
                        <w:div w:id="1631084128">
                          <w:marLeft w:val="0"/>
                          <w:marRight w:val="0"/>
                          <w:marTop w:val="0"/>
                          <w:marBottom w:val="0"/>
                          <w:divBdr>
                            <w:top w:val="none" w:sz="0" w:space="0" w:color="auto"/>
                            <w:left w:val="none" w:sz="0" w:space="0" w:color="auto"/>
                            <w:bottom w:val="none" w:sz="0" w:space="0" w:color="auto"/>
                            <w:right w:val="none" w:sz="0" w:space="0" w:color="auto"/>
                          </w:divBdr>
                        </w:div>
                        <w:div w:id="1720939079">
                          <w:marLeft w:val="0"/>
                          <w:marRight w:val="0"/>
                          <w:marTop w:val="0"/>
                          <w:marBottom w:val="0"/>
                          <w:divBdr>
                            <w:top w:val="none" w:sz="0" w:space="0" w:color="auto"/>
                            <w:left w:val="none" w:sz="0" w:space="0" w:color="auto"/>
                            <w:bottom w:val="none" w:sz="0" w:space="0" w:color="auto"/>
                            <w:right w:val="none" w:sz="0" w:space="0" w:color="auto"/>
                          </w:divBdr>
                        </w:div>
                        <w:div w:id="1865941362">
                          <w:marLeft w:val="0"/>
                          <w:marRight w:val="0"/>
                          <w:marTop w:val="0"/>
                          <w:marBottom w:val="0"/>
                          <w:divBdr>
                            <w:top w:val="none" w:sz="0" w:space="0" w:color="auto"/>
                            <w:left w:val="none" w:sz="0" w:space="0" w:color="auto"/>
                            <w:bottom w:val="none" w:sz="0" w:space="0" w:color="auto"/>
                            <w:right w:val="none" w:sz="0" w:space="0" w:color="auto"/>
                          </w:divBdr>
                        </w:div>
                        <w:div w:id="187619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4238620">
      <w:bodyDiv w:val="1"/>
      <w:marLeft w:val="0"/>
      <w:marRight w:val="0"/>
      <w:marTop w:val="0"/>
      <w:marBottom w:val="0"/>
      <w:divBdr>
        <w:top w:val="none" w:sz="0" w:space="0" w:color="auto"/>
        <w:left w:val="none" w:sz="0" w:space="0" w:color="auto"/>
        <w:bottom w:val="none" w:sz="0" w:space="0" w:color="auto"/>
        <w:right w:val="none" w:sz="0" w:space="0" w:color="auto"/>
      </w:divBdr>
    </w:div>
    <w:div w:id="2052925268">
      <w:bodyDiv w:val="1"/>
      <w:marLeft w:val="0"/>
      <w:marRight w:val="0"/>
      <w:marTop w:val="0"/>
      <w:marBottom w:val="0"/>
      <w:divBdr>
        <w:top w:val="none" w:sz="0" w:space="0" w:color="auto"/>
        <w:left w:val="none" w:sz="0" w:space="0" w:color="auto"/>
        <w:bottom w:val="none" w:sz="0" w:space="0" w:color="auto"/>
        <w:right w:val="none" w:sz="0" w:space="0" w:color="auto"/>
      </w:divBdr>
      <w:divsChild>
        <w:div w:id="724183913">
          <w:marLeft w:val="0"/>
          <w:marRight w:val="0"/>
          <w:marTop w:val="0"/>
          <w:marBottom w:val="0"/>
          <w:divBdr>
            <w:top w:val="none" w:sz="0" w:space="0" w:color="auto"/>
            <w:left w:val="none" w:sz="0" w:space="0" w:color="auto"/>
            <w:bottom w:val="none" w:sz="0" w:space="0" w:color="auto"/>
            <w:right w:val="none" w:sz="0" w:space="0" w:color="auto"/>
          </w:divBdr>
        </w:div>
      </w:divsChild>
    </w:div>
    <w:div w:id="2054965492">
      <w:bodyDiv w:val="1"/>
      <w:marLeft w:val="0"/>
      <w:marRight w:val="0"/>
      <w:marTop w:val="0"/>
      <w:marBottom w:val="0"/>
      <w:divBdr>
        <w:top w:val="none" w:sz="0" w:space="0" w:color="auto"/>
        <w:left w:val="none" w:sz="0" w:space="0" w:color="auto"/>
        <w:bottom w:val="none" w:sz="0" w:space="0" w:color="auto"/>
        <w:right w:val="none" w:sz="0" w:space="0" w:color="auto"/>
      </w:divBdr>
    </w:div>
    <w:div w:id="2085949314">
      <w:bodyDiv w:val="1"/>
      <w:marLeft w:val="0"/>
      <w:marRight w:val="0"/>
      <w:marTop w:val="0"/>
      <w:marBottom w:val="0"/>
      <w:divBdr>
        <w:top w:val="none" w:sz="0" w:space="0" w:color="auto"/>
        <w:left w:val="none" w:sz="0" w:space="0" w:color="auto"/>
        <w:bottom w:val="none" w:sz="0" w:space="0" w:color="auto"/>
        <w:right w:val="none" w:sz="0" w:space="0" w:color="auto"/>
      </w:divBdr>
      <w:divsChild>
        <w:div w:id="933631244">
          <w:marLeft w:val="0"/>
          <w:marRight w:val="0"/>
          <w:marTop w:val="0"/>
          <w:marBottom w:val="0"/>
          <w:divBdr>
            <w:top w:val="none" w:sz="0" w:space="0" w:color="auto"/>
            <w:left w:val="none" w:sz="0" w:space="0" w:color="auto"/>
            <w:bottom w:val="none" w:sz="0" w:space="0" w:color="auto"/>
            <w:right w:val="none" w:sz="0" w:space="0" w:color="auto"/>
          </w:divBdr>
          <w:divsChild>
            <w:div w:id="2054888091">
              <w:marLeft w:val="0"/>
              <w:marRight w:val="0"/>
              <w:marTop w:val="150"/>
              <w:marBottom w:val="0"/>
              <w:divBdr>
                <w:top w:val="none" w:sz="0" w:space="0" w:color="auto"/>
                <w:left w:val="none" w:sz="0" w:space="0" w:color="auto"/>
                <w:bottom w:val="none" w:sz="0" w:space="0" w:color="auto"/>
                <w:right w:val="none" w:sz="0" w:space="0" w:color="auto"/>
              </w:divBdr>
              <w:divsChild>
                <w:div w:id="1768042316">
                  <w:marLeft w:val="0"/>
                  <w:marRight w:val="0"/>
                  <w:marTop w:val="0"/>
                  <w:marBottom w:val="0"/>
                  <w:divBdr>
                    <w:top w:val="none" w:sz="0" w:space="0" w:color="auto"/>
                    <w:left w:val="none" w:sz="0" w:space="0" w:color="auto"/>
                    <w:bottom w:val="none" w:sz="0" w:space="0" w:color="auto"/>
                    <w:right w:val="none" w:sz="0" w:space="0" w:color="auto"/>
                  </w:divBdr>
                  <w:divsChild>
                    <w:div w:id="879053068">
                      <w:marLeft w:val="-225"/>
                      <w:marRight w:val="-225"/>
                      <w:marTop w:val="0"/>
                      <w:marBottom w:val="0"/>
                      <w:divBdr>
                        <w:top w:val="none" w:sz="0" w:space="0" w:color="auto"/>
                        <w:left w:val="none" w:sz="0" w:space="0" w:color="auto"/>
                        <w:bottom w:val="none" w:sz="0" w:space="0" w:color="auto"/>
                        <w:right w:val="none" w:sz="0" w:space="0" w:color="auto"/>
                      </w:divBdr>
                      <w:divsChild>
                        <w:div w:id="2055425127">
                          <w:marLeft w:val="0"/>
                          <w:marRight w:val="0"/>
                          <w:marTop w:val="0"/>
                          <w:marBottom w:val="0"/>
                          <w:divBdr>
                            <w:top w:val="none" w:sz="0" w:space="0" w:color="auto"/>
                            <w:left w:val="none" w:sz="0" w:space="0" w:color="auto"/>
                            <w:bottom w:val="none" w:sz="0" w:space="0" w:color="auto"/>
                            <w:right w:val="none" w:sz="0" w:space="0" w:color="auto"/>
                          </w:divBdr>
                          <w:divsChild>
                            <w:div w:id="1381369149">
                              <w:marLeft w:val="0"/>
                              <w:marRight w:val="0"/>
                              <w:marTop w:val="0"/>
                              <w:marBottom w:val="0"/>
                              <w:divBdr>
                                <w:top w:val="none" w:sz="0" w:space="0" w:color="auto"/>
                                <w:left w:val="none" w:sz="0" w:space="0" w:color="auto"/>
                                <w:bottom w:val="none" w:sz="0" w:space="0" w:color="auto"/>
                                <w:right w:val="none" w:sz="0" w:space="0" w:color="auto"/>
                              </w:divBdr>
                              <w:divsChild>
                                <w:div w:id="1643267980">
                                  <w:marLeft w:val="0"/>
                                  <w:marRight w:val="0"/>
                                  <w:marTop w:val="0"/>
                                  <w:marBottom w:val="0"/>
                                  <w:divBdr>
                                    <w:top w:val="none" w:sz="0" w:space="0" w:color="auto"/>
                                    <w:left w:val="none" w:sz="0" w:space="0" w:color="auto"/>
                                    <w:bottom w:val="none" w:sz="0" w:space="0" w:color="auto"/>
                                    <w:right w:val="none" w:sz="0" w:space="0" w:color="auto"/>
                                  </w:divBdr>
                                  <w:divsChild>
                                    <w:div w:id="340931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4547199">
      <w:bodyDiv w:val="1"/>
      <w:marLeft w:val="0"/>
      <w:marRight w:val="0"/>
      <w:marTop w:val="0"/>
      <w:marBottom w:val="0"/>
      <w:divBdr>
        <w:top w:val="none" w:sz="0" w:space="0" w:color="auto"/>
        <w:left w:val="none" w:sz="0" w:space="0" w:color="auto"/>
        <w:bottom w:val="none" w:sz="0" w:space="0" w:color="auto"/>
        <w:right w:val="none" w:sz="0" w:space="0" w:color="auto"/>
      </w:divBdr>
      <w:divsChild>
        <w:div w:id="1570651661">
          <w:marLeft w:val="0"/>
          <w:marRight w:val="0"/>
          <w:marTop w:val="0"/>
          <w:marBottom w:val="165"/>
          <w:divBdr>
            <w:top w:val="none" w:sz="0" w:space="0" w:color="auto"/>
            <w:left w:val="none" w:sz="0" w:space="0" w:color="auto"/>
            <w:bottom w:val="none" w:sz="0" w:space="0" w:color="auto"/>
            <w:right w:val="none" w:sz="0" w:space="0" w:color="auto"/>
          </w:divBdr>
          <w:divsChild>
            <w:div w:id="265163539">
              <w:marLeft w:val="0"/>
              <w:marRight w:val="0"/>
              <w:marTop w:val="0"/>
              <w:marBottom w:val="0"/>
              <w:divBdr>
                <w:top w:val="none" w:sz="0" w:space="0" w:color="auto"/>
                <w:left w:val="none" w:sz="0" w:space="0" w:color="auto"/>
                <w:bottom w:val="none" w:sz="0" w:space="0" w:color="auto"/>
                <w:right w:val="none" w:sz="0" w:space="0" w:color="auto"/>
              </w:divBdr>
            </w:div>
          </w:divsChild>
        </w:div>
        <w:div w:id="744033507">
          <w:marLeft w:val="0"/>
          <w:marRight w:val="0"/>
          <w:marTop w:val="165"/>
          <w:marBottom w:val="165"/>
          <w:divBdr>
            <w:top w:val="none" w:sz="0" w:space="0" w:color="auto"/>
            <w:left w:val="none" w:sz="0" w:space="0" w:color="auto"/>
            <w:bottom w:val="none" w:sz="0" w:space="0" w:color="auto"/>
            <w:right w:val="none" w:sz="0" w:space="0" w:color="auto"/>
          </w:divBdr>
          <w:divsChild>
            <w:div w:id="1030767879">
              <w:marLeft w:val="0"/>
              <w:marRight w:val="0"/>
              <w:marTop w:val="0"/>
              <w:marBottom w:val="0"/>
              <w:divBdr>
                <w:top w:val="none" w:sz="0" w:space="0" w:color="auto"/>
                <w:left w:val="none" w:sz="0" w:space="0" w:color="auto"/>
                <w:bottom w:val="none" w:sz="0" w:space="0" w:color="auto"/>
                <w:right w:val="none" w:sz="0" w:space="0" w:color="auto"/>
              </w:divBdr>
              <w:divsChild>
                <w:div w:id="397633198">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2124881900">
      <w:bodyDiv w:val="1"/>
      <w:marLeft w:val="0"/>
      <w:marRight w:val="0"/>
      <w:marTop w:val="0"/>
      <w:marBottom w:val="0"/>
      <w:divBdr>
        <w:top w:val="none" w:sz="0" w:space="0" w:color="auto"/>
        <w:left w:val="none" w:sz="0" w:space="0" w:color="auto"/>
        <w:bottom w:val="none" w:sz="0" w:space="0" w:color="auto"/>
        <w:right w:val="none" w:sz="0" w:space="0" w:color="auto"/>
      </w:divBdr>
      <w:divsChild>
        <w:div w:id="284309324">
          <w:marLeft w:val="0"/>
          <w:marRight w:val="0"/>
          <w:marTop w:val="0"/>
          <w:marBottom w:val="0"/>
          <w:divBdr>
            <w:top w:val="none" w:sz="0" w:space="0" w:color="auto"/>
            <w:left w:val="none" w:sz="0" w:space="0" w:color="auto"/>
            <w:bottom w:val="none" w:sz="0" w:space="0" w:color="auto"/>
            <w:right w:val="none" w:sz="0" w:space="0" w:color="auto"/>
          </w:divBdr>
          <w:divsChild>
            <w:div w:id="1764566372">
              <w:marLeft w:val="0"/>
              <w:marRight w:val="0"/>
              <w:marTop w:val="0"/>
              <w:marBottom w:val="0"/>
              <w:divBdr>
                <w:top w:val="none" w:sz="0" w:space="0" w:color="auto"/>
                <w:left w:val="none" w:sz="0" w:space="0" w:color="auto"/>
                <w:bottom w:val="none" w:sz="0" w:space="0" w:color="auto"/>
                <w:right w:val="none" w:sz="0" w:space="0" w:color="auto"/>
              </w:divBdr>
              <w:divsChild>
                <w:div w:id="242957529">
                  <w:marLeft w:val="0"/>
                  <w:marRight w:val="0"/>
                  <w:marTop w:val="0"/>
                  <w:marBottom w:val="0"/>
                  <w:divBdr>
                    <w:top w:val="none" w:sz="0" w:space="0" w:color="auto"/>
                    <w:left w:val="none" w:sz="0" w:space="0" w:color="auto"/>
                    <w:bottom w:val="none" w:sz="0" w:space="0" w:color="auto"/>
                    <w:right w:val="none" w:sz="0" w:space="0" w:color="auto"/>
                  </w:divBdr>
                  <w:divsChild>
                    <w:div w:id="1674842871">
                      <w:marLeft w:val="0"/>
                      <w:marRight w:val="0"/>
                      <w:marTop w:val="0"/>
                      <w:marBottom w:val="0"/>
                      <w:divBdr>
                        <w:top w:val="none" w:sz="0" w:space="0" w:color="auto"/>
                        <w:left w:val="none" w:sz="0" w:space="0" w:color="auto"/>
                        <w:bottom w:val="none" w:sz="0" w:space="0" w:color="auto"/>
                        <w:right w:val="none" w:sz="0" w:space="0" w:color="auto"/>
                      </w:divBdr>
                      <w:divsChild>
                        <w:div w:id="1005984205">
                          <w:marLeft w:val="0"/>
                          <w:marRight w:val="0"/>
                          <w:marTop w:val="0"/>
                          <w:marBottom w:val="0"/>
                          <w:divBdr>
                            <w:top w:val="none" w:sz="0" w:space="0" w:color="auto"/>
                            <w:left w:val="none" w:sz="0" w:space="0" w:color="auto"/>
                            <w:bottom w:val="none" w:sz="0" w:space="0" w:color="auto"/>
                            <w:right w:val="none" w:sz="0" w:space="0" w:color="auto"/>
                          </w:divBdr>
                          <w:divsChild>
                            <w:div w:id="630403414">
                              <w:marLeft w:val="0"/>
                              <w:marRight w:val="0"/>
                              <w:marTop w:val="0"/>
                              <w:marBottom w:val="0"/>
                              <w:divBdr>
                                <w:top w:val="none" w:sz="0" w:space="0" w:color="auto"/>
                                <w:left w:val="none" w:sz="0" w:space="0" w:color="auto"/>
                                <w:bottom w:val="none" w:sz="0" w:space="0" w:color="auto"/>
                                <w:right w:val="none" w:sz="0" w:space="0" w:color="auto"/>
                              </w:divBdr>
                              <w:divsChild>
                                <w:div w:id="1938557336">
                                  <w:marLeft w:val="0"/>
                                  <w:marRight w:val="0"/>
                                  <w:marTop w:val="0"/>
                                  <w:marBottom w:val="0"/>
                                  <w:divBdr>
                                    <w:top w:val="none" w:sz="0" w:space="0" w:color="auto"/>
                                    <w:left w:val="none" w:sz="0" w:space="0" w:color="auto"/>
                                    <w:bottom w:val="none" w:sz="0" w:space="0" w:color="auto"/>
                                    <w:right w:val="none" w:sz="0" w:space="0" w:color="auto"/>
                                  </w:divBdr>
                                  <w:divsChild>
                                    <w:div w:id="268897944">
                                      <w:marLeft w:val="0"/>
                                      <w:marRight w:val="0"/>
                                      <w:marTop w:val="0"/>
                                      <w:marBottom w:val="0"/>
                                      <w:divBdr>
                                        <w:top w:val="none" w:sz="0" w:space="0" w:color="auto"/>
                                        <w:left w:val="none" w:sz="0" w:space="0" w:color="auto"/>
                                        <w:bottom w:val="none" w:sz="0" w:space="0" w:color="auto"/>
                                        <w:right w:val="none" w:sz="0" w:space="0" w:color="auto"/>
                                      </w:divBdr>
                                      <w:divsChild>
                                        <w:div w:id="57437015">
                                          <w:marLeft w:val="0"/>
                                          <w:marRight w:val="0"/>
                                          <w:marTop w:val="0"/>
                                          <w:marBottom w:val="0"/>
                                          <w:divBdr>
                                            <w:top w:val="none" w:sz="0" w:space="0" w:color="auto"/>
                                            <w:left w:val="none" w:sz="0" w:space="0" w:color="auto"/>
                                            <w:bottom w:val="none" w:sz="0" w:space="0" w:color="auto"/>
                                            <w:right w:val="none" w:sz="0" w:space="0" w:color="auto"/>
                                          </w:divBdr>
                                          <w:divsChild>
                                            <w:div w:id="1901670296">
                                              <w:marLeft w:val="0"/>
                                              <w:marRight w:val="0"/>
                                              <w:marTop w:val="0"/>
                                              <w:marBottom w:val="0"/>
                                              <w:divBdr>
                                                <w:top w:val="none" w:sz="0" w:space="0" w:color="auto"/>
                                                <w:left w:val="none" w:sz="0" w:space="0" w:color="auto"/>
                                                <w:bottom w:val="none" w:sz="0" w:space="0" w:color="auto"/>
                                                <w:right w:val="none" w:sz="0" w:space="0" w:color="auto"/>
                                              </w:divBdr>
                                              <w:divsChild>
                                                <w:div w:id="376199685">
                                                  <w:marLeft w:val="0"/>
                                                  <w:marRight w:val="0"/>
                                                  <w:marTop w:val="0"/>
                                                  <w:marBottom w:val="0"/>
                                                  <w:divBdr>
                                                    <w:top w:val="none" w:sz="0" w:space="0" w:color="auto"/>
                                                    <w:left w:val="none" w:sz="0" w:space="0" w:color="auto"/>
                                                    <w:bottom w:val="none" w:sz="0" w:space="0" w:color="auto"/>
                                                    <w:right w:val="none" w:sz="0" w:space="0" w:color="auto"/>
                                                  </w:divBdr>
                                                  <w:divsChild>
                                                    <w:div w:id="534512184">
                                                      <w:marLeft w:val="0"/>
                                                      <w:marRight w:val="240"/>
                                                      <w:marTop w:val="0"/>
                                                      <w:marBottom w:val="0"/>
                                                      <w:divBdr>
                                                        <w:top w:val="none" w:sz="0" w:space="0" w:color="auto"/>
                                                        <w:left w:val="none" w:sz="0" w:space="0" w:color="auto"/>
                                                        <w:bottom w:val="none" w:sz="0" w:space="0" w:color="auto"/>
                                                        <w:right w:val="none" w:sz="0" w:space="0" w:color="auto"/>
                                                      </w:divBdr>
                                                    </w:div>
                                                    <w:div w:id="1256086663">
                                                      <w:marLeft w:val="0"/>
                                                      <w:marRight w:val="0"/>
                                                      <w:marTop w:val="240"/>
                                                      <w:marBottom w:val="0"/>
                                                      <w:divBdr>
                                                        <w:top w:val="none" w:sz="0" w:space="0" w:color="auto"/>
                                                        <w:left w:val="none" w:sz="0" w:space="0" w:color="auto"/>
                                                        <w:bottom w:val="none" w:sz="0" w:space="0" w:color="auto"/>
                                                        <w:right w:val="none" w:sz="0" w:space="0" w:color="auto"/>
                                                      </w:divBdr>
                                                    </w:div>
                                                    <w:div w:id="1372608649">
                                                      <w:marLeft w:val="0"/>
                                                      <w:marRight w:val="240"/>
                                                      <w:marTop w:val="0"/>
                                                      <w:marBottom w:val="0"/>
                                                      <w:divBdr>
                                                        <w:top w:val="none" w:sz="0" w:space="0" w:color="auto"/>
                                                        <w:left w:val="none" w:sz="0" w:space="0" w:color="auto"/>
                                                        <w:bottom w:val="none" w:sz="0" w:space="0" w:color="auto"/>
                                                        <w:right w:val="none" w:sz="0" w:space="0" w:color="auto"/>
                                                      </w:divBdr>
                                                    </w:div>
                                                    <w:div w:id="1530138791">
                                                      <w:marLeft w:val="0"/>
                                                      <w:marRight w:val="240"/>
                                                      <w:marTop w:val="0"/>
                                                      <w:marBottom w:val="0"/>
                                                      <w:divBdr>
                                                        <w:top w:val="none" w:sz="0" w:space="0" w:color="auto"/>
                                                        <w:left w:val="none" w:sz="0" w:space="0" w:color="auto"/>
                                                        <w:bottom w:val="none" w:sz="0" w:space="0" w:color="auto"/>
                                                        <w:right w:val="none" w:sz="0" w:space="0" w:color="auto"/>
                                                      </w:divBdr>
                                                    </w:div>
                                                    <w:div w:id="1620061823">
                                                      <w:marLeft w:val="0"/>
                                                      <w:marRight w:val="0"/>
                                                      <w:marTop w:val="0"/>
                                                      <w:marBottom w:val="0"/>
                                                      <w:divBdr>
                                                        <w:top w:val="none" w:sz="0" w:space="0" w:color="auto"/>
                                                        <w:left w:val="none" w:sz="0" w:space="0" w:color="auto"/>
                                                        <w:bottom w:val="none" w:sz="0" w:space="0" w:color="auto"/>
                                                        <w:right w:val="none" w:sz="0" w:space="0" w:color="auto"/>
                                                      </w:divBdr>
                                                      <w:divsChild>
                                                        <w:div w:id="32710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178009">
                                                  <w:marLeft w:val="0"/>
                                                  <w:marRight w:val="0"/>
                                                  <w:marTop w:val="0"/>
                                                  <w:marBottom w:val="0"/>
                                                  <w:divBdr>
                                                    <w:top w:val="none" w:sz="0" w:space="0" w:color="auto"/>
                                                    <w:left w:val="none" w:sz="0" w:space="0" w:color="auto"/>
                                                    <w:bottom w:val="none" w:sz="0" w:space="0" w:color="auto"/>
                                                    <w:right w:val="none" w:sz="0" w:space="0" w:color="auto"/>
                                                  </w:divBdr>
                                                  <w:divsChild>
                                                    <w:div w:id="31880702">
                                                      <w:marLeft w:val="0"/>
                                                      <w:marRight w:val="0"/>
                                                      <w:marTop w:val="240"/>
                                                      <w:marBottom w:val="0"/>
                                                      <w:divBdr>
                                                        <w:top w:val="none" w:sz="0" w:space="0" w:color="auto"/>
                                                        <w:left w:val="none" w:sz="0" w:space="0" w:color="auto"/>
                                                        <w:bottom w:val="none" w:sz="0" w:space="0" w:color="auto"/>
                                                        <w:right w:val="none" w:sz="0" w:space="0" w:color="auto"/>
                                                      </w:divBdr>
                                                    </w:div>
                                                    <w:div w:id="711930376">
                                                      <w:marLeft w:val="0"/>
                                                      <w:marRight w:val="240"/>
                                                      <w:marTop w:val="0"/>
                                                      <w:marBottom w:val="0"/>
                                                      <w:divBdr>
                                                        <w:top w:val="none" w:sz="0" w:space="0" w:color="auto"/>
                                                        <w:left w:val="none" w:sz="0" w:space="0" w:color="auto"/>
                                                        <w:bottom w:val="none" w:sz="0" w:space="0" w:color="auto"/>
                                                        <w:right w:val="none" w:sz="0" w:space="0" w:color="auto"/>
                                                      </w:divBdr>
                                                    </w:div>
                                                    <w:div w:id="809589429">
                                                      <w:marLeft w:val="0"/>
                                                      <w:marRight w:val="0"/>
                                                      <w:marTop w:val="0"/>
                                                      <w:marBottom w:val="0"/>
                                                      <w:divBdr>
                                                        <w:top w:val="none" w:sz="0" w:space="0" w:color="auto"/>
                                                        <w:left w:val="none" w:sz="0" w:space="0" w:color="auto"/>
                                                        <w:bottom w:val="none" w:sz="0" w:space="0" w:color="auto"/>
                                                        <w:right w:val="none" w:sz="0" w:space="0" w:color="auto"/>
                                                      </w:divBdr>
                                                      <w:divsChild>
                                                        <w:div w:id="1505437613">
                                                          <w:marLeft w:val="0"/>
                                                          <w:marRight w:val="75"/>
                                                          <w:marTop w:val="0"/>
                                                          <w:marBottom w:val="0"/>
                                                          <w:divBdr>
                                                            <w:top w:val="none" w:sz="0" w:space="0" w:color="auto"/>
                                                            <w:left w:val="none" w:sz="0" w:space="0" w:color="auto"/>
                                                            <w:bottom w:val="none" w:sz="0" w:space="0" w:color="auto"/>
                                                            <w:right w:val="none" w:sz="0" w:space="0" w:color="auto"/>
                                                          </w:divBdr>
                                                        </w:div>
                                                      </w:divsChild>
                                                    </w:div>
                                                    <w:div w:id="1503081955">
                                                      <w:marLeft w:val="0"/>
                                                      <w:marRight w:val="0"/>
                                                      <w:marTop w:val="0"/>
                                                      <w:marBottom w:val="0"/>
                                                      <w:divBdr>
                                                        <w:top w:val="none" w:sz="0" w:space="0" w:color="auto"/>
                                                        <w:left w:val="none" w:sz="0" w:space="0" w:color="auto"/>
                                                        <w:bottom w:val="none" w:sz="0" w:space="0" w:color="auto"/>
                                                        <w:right w:val="none" w:sz="0" w:space="0" w:color="auto"/>
                                                      </w:divBdr>
                                                      <w:divsChild>
                                                        <w:div w:id="475605207">
                                                          <w:marLeft w:val="0"/>
                                                          <w:marRight w:val="0"/>
                                                          <w:marTop w:val="0"/>
                                                          <w:marBottom w:val="0"/>
                                                          <w:divBdr>
                                                            <w:top w:val="none" w:sz="0" w:space="0" w:color="auto"/>
                                                            <w:left w:val="none" w:sz="0" w:space="0" w:color="auto"/>
                                                            <w:bottom w:val="none" w:sz="0" w:space="0" w:color="auto"/>
                                                            <w:right w:val="none" w:sz="0" w:space="0" w:color="auto"/>
                                                          </w:divBdr>
                                                        </w:div>
                                                      </w:divsChild>
                                                    </w:div>
                                                    <w:div w:id="1726374088">
                                                      <w:marLeft w:val="0"/>
                                                      <w:marRight w:val="240"/>
                                                      <w:marTop w:val="0"/>
                                                      <w:marBottom w:val="0"/>
                                                      <w:divBdr>
                                                        <w:top w:val="none" w:sz="0" w:space="0" w:color="auto"/>
                                                        <w:left w:val="none" w:sz="0" w:space="0" w:color="auto"/>
                                                        <w:bottom w:val="none" w:sz="0" w:space="0" w:color="auto"/>
                                                        <w:right w:val="none" w:sz="0" w:space="0" w:color="auto"/>
                                                      </w:divBdr>
                                                    </w:div>
                                                    <w:div w:id="1794518867">
                                                      <w:marLeft w:val="0"/>
                                                      <w:marRight w:val="240"/>
                                                      <w:marTop w:val="0"/>
                                                      <w:marBottom w:val="0"/>
                                                      <w:divBdr>
                                                        <w:top w:val="none" w:sz="0" w:space="0" w:color="auto"/>
                                                        <w:left w:val="none" w:sz="0" w:space="0" w:color="auto"/>
                                                        <w:bottom w:val="none" w:sz="0" w:space="0" w:color="auto"/>
                                                        <w:right w:val="none" w:sz="0" w:space="0" w:color="auto"/>
                                                      </w:divBdr>
                                                    </w:div>
                                                  </w:divsChild>
                                                </w:div>
                                                <w:div w:id="2031753899">
                                                  <w:marLeft w:val="0"/>
                                                  <w:marRight w:val="0"/>
                                                  <w:marTop w:val="0"/>
                                                  <w:marBottom w:val="0"/>
                                                  <w:divBdr>
                                                    <w:top w:val="none" w:sz="0" w:space="0" w:color="auto"/>
                                                    <w:left w:val="none" w:sz="0" w:space="0" w:color="auto"/>
                                                    <w:bottom w:val="none" w:sz="0" w:space="0" w:color="auto"/>
                                                    <w:right w:val="none" w:sz="0" w:space="0" w:color="auto"/>
                                                  </w:divBdr>
                                                  <w:divsChild>
                                                    <w:div w:id="721297422">
                                                      <w:marLeft w:val="0"/>
                                                      <w:marRight w:val="0"/>
                                                      <w:marTop w:val="240"/>
                                                      <w:marBottom w:val="0"/>
                                                      <w:divBdr>
                                                        <w:top w:val="none" w:sz="0" w:space="0" w:color="auto"/>
                                                        <w:left w:val="none" w:sz="0" w:space="0" w:color="auto"/>
                                                        <w:bottom w:val="none" w:sz="0" w:space="0" w:color="auto"/>
                                                        <w:right w:val="none" w:sz="0" w:space="0" w:color="auto"/>
                                                      </w:divBdr>
                                                    </w:div>
                                                    <w:div w:id="1058745134">
                                                      <w:marLeft w:val="0"/>
                                                      <w:marRight w:val="0"/>
                                                      <w:marTop w:val="0"/>
                                                      <w:marBottom w:val="0"/>
                                                      <w:divBdr>
                                                        <w:top w:val="none" w:sz="0" w:space="0" w:color="auto"/>
                                                        <w:left w:val="none" w:sz="0" w:space="0" w:color="auto"/>
                                                        <w:bottom w:val="none" w:sz="0" w:space="0" w:color="auto"/>
                                                        <w:right w:val="none" w:sz="0" w:space="0" w:color="auto"/>
                                                      </w:divBdr>
                                                      <w:divsChild>
                                                        <w:div w:id="473984096">
                                                          <w:marLeft w:val="0"/>
                                                          <w:marRight w:val="0"/>
                                                          <w:marTop w:val="0"/>
                                                          <w:marBottom w:val="0"/>
                                                          <w:divBdr>
                                                            <w:top w:val="none" w:sz="0" w:space="0" w:color="auto"/>
                                                            <w:left w:val="none" w:sz="0" w:space="0" w:color="auto"/>
                                                            <w:bottom w:val="none" w:sz="0" w:space="0" w:color="auto"/>
                                                            <w:right w:val="none" w:sz="0" w:space="0" w:color="auto"/>
                                                          </w:divBdr>
                                                        </w:div>
                                                      </w:divsChild>
                                                    </w:div>
                                                    <w:div w:id="1324120278">
                                                      <w:marLeft w:val="0"/>
                                                      <w:marRight w:val="240"/>
                                                      <w:marTop w:val="0"/>
                                                      <w:marBottom w:val="0"/>
                                                      <w:divBdr>
                                                        <w:top w:val="none" w:sz="0" w:space="0" w:color="auto"/>
                                                        <w:left w:val="none" w:sz="0" w:space="0" w:color="auto"/>
                                                        <w:bottom w:val="none" w:sz="0" w:space="0" w:color="auto"/>
                                                        <w:right w:val="none" w:sz="0" w:space="0" w:color="auto"/>
                                                      </w:divBdr>
                                                    </w:div>
                                                    <w:div w:id="1346980802">
                                                      <w:marLeft w:val="0"/>
                                                      <w:marRight w:val="240"/>
                                                      <w:marTop w:val="0"/>
                                                      <w:marBottom w:val="0"/>
                                                      <w:divBdr>
                                                        <w:top w:val="none" w:sz="0" w:space="0" w:color="auto"/>
                                                        <w:left w:val="none" w:sz="0" w:space="0" w:color="auto"/>
                                                        <w:bottom w:val="none" w:sz="0" w:space="0" w:color="auto"/>
                                                        <w:right w:val="none" w:sz="0" w:space="0" w:color="auto"/>
                                                      </w:divBdr>
                                                    </w:div>
                                                    <w:div w:id="1622687348">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 w:id="1783725559">
                                          <w:marLeft w:val="0"/>
                                          <w:marRight w:val="0"/>
                                          <w:marTop w:val="0"/>
                                          <w:marBottom w:val="0"/>
                                          <w:divBdr>
                                            <w:top w:val="none" w:sz="0" w:space="0" w:color="auto"/>
                                            <w:left w:val="none" w:sz="0" w:space="0" w:color="auto"/>
                                            <w:bottom w:val="none" w:sz="0" w:space="0" w:color="auto"/>
                                            <w:right w:val="none" w:sz="0" w:space="0" w:color="auto"/>
                                          </w:divBdr>
                                          <w:divsChild>
                                            <w:div w:id="558128627">
                                              <w:marLeft w:val="0"/>
                                              <w:marRight w:val="0"/>
                                              <w:marTop w:val="0"/>
                                              <w:marBottom w:val="0"/>
                                              <w:divBdr>
                                                <w:top w:val="none" w:sz="0" w:space="0" w:color="auto"/>
                                                <w:left w:val="none" w:sz="0" w:space="0" w:color="auto"/>
                                                <w:bottom w:val="none" w:sz="0" w:space="0" w:color="auto"/>
                                                <w:right w:val="none" w:sz="0" w:space="0" w:color="auto"/>
                                              </w:divBdr>
                                              <w:divsChild>
                                                <w:div w:id="30554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43647722">
      <w:bodyDiv w:val="1"/>
      <w:marLeft w:val="0"/>
      <w:marRight w:val="0"/>
      <w:marTop w:val="0"/>
      <w:marBottom w:val="0"/>
      <w:divBdr>
        <w:top w:val="none" w:sz="0" w:space="0" w:color="auto"/>
        <w:left w:val="none" w:sz="0" w:space="0" w:color="auto"/>
        <w:bottom w:val="none" w:sz="0" w:space="0" w:color="auto"/>
        <w:right w:val="none" w:sz="0" w:space="0" w:color="auto"/>
      </w:divBdr>
      <w:divsChild>
        <w:div w:id="369458615">
          <w:marLeft w:val="0"/>
          <w:marRight w:val="0"/>
          <w:marTop w:val="0"/>
          <w:marBottom w:val="0"/>
          <w:divBdr>
            <w:top w:val="none" w:sz="0" w:space="0" w:color="auto"/>
            <w:left w:val="none" w:sz="0" w:space="0" w:color="auto"/>
            <w:bottom w:val="none" w:sz="0" w:space="0" w:color="auto"/>
            <w:right w:val="none" w:sz="0" w:space="0" w:color="auto"/>
          </w:divBdr>
          <w:divsChild>
            <w:div w:id="291712240">
              <w:marLeft w:val="0"/>
              <w:marRight w:val="0"/>
              <w:marTop w:val="0"/>
              <w:marBottom w:val="0"/>
              <w:divBdr>
                <w:top w:val="none" w:sz="0" w:space="0" w:color="auto"/>
                <w:left w:val="none" w:sz="0" w:space="0" w:color="auto"/>
                <w:bottom w:val="none" w:sz="0" w:space="0" w:color="auto"/>
                <w:right w:val="none" w:sz="0" w:space="0" w:color="auto"/>
              </w:divBdr>
              <w:divsChild>
                <w:div w:id="669061465">
                  <w:marLeft w:val="0"/>
                  <w:marRight w:val="0"/>
                  <w:marTop w:val="0"/>
                  <w:marBottom w:val="0"/>
                  <w:divBdr>
                    <w:top w:val="none" w:sz="0" w:space="0" w:color="auto"/>
                    <w:left w:val="none" w:sz="0" w:space="0" w:color="auto"/>
                    <w:bottom w:val="none" w:sz="0" w:space="0" w:color="auto"/>
                    <w:right w:val="none" w:sz="0" w:space="0" w:color="auto"/>
                  </w:divBdr>
                  <w:divsChild>
                    <w:div w:id="929503391">
                      <w:marLeft w:val="0"/>
                      <w:marRight w:val="0"/>
                      <w:marTop w:val="0"/>
                      <w:marBottom w:val="0"/>
                      <w:divBdr>
                        <w:top w:val="none" w:sz="0" w:space="0" w:color="auto"/>
                        <w:left w:val="none" w:sz="0" w:space="0" w:color="auto"/>
                        <w:bottom w:val="none" w:sz="0" w:space="0" w:color="auto"/>
                        <w:right w:val="none" w:sz="0" w:space="0" w:color="auto"/>
                      </w:divBdr>
                      <w:divsChild>
                        <w:div w:id="1248230143">
                          <w:marLeft w:val="0"/>
                          <w:marRight w:val="0"/>
                          <w:marTop w:val="0"/>
                          <w:marBottom w:val="0"/>
                          <w:divBdr>
                            <w:top w:val="none" w:sz="0" w:space="0" w:color="auto"/>
                            <w:left w:val="none" w:sz="0" w:space="0" w:color="auto"/>
                            <w:bottom w:val="none" w:sz="0" w:space="0" w:color="auto"/>
                            <w:right w:val="none" w:sz="0" w:space="0" w:color="auto"/>
                          </w:divBdr>
                          <w:divsChild>
                            <w:div w:id="173704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CEE08C-0B1E-40F5-97CA-83A10AC19E34}">
  <ds:schemaRefs>
    <ds:schemaRef ds:uri="http://schemas.openxmlformats.org/officeDocument/2006/bibliography"/>
  </ds:schemaRefs>
</ds:datastoreItem>
</file>

<file path=customXml/itemProps2.xml><?xml version="1.0" encoding="utf-8"?>
<ds:datastoreItem xmlns:ds="http://schemas.openxmlformats.org/officeDocument/2006/customXml" ds:itemID="{61AE8DDA-0934-4572-A334-1A9D59851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1</Pages>
  <Words>87484</Words>
  <Characters>498660</Characters>
  <Application>Microsoft Office Word</Application>
  <DocSecurity>0</DocSecurity>
  <Lines>4155</Lines>
  <Paragraphs>1169</Paragraphs>
  <ScaleCrop>false</ScaleCrop>
  <HeadingPairs>
    <vt:vector size="2" baseType="variant">
      <vt:variant>
        <vt:lpstr>Title</vt:lpstr>
      </vt:variant>
      <vt:variant>
        <vt:i4>1</vt:i4>
      </vt:variant>
    </vt:vector>
  </HeadingPairs>
  <TitlesOfParts>
    <vt:vector size="1" baseType="lpstr">
      <vt:lpstr/>
    </vt:vector>
  </TitlesOfParts>
  <Company>The Univeristy of British Columbia</Company>
  <LinksUpToDate>false</LinksUpToDate>
  <CharactersWithSpaces>584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Dave</cp:lastModifiedBy>
  <cp:revision>39</cp:revision>
  <cp:lastPrinted>2017-12-06T04:47:00Z</cp:lastPrinted>
  <dcterms:created xsi:type="dcterms:W3CDTF">2018-07-05T19:02:00Z</dcterms:created>
  <dcterms:modified xsi:type="dcterms:W3CDTF">2018-08-06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UJOIYTTI"/&gt;&lt;style id="http://www.zotero.org/styles/journal-of-marketing-sitra"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